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8AD78B" w14:textId="62758AC9" w:rsidR="006A186C" w:rsidRPr="006A186C" w:rsidRDefault="006A186C" w:rsidP="0075209B">
      <w:pPr>
        <w:widowControl w:val="0"/>
        <w:adjustRightInd w:val="0"/>
        <w:snapToGrid w:val="0"/>
        <w:spacing w:line="360" w:lineRule="auto"/>
        <w:jc w:val="both"/>
        <w:rPr>
          <w:rFonts w:ascii="Book Antiqua" w:eastAsia="MS PMincho" w:hAnsi="Book Antiqua" w:cs="Arial"/>
          <w:b/>
          <w:bCs/>
          <w:color w:val="222222"/>
          <w:kern w:val="2"/>
          <w:shd w:val="clear" w:color="auto" w:fill="FFFFFF"/>
          <w:lang w:eastAsia="ja-JP"/>
        </w:rPr>
      </w:pPr>
      <w:bookmarkStart w:id="0" w:name="_Hlk21341953"/>
      <w:bookmarkStart w:id="1" w:name="_Hlk29236480"/>
      <w:bookmarkStart w:id="2" w:name="_Hlk18486480"/>
      <w:bookmarkStart w:id="3" w:name="OLE_LINK5"/>
      <w:bookmarkStart w:id="4" w:name="OLE_LINK6"/>
      <w:bookmarkStart w:id="5" w:name="OLE_LINK7"/>
      <w:bookmarkStart w:id="6" w:name="OLE_LINK8"/>
      <w:bookmarkStart w:id="7" w:name="OLE_LINK9"/>
      <w:r w:rsidRPr="006A186C">
        <w:rPr>
          <w:rFonts w:ascii="Book Antiqua" w:eastAsia="MS PMincho" w:hAnsi="Book Antiqua" w:cs="Arial"/>
          <w:b/>
          <w:bCs/>
          <w:color w:val="222222"/>
          <w:kern w:val="2"/>
          <w:shd w:val="clear" w:color="auto" w:fill="FFFFFF"/>
          <w:lang w:eastAsia="ja-JP"/>
        </w:rPr>
        <w:t xml:space="preserve">Name of Journal: </w:t>
      </w:r>
      <w:r w:rsidRPr="00B2059A">
        <w:rPr>
          <w:rFonts w:ascii="Book Antiqua" w:eastAsia="MS PMincho" w:hAnsi="Book Antiqua" w:cs="Arial"/>
          <w:bCs/>
          <w:i/>
          <w:color w:val="222222"/>
          <w:kern w:val="2"/>
          <w:shd w:val="clear" w:color="auto" w:fill="FFFFFF"/>
          <w:lang w:eastAsia="ja-JP"/>
        </w:rPr>
        <w:t>World Journal of Clinical Cases</w:t>
      </w:r>
    </w:p>
    <w:p w14:paraId="0A7BBB2D" w14:textId="674A20D5" w:rsidR="006A186C" w:rsidRPr="006A186C" w:rsidRDefault="006A186C" w:rsidP="0075209B">
      <w:pPr>
        <w:widowControl w:val="0"/>
        <w:adjustRightInd w:val="0"/>
        <w:snapToGrid w:val="0"/>
        <w:spacing w:line="360" w:lineRule="auto"/>
        <w:jc w:val="both"/>
        <w:rPr>
          <w:rFonts w:ascii="Book Antiqua" w:hAnsi="Book Antiqua" w:cs="Arial"/>
          <w:b/>
          <w:bCs/>
          <w:color w:val="222222"/>
          <w:kern w:val="2"/>
          <w:shd w:val="clear" w:color="auto" w:fill="FFFFFF"/>
        </w:rPr>
      </w:pPr>
      <w:r w:rsidRPr="006A186C">
        <w:rPr>
          <w:rFonts w:ascii="Book Antiqua" w:eastAsia="MS PMincho" w:hAnsi="Book Antiqua" w:cs="Arial"/>
          <w:b/>
          <w:bCs/>
          <w:color w:val="222222"/>
          <w:kern w:val="2"/>
          <w:shd w:val="clear" w:color="auto" w:fill="FFFFFF"/>
          <w:lang w:eastAsia="ja-JP"/>
        </w:rPr>
        <w:t xml:space="preserve">Manuscript NO: </w:t>
      </w:r>
      <w:r w:rsidR="0075209B" w:rsidRPr="009804C2">
        <w:rPr>
          <w:rFonts w:ascii="Book Antiqua" w:hAnsi="Book Antiqua" w:cs="Arial"/>
          <w:bCs/>
          <w:color w:val="222222"/>
          <w:kern w:val="2"/>
          <w:shd w:val="clear" w:color="auto" w:fill="FFFFFF"/>
        </w:rPr>
        <w:t>54088</w:t>
      </w:r>
    </w:p>
    <w:p w14:paraId="47C8725B" w14:textId="77777777" w:rsidR="006A186C" w:rsidRPr="006A186C" w:rsidRDefault="006A186C" w:rsidP="0075209B">
      <w:pPr>
        <w:widowControl w:val="0"/>
        <w:adjustRightInd w:val="0"/>
        <w:snapToGrid w:val="0"/>
        <w:spacing w:line="360" w:lineRule="auto"/>
        <w:jc w:val="both"/>
        <w:rPr>
          <w:rFonts w:ascii="Book Antiqua" w:eastAsia="幼圆" w:hAnsi="Book Antiqua" w:cs="Times New Roman"/>
          <w:bCs/>
          <w:color w:val="000000"/>
          <w:kern w:val="2"/>
        </w:rPr>
      </w:pPr>
      <w:bookmarkStart w:id="8" w:name="OLE_LINK3"/>
      <w:bookmarkStart w:id="9" w:name="OLE_LINK4"/>
      <w:r w:rsidRPr="006A186C">
        <w:rPr>
          <w:rFonts w:ascii="Book Antiqua" w:eastAsia="MS PMincho" w:hAnsi="Book Antiqua" w:cs="Times New Roman"/>
          <w:b/>
          <w:bCs/>
          <w:color w:val="000000"/>
          <w:kern w:val="2"/>
          <w:shd w:val="clear" w:color="auto" w:fill="FFFFFF"/>
          <w:lang w:eastAsia="ja-JP"/>
        </w:rPr>
        <w:t>Manuscript Type</w:t>
      </w:r>
      <w:r w:rsidRPr="006A186C">
        <w:rPr>
          <w:rFonts w:ascii="Book Antiqua" w:eastAsia="MS PMincho" w:hAnsi="Book Antiqua" w:cs="Times New Roman"/>
          <w:b/>
          <w:bCs/>
          <w:color w:val="000000"/>
          <w:kern w:val="2"/>
          <w:lang w:eastAsia="ja-JP"/>
        </w:rPr>
        <w:t>:</w:t>
      </w:r>
      <w:bookmarkEnd w:id="8"/>
      <w:bookmarkEnd w:id="9"/>
      <w:r w:rsidRPr="006A186C">
        <w:rPr>
          <w:rFonts w:ascii="Book Antiqua" w:hAnsi="Book Antiqua" w:cs="Arial"/>
          <w:b/>
          <w:bCs/>
          <w:color w:val="222222"/>
          <w:kern w:val="2"/>
          <w:shd w:val="clear" w:color="auto" w:fill="FFFFFF"/>
        </w:rPr>
        <w:t xml:space="preserve"> </w:t>
      </w:r>
      <w:r w:rsidRPr="006A186C">
        <w:rPr>
          <w:rFonts w:ascii="Book Antiqua" w:eastAsia="MS PMincho" w:hAnsi="Book Antiqua" w:cs="Times New Roman"/>
          <w:bCs/>
          <w:color w:val="000000"/>
          <w:kern w:val="2"/>
          <w:lang w:eastAsia="ja-JP"/>
        </w:rPr>
        <w:t>ORIGINAL ARTICLE</w:t>
      </w:r>
      <w:r w:rsidRPr="006A186C">
        <w:rPr>
          <w:rFonts w:ascii="Book Antiqua" w:eastAsia="幼圆" w:hAnsi="Book Antiqua" w:cs="Times New Roman"/>
          <w:bCs/>
          <w:color w:val="000000"/>
          <w:kern w:val="2"/>
          <w:lang w:eastAsia="ja-JP"/>
        </w:rPr>
        <w:t xml:space="preserve"> </w:t>
      </w:r>
    </w:p>
    <w:p w14:paraId="5AE43768" w14:textId="77777777" w:rsidR="001825D1" w:rsidRDefault="001825D1" w:rsidP="0075209B">
      <w:pPr>
        <w:pStyle w:val="a7"/>
        <w:adjustRightInd w:val="0"/>
        <w:snapToGrid w:val="0"/>
        <w:spacing w:before="0" w:beforeAutospacing="0" w:after="0" w:afterAutospacing="0" w:line="360" w:lineRule="auto"/>
        <w:jc w:val="both"/>
        <w:rPr>
          <w:rFonts w:ascii="Book Antiqua" w:hAnsi="Book Antiqua" w:cs="Times New Roman"/>
        </w:rPr>
      </w:pPr>
    </w:p>
    <w:p w14:paraId="002E6827" w14:textId="2F8B0053" w:rsidR="001825D1" w:rsidRPr="001825D1" w:rsidRDefault="001825D1" w:rsidP="00527954">
      <w:pPr>
        <w:adjustRightInd w:val="0"/>
        <w:snapToGrid w:val="0"/>
        <w:spacing w:line="360" w:lineRule="auto"/>
        <w:jc w:val="both"/>
        <w:rPr>
          <w:rFonts w:ascii="Book Antiqua" w:eastAsia="幼圆" w:hAnsi="Book Antiqua"/>
          <w:b/>
          <w:i/>
        </w:rPr>
      </w:pPr>
      <w:bookmarkStart w:id="10" w:name="OLE_LINK84"/>
      <w:bookmarkStart w:id="11" w:name="OLE_LINK85"/>
      <w:bookmarkStart w:id="12" w:name="OLE_LINK86"/>
      <w:r w:rsidRPr="002542C6">
        <w:rPr>
          <w:rFonts w:ascii="Book Antiqua" w:eastAsia="幼圆" w:hAnsi="Book Antiqua"/>
          <w:b/>
          <w:i/>
        </w:rPr>
        <w:t>Retrospective Study</w:t>
      </w:r>
    </w:p>
    <w:p w14:paraId="4E78CE58" w14:textId="766EDAD0" w:rsidR="00482F82" w:rsidRPr="00473B10" w:rsidRDefault="00482F82" w:rsidP="00527954">
      <w:pPr>
        <w:pStyle w:val="a7"/>
        <w:adjustRightInd w:val="0"/>
        <w:snapToGrid w:val="0"/>
        <w:spacing w:before="0" w:beforeAutospacing="0" w:after="0" w:afterAutospacing="0" w:line="360" w:lineRule="auto"/>
        <w:jc w:val="both"/>
        <w:rPr>
          <w:rFonts w:ascii="Book Antiqua" w:hAnsi="Book Antiqua" w:cs="Times New Roman"/>
          <w:b/>
        </w:rPr>
      </w:pPr>
      <w:bookmarkStart w:id="13" w:name="OLE_LINK12"/>
      <w:bookmarkStart w:id="14" w:name="OLE_LINK28"/>
      <w:bookmarkStart w:id="15" w:name="OLE_LINK78"/>
      <w:bookmarkStart w:id="16" w:name="OLE_LINK79"/>
      <w:bookmarkEnd w:id="10"/>
      <w:bookmarkEnd w:id="11"/>
      <w:bookmarkEnd w:id="12"/>
      <w:r w:rsidRPr="00473B10">
        <w:rPr>
          <w:rFonts w:ascii="Book Antiqua" w:hAnsi="Book Antiqua" w:cs="Times New Roman"/>
          <w:b/>
        </w:rPr>
        <w:t>Shear wave elastography may be</w:t>
      </w:r>
      <w:r w:rsidR="00A873A0" w:rsidRPr="00473B10">
        <w:rPr>
          <w:rFonts w:ascii="Book Antiqua" w:hAnsi="Book Antiqua" w:cs="Times New Roman"/>
          <w:b/>
        </w:rPr>
        <w:t xml:space="preserve"> </w:t>
      </w:r>
      <w:r w:rsidRPr="00473B10">
        <w:rPr>
          <w:rFonts w:ascii="Book Antiqua" w:hAnsi="Book Antiqua" w:cs="Times New Roman"/>
          <w:b/>
        </w:rPr>
        <w:t xml:space="preserve">sensitive and more precise than transient elastography in predicting significant fibrosis in </w:t>
      </w:r>
      <w:r w:rsidR="00A873A0" w:rsidRPr="00473B10">
        <w:rPr>
          <w:rFonts w:ascii="Book Antiqua" w:hAnsi="Book Antiqua" w:cs="Times New Roman"/>
          <w:b/>
        </w:rPr>
        <w:t>chronic hepatitis B</w:t>
      </w:r>
      <w:r w:rsidRPr="00473B10">
        <w:rPr>
          <w:rFonts w:ascii="Book Antiqua" w:hAnsi="Book Antiqua" w:cs="Times New Roman"/>
          <w:b/>
        </w:rPr>
        <w:t xml:space="preserve"> patients: </w:t>
      </w:r>
      <w:r w:rsidR="001825D1" w:rsidRPr="00473B10">
        <w:rPr>
          <w:rFonts w:ascii="Book Antiqua" w:hAnsi="Book Antiqua" w:cs="Times New Roman"/>
          <w:b/>
        </w:rPr>
        <w:t>A prospective comparative study</w:t>
      </w:r>
    </w:p>
    <w:bookmarkEnd w:id="13"/>
    <w:bookmarkEnd w:id="14"/>
    <w:p w14:paraId="07350061" w14:textId="77777777" w:rsidR="00473B10" w:rsidRDefault="00473B10" w:rsidP="00527954">
      <w:pPr>
        <w:pStyle w:val="a7"/>
        <w:adjustRightInd w:val="0"/>
        <w:snapToGrid w:val="0"/>
        <w:spacing w:before="0" w:beforeAutospacing="0" w:after="0" w:afterAutospacing="0" w:line="360" w:lineRule="auto"/>
        <w:jc w:val="both"/>
        <w:rPr>
          <w:rFonts w:ascii="Book Antiqua" w:hAnsi="Book Antiqua" w:cs="Times New Roman"/>
          <w:noProof/>
        </w:rPr>
      </w:pPr>
    </w:p>
    <w:p w14:paraId="0B90F2C5" w14:textId="37DC8C30" w:rsidR="00482F82" w:rsidRPr="00B2059A" w:rsidRDefault="001825D1" w:rsidP="00527954">
      <w:pPr>
        <w:pStyle w:val="a7"/>
        <w:adjustRightInd w:val="0"/>
        <w:snapToGrid w:val="0"/>
        <w:spacing w:before="0" w:beforeAutospacing="0" w:after="0" w:afterAutospacing="0" w:line="360" w:lineRule="auto"/>
        <w:jc w:val="both"/>
        <w:rPr>
          <w:rFonts w:ascii="Book Antiqua" w:hAnsi="Book Antiqua" w:cs="Times New Roman"/>
          <w:b/>
        </w:rPr>
      </w:pPr>
      <w:r w:rsidRPr="00B2059A">
        <w:rPr>
          <w:rFonts w:ascii="Book Antiqua" w:hAnsi="Book Antiqua" w:cs="Times New Roman"/>
          <w:noProof/>
        </w:rPr>
        <w:t>Yao</w:t>
      </w:r>
      <w:r w:rsidRPr="00B2059A">
        <w:rPr>
          <w:rFonts w:ascii="Book Antiqua" w:hAnsi="Book Antiqua" w:cs="Times New Roman"/>
        </w:rPr>
        <w:t xml:space="preserve"> </w:t>
      </w:r>
      <w:r>
        <w:rPr>
          <w:rFonts w:ascii="Book Antiqua" w:hAnsi="Book Antiqua" w:cs="Times New Roman" w:hint="eastAsia"/>
        </w:rPr>
        <w:t>TT</w:t>
      </w:r>
      <w:r w:rsidRPr="001825D1">
        <w:rPr>
          <w:rFonts w:ascii="Book Antiqua" w:hAnsi="Book Antiqua" w:cs="Times New Roman" w:hint="eastAsia"/>
          <w:i/>
        </w:rPr>
        <w:t xml:space="preserve"> et al</w:t>
      </w:r>
      <w:r>
        <w:rPr>
          <w:rFonts w:ascii="Book Antiqua" w:hAnsi="Book Antiqua" w:cs="Times New Roman" w:hint="eastAsia"/>
        </w:rPr>
        <w:t xml:space="preserve">. </w:t>
      </w:r>
      <w:bookmarkStart w:id="17" w:name="OLE_LINK52"/>
      <w:bookmarkStart w:id="18" w:name="OLE_LINK53"/>
      <w:r w:rsidR="00482F82" w:rsidRPr="00B2059A">
        <w:rPr>
          <w:rFonts w:ascii="Book Antiqua" w:hAnsi="Book Antiqua" w:cs="Times New Roman"/>
        </w:rPr>
        <w:t xml:space="preserve">SWE </w:t>
      </w:r>
      <w:r w:rsidR="00A873A0" w:rsidRPr="00B2059A">
        <w:rPr>
          <w:rFonts w:ascii="Book Antiqua" w:hAnsi="Book Antiqua" w:cs="Times New Roman"/>
        </w:rPr>
        <w:t>is</w:t>
      </w:r>
      <w:r w:rsidR="00482F82" w:rsidRPr="00B2059A">
        <w:rPr>
          <w:rFonts w:ascii="Book Antiqua" w:hAnsi="Book Antiqua" w:cs="Times New Roman"/>
        </w:rPr>
        <w:t xml:space="preserve"> better than TE in predicting significant fibrosis</w:t>
      </w:r>
      <w:bookmarkEnd w:id="17"/>
      <w:bookmarkEnd w:id="18"/>
    </w:p>
    <w:p w14:paraId="10E7B6EF" w14:textId="77777777" w:rsidR="00473B10" w:rsidRDefault="00473B10" w:rsidP="00527954">
      <w:pPr>
        <w:pStyle w:val="a7"/>
        <w:adjustRightInd w:val="0"/>
        <w:snapToGrid w:val="0"/>
        <w:spacing w:before="0" w:beforeAutospacing="0" w:after="0" w:afterAutospacing="0" w:line="360" w:lineRule="auto"/>
        <w:jc w:val="both"/>
        <w:rPr>
          <w:rFonts w:ascii="Book Antiqua" w:hAnsi="Book Antiqua" w:cs="Times New Roman"/>
          <w:b/>
        </w:rPr>
      </w:pPr>
    </w:p>
    <w:p w14:paraId="52BE1927" w14:textId="6A05AE4F" w:rsidR="00482F82" w:rsidRPr="00B2059A" w:rsidRDefault="00482F82" w:rsidP="00527954">
      <w:pPr>
        <w:pStyle w:val="a7"/>
        <w:adjustRightInd w:val="0"/>
        <w:snapToGrid w:val="0"/>
        <w:spacing w:before="0" w:beforeAutospacing="0" w:after="0" w:afterAutospacing="0" w:line="360" w:lineRule="auto"/>
        <w:jc w:val="both"/>
        <w:rPr>
          <w:rFonts w:ascii="Book Antiqua" w:hAnsi="Book Antiqua" w:cs="Times New Roman"/>
        </w:rPr>
      </w:pPr>
      <w:bookmarkStart w:id="19" w:name="OLE_LINK15"/>
      <w:bookmarkStart w:id="20" w:name="OLE_LINK16"/>
      <w:r w:rsidRPr="00B2059A">
        <w:rPr>
          <w:rFonts w:ascii="Book Antiqua" w:hAnsi="Book Antiqua" w:cs="Times New Roman"/>
          <w:noProof/>
        </w:rPr>
        <w:t>Tian</w:t>
      </w:r>
      <w:r w:rsidR="001D71CA" w:rsidRPr="00B2059A">
        <w:rPr>
          <w:rFonts w:ascii="Book Antiqua" w:hAnsi="Book Antiqua" w:cs="Times New Roman"/>
          <w:noProof/>
        </w:rPr>
        <w:t>-T</w:t>
      </w:r>
      <w:r w:rsidRPr="00B2059A">
        <w:rPr>
          <w:rFonts w:ascii="Book Antiqua" w:hAnsi="Book Antiqua" w:cs="Times New Roman"/>
          <w:noProof/>
        </w:rPr>
        <w:t xml:space="preserve">ian </w:t>
      </w:r>
      <w:bookmarkStart w:id="21" w:name="OLE_LINK13"/>
      <w:bookmarkStart w:id="22" w:name="OLE_LINK14"/>
      <w:r w:rsidRPr="00B2059A">
        <w:rPr>
          <w:rFonts w:ascii="Book Antiqua" w:hAnsi="Book Antiqua" w:cs="Times New Roman"/>
          <w:noProof/>
        </w:rPr>
        <w:t>Yao</w:t>
      </w:r>
      <w:bookmarkEnd w:id="19"/>
      <w:bookmarkEnd w:id="20"/>
      <w:bookmarkEnd w:id="21"/>
      <w:bookmarkEnd w:id="22"/>
      <w:r w:rsidRPr="00B2059A">
        <w:rPr>
          <w:rFonts w:ascii="Book Antiqua" w:hAnsi="Book Antiqua" w:cs="Times New Roman"/>
          <w:noProof/>
        </w:rPr>
        <w:t xml:space="preserve">, </w:t>
      </w:r>
      <w:bookmarkStart w:id="23" w:name="OLE_LINK17"/>
      <w:bookmarkStart w:id="24" w:name="OLE_LINK18"/>
      <w:r w:rsidRPr="00B2059A">
        <w:rPr>
          <w:rFonts w:ascii="Book Antiqua" w:hAnsi="Book Antiqua" w:cs="Times New Roman"/>
          <w:noProof/>
        </w:rPr>
        <w:t>Jing Pan</w:t>
      </w:r>
      <w:bookmarkEnd w:id="23"/>
      <w:bookmarkEnd w:id="24"/>
      <w:r w:rsidRPr="00B2059A">
        <w:rPr>
          <w:rFonts w:ascii="Book Antiqua" w:hAnsi="Book Antiqua" w:cs="Times New Roman"/>
          <w:noProof/>
        </w:rPr>
        <w:t xml:space="preserve">, </w:t>
      </w:r>
      <w:bookmarkStart w:id="25" w:name="OLE_LINK19"/>
      <w:bookmarkStart w:id="26" w:name="OLE_LINK20"/>
      <w:r w:rsidRPr="00B2059A">
        <w:rPr>
          <w:rFonts w:ascii="Book Antiqua" w:hAnsi="Book Antiqua" w:cs="Times New Roman"/>
          <w:noProof/>
        </w:rPr>
        <w:t>Jian</w:t>
      </w:r>
      <w:r w:rsidR="001D71CA" w:rsidRPr="00B2059A">
        <w:rPr>
          <w:rFonts w:ascii="Book Antiqua" w:hAnsi="Book Antiqua" w:cs="Times New Roman"/>
          <w:noProof/>
        </w:rPr>
        <w:t>-D</w:t>
      </w:r>
      <w:r w:rsidRPr="00B2059A">
        <w:rPr>
          <w:rFonts w:ascii="Book Antiqua" w:hAnsi="Book Antiqua" w:cs="Times New Roman"/>
          <w:noProof/>
        </w:rPr>
        <w:t>an Qian</w:t>
      </w:r>
      <w:bookmarkEnd w:id="25"/>
      <w:bookmarkEnd w:id="26"/>
      <w:r w:rsidRPr="00B2059A">
        <w:rPr>
          <w:rFonts w:ascii="Book Antiqua" w:hAnsi="Book Antiqua" w:cs="Times New Roman"/>
          <w:noProof/>
        </w:rPr>
        <w:t xml:space="preserve">, </w:t>
      </w:r>
      <w:bookmarkStart w:id="27" w:name="OLE_LINK21"/>
      <w:bookmarkStart w:id="28" w:name="OLE_LINK22"/>
      <w:r w:rsidRPr="00B2059A">
        <w:rPr>
          <w:rFonts w:ascii="Book Antiqua" w:hAnsi="Book Antiqua" w:cs="Times New Roman"/>
          <w:noProof/>
        </w:rPr>
        <w:t>Hao Cheng</w:t>
      </w:r>
      <w:bookmarkEnd w:id="27"/>
      <w:bookmarkEnd w:id="28"/>
      <w:r w:rsidRPr="00B2059A">
        <w:rPr>
          <w:rFonts w:ascii="Book Antiqua" w:hAnsi="Book Antiqua" w:cs="Times New Roman"/>
          <w:noProof/>
        </w:rPr>
        <w:t xml:space="preserve">, </w:t>
      </w:r>
      <w:bookmarkStart w:id="29" w:name="OLE_LINK23"/>
      <w:bookmarkStart w:id="30" w:name="OLE_LINK24"/>
      <w:r w:rsidRPr="00B2059A">
        <w:rPr>
          <w:rFonts w:ascii="Book Antiqua" w:hAnsi="Book Antiqua" w:cs="Times New Roman"/>
          <w:noProof/>
        </w:rPr>
        <w:t>Yan Wang</w:t>
      </w:r>
      <w:bookmarkStart w:id="31" w:name="OLE_LINK25"/>
      <w:bookmarkStart w:id="32" w:name="OLE_LINK26"/>
      <w:bookmarkStart w:id="33" w:name="OLE_LINK27"/>
      <w:bookmarkEnd w:id="29"/>
      <w:bookmarkEnd w:id="30"/>
      <w:r w:rsidR="00B10DAB">
        <w:rPr>
          <w:rFonts w:ascii="Book Antiqua" w:hAnsi="Book Antiqua" w:cs="Times New Roman"/>
          <w:noProof/>
        </w:rPr>
        <w:t xml:space="preserve">, </w:t>
      </w:r>
      <w:r w:rsidRPr="00B2059A">
        <w:rPr>
          <w:rFonts w:ascii="Book Antiqua" w:hAnsi="Book Antiqua" w:cs="Times New Roman"/>
          <w:noProof/>
        </w:rPr>
        <w:t>Gui</w:t>
      </w:r>
      <w:r w:rsidR="001D71CA" w:rsidRPr="00B2059A">
        <w:rPr>
          <w:rFonts w:ascii="Book Antiqua" w:hAnsi="Book Antiqua" w:cs="Times New Roman"/>
          <w:noProof/>
        </w:rPr>
        <w:t>-Q</w:t>
      </w:r>
      <w:r w:rsidRPr="00B2059A">
        <w:rPr>
          <w:rFonts w:ascii="Book Antiqua" w:hAnsi="Book Antiqua" w:cs="Times New Roman"/>
          <w:noProof/>
        </w:rPr>
        <w:t>iang Wang</w:t>
      </w:r>
      <w:bookmarkEnd w:id="31"/>
      <w:bookmarkEnd w:id="32"/>
      <w:bookmarkEnd w:id="33"/>
    </w:p>
    <w:bookmarkEnd w:id="15"/>
    <w:bookmarkEnd w:id="16"/>
    <w:p w14:paraId="41644D0A" w14:textId="77777777" w:rsidR="00473B10" w:rsidRDefault="00473B10" w:rsidP="00527954">
      <w:pPr>
        <w:pStyle w:val="a7"/>
        <w:adjustRightInd w:val="0"/>
        <w:snapToGrid w:val="0"/>
        <w:spacing w:before="0" w:beforeAutospacing="0" w:after="0" w:afterAutospacing="0" w:line="360" w:lineRule="auto"/>
        <w:jc w:val="both"/>
        <w:rPr>
          <w:rFonts w:ascii="Book Antiqua" w:hAnsi="Book Antiqua" w:cs="Times New Roman"/>
          <w:b/>
        </w:rPr>
      </w:pPr>
    </w:p>
    <w:p w14:paraId="2CE395F2" w14:textId="73E5C29E" w:rsidR="00482F82" w:rsidRPr="00B2059A" w:rsidRDefault="00473B10" w:rsidP="00527954">
      <w:pPr>
        <w:pStyle w:val="a7"/>
        <w:adjustRightInd w:val="0"/>
        <w:snapToGrid w:val="0"/>
        <w:spacing w:before="0" w:beforeAutospacing="0" w:after="0" w:afterAutospacing="0" w:line="360" w:lineRule="auto"/>
        <w:jc w:val="both"/>
        <w:rPr>
          <w:rFonts w:ascii="Book Antiqua" w:hAnsi="Book Antiqua" w:cs="Times New Roman"/>
        </w:rPr>
      </w:pPr>
      <w:r w:rsidRPr="00473B10">
        <w:rPr>
          <w:rFonts w:ascii="Book Antiqua" w:hAnsi="Book Antiqua" w:cs="Times New Roman"/>
          <w:b/>
          <w:noProof/>
        </w:rPr>
        <w:t xml:space="preserve">Tian-Tian </w:t>
      </w:r>
      <w:bookmarkStart w:id="34" w:name="OLE_LINK39"/>
      <w:bookmarkStart w:id="35" w:name="OLE_LINK40"/>
      <w:r w:rsidRPr="00473B10">
        <w:rPr>
          <w:rFonts w:ascii="Book Antiqua" w:hAnsi="Book Antiqua" w:cs="Times New Roman"/>
          <w:b/>
          <w:noProof/>
        </w:rPr>
        <w:t>Yao</w:t>
      </w:r>
      <w:bookmarkEnd w:id="34"/>
      <w:bookmarkEnd w:id="35"/>
      <w:r w:rsidRPr="00473B10">
        <w:rPr>
          <w:rFonts w:ascii="Book Antiqua" w:hAnsi="Book Antiqua" w:cs="Times New Roman" w:hint="eastAsia"/>
          <w:b/>
          <w:noProof/>
        </w:rPr>
        <w:t xml:space="preserve">, </w:t>
      </w:r>
      <w:r w:rsidRPr="00473B10">
        <w:rPr>
          <w:rFonts w:ascii="Book Antiqua" w:hAnsi="Book Antiqua" w:cs="Times New Roman"/>
          <w:b/>
          <w:noProof/>
        </w:rPr>
        <w:t xml:space="preserve">Jing </w:t>
      </w:r>
      <w:bookmarkStart w:id="36" w:name="OLE_LINK42"/>
      <w:bookmarkStart w:id="37" w:name="OLE_LINK43"/>
      <w:r w:rsidRPr="00473B10">
        <w:rPr>
          <w:rFonts w:ascii="Book Antiqua" w:hAnsi="Book Antiqua" w:cs="Times New Roman"/>
          <w:b/>
          <w:noProof/>
        </w:rPr>
        <w:t>Pan</w:t>
      </w:r>
      <w:bookmarkEnd w:id="36"/>
      <w:bookmarkEnd w:id="37"/>
      <w:r w:rsidRPr="00473B10">
        <w:rPr>
          <w:rFonts w:ascii="Book Antiqua" w:hAnsi="Book Antiqua" w:cs="Times New Roman" w:hint="eastAsia"/>
          <w:b/>
        </w:rPr>
        <w:t>,</w:t>
      </w:r>
      <w:r w:rsidRPr="00473B10">
        <w:rPr>
          <w:rFonts w:ascii="Book Antiqua" w:hAnsi="Book Antiqua" w:cs="Times New Roman"/>
          <w:b/>
          <w:noProof/>
        </w:rPr>
        <w:t xml:space="preserve"> Jian-Dan </w:t>
      </w:r>
      <w:bookmarkStart w:id="38" w:name="OLE_LINK41"/>
      <w:r w:rsidRPr="00473B10">
        <w:rPr>
          <w:rFonts w:ascii="Book Antiqua" w:hAnsi="Book Antiqua" w:cs="Times New Roman"/>
          <w:b/>
          <w:noProof/>
        </w:rPr>
        <w:t>Qian</w:t>
      </w:r>
      <w:bookmarkEnd w:id="38"/>
      <w:r w:rsidRPr="00473B10">
        <w:rPr>
          <w:rFonts w:ascii="Book Antiqua" w:hAnsi="Book Antiqua" w:cs="Times New Roman" w:hint="eastAsia"/>
          <w:b/>
          <w:noProof/>
        </w:rPr>
        <w:t>,</w:t>
      </w:r>
      <w:r w:rsidRPr="00473B10">
        <w:rPr>
          <w:rFonts w:ascii="Book Antiqua" w:hAnsi="Book Antiqua" w:cs="Times New Roman" w:hint="eastAsia"/>
          <w:b/>
        </w:rPr>
        <w:t xml:space="preserve"> </w:t>
      </w:r>
      <w:r w:rsidRPr="00473B10">
        <w:rPr>
          <w:rFonts w:ascii="Book Antiqua" w:hAnsi="Book Antiqua" w:cs="Times New Roman"/>
          <w:b/>
          <w:noProof/>
        </w:rPr>
        <w:t xml:space="preserve">Hao </w:t>
      </w:r>
      <w:bookmarkStart w:id="39" w:name="OLE_LINK44"/>
      <w:bookmarkStart w:id="40" w:name="OLE_LINK45"/>
      <w:r w:rsidRPr="00473B10">
        <w:rPr>
          <w:rFonts w:ascii="Book Antiqua" w:hAnsi="Book Antiqua" w:cs="Times New Roman"/>
          <w:b/>
          <w:noProof/>
        </w:rPr>
        <w:t>Cheng</w:t>
      </w:r>
      <w:bookmarkEnd w:id="39"/>
      <w:bookmarkEnd w:id="40"/>
      <w:r w:rsidRPr="00473B10">
        <w:rPr>
          <w:rFonts w:ascii="Book Antiqua" w:hAnsi="Book Antiqua" w:cs="Times New Roman" w:hint="eastAsia"/>
          <w:b/>
          <w:noProof/>
        </w:rPr>
        <w:t>,</w:t>
      </w:r>
      <w:r w:rsidRPr="00473B10">
        <w:rPr>
          <w:rFonts w:ascii="Book Antiqua" w:hAnsi="Book Antiqua" w:cs="Times New Roman"/>
          <w:b/>
        </w:rPr>
        <w:t xml:space="preserve"> </w:t>
      </w:r>
      <w:r w:rsidRPr="00473B10">
        <w:rPr>
          <w:rFonts w:ascii="Book Antiqua" w:hAnsi="Book Antiqua" w:cs="Times New Roman"/>
          <w:b/>
          <w:noProof/>
        </w:rPr>
        <w:t xml:space="preserve">Yan </w:t>
      </w:r>
      <w:bookmarkStart w:id="41" w:name="OLE_LINK46"/>
      <w:bookmarkStart w:id="42" w:name="OLE_LINK47"/>
      <w:r w:rsidRPr="00473B10">
        <w:rPr>
          <w:rFonts w:ascii="Book Antiqua" w:hAnsi="Book Antiqua" w:cs="Times New Roman"/>
          <w:b/>
          <w:noProof/>
        </w:rPr>
        <w:t>Wang</w:t>
      </w:r>
      <w:bookmarkEnd w:id="41"/>
      <w:bookmarkEnd w:id="42"/>
      <w:r w:rsidRPr="00473B10">
        <w:rPr>
          <w:rFonts w:ascii="Book Antiqua" w:hAnsi="Book Antiqua" w:cs="Times New Roman" w:hint="eastAsia"/>
          <w:b/>
          <w:noProof/>
        </w:rPr>
        <w:t>,</w:t>
      </w:r>
      <w:r w:rsidRPr="00473B10">
        <w:rPr>
          <w:rFonts w:ascii="Book Antiqua" w:hAnsi="Book Antiqua" w:cs="Times New Roman"/>
          <w:b/>
        </w:rPr>
        <w:t xml:space="preserve"> </w:t>
      </w:r>
      <w:r w:rsidRPr="00473B10">
        <w:rPr>
          <w:rFonts w:ascii="Book Antiqua" w:hAnsi="Book Antiqua" w:cs="Times New Roman"/>
          <w:b/>
          <w:noProof/>
        </w:rPr>
        <w:t xml:space="preserve">Gui-Qiang </w:t>
      </w:r>
      <w:bookmarkStart w:id="43" w:name="OLE_LINK50"/>
      <w:bookmarkStart w:id="44" w:name="OLE_LINK51"/>
      <w:r w:rsidRPr="00473B10">
        <w:rPr>
          <w:rFonts w:ascii="Book Antiqua" w:hAnsi="Book Antiqua" w:cs="Times New Roman"/>
          <w:b/>
          <w:noProof/>
        </w:rPr>
        <w:t>Wang</w:t>
      </w:r>
      <w:bookmarkEnd w:id="43"/>
      <w:bookmarkEnd w:id="44"/>
      <w:r w:rsidRPr="00473B10">
        <w:rPr>
          <w:rFonts w:ascii="Book Antiqua" w:hAnsi="Book Antiqua" w:cs="Times New Roman" w:hint="eastAsia"/>
          <w:b/>
          <w:noProof/>
        </w:rPr>
        <w:t>,</w:t>
      </w:r>
      <w:r w:rsidRPr="00B2059A">
        <w:rPr>
          <w:rFonts w:ascii="Book Antiqua" w:hAnsi="Book Antiqua" w:cs="Times New Roman"/>
        </w:rPr>
        <w:t xml:space="preserve"> </w:t>
      </w:r>
      <w:r w:rsidR="00482F82" w:rsidRPr="00B2059A">
        <w:rPr>
          <w:rFonts w:ascii="Book Antiqua" w:hAnsi="Book Antiqua" w:cs="Times New Roman"/>
        </w:rPr>
        <w:t>Department of Infectious Diseases, Pe</w:t>
      </w:r>
      <w:r w:rsidR="00511439">
        <w:rPr>
          <w:rFonts w:ascii="Book Antiqua" w:hAnsi="Book Antiqua" w:cs="Times New Roman"/>
        </w:rPr>
        <w:t>king University First Hospital</w:t>
      </w:r>
      <w:r w:rsidR="00511439">
        <w:rPr>
          <w:rFonts w:ascii="Book Antiqua" w:hAnsi="Book Antiqua" w:cs="Times New Roman" w:hint="eastAsia"/>
        </w:rPr>
        <w:t xml:space="preserve">, </w:t>
      </w:r>
      <w:r w:rsidR="0082540F" w:rsidRPr="00B2059A">
        <w:rPr>
          <w:rFonts w:ascii="Book Antiqua" w:hAnsi="Book Antiqua" w:cs="Times New Roman"/>
        </w:rPr>
        <w:t xml:space="preserve">Beijing 100034, </w:t>
      </w:r>
      <w:bookmarkStart w:id="45" w:name="_Hlk45463943"/>
      <w:bookmarkStart w:id="46" w:name="OLE_LINK63"/>
      <w:r w:rsidR="0082540F" w:rsidRPr="00B2059A">
        <w:rPr>
          <w:rFonts w:ascii="Book Antiqua" w:hAnsi="Book Antiqua" w:cs="Times New Roman"/>
        </w:rPr>
        <w:t>China</w:t>
      </w:r>
      <w:bookmarkEnd w:id="45"/>
      <w:bookmarkEnd w:id="46"/>
    </w:p>
    <w:p w14:paraId="607016AA" w14:textId="77777777" w:rsidR="00473B10" w:rsidRDefault="00473B10" w:rsidP="00527954">
      <w:pPr>
        <w:pStyle w:val="a7"/>
        <w:adjustRightInd w:val="0"/>
        <w:snapToGrid w:val="0"/>
        <w:spacing w:before="0" w:beforeAutospacing="0" w:after="0" w:afterAutospacing="0" w:line="360" w:lineRule="auto"/>
        <w:jc w:val="both"/>
        <w:rPr>
          <w:rFonts w:ascii="Book Antiqua" w:hAnsi="Book Antiqua" w:cs="Times New Roman"/>
          <w:noProof/>
        </w:rPr>
      </w:pPr>
    </w:p>
    <w:p w14:paraId="31FC280D" w14:textId="50CE28E3" w:rsidR="00482F82" w:rsidRPr="00B2059A" w:rsidRDefault="00473B10" w:rsidP="00527954">
      <w:pPr>
        <w:pStyle w:val="a7"/>
        <w:adjustRightInd w:val="0"/>
        <w:snapToGrid w:val="0"/>
        <w:spacing w:before="0" w:beforeAutospacing="0" w:after="0" w:afterAutospacing="0" w:line="360" w:lineRule="auto"/>
        <w:jc w:val="both"/>
        <w:rPr>
          <w:rFonts w:ascii="Book Antiqua" w:hAnsi="Book Antiqua" w:cs="Times New Roman"/>
        </w:rPr>
      </w:pPr>
      <w:r w:rsidRPr="00473B10">
        <w:rPr>
          <w:rFonts w:ascii="Book Antiqua" w:hAnsi="Book Antiqua" w:cs="Times New Roman"/>
          <w:b/>
          <w:noProof/>
        </w:rPr>
        <w:t>Gui-Qiang Wang</w:t>
      </w:r>
      <w:r w:rsidRPr="00473B10">
        <w:rPr>
          <w:rFonts w:ascii="Book Antiqua" w:hAnsi="Book Antiqua" w:cs="Times New Roman" w:hint="eastAsia"/>
          <w:b/>
          <w:noProof/>
        </w:rPr>
        <w:t>,</w:t>
      </w:r>
      <w:r>
        <w:rPr>
          <w:rFonts w:ascii="Book Antiqua" w:hAnsi="Book Antiqua" w:cs="Times New Roman" w:hint="eastAsia"/>
          <w:noProof/>
        </w:rPr>
        <w:t xml:space="preserve"> </w:t>
      </w:r>
      <w:r w:rsidR="00482F82" w:rsidRPr="00B2059A">
        <w:rPr>
          <w:rFonts w:ascii="Book Antiqua" w:hAnsi="Book Antiqua" w:cs="Times New Roman"/>
        </w:rPr>
        <w:t xml:space="preserve">Peking University International Hospital, </w:t>
      </w:r>
      <w:r w:rsidR="0082540F">
        <w:rPr>
          <w:rFonts w:ascii="Book Antiqua" w:hAnsi="Book Antiqua" w:cs="Times New Roman"/>
        </w:rPr>
        <w:t xml:space="preserve">Beijing </w:t>
      </w:r>
      <w:r w:rsidR="00256BC2" w:rsidRPr="00256BC2">
        <w:rPr>
          <w:rFonts w:ascii="Book Antiqua" w:hAnsi="Book Antiqua" w:cs="Times New Roman"/>
        </w:rPr>
        <w:t>102206</w:t>
      </w:r>
      <w:r w:rsidR="0082540F">
        <w:rPr>
          <w:rFonts w:ascii="Book Antiqua" w:hAnsi="Book Antiqua" w:cs="Times New Roman"/>
        </w:rPr>
        <w:t>, China</w:t>
      </w:r>
      <w:r w:rsidR="00482F82" w:rsidRPr="00B2059A">
        <w:rPr>
          <w:rFonts w:ascii="Book Antiqua" w:hAnsi="Book Antiqua" w:cs="Times New Roman"/>
        </w:rPr>
        <w:t xml:space="preserve"> </w:t>
      </w:r>
    </w:p>
    <w:p w14:paraId="46D51708" w14:textId="77777777" w:rsidR="00473B10" w:rsidRDefault="00473B10" w:rsidP="00527954">
      <w:pPr>
        <w:pStyle w:val="a7"/>
        <w:adjustRightInd w:val="0"/>
        <w:snapToGrid w:val="0"/>
        <w:spacing w:before="0" w:beforeAutospacing="0" w:after="0" w:afterAutospacing="0" w:line="360" w:lineRule="auto"/>
        <w:jc w:val="both"/>
        <w:rPr>
          <w:rFonts w:ascii="Book Antiqua" w:hAnsi="Book Antiqua" w:cs="Times New Roman"/>
          <w:b/>
          <w:noProof/>
        </w:rPr>
      </w:pPr>
    </w:p>
    <w:p w14:paraId="31994AF9" w14:textId="54B77274" w:rsidR="00482F82" w:rsidRDefault="00473B10" w:rsidP="00527954">
      <w:pPr>
        <w:pStyle w:val="a7"/>
        <w:adjustRightInd w:val="0"/>
        <w:snapToGrid w:val="0"/>
        <w:spacing w:before="0" w:beforeAutospacing="0" w:after="0" w:afterAutospacing="0" w:line="360" w:lineRule="auto"/>
        <w:jc w:val="both"/>
        <w:rPr>
          <w:rFonts w:ascii="Book Antiqua" w:hAnsi="Book Antiqua" w:cs="Times New Roman"/>
        </w:rPr>
      </w:pPr>
      <w:r w:rsidRPr="00473B10">
        <w:rPr>
          <w:rFonts w:ascii="Book Antiqua" w:hAnsi="Book Antiqua" w:cs="Times New Roman"/>
          <w:b/>
          <w:noProof/>
        </w:rPr>
        <w:t>Gui-Qiang Wang</w:t>
      </w:r>
      <w:r w:rsidRPr="00473B10">
        <w:rPr>
          <w:rFonts w:ascii="Book Antiqua" w:hAnsi="Book Antiqua" w:cs="Times New Roman" w:hint="eastAsia"/>
          <w:b/>
          <w:noProof/>
        </w:rPr>
        <w:t>,</w:t>
      </w:r>
      <w:r>
        <w:rPr>
          <w:rFonts w:ascii="Book Antiqua" w:hAnsi="Book Antiqua" w:cs="Times New Roman" w:hint="eastAsia"/>
          <w:noProof/>
        </w:rPr>
        <w:t xml:space="preserve"> </w:t>
      </w:r>
      <w:r w:rsidR="0082540F">
        <w:rPr>
          <w:rFonts w:ascii="Book Antiqua" w:hAnsi="Book Antiqua" w:cs="Times New Roman" w:hint="eastAsia"/>
        </w:rPr>
        <w:t>t</w:t>
      </w:r>
      <w:r w:rsidR="00482F82" w:rsidRPr="00B2059A">
        <w:rPr>
          <w:rFonts w:ascii="Book Antiqua" w:hAnsi="Book Antiqua" w:cs="Times New Roman"/>
        </w:rPr>
        <w:t xml:space="preserve">he Collaborative Innovation Center for Diagnosis and Treatment of Infectious Diseases, </w:t>
      </w:r>
      <w:bookmarkStart w:id="47" w:name="OLE_LINK32"/>
      <w:bookmarkStart w:id="48" w:name="OLE_LINK33"/>
      <w:r w:rsidR="00482F82" w:rsidRPr="00B2059A">
        <w:rPr>
          <w:rFonts w:ascii="Book Antiqua" w:hAnsi="Book Antiqua" w:cs="Times New Roman"/>
        </w:rPr>
        <w:t>Zhejiang University</w:t>
      </w:r>
      <w:bookmarkEnd w:id="47"/>
      <w:bookmarkEnd w:id="48"/>
      <w:r w:rsidR="00482F82" w:rsidRPr="00B2059A">
        <w:rPr>
          <w:rFonts w:ascii="Book Antiqua" w:hAnsi="Book Antiqua" w:cs="Times New Roman"/>
        </w:rPr>
        <w:t>, Hangzhou</w:t>
      </w:r>
      <w:r w:rsidR="0082540F" w:rsidRPr="0082540F">
        <w:t xml:space="preserve"> </w:t>
      </w:r>
      <w:r w:rsidR="0082540F" w:rsidRPr="0082540F">
        <w:rPr>
          <w:rFonts w:ascii="Book Antiqua" w:hAnsi="Book Antiqua" w:cs="Times New Roman"/>
        </w:rPr>
        <w:t>310058</w:t>
      </w:r>
      <w:r w:rsidR="00482F82" w:rsidRPr="00B2059A">
        <w:rPr>
          <w:rFonts w:ascii="Book Antiqua" w:hAnsi="Book Antiqua" w:cs="Times New Roman"/>
        </w:rPr>
        <w:t>,</w:t>
      </w:r>
      <w:r w:rsidR="0082540F">
        <w:rPr>
          <w:rFonts w:ascii="Book Antiqua" w:hAnsi="Book Antiqua" w:cs="Times New Roman" w:hint="eastAsia"/>
        </w:rPr>
        <w:t xml:space="preserve"> Zhejiang Province,</w:t>
      </w:r>
      <w:r w:rsidR="0082540F">
        <w:rPr>
          <w:rFonts w:ascii="Book Antiqua" w:hAnsi="Book Antiqua" w:cs="Times New Roman"/>
        </w:rPr>
        <w:t xml:space="preserve"> China</w:t>
      </w:r>
    </w:p>
    <w:p w14:paraId="1CAEAD40" w14:textId="77777777" w:rsidR="0082540F" w:rsidRDefault="0082540F" w:rsidP="00527954">
      <w:pPr>
        <w:pStyle w:val="a7"/>
        <w:adjustRightInd w:val="0"/>
        <w:snapToGrid w:val="0"/>
        <w:spacing w:before="0" w:beforeAutospacing="0" w:after="0" w:afterAutospacing="0" w:line="360" w:lineRule="auto"/>
        <w:jc w:val="both"/>
        <w:rPr>
          <w:rFonts w:ascii="Book Antiqua" w:hAnsi="Book Antiqua" w:cs="Times New Roman"/>
        </w:rPr>
      </w:pPr>
    </w:p>
    <w:p w14:paraId="1128A383" w14:textId="2B6FEBF0" w:rsidR="00274D63" w:rsidRPr="00B2059A" w:rsidRDefault="00274D63" w:rsidP="00527954">
      <w:pPr>
        <w:pStyle w:val="a7"/>
        <w:adjustRightInd w:val="0"/>
        <w:snapToGrid w:val="0"/>
        <w:spacing w:before="0" w:beforeAutospacing="0" w:after="0" w:afterAutospacing="0" w:line="360" w:lineRule="auto"/>
        <w:jc w:val="both"/>
        <w:rPr>
          <w:rFonts w:ascii="Book Antiqua" w:hAnsi="Book Antiqua" w:cs="Times New Roman"/>
        </w:rPr>
      </w:pPr>
      <w:r>
        <w:rPr>
          <w:rFonts w:ascii="Book Antiqua" w:hAnsi="Book Antiqua"/>
          <w:b/>
        </w:rPr>
        <w:t>Author contributions:</w:t>
      </w:r>
      <w:r>
        <w:rPr>
          <w:rFonts w:ascii="Book Antiqua" w:hAnsi="Book Antiqua" w:hint="eastAsia"/>
          <w:b/>
        </w:rPr>
        <w:t xml:space="preserve"> </w:t>
      </w:r>
      <w:r w:rsidRPr="00274D63">
        <w:rPr>
          <w:rFonts w:ascii="Book Antiqua" w:hAnsi="Book Antiqua" w:cs="Times New Roman"/>
          <w:noProof/>
        </w:rPr>
        <w:t>Yao</w:t>
      </w:r>
      <w:r w:rsidRPr="00274D63">
        <w:rPr>
          <w:rFonts w:ascii="Book Antiqua" w:hAnsi="Book Antiqua" w:cs="Times New Roman" w:hint="eastAsia"/>
          <w:noProof/>
        </w:rPr>
        <w:t xml:space="preserve"> TT</w:t>
      </w:r>
      <w:r w:rsidRPr="00B2059A">
        <w:rPr>
          <w:rFonts w:ascii="Book Antiqua" w:hAnsi="Book Antiqua" w:cs="Times New Roman"/>
        </w:rPr>
        <w:t xml:space="preserve"> collected, analyzed and interpreted </w:t>
      </w:r>
      <w:r w:rsidR="00D65251">
        <w:rPr>
          <w:rFonts w:ascii="Book Antiqua" w:hAnsi="Book Antiqua" w:cs="Times New Roman"/>
        </w:rPr>
        <w:t xml:space="preserve">the </w:t>
      </w:r>
      <w:r w:rsidRPr="00B2059A">
        <w:rPr>
          <w:rFonts w:ascii="Book Antiqua" w:hAnsi="Book Antiqua" w:cs="Times New Roman"/>
        </w:rPr>
        <w:t>data and contri</w:t>
      </w:r>
      <w:r>
        <w:rPr>
          <w:rFonts w:ascii="Book Antiqua" w:hAnsi="Book Antiqua" w:cs="Times New Roman"/>
        </w:rPr>
        <w:t xml:space="preserve">buted </w:t>
      </w:r>
      <w:r w:rsidR="00D65251">
        <w:rPr>
          <w:rFonts w:ascii="Book Antiqua" w:hAnsi="Book Antiqua" w:cs="Times New Roman"/>
        </w:rPr>
        <w:t>to</w:t>
      </w:r>
      <w:r>
        <w:rPr>
          <w:rFonts w:ascii="Book Antiqua" w:hAnsi="Book Antiqua" w:cs="Times New Roman"/>
        </w:rPr>
        <w:t xml:space="preserve"> writing the manuscript</w:t>
      </w:r>
      <w:r>
        <w:rPr>
          <w:rFonts w:ascii="Book Antiqua" w:hAnsi="Book Antiqua" w:cs="Times New Roman" w:hint="eastAsia"/>
        </w:rPr>
        <w:t>;</w:t>
      </w:r>
      <w:r w:rsidRPr="00B2059A">
        <w:rPr>
          <w:rFonts w:ascii="Book Antiqua" w:hAnsi="Book Antiqua" w:cs="Times New Roman"/>
        </w:rPr>
        <w:t xml:space="preserve"> </w:t>
      </w:r>
      <w:r w:rsidRPr="00274D63">
        <w:rPr>
          <w:rFonts w:ascii="Book Antiqua" w:hAnsi="Book Antiqua" w:cs="Times New Roman"/>
        </w:rPr>
        <w:t>Pan</w:t>
      </w:r>
      <w:r w:rsidRPr="00B2059A">
        <w:rPr>
          <w:rFonts w:ascii="Book Antiqua" w:hAnsi="Book Antiqua" w:cs="Times New Roman"/>
        </w:rPr>
        <w:t xml:space="preserve"> </w:t>
      </w:r>
      <w:r>
        <w:rPr>
          <w:rFonts w:ascii="Book Antiqua" w:hAnsi="Book Antiqua" w:cs="Times New Roman" w:hint="eastAsia"/>
        </w:rPr>
        <w:t xml:space="preserve">J </w:t>
      </w:r>
      <w:r w:rsidRPr="00B2059A">
        <w:rPr>
          <w:rFonts w:ascii="Book Antiqua" w:hAnsi="Book Antiqua" w:cs="Times New Roman"/>
        </w:rPr>
        <w:t>collected and analyzed</w:t>
      </w:r>
      <w:r>
        <w:rPr>
          <w:rFonts w:ascii="Book Antiqua" w:hAnsi="Book Antiqua" w:cs="Times New Roman"/>
        </w:rPr>
        <w:t xml:space="preserve"> data</w:t>
      </w:r>
      <w:r>
        <w:rPr>
          <w:rFonts w:ascii="Book Antiqua" w:hAnsi="Book Antiqua" w:cs="Times New Roman" w:hint="eastAsia"/>
        </w:rPr>
        <w:t>;</w:t>
      </w:r>
      <w:r w:rsidRPr="00B2059A">
        <w:rPr>
          <w:rFonts w:ascii="Book Antiqua" w:hAnsi="Book Antiqua" w:cs="Times New Roman"/>
        </w:rPr>
        <w:t xml:space="preserve"> </w:t>
      </w:r>
      <w:r w:rsidRPr="00274D63">
        <w:rPr>
          <w:rFonts w:ascii="Book Antiqua" w:hAnsi="Book Antiqua" w:cs="Times New Roman"/>
          <w:noProof/>
        </w:rPr>
        <w:t>Qian</w:t>
      </w:r>
      <w:r w:rsidRPr="00274D63">
        <w:rPr>
          <w:rFonts w:ascii="Book Antiqua" w:hAnsi="Book Antiqua" w:cs="Times New Roman" w:hint="eastAsia"/>
          <w:noProof/>
        </w:rPr>
        <w:t xml:space="preserve"> JD</w:t>
      </w:r>
      <w:r w:rsidRPr="00B2059A">
        <w:rPr>
          <w:rFonts w:ascii="Book Antiqua" w:hAnsi="Book Antiqua" w:cs="Times New Roman"/>
        </w:rPr>
        <w:t xml:space="preserve"> and </w:t>
      </w:r>
      <w:r w:rsidRPr="00274D63">
        <w:rPr>
          <w:rFonts w:ascii="Book Antiqua" w:hAnsi="Book Antiqua" w:cs="Times New Roman"/>
        </w:rPr>
        <w:t>Cheng</w:t>
      </w:r>
      <w:r>
        <w:rPr>
          <w:rFonts w:ascii="Book Antiqua" w:hAnsi="Book Antiqua" w:cs="Times New Roman" w:hint="eastAsia"/>
        </w:rPr>
        <w:t xml:space="preserve"> H</w:t>
      </w:r>
      <w:r w:rsidRPr="00B2059A">
        <w:rPr>
          <w:rFonts w:ascii="Book Antiqua" w:hAnsi="Book Antiqua" w:cs="Times New Roman"/>
        </w:rPr>
        <w:t xml:space="preserve"> con</w:t>
      </w:r>
      <w:r>
        <w:rPr>
          <w:rFonts w:ascii="Book Antiqua" w:hAnsi="Book Antiqua" w:cs="Times New Roman"/>
        </w:rPr>
        <w:t xml:space="preserve">tributed </w:t>
      </w:r>
      <w:r w:rsidR="00F67E43">
        <w:rPr>
          <w:rFonts w:ascii="Book Antiqua" w:hAnsi="Book Antiqua" w:cs="Times New Roman"/>
        </w:rPr>
        <w:t>to</w:t>
      </w:r>
      <w:r>
        <w:rPr>
          <w:rFonts w:ascii="Book Antiqua" w:hAnsi="Book Antiqua" w:cs="Times New Roman"/>
        </w:rPr>
        <w:t xml:space="preserve"> the statistic</w:t>
      </w:r>
      <w:r w:rsidR="00F67E43">
        <w:rPr>
          <w:rFonts w:ascii="Book Antiqua" w:hAnsi="Book Antiqua" w:cs="Times New Roman"/>
        </w:rPr>
        <w:t>al analysis</w:t>
      </w:r>
      <w:r>
        <w:rPr>
          <w:rFonts w:ascii="Book Antiqua" w:hAnsi="Book Antiqua" w:cs="Times New Roman" w:hint="eastAsia"/>
        </w:rPr>
        <w:t>;</w:t>
      </w:r>
      <w:r w:rsidRPr="00B2059A">
        <w:rPr>
          <w:rFonts w:ascii="Book Antiqua" w:hAnsi="Book Antiqua" w:cs="Times New Roman"/>
        </w:rPr>
        <w:t xml:space="preserve"> </w:t>
      </w:r>
      <w:bookmarkStart w:id="49" w:name="OLE_LINK48"/>
      <w:bookmarkStart w:id="50" w:name="OLE_LINK49"/>
      <w:r w:rsidRPr="00274D63">
        <w:rPr>
          <w:rFonts w:ascii="Book Antiqua" w:hAnsi="Book Antiqua" w:cs="Times New Roman"/>
        </w:rPr>
        <w:t>Wang</w:t>
      </w:r>
      <w:r>
        <w:rPr>
          <w:rFonts w:ascii="Book Antiqua" w:hAnsi="Book Antiqua" w:cs="Times New Roman" w:hint="eastAsia"/>
        </w:rPr>
        <w:t xml:space="preserve"> Y</w:t>
      </w:r>
      <w:bookmarkEnd w:id="49"/>
      <w:bookmarkEnd w:id="50"/>
      <w:r w:rsidRPr="00B2059A">
        <w:rPr>
          <w:rFonts w:ascii="Book Antiqua" w:hAnsi="Book Antiqua" w:cs="Times New Roman"/>
        </w:rPr>
        <w:t xml:space="preserve"> contributed to dis</w:t>
      </w:r>
      <w:r>
        <w:rPr>
          <w:rFonts w:ascii="Book Antiqua" w:hAnsi="Book Antiqua" w:cs="Times New Roman"/>
        </w:rPr>
        <w:t>cussion and manuscript revision</w:t>
      </w:r>
      <w:r>
        <w:rPr>
          <w:rFonts w:ascii="Book Antiqua" w:hAnsi="Book Antiqua" w:cs="Times New Roman" w:hint="eastAsia"/>
        </w:rPr>
        <w:t>;</w:t>
      </w:r>
      <w:r w:rsidRPr="00B2059A">
        <w:rPr>
          <w:rFonts w:ascii="Book Antiqua" w:hAnsi="Book Antiqua" w:cs="Times New Roman"/>
        </w:rPr>
        <w:t xml:space="preserve"> </w:t>
      </w:r>
      <w:r>
        <w:rPr>
          <w:rFonts w:ascii="Book Antiqua" w:hAnsi="Book Antiqua" w:cs="Times New Roman"/>
        </w:rPr>
        <w:t>Wang Y</w:t>
      </w:r>
      <w:r w:rsidRPr="00B2059A">
        <w:rPr>
          <w:rFonts w:ascii="Book Antiqua" w:hAnsi="Book Antiqua" w:cs="Times New Roman"/>
        </w:rPr>
        <w:t xml:space="preserve"> and </w:t>
      </w:r>
      <w:r w:rsidRPr="00274D63">
        <w:rPr>
          <w:rFonts w:ascii="Book Antiqua" w:hAnsi="Book Antiqua" w:cs="Times New Roman"/>
        </w:rPr>
        <w:t>Wang</w:t>
      </w:r>
      <w:r>
        <w:rPr>
          <w:rFonts w:ascii="Book Antiqua" w:hAnsi="Book Antiqua" w:cs="Times New Roman" w:hint="eastAsia"/>
        </w:rPr>
        <w:t xml:space="preserve"> GQ</w:t>
      </w:r>
      <w:r w:rsidRPr="00B2059A">
        <w:rPr>
          <w:rFonts w:ascii="Book Antiqua" w:hAnsi="Book Antiqua" w:cs="Times New Roman"/>
        </w:rPr>
        <w:t xml:space="preserve"> designed, drafted and substantively revised </w:t>
      </w:r>
      <w:r w:rsidR="00F67E43" w:rsidRPr="00B2059A">
        <w:rPr>
          <w:rFonts w:ascii="Book Antiqua" w:hAnsi="Book Antiqua" w:cs="Times New Roman"/>
        </w:rPr>
        <w:t xml:space="preserve">the </w:t>
      </w:r>
      <w:r w:rsidR="00F67E43">
        <w:rPr>
          <w:rFonts w:ascii="Book Antiqua" w:hAnsi="Book Antiqua" w:cs="Times New Roman"/>
        </w:rPr>
        <w:t>manuscript</w:t>
      </w:r>
      <w:r w:rsidRPr="00B2059A">
        <w:rPr>
          <w:rFonts w:ascii="Book Antiqua" w:hAnsi="Book Antiqua" w:cs="Times New Roman"/>
        </w:rPr>
        <w:t xml:space="preserve">, </w:t>
      </w:r>
      <w:r w:rsidR="00F67E43">
        <w:rPr>
          <w:rFonts w:ascii="Book Antiqua" w:hAnsi="Book Antiqua" w:cs="Times New Roman"/>
        </w:rPr>
        <w:t>and</w:t>
      </w:r>
      <w:r w:rsidRPr="00B2059A">
        <w:rPr>
          <w:rFonts w:ascii="Book Antiqua" w:hAnsi="Book Antiqua" w:cs="Times New Roman"/>
        </w:rPr>
        <w:t xml:space="preserve"> contributed to this work equally</w:t>
      </w:r>
      <w:r w:rsidR="00CC0EC7">
        <w:rPr>
          <w:rFonts w:ascii="Book Antiqua" w:hAnsi="Book Antiqua" w:cs="Times New Roman"/>
        </w:rPr>
        <w:t xml:space="preserve">; </w:t>
      </w:r>
      <w:r w:rsidR="00CC0EC7" w:rsidRPr="00B2059A">
        <w:rPr>
          <w:rFonts w:ascii="Book Antiqua" w:hAnsi="Book Antiqua" w:cs="Times New Roman"/>
        </w:rPr>
        <w:t>a</w:t>
      </w:r>
      <w:r w:rsidRPr="00B2059A">
        <w:rPr>
          <w:rFonts w:ascii="Book Antiqua" w:hAnsi="Book Antiqua" w:cs="Times New Roman"/>
        </w:rPr>
        <w:t>ll authors read and approved the final manuscript.</w:t>
      </w:r>
    </w:p>
    <w:p w14:paraId="4ECAA4FB" w14:textId="77777777" w:rsidR="00074557" w:rsidRDefault="00074557" w:rsidP="00527954">
      <w:pPr>
        <w:pStyle w:val="a7"/>
        <w:adjustRightInd w:val="0"/>
        <w:snapToGrid w:val="0"/>
        <w:spacing w:before="0" w:beforeAutospacing="0" w:after="0" w:afterAutospacing="0" w:line="360" w:lineRule="auto"/>
        <w:jc w:val="both"/>
        <w:rPr>
          <w:rFonts w:ascii="Book Antiqua" w:hAnsi="Book Antiqua" w:cs="Times New Roman"/>
        </w:rPr>
      </w:pPr>
    </w:p>
    <w:p w14:paraId="3AD6F7B5" w14:textId="03506497" w:rsidR="00396F8F" w:rsidRDefault="00396F8F" w:rsidP="00527954">
      <w:pPr>
        <w:pStyle w:val="a7"/>
        <w:adjustRightInd w:val="0"/>
        <w:snapToGrid w:val="0"/>
        <w:spacing w:before="0" w:beforeAutospacing="0" w:after="0" w:afterAutospacing="0" w:line="360" w:lineRule="auto"/>
        <w:jc w:val="both"/>
        <w:rPr>
          <w:rFonts w:ascii="Book Antiqua" w:hAnsi="Book Antiqua" w:cs="Times New Roman"/>
        </w:rPr>
      </w:pPr>
      <w:r w:rsidRPr="00396F8F">
        <w:rPr>
          <w:rFonts w:ascii="Book Antiqua" w:hAnsi="Book Antiqua" w:cs="Times New Roman"/>
          <w:b/>
        </w:rPr>
        <w:t>Supported by</w:t>
      </w:r>
      <w:r w:rsidRPr="00396F8F">
        <w:rPr>
          <w:rFonts w:ascii="Book Antiqua" w:hAnsi="Book Antiqua" w:cs="Times New Roman"/>
        </w:rPr>
        <w:t xml:space="preserve"> the National Natural Science Foundation of China, No. 81870417; </w:t>
      </w:r>
      <w:bookmarkStart w:id="51" w:name="OLE_LINK68"/>
      <w:bookmarkStart w:id="52" w:name="OLE_LINK69"/>
      <w:bookmarkStart w:id="53" w:name="OLE_LINK70"/>
      <w:r w:rsidRPr="00396F8F">
        <w:rPr>
          <w:rFonts w:ascii="Book Antiqua" w:hAnsi="Book Antiqua" w:cs="Times New Roman"/>
        </w:rPr>
        <w:t>Sub-Subject of the Major Projects of National Science and Technology</w:t>
      </w:r>
      <w:bookmarkEnd w:id="51"/>
      <w:bookmarkEnd w:id="52"/>
      <w:bookmarkEnd w:id="53"/>
      <w:r w:rsidRPr="00396F8F">
        <w:rPr>
          <w:rFonts w:ascii="Book Antiqua" w:hAnsi="Book Antiqua" w:cs="Times New Roman"/>
        </w:rPr>
        <w:t xml:space="preserve">, No. </w:t>
      </w:r>
      <w:bookmarkStart w:id="54" w:name="OLE_LINK71"/>
      <w:bookmarkStart w:id="55" w:name="OLE_LINK72"/>
      <w:r w:rsidRPr="00396F8F">
        <w:rPr>
          <w:rFonts w:ascii="Book Antiqua" w:hAnsi="Book Antiqua" w:cs="Times New Roman"/>
        </w:rPr>
        <w:t>2018ZX10302206</w:t>
      </w:r>
      <w:bookmarkEnd w:id="54"/>
      <w:bookmarkEnd w:id="55"/>
      <w:r w:rsidRPr="00396F8F">
        <w:rPr>
          <w:rFonts w:ascii="Book Antiqua" w:hAnsi="Book Antiqua" w:cs="Times New Roman"/>
        </w:rPr>
        <w:t xml:space="preserve">, No. </w:t>
      </w:r>
      <w:bookmarkStart w:id="56" w:name="OLE_LINK73"/>
      <w:bookmarkStart w:id="57" w:name="OLE_LINK74"/>
      <w:bookmarkStart w:id="58" w:name="OLE_LINK77"/>
      <w:bookmarkStart w:id="59" w:name="OLE_LINK80"/>
      <w:bookmarkStart w:id="60" w:name="OLE_LINK82"/>
      <w:bookmarkStart w:id="61" w:name="OLE_LINK83"/>
      <w:r w:rsidRPr="00396F8F">
        <w:rPr>
          <w:rFonts w:ascii="Book Antiqua" w:hAnsi="Book Antiqua" w:cs="Times New Roman"/>
        </w:rPr>
        <w:t>2017ZX10203202</w:t>
      </w:r>
      <w:bookmarkEnd w:id="56"/>
      <w:bookmarkEnd w:id="57"/>
      <w:bookmarkEnd w:id="58"/>
      <w:bookmarkEnd w:id="59"/>
      <w:r w:rsidRPr="00396F8F">
        <w:rPr>
          <w:rFonts w:ascii="Book Antiqua" w:hAnsi="Book Antiqua" w:cs="Times New Roman"/>
        </w:rPr>
        <w:t xml:space="preserve"> and No. </w:t>
      </w:r>
      <w:bookmarkStart w:id="62" w:name="OLE_LINK75"/>
      <w:bookmarkStart w:id="63" w:name="OLE_LINK76"/>
      <w:bookmarkStart w:id="64" w:name="OLE_LINK81"/>
      <w:r w:rsidRPr="00396F8F">
        <w:rPr>
          <w:rFonts w:ascii="Book Antiqua" w:hAnsi="Book Antiqua" w:cs="Times New Roman"/>
        </w:rPr>
        <w:t>2017ZX10302201</w:t>
      </w:r>
      <w:bookmarkEnd w:id="62"/>
      <w:bookmarkEnd w:id="63"/>
      <w:bookmarkEnd w:id="64"/>
      <w:r w:rsidRPr="00396F8F">
        <w:rPr>
          <w:rFonts w:ascii="Book Antiqua" w:hAnsi="Book Antiqua" w:cs="Times New Roman"/>
        </w:rPr>
        <w:t>.</w:t>
      </w:r>
      <w:bookmarkEnd w:id="60"/>
      <w:bookmarkEnd w:id="61"/>
    </w:p>
    <w:p w14:paraId="580B916E" w14:textId="77777777" w:rsidR="00396F8F" w:rsidRPr="00B2059A" w:rsidRDefault="00396F8F" w:rsidP="00527954">
      <w:pPr>
        <w:pStyle w:val="a7"/>
        <w:adjustRightInd w:val="0"/>
        <w:snapToGrid w:val="0"/>
        <w:spacing w:before="0" w:beforeAutospacing="0" w:after="0" w:afterAutospacing="0" w:line="360" w:lineRule="auto"/>
        <w:jc w:val="both"/>
        <w:rPr>
          <w:rFonts w:ascii="Book Antiqua" w:hAnsi="Book Antiqua" w:cs="Times New Roman"/>
        </w:rPr>
      </w:pPr>
    </w:p>
    <w:bookmarkEnd w:id="0"/>
    <w:p w14:paraId="60DDFA89" w14:textId="545CA251" w:rsidR="00482F82" w:rsidRPr="00B2059A" w:rsidRDefault="004E72C1" w:rsidP="00527954">
      <w:pPr>
        <w:pStyle w:val="a7"/>
        <w:adjustRightInd w:val="0"/>
        <w:snapToGrid w:val="0"/>
        <w:spacing w:before="0" w:beforeAutospacing="0" w:after="0" w:afterAutospacing="0" w:line="360" w:lineRule="auto"/>
        <w:jc w:val="both"/>
        <w:rPr>
          <w:rFonts w:ascii="Book Antiqua" w:hAnsi="Book Antiqua" w:cs="Times New Roman"/>
        </w:rPr>
      </w:pPr>
      <w:r w:rsidRPr="004E72C1">
        <w:rPr>
          <w:rFonts w:ascii="Book Antiqua" w:hAnsi="Book Antiqua" w:cs="Times New Roman"/>
          <w:b/>
        </w:rPr>
        <w:t xml:space="preserve">Corresponding author: </w:t>
      </w:r>
      <w:proofErr w:type="spellStart"/>
      <w:r w:rsidRPr="004E72C1">
        <w:rPr>
          <w:rFonts w:ascii="Book Antiqua" w:hAnsi="Book Antiqua" w:cs="Times New Roman"/>
          <w:b/>
        </w:rPr>
        <w:t>Gui-Qiang</w:t>
      </w:r>
      <w:proofErr w:type="spellEnd"/>
      <w:r w:rsidRPr="004E72C1">
        <w:rPr>
          <w:rFonts w:ascii="Book Antiqua" w:hAnsi="Book Antiqua" w:cs="Times New Roman"/>
          <w:b/>
        </w:rPr>
        <w:t xml:space="preserve"> Wang,</w:t>
      </w:r>
      <w:r w:rsidR="00665325">
        <w:rPr>
          <w:rFonts w:ascii="Book Antiqua" w:hAnsi="Book Antiqua" w:cs="Times New Roman"/>
          <w:b/>
        </w:rPr>
        <w:t xml:space="preserve"> </w:t>
      </w:r>
      <w:r w:rsidRPr="004E72C1">
        <w:rPr>
          <w:rFonts w:ascii="Book Antiqua" w:hAnsi="Book Antiqua" w:cs="Times New Roman"/>
          <w:b/>
        </w:rPr>
        <w:t>MD,</w:t>
      </w:r>
      <w:r w:rsidR="00665325">
        <w:rPr>
          <w:rFonts w:ascii="Book Antiqua" w:hAnsi="Book Antiqua" w:cs="Times New Roman"/>
          <w:b/>
        </w:rPr>
        <w:t xml:space="preserve"> </w:t>
      </w:r>
      <w:r w:rsidRPr="004E72C1">
        <w:rPr>
          <w:rFonts w:ascii="Book Antiqua" w:hAnsi="Book Antiqua" w:cs="Times New Roman"/>
          <w:b/>
        </w:rPr>
        <w:t>PhD,</w:t>
      </w:r>
      <w:r w:rsidRPr="004E72C1">
        <w:rPr>
          <w:rFonts w:ascii="Book Antiqua" w:hAnsi="Book Antiqua" w:cs="Times New Roman"/>
          <w:b/>
        </w:rPr>
        <w:tab/>
        <w:t>Doctor,</w:t>
      </w:r>
      <w:r w:rsidR="00C96A8A">
        <w:rPr>
          <w:rFonts w:ascii="Book Antiqua" w:hAnsi="Book Antiqua" w:cs="Times New Roman"/>
          <w:b/>
        </w:rPr>
        <w:t xml:space="preserve"> </w:t>
      </w:r>
      <w:r w:rsidRPr="004E72C1">
        <w:rPr>
          <w:rFonts w:ascii="Book Antiqua" w:hAnsi="Book Antiqua" w:cs="Times New Roman"/>
          <w:b/>
        </w:rPr>
        <w:t>Professor,</w:t>
      </w:r>
      <w:r w:rsidRPr="004E72C1">
        <w:rPr>
          <w:rFonts w:ascii="Book Antiqua" w:hAnsi="Book Antiqua" w:cs="Times New Roman"/>
        </w:rPr>
        <w:t xml:space="preserve"> Department of Infectious Diseases, Peking University First Hospital, </w:t>
      </w:r>
      <w:bookmarkStart w:id="65" w:name="OLE_LINK64"/>
      <w:bookmarkStart w:id="66" w:name="OLE_LINK65"/>
      <w:r w:rsidRPr="004E72C1">
        <w:rPr>
          <w:rFonts w:ascii="Book Antiqua" w:hAnsi="Book Antiqua" w:cs="Times New Roman"/>
        </w:rPr>
        <w:t xml:space="preserve">No. 8, </w:t>
      </w:r>
      <w:proofErr w:type="spellStart"/>
      <w:r w:rsidRPr="004E72C1">
        <w:rPr>
          <w:rFonts w:ascii="Book Antiqua" w:hAnsi="Book Antiqua" w:cs="Times New Roman"/>
        </w:rPr>
        <w:t>Xishiku</w:t>
      </w:r>
      <w:proofErr w:type="spellEnd"/>
      <w:r w:rsidRPr="004E72C1">
        <w:rPr>
          <w:rFonts w:ascii="Book Antiqua" w:hAnsi="Book Antiqua" w:cs="Times New Roman"/>
        </w:rPr>
        <w:t xml:space="preserve"> Street, </w:t>
      </w:r>
      <w:proofErr w:type="spellStart"/>
      <w:r w:rsidRPr="004E72C1">
        <w:rPr>
          <w:rFonts w:ascii="Book Antiqua" w:hAnsi="Book Antiqua" w:cs="Times New Roman"/>
        </w:rPr>
        <w:t>Xicheng</w:t>
      </w:r>
      <w:proofErr w:type="spellEnd"/>
      <w:r w:rsidRPr="004E72C1">
        <w:rPr>
          <w:rFonts w:ascii="Book Antiqua" w:hAnsi="Book Antiqua" w:cs="Times New Roman"/>
        </w:rPr>
        <w:t xml:space="preserve"> District</w:t>
      </w:r>
      <w:bookmarkEnd w:id="65"/>
      <w:bookmarkEnd w:id="66"/>
      <w:r w:rsidRPr="004E72C1">
        <w:rPr>
          <w:rFonts w:ascii="Book Antiqua" w:hAnsi="Book Antiqua" w:cs="Times New Roman"/>
        </w:rPr>
        <w:t>, Beijing 100</w:t>
      </w:r>
      <w:r w:rsidR="007A29D4">
        <w:rPr>
          <w:rFonts w:ascii="Book Antiqua" w:hAnsi="Book Antiqua" w:cs="Times New Roman"/>
        </w:rPr>
        <w:t xml:space="preserve">034, China. </w:t>
      </w:r>
      <w:bookmarkStart w:id="67" w:name="OLE_LINK66"/>
      <w:bookmarkStart w:id="68" w:name="OLE_LINK67"/>
      <w:r w:rsidR="007A29D4">
        <w:rPr>
          <w:rFonts w:ascii="Book Antiqua" w:hAnsi="Book Antiqua" w:cs="Times New Roman"/>
        </w:rPr>
        <w:t>john131212@sina.com</w:t>
      </w:r>
      <w:bookmarkEnd w:id="67"/>
      <w:bookmarkEnd w:id="68"/>
    </w:p>
    <w:p w14:paraId="600808BE" w14:textId="77777777" w:rsidR="00074557" w:rsidRDefault="00074557" w:rsidP="00527954">
      <w:pPr>
        <w:pStyle w:val="a7"/>
        <w:adjustRightInd w:val="0"/>
        <w:snapToGrid w:val="0"/>
        <w:spacing w:before="0" w:beforeAutospacing="0" w:after="0" w:afterAutospacing="0" w:line="360" w:lineRule="auto"/>
        <w:jc w:val="both"/>
        <w:rPr>
          <w:rFonts w:ascii="Book Antiqua" w:hAnsi="Book Antiqua" w:cs="Times New Roman"/>
          <w:b/>
        </w:rPr>
      </w:pPr>
    </w:p>
    <w:p w14:paraId="5D976980" w14:textId="5A21768F" w:rsidR="00B726E6" w:rsidRPr="00A37D48" w:rsidRDefault="00B726E6" w:rsidP="00527954">
      <w:pPr>
        <w:adjustRightInd w:val="0"/>
        <w:snapToGrid w:val="0"/>
        <w:spacing w:line="360" w:lineRule="auto"/>
        <w:jc w:val="both"/>
        <w:rPr>
          <w:rFonts w:ascii="Book Antiqua" w:hAnsi="Book Antiqua"/>
          <w:b/>
        </w:rPr>
      </w:pPr>
      <w:r w:rsidRPr="00A37D48">
        <w:rPr>
          <w:rFonts w:ascii="Book Antiqua" w:hAnsi="Book Antiqua"/>
          <w:b/>
        </w:rPr>
        <w:t xml:space="preserve">Received: </w:t>
      </w:r>
      <w:r w:rsidRPr="00B726E6">
        <w:rPr>
          <w:rFonts w:ascii="Book Antiqua" w:hAnsi="Book Antiqua" w:hint="eastAsia"/>
        </w:rPr>
        <w:t>January 8, 2020</w:t>
      </w:r>
      <w:r w:rsidRPr="00B726E6">
        <w:rPr>
          <w:rFonts w:ascii="Book Antiqua" w:hAnsi="Book Antiqua"/>
        </w:rPr>
        <w:t xml:space="preserve"> </w:t>
      </w:r>
    </w:p>
    <w:p w14:paraId="14B744B8" w14:textId="41E24F54" w:rsidR="00B726E6" w:rsidRPr="00A37D48" w:rsidRDefault="00B726E6" w:rsidP="00527954">
      <w:pPr>
        <w:adjustRightInd w:val="0"/>
        <w:snapToGrid w:val="0"/>
        <w:spacing w:line="360" w:lineRule="auto"/>
        <w:jc w:val="both"/>
        <w:rPr>
          <w:rFonts w:ascii="Book Antiqua" w:hAnsi="Book Antiqua"/>
          <w:b/>
        </w:rPr>
      </w:pPr>
      <w:r w:rsidRPr="00A37D48">
        <w:rPr>
          <w:rFonts w:ascii="Book Antiqua" w:hAnsi="Book Antiqua"/>
          <w:b/>
        </w:rPr>
        <w:t xml:space="preserve">Revised: </w:t>
      </w:r>
      <w:r w:rsidRPr="009C1EE2">
        <w:rPr>
          <w:rFonts w:ascii="Book Antiqua" w:hAnsi="Book Antiqua"/>
        </w:rPr>
        <w:t>March 2</w:t>
      </w:r>
      <w:r>
        <w:rPr>
          <w:rFonts w:ascii="Book Antiqua" w:hAnsi="Book Antiqua"/>
        </w:rPr>
        <w:t>7, 20</w:t>
      </w:r>
      <w:r>
        <w:rPr>
          <w:rFonts w:ascii="Book Antiqua" w:hAnsi="Book Antiqua" w:hint="eastAsia"/>
        </w:rPr>
        <w:t>20</w:t>
      </w:r>
      <w:r w:rsidRPr="009C1EE2">
        <w:rPr>
          <w:rFonts w:ascii="Book Antiqua" w:hAnsi="Book Antiqua"/>
        </w:rPr>
        <w:t xml:space="preserve"> </w:t>
      </w:r>
    </w:p>
    <w:p w14:paraId="55D40BED" w14:textId="0E5FF8E3" w:rsidR="00B726E6" w:rsidRPr="00C96A8A" w:rsidRDefault="00B726E6" w:rsidP="00C96A8A">
      <w:pPr>
        <w:snapToGrid w:val="0"/>
        <w:spacing w:line="360" w:lineRule="auto"/>
        <w:rPr>
          <w:rFonts w:ascii="Book Antiqua" w:hAnsi="Book Antiqua" w:cs="Arial"/>
          <w:color w:val="000000" w:themeColor="text1"/>
          <w:shd w:val="clear" w:color="auto" w:fill="FFFFFF"/>
        </w:rPr>
      </w:pPr>
      <w:r w:rsidRPr="00A37D48">
        <w:rPr>
          <w:rFonts w:ascii="Book Antiqua" w:hAnsi="Book Antiqua"/>
          <w:b/>
        </w:rPr>
        <w:t>Accepted:</w:t>
      </w:r>
      <w:r w:rsidR="00C96A8A" w:rsidRPr="00C96A8A">
        <w:rPr>
          <w:rFonts w:ascii="Book Antiqua" w:hAnsi="Book Antiqua" w:cs="Arial"/>
          <w:color w:val="000000" w:themeColor="text1"/>
          <w:shd w:val="clear" w:color="auto" w:fill="FFFFFF"/>
        </w:rPr>
        <w:t xml:space="preserve"> </w:t>
      </w:r>
      <w:r w:rsidR="00C96A8A">
        <w:rPr>
          <w:rFonts w:ascii="Book Antiqua" w:hAnsi="Book Antiqua" w:cs="Arial"/>
          <w:color w:val="000000" w:themeColor="text1"/>
          <w:shd w:val="clear" w:color="auto" w:fill="FFFFFF"/>
        </w:rPr>
        <w:t>July 15, 2020</w:t>
      </w:r>
      <w:r w:rsidRPr="00A37D48">
        <w:rPr>
          <w:rFonts w:ascii="Book Antiqua" w:hAnsi="Book Antiqua"/>
          <w:b/>
        </w:rPr>
        <w:t xml:space="preserve"> </w:t>
      </w:r>
    </w:p>
    <w:p w14:paraId="42DA6F12" w14:textId="77777777" w:rsidR="00B726E6" w:rsidRPr="00A37D48" w:rsidRDefault="00B726E6" w:rsidP="00527954">
      <w:pPr>
        <w:adjustRightInd w:val="0"/>
        <w:snapToGrid w:val="0"/>
        <w:spacing w:line="360" w:lineRule="auto"/>
        <w:jc w:val="both"/>
        <w:rPr>
          <w:rFonts w:ascii="Book Antiqua" w:hAnsi="Book Antiqua"/>
          <w:b/>
        </w:rPr>
      </w:pPr>
      <w:r w:rsidRPr="00A37D48">
        <w:rPr>
          <w:rFonts w:ascii="Book Antiqua" w:hAnsi="Book Antiqua"/>
          <w:b/>
        </w:rPr>
        <w:t>Published online:</w:t>
      </w:r>
    </w:p>
    <w:p w14:paraId="2F229ABF" w14:textId="77777777" w:rsidR="00B726E6" w:rsidRDefault="00B726E6" w:rsidP="00527954">
      <w:pPr>
        <w:pStyle w:val="a7"/>
        <w:adjustRightInd w:val="0"/>
        <w:snapToGrid w:val="0"/>
        <w:spacing w:before="0" w:beforeAutospacing="0" w:after="0" w:afterAutospacing="0" w:line="360" w:lineRule="auto"/>
        <w:jc w:val="both"/>
        <w:rPr>
          <w:rFonts w:ascii="Book Antiqua" w:hAnsi="Book Antiqua" w:cs="Times New Roman"/>
          <w:b/>
        </w:rPr>
      </w:pPr>
    </w:p>
    <w:bookmarkEnd w:id="1"/>
    <w:p w14:paraId="28153A02" w14:textId="77777777" w:rsidR="00EA7320" w:rsidRDefault="00EA7320" w:rsidP="00527954">
      <w:pPr>
        <w:adjustRightInd w:val="0"/>
        <w:snapToGrid w:val="0"/>
        <w:spacing w:line="360" w:lineRule="auto"/>
        <w:jc w:val="both"/>
        <w:rPr>
          <w:rFonts w:ascii="Book Antiqua" w:hAnsi="Book Antiqua" w:cs="Times New Roman"/>
          <w:b/>
        </w:rPr>
      </w:pPr>
      <w:r>
        <w:rPr>
          <w:rFonts w:ascii="Book Antiqua" w:hAnsi="Book Antiqua" w:cs="Times New Roman"/>
          <w:b/>
        </w:rPr>
        <w:br w:type="page"/>
      </w:r>
    </w:p>
    <w:p w14:paraId="71EB481F" w14:textId="71280A04" w:rsidR="00A259C7" w:rsidRPr="00B2059A" w:rsidRDefault="000A51DF" w:rsidP="00527954">
      <w:pPr>
        <w:adjustRightInd w:val="0"/>
        <w:snapToGrid w:val="0"/>
        <w:spacing w:line="360" w:lineRule="auto"/>
        <w:jc w:val="both"/>
        <w:rPr>
          <w:rFonts w:ascii="Book Antiqua" w:hAnsi="Book Antiqua" w:cs="Times New Roman"/>
          <w:b/>
        </w:rPr>
      </w:pPr>
      <w:r w:rsidRPr="00B2059A">
        <w:rPr>
          <w:rFonts w:ascii="Book Antiqua" w:hAnsi="Book Antiqua" w:cs="Times New Roman"/>
          <w:b/>
        </w:rPr>
        <w:lastRenderedPageBreak/>
        <w:t>Abstract</w:t>
      </w:r>
    </w:p>
    <w:p w14:paraId="73DD9D54" w14:textId="77777777" w:rsidR="00FB7A8F" w:rsidRPr="001757B4" w:rsidRDefault="00FB7A8F" w:rsidP="00527954">
      <w:pPr>
        <w:adjustRightInd w:val="0"/>
        <w:snapToGrid w:val="0"/>
        <w:spacing w:line="360" w:lineRule="auto"/>
        <w:jc w:val="both"/>
        <w:rPr>
          <w:rFonts w:ascii="Book Antiqua" w:eastAsiaTheme="minorEastAsia" w:hAnsi="Book Antiqua"/>
        </w:rPr>
      </w:pPr>
      <w:r w:rsidRPr="001757B4">
        <w:rPr>
          <w:rFonts w:ascii="Book Antiqua" w:hAnsi="Book Antiqua"/>
        </w:rPr>
        <w:t>BACKGROUND</w:t>
      </w:r>
    </w:p>
    <w:p w14:paraId="04DD6B33" w14:textId="56984E7B" w:rsidR="00FB7A8F" w:rsidRDefault="00FB7A8F" w:rsidP="00527954">
      <w:pPr>
        <w:adjustRightInd w:val="0"/>
        <w:snapToGrid w:val="0"/>
        <w:spacing w:line="360" w:lineRule="auto"/>
        <w:jc w:val="both"/>
        <w:rPr>
          <w:rFonts w:ascii="Book Antiqua" w:hAnsi="Book Antiqua"/>
          <w:color w:val="000000"/>
        </w:rPr>
      </w:pPr>
      <w:r w:rsidRPr="00FB7A8F">
        <w:rPr>
          <w:rFonts w:ascii="Book Antiqua" w:hAnsi="Book Antiqua" w:cs="Times New Roman"/>
        </w:rPr>
        <w:t xml:space="preserve">Noninvasive measurements including </w:t>
      </w:r>
      <w:bookmarkStart w:id="69" w:name="OLE_LINK128"/>
      <w:bookmarkStart w:id="70" w:name="OLE_LINK129"/>
      <w:r w:rsidRPr="00FB7A8F">
        <w:rPr>
          <w:rFonts w:ascii="Book Antiqua" w:hAnsi="Book Antiqua" w:cs="Times New Roman"/>
        </w:rPr>
        <w:t>transient elastography (TE)</w:t>
      </w:r>
      <w:bookmarkEnd w:id="69"/>
      <w:bookmarkEnd w:id="70"/>
      <w:r w:rsidRPr="00FB7A8F">
        <w:rPr>
          <w:rFonts w:ascii="Book Antiqua" w:hAnsi="Book Antiqua" w:cs="Times New Roman"/>
        </w:rPr>
        <w:t xml:space="preserve"> and two-dimensional </w:t>
      </w:r>
      <w:bookmarkStart w:id="71" w:name="OLE_LINK126"/>
      <w:bookmarkStart w:id="72" w:name="OLE_LINK127"/>
      <w:r w:rsidRPr="00FB7A8F">
        <w:rPr>
          <w:rFonts w:ascii="Book Antiqua" w:hAnsi="Book Antiqua" w:cs="Times New Roman"/>
        </w:rPr>
        <w:t>shear wave elastography (SWE)</w:t>
      </w:r>
      <w:bookmarkEnd w:id="71"/>
      <w:bookmarkEnd w:id="72"/>
      <w:r w:rsidRPr="00FB7A8F">
        <w:rPr>
          <w:rFonts w:ascii="Book Antiqua" w:hAnsi="Book Antiqua" w:cs="Times New Roman"/>
        </w:rPr>
        <w:t xml:space="preserve"> have been used clinically instead of liver biopsy for regular assessment of liver fibrosis in </w:t>
      </w:r>
      <w:bookmarkStart w:id="73" w:name="OLE_LINK130"/>
      <w:bookmarkStart w:id="74" w:name="OLE_LINK131"/>
      <w:r w:rsidRPr="00FB7A8F">
        <w:rPr>
          <w:rFonts w:ascii="Book Antiqua" w:hAnsi="Book Antiqua" w:cs="Times New Roman"/>
        </w:rPr>
        <w:t>chronic hepatitis B</w:t>
      </w:r>
      <w:bookmarkEnd w:id="73"/>
      <w:bookmarkEnd w:id="74"/>
      <w:r w:rsidRPr="00FB7A8F">
        <w:rPr>
          <w:rFonts w:ascii="Book Antiqua" w:hAnsi="Book Antiqua" w:cs="Times New Roman"/>
        </w:rPr>
        <w:t xml:space="preserve"> (CHB) patients.</w:t>
      </w:r>
    </w:p>
    <w:p w14:paraId="2C079A2E" w14:textId="77777777" w:rsidR="00FB7A8F" w:rsidRDefault="00FB7A8F" w:rsidP="00527954">
      <w:pPr>
        <w:adjustRightInd w:val="0"/>
        <w:snapToGrid w:val="0"/>
        <w:spacing w:line="360" w:lineRule="auto"/>
        <w:jc w:val="both"/>
        <w:rPr>
          <w:rFonts w:ascii="Book Antiqua" w:hAnsi="Book Antiqua"/>
          <w:color w:val="000000"/>
        </w:rPr>
      </w:pPr>
    </w:p>
    <w:p w14:paraId="2EA4D71E" w14:textId="77777777" w:rsidR="00FB7A8F" w:rsidRDefault="00FB7A8F" w:rsidP="00527954">
      <w:pPr>
        <w:adjustRightInd w:val="0"/>
        <w:snapToGrid w:val="0"/>
        <w:spacing w:line="360" w:lineRule="auto"/>
        <w:jc w:val="both"/>
        <w:rPr>
          <w:rFonts w:ascii="Book Antiqua" w:eastAsiaTheme="minorEastAsia" w:hAnsi="Book Antiqua"/>
          <w:color w:val="0000FF"/>
          <w:lang w:val="en"/>
        </w:rPr>
      </w:pPr>
      <w:r>
        <w:rPr>
          <w:rFonts w:ascii="Book Antiqua" w:hAnsi="Book Antiqua"/>
          <w:color w:val="000000"/>
        </w:rPr>
        <w:t>AIM</w:t>
      </w:r>
    </w:p>
    <w:p w14:paraId="29651DC0" w14:textId="642996A0" w:rsidR="00972C44" w:rsidRPr="00B2059A" w:rsidRDefault="00FB7A8F" w:rsidP="00527954">
      <w:pPr>
        <w:shd w:val="clear" w:color="auto" w:fill="FFFFFF"/>
        <w:adjustRightInd w:val="0"/>
        <w:snapToGrid w:val="0"/>
        <w:spacing w:line="360" w:lineRule="auto"/>
        <w:jc w:val="both"/>
        <w:rPr>
          <w:rFonts w:ascii="Book Antiqua" w:hAnsi="Book Antiqua" w:cs="Times New Roman"/>
        </w:rPr>
      </w:pPr>
      <w:r>
        <w:rPr>
          <w:rFonts w:ascii="Book Antiqua" w:hAnsi="Book Antiqua" w:cs="Times New Roman" w:hint="eastAsia"/>
        </w:rPr>
        <w:t>T</w:t>
      </w:r>
      <w:r w:rsidR="00972C44" w:rsidRPr="00B2059A">
        <w:rPr>
          <w:rFonts w:ascii="Book Antiqua" w:hAnsi="Book Antiqua" w:cs="Times New Roman"/>
        </w:rPr>
        <w:t xml:space="preserve">o investigate </w:t>
      </w:r>
      <w:r w:rsidR="00F67E43">
        <w:rPr>
          <w:rFonts w:ascii="Book Antiqua" w:hAnsi="Book Antiqua" w:cs="Times New Roman"/>
        </w:rPr>
        <w:t xml:space="preserve">the </w:t>
      </w:r>
      <w:r w:rsidR="001335E4" w:rsidRPr="00B2059A">
        <w:rPr>
          <w:rFonts w:ascii="Book Antiqua" w:hAnsi="Book Antiqua" w:cs="Times New Roman"/>
        </w:rPr>
        <w:t xml:space="preserve">diagnostic efficiency </w:t>
      </w:r>
      <w:r w:rsidR="00181B36" w:rsidRPr="00B2059A">
        <w:rPr>
          <w:rFonts w:ascii="Book Antiqua" w:hAnsi="Book Antiqua" w:cs="Times New Roman"/>
        </w:rPr>
        <w:t xml:space="preserve">of </w:t>
      </w:r>
      <w:r w:rsidR="001335E4" w:rsidRPr="00B2059A">
        <w:rPr>
          <w:rFonts w:ascii="Book Antiqua" w:hAnsi="Book Antiqua" w:cs="Times New Roman"/>
        </w:rPr>
        <w:t xml:space="preserve">SWE compared </w:t>
      </w:r>
      <w:r w:rsidR="00A873A0" w:rsidRPr="00B2059A">
        <w:rPr>
          <w:rFonts w:ascii="Book Antiqua" w:hAnsi="Book Antiqua" w:cs="Times New Roman"/>
        </w:rPr>
        <w:t>to</w:t>
      </w:r>
      <w:r w:rsidR="003F5EFD" w:rsidRPr="00B2059A">
        <w:rPr>
          <w:rFonts w:ascii="Book Antiqua" w:hAnsi="Book Antiqua" w:cs="Times New Roman"/>
        </w:rPr>
        <w:t xml:space="preserve"> </w:t>
      </w:r>
      <w:r w:rsidR="001335E4" w:rsidRPr="00B2059A">
        <w:rPr>
          <w:rFonts w:ascii="Book Antiqua" w:hAnsi="Book Antiqua" w:cs="Times New Roman"/>
        </w:rPr>
        <w:t xml:space="preserve">TE by </w:t>
      </w:r>
      <w:r w:rsidR="00F67E43">
        <w:rPr>
          <w:rFonts w:ascii="Book Antiqua" w:hAnsi="Book Antiqua" w:cs="Times New Roman"/>
        </w:rPr>
        <w:t>assessing</w:t>
      </w:r>
      <w:r w:rsidR="00A873A0" w:rsidRPr="00B2059A">
        <w:rPr>
          <w:rFonts w:ascii="Book Antiqua" w:hAnsi="Book Antiqua" w:cs="Times New Roman"/>
        </w:rPr>
        <w:t xml:space="preserve"> </w:t>
      </w:r>
      <w:r w:rsidR="00972C44" w:rsidRPr="00B2059A">
        <w:rPr>
          <w:rFonts w:ascii="Book Antiqua" w:hAnsi="Book Antiqua" w:cs="Times New Roman"/>
        </w:rPr>
        <w:t xml:space="preserve">independent </w:t>
      </w:r>
      <w:r w:rsidR="00A873A0" w:rsidRPr="00B2059A">
        <w:rPr>
          <w:rFonts w:ascii="Book Antiqua" w:hAnsi="Book Antiqua" w:cs="Times New Roman"/>
        </w:rPr>
        <w:t xml:space="preserve">influencing </w:t>
      </w:r>
      <w:r w:rsidR="00972C44" w:rsidRPr="00B2059A">
        <w:rPr>
          <w:rFonts w:ascii="Book Antiqua" w:hAnsi="Book Antiqua" w:cs="Times New Roman"/>
        </w:rPr>
        <w:t xml:space="preserve">factors and </w:t>
      </w:r>
      <w:r w:rsidR="00181B36" w:rsidRPr="00B2059A">
        <w:rPr>
          <w:rFonts w:ascii="Book Antiqua" w:hAnsi="Book Antiqua" w:cs="Times New Roman"/>
        </w:rPr>
        <w:t xml:space="preserve">performance for diagnosing significant fibrosis </w:t>
      </w:r>
      <w:r w:rsidR="00972C44" w:rsidRPr="00B2059A">
        <w:rPr>
          <w:rFonts w:ascii="Book Antiqua" w:hAnsi="Book Antiqua" w:cs="Times New Roman"/>
        </w:rPr>
        <w:t>based on our cohort of treatment-naive CHB</w:t>
      </w:r>
      <w:r w:rsidR="005C1072" w:rsidRPr="00B2059A">
        <w:rPr>
          <w:rFonts w:ascii="Book Antiqua" w:hAnsi="Book Antiqua" w:cs="Times New Roman"/>
        </w:rPr>
        <w:t xml:space="preserve"> </w:t>
      </w:r>
      <w:r w:rsidR="00972C44" w:rsidRPr="00B2059A">
        <w:rPr>
          <w:rFonts w:ascii="Book Antiqua" w:hAnsi="Book Antiqua" w:cs="Times New Roman"/>
        </w:rPr>
        <w:t>patients.</w:t>
      </w:r>
    </w:p>
    <w:p w14:paraId="07EE5ADD" w14:textId="77777777" w:rsidR="00FB7A8F" w:rsidRDefault="00FB7A8F" w:rsidP="00527954">
      <w:pPr>
        <w:shd w:val="clear" w:color="auto" w:fill="FFFFFF"/>
        <w:adjustRightInd w:val="0"/>
        <w:snapToGrid w:val="0"/>
        <w:spacing w:line="360" w:lineRule="auto"/>
        <w:jc w:val="both"/>
        <w:rPr>
          <w:rFonts w:ascii="Book Antiqua" w:hAnsi="Book Antiqua" w:cs="Times New Roman"/>
          <w:b/>
        </w:rPr>
      </w:pPr>
    </w:p>
    <w:p w14:paraId="17DB0572" w14:textId="77777777" w:rsidR="00FB7A8F" w:rsidRDefault="00FB7A8F" w:rsidP="00527954">
      <w:pPr>
        <w:adjustRightInd w:val="0"/>
        <w:snapToGrid w:val="0"/>
        <w:spacing w:line="360" w:lineRule="auto"/>
        <w:jc w:val="both"/>
        <w:rPr>
          <w:rFonts w:ascii="Book Antiqua" w:eastAsiaTheme="minorEastAsia" w:hAnsi="Book Antiqua"/>
          <w:color w:val="0000FF"/>
          <w:lang w:val="en"/>
        </w:rPr>
      </w:pPr>
      <w:r>
        <w:rPr>
          <w:rFonts w:ascii="Book Antiqua" w:hAnsi="Book Antiqua"/>
          <w:color w:val="000000"/>
        </w:rPr>
        <w:t>METHODS</w:t>
      </w:r>
    </w:p>
    <w:p w14:paraId="27332212" w14:textId="2F012A55" w:rsidR="00972C44" w:rsidRPr="00B2059A" w:rsidRDefault="00A873A0" w:rsidP="00527954">
      <w:pPr>
        <w:shd w:val="clear" w:color="auto" w:fill="FFFFFF"/>
        <w:adjustRightInd w:val="0"/>
        <w:snapToGrid w:val="0"/>
        <w:spacing w:line="360" w:lineRule="auto"/>
        <w:jc w:val="both"/>
        <w:rPr>
          <w:rFonts w:ascii="Book Antiqua" w:hAnsi="Book Antiqua" w:cs="Times New Roman"/>
        </w:rPr>
      </w:pPr>
      <w:r w:rsidRPr="00B2059A">
        <w:rPr>
          <w:rFonts w:ascii="Book Antiqua" w:hAnsi="Book Antiqua" w:cs="Times New Roman"/>
        </w:rPr>
        <w:t xml:space="preserve">Fifty-four </w:t>
      </w:r>
      <w:r w:rsidR="00972C44" w:rsidRPr="00B2059A">
        <w:rPr>
          <w:rFonts w:ascii="Book Antiqua" w:hAnsi="Book Antiqua" w:cs="Times New Roman"/>
        </w:rPr>
        <w:t xml:space="preserve">treatment-naive CHB patients </w:t>
      </w:r>
      <w:r w:rsidR="00024FA1" w:rsidRPr="00B2059A">
        <w:rPr>
          <w:rFonts w:ascii="Book Antiqua" w:hAnsi="Book Antiqua" w:cs="Times New Roman"/>
        </w:rPr>
        <w:t>who underwent liver biopsy</w:t>
      </w:r>
      <w:r w:rsidRPr="00B2059A">
        <w:rPr>
          <w:rFonts w:ascii="Book Antiqua" w:hAnsi="Book Antiqua" w:cs="Times New Roman"/>
        </w:rPr>
        <w:t xml:space="preserve"> to determine whether to </w:t>
      </w:r>
      <w:r w:rsidR="00024FA1" w:rsidRPr="00B2059A">
        <w:rPr>
          <w:rFonts w:ascii="Book Antiqua" w:hAnsi="Book Antiqua" w:cs="Times New Roman"/>
        </w:rPr>
        <w:t>initiate antiviral therapy</w:t>
      </w:r>
      <w:r w:rsidRPr="00B2059A">
        <w:rPr>
          <w:rFonts w:ascii="Book Antiqua" w:hAnsi="Book Antiqua" w:cs="Times New Roman"/>
        </w:rPr>
        <w:t xml:space="preserve"> were enrolled</w:t>
      </w:r>
      <w:r w:rsidR="00972C44" w:rsidRPr="00B2059A">
        <w:rPr>
          <w:rFonts w:ascii="Book Antiqua" w:hAnsi="Book Antiqua" w:cs="Times New Roman"/>
        </w:rPr>
        <w:t xml:space="preserve">. SWE, TE, serum tests and liver biopsy were performed for all participants. </w:t>
      </w:r>
      <w:r w:rsidRPr="00B2059A">
        <w:rPr>
          <w:rFonts w:ascii="Book Antiqua" w:hAnsi="Book Antiqua" w:cs="Times New Roman"/>
        </w:rPr>
        <w:t>The f</w:t>
      </w:r>
      <w:r w:rsidR="00EC3A1F">
        <w:rPr>
          <w:rFonts w:ascii="Book Antiqua" w:hAnsi="Book Antiqua" w:cs="Times New Roman"/>
        </w:rPr>
        <w:t>ibrosis-4</w:t>
      </w:r>
      <w:r w:rsidR="00457D6A" w:rsidRPr="00B2059A">
        <w:rPr>
          <w:rFonts w:ascii="Book Antiqua" w:hAnsi="Book Antiqua" w:cs="Times New Roman"/>
        </w:rPr>
        <w:t xml:space="preserve"> and aspartate aminotransferase to platelet ratio index scores were also calculated. </w:t>
      </w:r>
      <w:r w:rsidR="00972C44" w:rsidRPr="00B2059A">
        <w:rPr>
          <w:rFonts w:ascii="Book Antiqua" w:hAnsi="Book Antiqua" w:cs="Times New Roman"/>
        </w:rPr>
        <w:t>Potential</w:t>
      </w:r>
      <w:r w:rsidR="00457D6A" w:rsidRPr="00B2059A">
        <w:rPr>
          <w:rFonts w:ascii="Book Antiqua" w:hAnsi="Book Antiqua" w:cs="Times New Roman"/>
        </w:rPr>
        <w:t xml:space="preserve"> independent</w:t>
      </w:r>
      <w:r w:rsidRPr="00B2059A">
        <w:rPr>
          <w:rFonts w:ascii="Book Antiqua" w:hAnsi="Book Antiqua" w:cs="Times New Roman"/>
        </w:rPr>
        <w:t xml:space="preserve"> influencing</w:t>
      </w:r>
      <w:r w:rsidR="00972C44" w:rsidRPr="00B2059A">
        <w:rPr>
          <w:rFonts w:ascii="Book Antiqua" w:hAnsi="Book Antiqua" w:cs="Times New Roman"/>
        </w:rPr>
        <w:t xml:space="preserve"> factors o</w:t>
      </w:r>
      <w:r w:rsidR="00F67E43">
        <w:rPr>
          <w:rFonts w:ascii="Book Antiqua" w:hAnsi="Book Antiqua" w:cs="Times New Roman"/>
        </w:rPr>
        <w:t>n</w:t>
      </w:r>
      <w:r w:rsidR="00972C44" w:rsidRPr="00B2059A">
        <w:rPr>
          <w:rFonts w:ascii="Book Antiqua" w:hAnsi="Book Antiqua" w:cs="Times New Roman"/>
        </w:rPr>
        <w:t xml:space="preserve"> SWE and TE values were analy</w:t>
      </w:r>
      <w:r w:rsidRPr="00B2059A">
        <w:rPr>
          <w:rFonts w:ascii="Book Antiqua" w:hAnsi="Book Antiqua" w:cs="Times New Roman"/>
        </w:rPr>
        <w:t>z</w:t>
      </w:r>
      <w:r w:rsidR="00972C44" w:rsidRPr="00B2059A">
        <w:rPr>
          <w:rFonts w:ascii="Book Antiqua" w:hAnsi="Book Antiqua" w:cs="Times New Roman"/>
        </w:rPr>
        <w:t xml:space="preserve">ed. </w:t>
      </w:r>
      <w:r w:rsidRPr="00B2059A">
        <w:rPr>
          <w:rFonts w:ascii="Book Antiqua" w:hAnsi="Book Antiqua" w:cs="Times New Roman"/>
        </w:rPr>
        <w:t xml:space="preserve">Based on liver pathology results, the </w:t>
      </w:r>
      <w:r w:rsidR="00972C44" w:rsidRPr="00B2059A">
        <w:rPr>
          <w:rFonts w:ascii="Book Antiqua" w:hAnsi="Book Antiqua" w:cs="Times New Roman"/>
        </w:rPr>
        <w:t>agreement</w:t>
      </w:r>
      <w:r w:rsidRPr="00B2059A">
        <w:rPr>
          <w:rFonts w:ascii="Book Antiqua" w:hAnsi="Book Antiqua" w:cs="Times New Roman"/>
        </w:rPr>
        <w:t xml:space="preserve"> and </w:t>
      </w:r>
      <w:r w:rsidR="00457D6A" w:rsidRPr="00B2059A">
        <w:rPr>
          <w:rFonts w:ascii="Book Antiqua" w:hAnsi="Book Antiqua" w:cs="Times New Roman"/>
        </w:rPr>
        <w:t>correlation</w:t>
      </w:r>
      <w:r w:rsidRPr="00B2059A">
        <w:rPr>
          <w:rFonts w:ascii="Book Antiqua" w:hAnsi="Book Antiqua" w:cs="Times New Roman"/>
        </w:rPr>
        <w:t xml:space="preserve"> were determined</w:t>
      </w:r>
      <w:r w:rsidR="00972C44" w:rsidRPr="00B2059A">
        <w:rPr>
          <w:rFonts w:ascii="Book Antiqua" w:hAnsi="Book Antiqua" w:cs="Times New Roman"/>
        </w:rPr>
        <w:t xml:space="preserve">, </w:t>
      </w:r>
      <w:r w:rsidRPr="00B2059A">
        <w:rPr>
          <w:rFonts w:ascii="Book Antiqua" w:hAnsi="Book Antiqua" w:cs="Times New Roman"/>
        </w:rPr>
        <w:t xml:space="preserve">and a </w:t>
      </w:r>
      <w:r w:rsidR="00972C44" w:rsidRPr="00B2059A">
        <w:rPr>
          <w:rFonts w:ascii="Book Antiqua" w:hAnsi="Book Antiqua" w:cs="Times New Roman"/>
        </w:rPr>
        <w:t xml:space="preserve">comparison of </w:t>
      </w:r>
      <w:r w:rsidR="00F67E43">
        <w:rPr>
          <w:rFonts w:ascii="Book Antiqua" w:hAnsi="Book Antiqua" w:cs="Times New Roman"/>
        </w:rPr>
        <w:t xml:space="preserve">the </w:t>
      </w:r>
      <w:r w:rsidR="00972C44" w:rsidRPr="00B2059A">
        <w:rPr>
          <w:rFonts w:ascii="Book Antiqua" w:hAnsi="Book Antiqua" w:cs="Times New Roman"/>
        </w:rPr>
        <w:t>two methods w</w:t>
      </w:r>
      <w:r w:rsidR="001A732A" w:rsidRPr="00B2059A">
        <w:rPr>
          <w:rFonts w:ascii="Book Antiqua" w:hAnsi="Book Antiqua" w:cs="Times New Roman"/>
        </w:rPr>
        <w:t>as</w:t>
      </w:r>
      <w:r w:rsidR="00972C44" w:rsidRPr="00B2059A">
        <w:rPr>
          <w:rFonts w:ascii="Book Antiqua" w:hAnsi="Book Antiqua" w:cs="Times New Roman"/>
        </w:rPr>
        <w:t xml:space="preserve"> </w:t>
      </w:r>
      <w:r w:rsidR="001A732A" w:rsidRPr="00B2059A">
        <w:rPr>
          <w:rFonts w:ascii="Book Antiqua" w:hAnsi="Book Antiqua" w:cs="Times New Roman"/>
        </w:rPr>
        <w:t>performed</w:t>
      </w:r>
      <w:r w:rsidR="00972C44" w:rsidRPr="00B2059A">
        <w:rPr>
          <w:rFonts w:ascii="Book Antiqua" w:hAnsi="Book Antiqua" w:cs="Times New Roman"/>
        </w:rPr>
        <w:t>.</w:t>
      </w:r>
    </w:p>
    <w:p w14:paraId="782EAB93" w14:textId="77777777" w:rsidR="00F54313" w:rsidRDefault="00F54313" w:rsidP="00527954">
      <w:pPr>
        <w:shd w:val="clear" w:color="auto" w:fill="FFFFFF"/>
        <w:adjustRightInd w:val="0"/>
        <w:snapToGrid w:val="0"/>
        <w:spacing w:line="360" w:lineRule="auto"/>
        <w:jc w:val="both"/>
        <w:rPr>
          <w:rFonts w:ascii="Book Antiqua" w:hAnsi="Book Antiqua" w:cs="Times New Roman"/>
          <w:b/>
        </w:rPr>
      </w:pPr>
    </w:p>
    <w:p w14:paraId="58ADA730" w14:textId="77777777" w:rsidR="00F54313" w:rsidRDefault="00F54313" w:rsidP="00527954">
      <w:pPr>
        <w:adjustRightInd w:val="0"/>
        <w:snapToGrid w:val="0"/>
        <w:spacing w:line="360" w:lineRule="auto"/>
        <w:jc w:val="both"/>
        <w:rPr>
          <w:rFonts w:ascii="Book Antiqua" w:eastAsiaTheme="minorEastAsia" w:hAnsi="Book Antiqua"/>
          <w:color w:val="0000FF"/>
          <w:lang w:val="en"/>
        </w:rPr>
      </w:pPr>
      <w:r>
        <w:rPr>
          <w:rFonts w:ascii="Book Antiqua" w:hAnsi="Book Antiqua"/>
          <w:color w:val="000000"/>
        </w:rPr>
        <w:t>RESULTS</w:t>
      </w:r>
    </w:p>
    <w:p w14:paraId="6FAEE5C7" w14:textId="5AC1BFB1" w:rsidR="00972C44" w:rsidRPr="00B2059A" w:rsidRDefault="00972C44" w:rsidP="00527954">
      <w:pPr>
        <w:shd w:val="clear" w:color="auto" w:fill="FFFFFF"/>
        <w:adjustRightInd w:val="0"/>
        <w:snapToGrid w:val="0"/>
        <w:spacing w:line="360" w:lineRule="auto"/>
        <w:jc w:val="both"/>
        <w:rPr>
          <w:rFonts w:ascii="Book Antiqua" w:hAnsi="Book Antiqua" w:cs="Times New Roman"/>
        </w:rPr>
      </w:pPr>
      <w:r w:rsidRPr="00B2059A">
        <w:rPr>
          <w:rFonts w:ascii="Book Antiqua" w:hAnsi="Book Antiqua" w:cs="Times New Roman"/>
        </w:rPr>
        <w:t>There were 27 cases (50%) of mild fibrosis (F0-F2) and 27 (50%) cases of significant fibrosis (F3-F6</w:t>
      </w:r>
      <w:r w:rsidR="00F46C7C" w:rsidRPr="00B2059A">
        <w:rPr>
          <w:rFonts w:ascii="Book Antiqua" w:hAnsi="Book Antiqua" w:cs="Times New Roman"/>
        </w:rPr>
        <w:t xml:space="preserve">); </w:t>
      </w:r>
      <w:r w:rsidRPr="00B2059A">
        <w:rPr>
          <w:rFonts w:ascii="Book Antiqua" w:hAnsi="Book Antiqua" w:cs="Times New Roman"/>
        </w:rPr>
        <w:t xml:space="preserve">fibrosis </w:t>
      </w:r>
      <w:r w:rsidR="00A57046" w:rsidRPr="00B2059A">
        <w:rPr>
          <w:rFonts w:ascii="Book Antiqua" w:hAnsi="Book Antiqua" w:cs="Times New Roman"/>
        </w:rPr>
        <w:t>was</w:t>
      </w:r>
      <w:r w:rsidRPr="00B2059A">
        <w:rPr>
          <w:rFonts w:ascii="Book Antiqua" w:hAnsi="Book Antiqua" w:cs="Times New Roman"/>
        </w:rPr>
        <w:t xml:space="preserve"> assessed with the Ishak scoring system. Multivariate</w:t>
      </w:r>
      <w:bookmarkStart w:id="75" w:name="_Hlk22769271"/>
      <w:r w:rsidRPr="00B2059A">
        <w:rPr>
          <w:rFonts w:ascii="Book Antiqua" w:hAnsi="Book Antiqua" w:cs="Times New Roman"/>
        </w:rPr>
        <w:t xml:space="preserve"> linear regression analyses revealed that </w:t>
      </w:r>
      <w:r w:rsidR="00F46C7C" w:rsidRPr="00B2059A">
        <w:rPr>
          <w:rFonts w:ascii="Book Antiqua" w:hAnsi="Book Antiqua" w:cs="Times New Roman"/>
        </w:rPr>
        <w:t xml:space="preserve">the </w:t>
      </w:r>
      <w:r w:rsidRPr="00B2059A">
        <w:rPr>
          <w:rFonts w:ascii="Book Antiqua" w:hAnsi="Book Antiqua" w:cs="Times New Roman"/>
        </w:rPr>
        <w:t>fibrosis stage was the only factor</w:t>
      </w:r>
      <w:r w:rsidR="00F46C7C" w:rsidRPr="00B2059A">
        <w:rPr>
          <w:rFonts w:ascii="Book Antiqua" w:hAnsi="Book Antiqua" w:cs="Times New Roman"/>
        </w:rPr>
        <w:t xml:space="preserve"> that</w:t>
      </w:r>
      <w:r w:rsidRPr="00B2059A">
        <w:rPr>
          <w:rFonts w:ascii="Book Antiqua" w:hAnsi="Book Antiqua" w:cs="Times New Roman"/>
        </w:rPr>
        <w:t xml:space="preserve"> affect</w:t>
      </w:r>
      <w:r w:rsidR="00F67E43">
        <w:rPr>
          <w:rFonts w:ascii="Book Antiqua" w:hAnsi="Book Antiqua" w:cs="Times New Roman"/>
        </w:rPr>
        <w:t>ed</w:t>
      </w:r>
      <w:r w:rsidRPr="00B2059A">
        <w:rPr>
          <w:rFonts w:ascii="Book Antiqua" w:hAnsi="Book Antiqua" w:cs="Times New Roman"/>
        </w:rPr>
        <w:t xml:space="preserve"> the SWE</w:t>
      </w:r>
      <w:r w:rsidR="00F46C7C" w:rsidRPr="00B2059A">
        <w:rPr>
          <w:rFonts w:ascii="Book Antiqua" w:hAnsi="Book Antiqua" w:cs="Times New Roman"/>
        </w:rPr>
        <w:t xml:space="preserve"> values</w:t>
      </w:r>
      <w:r w:rsidRPr="00B2059A">
        <w:rPr>
          <w:rFonts w:ascii="Book Antiqua" w:hAnsi="Book Antiqua" w:cs="Times New Roman"/>
        </w:rPr>
        <w:t xml:space="preserve"> </w:t>
      </w:r>
      <w:bookmarkEnd w:id="75"/>
      <w:r w:rsidRPr="00B2059A">
        <w:rPr>
          <w:rFonts w:ascii="Book Antiqua" w:hAnsi="Book Antiqua" w:cs="Times New Roman"/>
        </w:rPr>
        <w:t>(</w:t>
      </w:r>
      <w:r w:rsidRPr="00EC3A1F">
        <w:rPr>
          <w:rFonts w:ascii="Book Antiqua" w:hAnsi="Book Antiqua" w:cs="Times New Roman"/>
          <w:i/>
          <w:iCs/>
        </w:rPr>
        <w:t>P</w:t>
      </w:r>
      <w:r w:rsidR="00EC3A1F">
        <w:rPr>
          <w:rFonts w:ascii="Book Antiqua" w:hAnsi="Book Antiqua" w:cs="Times New Roman" w:hint="eastAsia"/>
        </w:rPr>
        <w:t xml:space="preserve"> </w:t>
      </w:r>
      <w:r w:rsidRPr="00B2059A">
        <w:rPr>
          <w:rFonts w:ascii="Book Antiqua" w:hAnsi="Book Antiqua" w:cs="Times New Roman"/>
        </w:rPr>
        <w:t>&lt;</w:t>
      </w:r>
      <w:r w:rsidR="00EC3A1F">
        <w:rPr>
          <w:rFonts w:ascii="Book Antiqua" w:hAnsi="Book Antiqua" w:cs="Times New Roman" w:hint="eastAsia"/>
        </w:rPr>
        <w:t xml:space="preserve"> </w:t>
      </w:r>
      <w:r w:rsidRPr="00B2059A">
        <w:rPr>
          <w:rFonts w:ascii="Book Antiqua" w:hAnsi="Book Antiqua" w:cs="Times New Roman"/>
        </w:rPr>
        <w:t xml:space="preserve">0.001), whereas </w:t>
      </w:r>
      <w:r w:rsidR="00F46C7C" w:rsidRPr="00B2059A">
        <w:rPr>
          <w:rFonts w:ascii="Book Antiqua" w:hAnsi="Book Antiqua" w:cs="Times New Roman"/>
        </w:rPr>
        <w:t xml:space="preserve">the </w:t>
      </w:r>
      <w:r w:rsidRPr="00B2059A">
        <w:rPr>
          <w:rFonts w:ascii="Book Antiqua" w:hAnsi="Book Antiqua" w:cs="Times New Roman"/>
        </w:rPr>
        <w:t>total bilirubin level (</w:t>
      </w:r>
      <w:r w:rsidRPr="00EC3A1F">
        <w:rPr>
          <w:rFonts w:ascii="Book Antiqua" w:hAnsi="Book Antiqua" w:cs="Times New Roman"/>
          <w:i/>
        </w:rPr>
        <w:t>P</w:t>
      </w:r>
      <w:r w:rsidR="00EC3A1F">
        <w:rPr>
          <w:rFonts w:ascii="Book Antiqua" w:hAnsi="Book Antiqua" w:cs="Times New Roman" w:hint="eastAsia"/>
        </w:rPr>
        <w:t xml:space="preserve"> </w:t>
      </w:r>
      <w:r w:rsidRPr="00B2059A">
        <w:rPr>
          <w:rFonts w:ascii="Book Antiqua" w:hAnsi="Book Antiqua" w:cs="Times New Roman"/>
        </w:rPr>
        <w:t>=</w:t>
      </w:r>
      <w:r w:rsidR="00EC3A1F">
        <w:rPr>
          <w:rFonts w:ascii="Book Antiqua" w:hAnsi="Book Antiqua" w:cs="Times New Roman" w:hint="eastAsia"/>
        </w:rPr>
        <w:t xml:space="preserve"> </w:t>
      </w:r>
      <w:r w:rsidRPr="00B2059A">
        <w:rPr>
          <w:rFonts w:ascii="Book Antiqua" w:hAnsi="Book Antiqua" w:cs="Times New Roman"/>
        </w:rPr>
        <w:t>0.013) and fibrosis stage (</w:t>
      </w:r>
      <w:r w:rsidRPr="00EC3A1F">
        <w:rPr>
          <w:rFonts w:ascii="Book Antiqua" w:hAnsi="Book Antiqua" w:cs="Times New Roman"/>
          <w:i/>
        </w:rPr>
        <w:t>P</w:t>
      </w:r>
      <w:r w:rsidR="00EC3A1F">
        <w:rPr>
          <w:rFonts w:ascii="Book Antiqua" w:hAnsi="Book Antiqua" w:cs="Times New Roman" w:hint="eastAsia"/>
        </w:rPr>
        <w:t xml:space="preserve"> </w:t>
      </w:r>
      <w:r w:rsidRPr="00B2059A">
        <w:rPr>
          <w:rFonts w:ascii="Book Antiqua" w:hAnsi="Book Antiqua" w:cs="Times New Roman"/>
        </w:rPr>
        <w:t>=</w:t>
      </w:r>
      <w:r w:rsidR="00EC3A1F">
        <w:rPr>
          <w:rFonts w:ascii="Book Antiqua" w:hAnsi="Book Antiqua" w:cs="Times New Roman" w:hint="eastAsia"/>
        </w:rPr>
        <w:t xml:space="preserve"> </w:t>
      </w:r>
      <w:r w:rsidRPr="00B2059A">
        <w:rPr>
          <w:rFonts w:ascii="Book Antiqua" w:hAnsi="Book Antiqua" w:cs="Times New Roman"/>
        </w:rPr>
        <w:t>0.037) were independent factors</w:t>
      </w:r>
      <w:r w:rsidR="00F46C7C" w:rsidRPr="00B2059A">
        <w:rPr>
          <w:rFonts w:ascii="Book Antiqua" w:hAnsi="Book Antiqua" w:cs="Times New Roman"/>
        </w:rPr>
        <w:t xml:space="preserve"> that</w:t>
      </w:r>
      <w:r w:rsidRPr="00B2059A">
        <w:rPr>
          <w:rFonts w:ascii="Book Antiqua" w:hAnsi="Book Antiqua" w:cs="Times New Roman"/>
        </w:rPr>
        <w:t xml:space="preserve"> affect</w:t>
      </w:r>
      <w:r w:rsidR="00F46C7C" w:rsidRPr="00B2059A">
        <w:rPr>
          <w:rFonts w:ascii="Book Antiqua" w:hAnsi="Book Antiqua" w:cs="Times New Roman"/>
        </w:rPr>
        <w:t>ed</w:t>
      </w:r>
      <w:r w:rsidRPr="00B2059A">
        <w:rPr>
          <w:rFonts w:ascii="Book Antiqua" w:hAnsi="Book Antiqua" w:cs="Times New Roman"/>
        </w:rPr>
        <w:t xml:space="preserve"> TE values. </w:t>
      </w:r>
      <w:r w:rsidR="00F46C7C" w:rsidRPr="00B2059A">
        <w:rPr>
          <w:rFonts w:ascii="Book Antiqua" w:hAnsi="Book Antiqua"/>
        </w:rPr>
        <w:t>Orthogonal partial least squares</w:t>
      </w:r>
      <w:r w:rsidR="00EC3A1F">
        <w:rPr>
          <w:rFonts w:ascii="Book Antiqua" w:hAnsi="Book Antiqua" w:hint="eastAsia"/>
        </w:rPr>
        <w:t xml:space="preserve"> </w:t>
      </w:r>
      <w:r w:rsidR="00F46C7C" w:rsidRPr="00B2059A">
        <w:rPr>
          <w:rFonts w:ascii="Book Antiqua" w:hAnsi="Book Antiqua" w:cs="Times New Roman"/>
        </w:rPr>
        <w:t>discriminant analysis</w:t>
      </w:r>
      <w:r w:rsidRPr="00B2059A">
        <w:rPr>
          <w:rFonts w:ascii="Book Antiqua" w:hAnsi="Book Antiqua" w:cs="Times New Roman"/>
        </w:rPr>
        <w:t xml:space="preserve"> showed </w:t>
      </w:r>
      <w:r w:rsidR="00F46C7C" w:rsidRPr="00B2059A">
        <w:rPr>
          <w:rFonts w:ascii="Book Antiqua" w:hAnsi="Book Antiqua" w:cs="Times New Roman"/>
        </w:rPr>
        <w:t xml:space="preserve">that </w:t>
      </w:r>
      <w:r w:rsidRPr="00B2059A">
        <w:rPr>
          <w:rFonts w:ascii="Book Antiqua" w:hAnsi="Book Antiqua" w:cs="Times New Roman"/>
        </w:rPr>
        <w:t>the number</w:t>
      </w:r>
      <w:r w:rsidR="00F46C7C" w:rsidRPr="00B2059A">
        <w:rPr>
          <w:rFonts w:ascii="Book Antiqua" w:hAnsi="Book Antiqua" w:cs="Times New Roman"/>
        </w:rPr>
        <w:t xml:space="preserve"> </w:t>
      </w:r>
      <w:r w:rsidR="00567731" w:rsidRPr="00B2059A">
        <w:rPr>
          <w:rFonts w:ascii="Book Antiqua" w:hAnsi="Book Antiqua" w:cs="Times New Roman"/>
        </w:rPr>
        <w:t>of</w:t>
      </w:r>
      <w:r w:rsidRPr="00B2059A">
        <w:rPr>
          <w:rFonts w:ascii="Book Antiqua" w:hAnsi="Book Antiqua" w:cs="Times New Roman"/>
        </w:rPr>
        <w:t xml:space="preserve"> independent factors (VIP</w:t>
      </w:r>
      <w:r w:rsidR="00EC3A1F">
        <w:rPr>
          <w:rFonts w:ascii="Book Antiqua" w:hAnsi="Book Antiqua" w:cs="Times New Roman" w:hint="eastAsia"/>
        </w:rPr>
        <w:t xml:space="preserve"> </w:t>
      </w:r>
      <w:r w:rsidRPr="00B2059A">
        <w:rPr>
          <w:rFonts w:ascii="Book Antiqua" w:hAnsi="Book Antiqua" w:cs="Times New Roman"/>
        </w:rPr>
        <w:t>&gt;</w:t>
      </w:r>
      <w:r w:rsidR="00EC3A1F">
        <w:rPr>
          <w:rFonts w:ascii="Book Antiqua" w:hAnsi="Book Antiqua" w:cs="Times New Roman" w:hint="eastAsia"/>
        </w:rPr>
        <w:t xml:space="preserve"> </w:t>
      </w:r>
      <w:r w:rsidRPr="00B2059A">
        <w:rPr>
          <w:rFonts w:ascii="Book Antiqua" w:hAnsi="Book Antiqua" w:cs="Times New Roman"/>
        </w:rPr>
        <w:t>1) w</w:t>
      </w:r>
      <w:r w:rsidR="00F46C7C" w:rsidRPr="00B2059A">
        <w:rPr>
          <w:rFonts w:ascii="Book Antiqua" w:hAnsi="Book Antiqua" w:cs="Times New Roman"/>
        </w:rPr>
        <w:t>as higher for</w:t>
      </w:r>
      <w:r w:rsidRPr="00B2059A">
        <w:rPr>
          <w:rFonts w:ascii="Book Antiqua" w:hAnsi="Book Antiqua" w:cs="Times New Roman"/>
        </w:rPr>
        <w:t xml:space="preserve"> TE than SWE. Bland-Altman analysis showed satisf</w:t>
      </w:r>
      <w:r w:rsidR="00F46C7C" w:rsidRPr="00B2059A">
        <w:rPr>
          <w:rFonts w:ascii="Book Antiqua" w:hAnsi="Book Antiqua" w:cs="Times New Roman"/>
        </w:rPr>
        <w:t>actory</w:t>
      </w:r>
      <w:r w:rsidRPr="00B2059A">
        <w:rPr>
          <w:rFonts w:ascii="Book Antiqua" w:hAnsi="Book Antiqua" w:cs="Times New Roman"/>
        </w:rPr>
        <w:t xml:space="preserve"> agreement between liver stiffness measurements (LSMs) of SWE and TE. Both SWE and </w:t>
      </w:r>
      <w:r w:rsidRPr="00B2059A">
        <w:rPr>
          <w:rFonts w:ascii="Book Antiqua" w:hAnsi="Book Antiqua" w:cs="Times New Roman"/>
        </w:rPr>
        <w:lastRenderedPageBreak/>
        <w:t xml:space="preserve">TE could significantly </w:t>
      </w:r>
      <w:r w:rsidR="00B17BB3" w:rsidRPr="00B2059A">
        <w:rPr>
          <w:rFonts w:ascii="Book Antiqua" w:hAnsi="Book Antiqua" w:cs="Times New Roman"/>
        </w:rPr>
        <w:t xml:space="preserve">discriminate </w:t>
      </w:r>
      <w:r w:rsidRPr="00B2059A">
        <w:rPr>
          <w:rFonts w:ascii="Book Antiqua" w:hAnsi="Book Antiqua" w:cs="Times New Roman"/>
        </w:rPr>
        <w:t>significant fibrosis</w:t>
      </w:r>
      <w:r w:rsidR="00394225" w:rsidRPr="00B2059A">
        <w:rPr>
          <w:rFonts w:ascii="Book Antiqua" w:hAnsi="Book Antiqua" w:cs="Times New Roman"/>
        </w:rPr>
        <w:t xml:space="preserve"> from mild fibrosis</w:t>
      </w:r>
      <w:r w:rsidRPr="00B2059A">
        <w:rPr>
          <w:rFonts w:ascii="Book Antiqua" w:hAnsi="Book Antiqua" w:cs="Times New Roman"/>
        </w:rPr>
        <w:t xml:space="preserve"> (</w:t>
      </w:r>
      <w:r w:rsidRPr="00E21F3E">
        <w:rPr>
          <w:rFonts w:ascii="Book Antiqua" w:hAnsi="Book Antiqua" w:cs="Times New Roman"/>
          <w:i/>
        </w:rPr>
        <w:t>P</w:t>
      </w:r>
      <w:r w:rsidR="00E21F3E">
        <w:rPr>
          <w:rFonts w:ascii="Book Antiqua" w:hAnsi="Book Antiqua" w:cs="Times New Roman" w:hint="eastAsia"/>
        </w:rPr>
        <w:t xml:space="preserve"> </w:t>
      </w:r>
      <w:r w:rsidRPr="00B2059A">
        <w:rPr>
          <w:rFonts w:ascii="Book Antiqua" w:hAnsi="Book Antiqua" w:cs="Times New Roman"/>
        </w:rPr>
        <w:t>&lt;</w:t>
      </w:r>
      <w:r w:rsidR="00E21F3E">
        <w:rPr>
          <w:rFonts w:ascii="Book Antiqua" w:hAnsi="Book Antiqua" w:cs="Times New Roman" w:hint="eastAsia"/>
        </w:rPr>
        <w:t xml:space="preserve"> </w:t>
      </w:r>
      <w:r w:rsidRPr="00B2059A">
        <w:rPr>
          <w:rFonts w:ascii="Book Antiqua" w:hAnsi="Book Antiqua" w:cs="Times New Roman"/>
        </w:rPr>
        <w:t xml:space="preserve">0.001). </w:t>
      </w:r>
      <w:r w:rsidR="00E828C7" w:rsidRPr="00B2059A">
        <w:rPr>
          <w:rFonts w:ascii="Book Antiqua" w:hAnsi="Book Antiqua" w:cs="Times New Roman"/>
        </w:rPr>
        <w:t>SWE</w:t>
      </w:r>
      <w:r w:rsidRPr="00B2059A">
        <w:rPr>
          <w:rFonts w:ascii="Book Antiqua" w:hAnsi="Book Antiqua" w:cs="Times New Roman"/>
        </w:rPr>
        <w:t xml:space="preserve"> </w:t>
      </w:r>
      <w:r w:rsidR="00F46C7C" w:rsidRPr="00B2059A">
        <w:rPr>
          <w:rFonts w:ascii="Book Antiqua" w:hAnsi="Book Antiqua" w:cs="Times New Roman"/>
        </w:rPr>
        <w:t xml:space="preserve">exhibited </w:t>
      </w:r>
      <w:r w:rsidRPr="00B2059A">
        <w:rPr>
          <w:rFonts w:ascii="Book Antiqua" w:hAnsi="Book Antiqua" w:cs="Times New Roman"/>
        </w:rPr>
        <w:t xml:space="preserve">a </w:t>
      </w:r>
      <w:r w:rsidR="00E50667" w:rsidRPr="00B2059A">
        <w:rPr>
          <w:rFonts w:ascii="Book Antiqua" w:hAnsi="Book Antiqua" w:cs="Times New Roman"/>
        </w:rPr>
        <w:t xml:space="preserve">higher </w:t>
      </w:r>
      <w:r w:rsidRPr="00B2059A">
        <w:rPr>
          <w:rFonts w:ascii="Book Antiqua" w:hAnsi="Book Antiqua" w:cs="Times New Roman"/>
        </w:rPr>
        <w:t xml:space="preserve">correlation </w:t>
      </w:r>
      <w:r w:rsidR="00E50667" w:rsidRPr="00B2059A">
        <w:rPr>
          <w:rFonts w:ascii="Book Antiqua" w:hAnsi="Book Antiqua" w:cs="Times New Roman"/>
        </w:rPr>
        <w:t>with</w:t>
      </w:r>
      <w:r w:rsidRPr="00B2059A">
        <w:rPr>
          <w:rFonts w:ascii="Book Antiqua" w:hAnsi="Book Antiqua" w:cs="Times New Roman"/>
        </w:rPr>
        <w:t xml:space="preserve"> </w:t>
      </w:r>
      <w:r w:rsidR="00E50667" w:rsidRPr="00B2059A">
        <w:rPr>
          <w:rFonts w:ascii="Book Antiqua" w:hAnsi="Book Antiqua" w:cs="Times New Roman"/>
        </w:rPr>
        <w:t xml:space="preserve">LSMs of </w:t>
      </w:r>
      <w:r w:rsidRPr="00B2059A">
        <w:rPr>
          <w:rFonts w:ascii="Book Antiqua" w:hAnsi="Book Antiqua" w:cs="Times New Roman"/>
        </w:rPr>
        <w:t xml:space="preserve">liver fibrosis </w:t>
      </w:r>
      <w:r w:rsidR="00F46C7C" w:rsidRPr="00B2059A">
        <w:rPr>
          <w:rFonts w:ascii="Book Antiqua" w:hAnsi="Book Antiqua" w:cs="Times New Roman"/>
        </w:rPr>
        <w:t>than</w:t>
      </w:r>
      <w:r w:rsidRPr="00B2059A">
        <w:rPr>
          <w:rFonts w:ascii="Book Antiqua" w:hAnsi="Book Antiqua" w:cs="Times New Roman"/>
        </w:rPr>
        <w:t xml:space="preserve"> TE (r</w:t>
      </w:r>
      <w:r w:rsidR="00E21F3E">
        <w:rPr>
          <w:rFonts w:ascii="Book Antiqua" w:hAnsi="Book Antiqua" w:cs="Times New Roman" w:hint="eastAsia"/>
        </w:rPr>
        <w:t xml:space="preserve"> </w:t>
      </w:r>
      <w:r w:rsidRPr="00B2059A">
        <w:rPr>
          <w:rFonts w:ascii="Book Antiqua" w:hAnsi="Book Antiqua" w:cs="Times New Roman"/>
        </w:rPr>
        <w:t>=</w:t>
      </w:r>
      <w:r w:rsidR="00E21F3E">
        <w:rPr>
          <w:rFonts w:ascii="Book Antiqua" w:hAnsi="Book Antiqua" w:cs="Times New Roman" w:hint="eastAsia"/>
        </w:rPr>
        <w:t xml:space="preserve"> </w:t>
      </w:r>
      <w:r w:rsidRPr="00B2059A">
        <w:rPr>
          <w:rFonts w:ascii="Book Antiqua" w:hAnsi="Book Antiqua" w:cs="Times New Roman"/>
        </w:rPr>
        <w:t xml:space="preserve">0.65 and 0.50, </w:t>
      </w:r>
      <w:r w:rsidRPr="00E21F3E">
        <w:rPr>
          <w:rFonts w:ascii="Book Antiqua" w:hAnsi="Book Antiqua" w:cs="Times New Roman"/>
          <w:i/>
        </w:rPr>
        <w:t>P</w:t>
      </w:r>
      <w:r w:rsidR="00E21F3E">
        <w:rPr>
          <w:rFonts w:ascii="Book Antiqua" w:hAnsi="Book Antiqua" w:cs="Times New Roman" w:hint="eastAsia"/>
        </w:rPr>
        <w:t xml:space="preserve"> </w:t>
      </w:r>
      <w:r w:rsidRPr="00B2059A">
        <w:rPr>
          <w:rFonts w:ascii="Book Antiqua" w:hAnsi="Book Antiqua" w:cs="Times New Roman"/>
        </w:rPr>
        <w:t>&lt;</w:t>
      </w:r>
      <w:r w:rsidR="00E21F3E">
        <w:rPr>
          <w:rFonts w:ascii="Book Antiqua" w:hAnsi="Book Antiqua" w:cs="Times New Roman" w:hint="eastAsia"/>
        </w:rPr>
        <w:t xml:space="preserve"> </w:t>
      </w:r>
      <w:r w:rsidRPr="00B2059A">
        <w:rPr>
          <w:rFonts w:ascii="Book Antiqua" w:hAnsi="Book Antiqua" w:cs="Times New Roman"/>
        </w:rPr>
        <w:t xml:space="preserve">0.001). </w:t>
      </w:r>
      <w:r w:rsidR="00FE5F7D" w:rsidRPr="00B2059A">
        <w:rPr>
          <w:rFonts w:ascii="Book Antiqua" w:hAnsi="Book Antiqua" w:cs="Times New Roman"/>
        </w:rPr>
        <w:t xml:space="preserve">The diagnostic performance </w:t>
      </w:r>
      <w:r w:rsidRPr="00B2059A">
        <w:rPr>
          <w:rFonts w:ascii="Book Antiqua" w:hAnsi="Book Antiqua" w:cs="Times New Roman"/>
        </w:rPr>
        <w:t xml:space="preserve">of SWE </w:t>
      </w:r>
      <w:r w:rsidR="00FE5F7D" w:rsidRPr="00B2059A">
        <w:rPr>
          <w:rFonts w:ascii="Book Antiqua" w:hAnsi="Book Antiqua" w:cs="Times New Roman"/>
        </w:rPr>
        <w:t>was better than</w:t>
      </w:r>
      <w:r w:rsidRPr="00B2059A">
        <w:rPr>
          <w:rFonts w:ascii="Book Antiqua" w:hAnsi="Book Antiqua" w:cs="Times New Roman"/>
        </w:rPr>
        <w:t xml:space="preserve"> </w:t>
      </w:r>
      <w:r w:rsidR="00A46C48" w:rsidRPr="00B2059A">
        <w:rPr>
          <w:rFonts w:ascii="Book Antiqua" w:hAnsi="Book Antiqua" w:cs="Times New Roman"/>
        </w:rPr>
        <w:t xml:space="preserve">that of </w:t>
      </w:r>
      <w:r w:rsidRPr="00B2059A">
        <w:rPr>
          <w:rFonts w:ascii="Book Antiqua" w:hAnsi="Book Antiqua" w:cs="Times New Roman"/>
        </w:rPr>
        <w:t>TE for significant fibrosis (F</w:t>
      </w:r>
      <w:r w:rsidR="007839E9">
        <w:rPr>
          <w:rFonts w:ascii="Book Antiqua" w:hAnsi="Book Antiqua" w:cs="Times New Roman" w:hint="eastAsia"/>
        </w:rPr>
        <w:t xml:space="preserve"> </w:t>
      </w:r>
      <w:r w:rsidRPr="00B2059A">
        <w:rPr>
          <w:rFonts w:ascii="Book Antiqua" w:hAnsi="Book Antiqua" w:cs="Times New Roman"/>
        </w:rPr>
        <w:t>&gt;</w:t>
      </w:r>
      <w:r w:rsidR="007839E9">
        <w:rPr>
          <w:rFonts w:ascii="Book Antiqua" w:hAnsi="Book Antiqua" w:cs="Times New Roman" w:hint="eastAsia"/>
        </w:rPr>
        <w:t xml:space="preserve"> </w:t>
      </w:r>
      <w:r w:rsidRPr="00B2059A">
        <w:rPr>
          <w:rFonts w:ascii="Book Antiqua" w:hAnsi="Book Antiqua" w:cs="Times New Roman"/>
        </w:rPr>
        <w:t>2)</w:t>
      </w:r>
      <w:r w:rsidR="00FE5F7D" w:rsidRPr="00B2059A">
        <w:rPr>
          <w:rFonts w:ascii="Book Antiqua" w:hAnsi="Book Antiqua" w:cs="Times New Roman"/>
        </w:rPr>
        <w:t>.</w:t>
      </w:r>
      <w:r w:rsidRPr="00B2059A">
        <w:rPr>
          <w:rFonts w:ascii="Book Antiqua" w:hAnsi="Book Antiqua" w:cs="Times New Roman"/>
        </w:rPr>
        <w:t xml:space="preserve"> </w:t>
      </w:r>
      <w:r w:rsidR="00A46C48" w:rsidRPr="00B2059A">
        <w:rPr>
          <w:rFonts w:ascii="Book Antiqua" w:hAnsi="Book Antiqua" w:cs="Times New Roman"/>
        </w:rPr>
        <w:t>The a</w:t>
      </w:r>
      <w:r w:rsidR="00FE5F7D" w:rsidRPr="00B2059A">
        <w:rPr>
          <w:rFonts w:ascii="Book Antiqua" w:hAnsi="Book Antiqua" w:cs="Times New Roman"/>
        </w:rPr>
        <w:t>reas under</w:t>
      </w:r>
      <w:r w:rsidR="00A46C48" w:rsidRPr="00B2059A">
        <w:rPr>
          <w:rFonts w:ascii="Book Antiqua" w:hAnsi="Book Antiqua" w:cs="Times New Roman"/>
        </w:rPr>
        <w:t xml:space="preserve"> the</w:t>
      </w:r>
      <w:r w:rsidR="00FE5F7D" w:rsidRPr="00B2059A">
        <w:rPr>
          <w:rFonts w:ascii="Book Antiqua" w:hAnsi="Book Antiqua" w:cs="Times New Roman"/>
        </w:rPr>
        <w:t xml:space="preserve"> receiver operating characteristic curves </w:t>
      </w:r>
      <w:r w:rsidR="00B36A2A" w:rsidRPr="00B2059A">
        <w:rPr>
          <w:rFonts w:ascii="Book Antiqua" w:hAnsi="Book Antiqua" w:cs="Times New Roman"/>
        </w:rPr>
        <w:t xml:space="preserve">of SWE and TE </w:t>
      </w:r>
      <w:r w:rsidRPr="00B2059A">
        <w:rPr>
          <w:rFonts w:ascii="Book Antiqua" w:hAnsi="Book Antiqua" w:cs="Times New Roman"/>
        </w:rPr>
        <w:t xml:space="preserve">were 0.786 and 0.714, respectively. The optimal </w:t>
      </w:r>
      <w:r w:rsidR="00A46C48" w:rsidRPr="00B2059A">
        <w:rPr>
          <w:rFonts w:ascii="Book Antiqua" w:hAnsi="Book Antiqua" w:cs="Times New Roman"/>
        </w:rPr>
        <w:t xml:space="preserve">LSM </w:t>
      </w:r>
      <w:r w:rsidRPr="00B2059A">
        <w:rPr>
          <w:rFonts w:ascii="Book Antiqua" w:hAnsi="Book Antiqua" w:cs="Times New Roman"/>
        </w:rPr>
        <w:t>cutoff values of SWE and TE were 9.05</w:t>
      </w:r>
      <w:r w:rsidR="00A06687" w:rsidRPr="00B2059A">
        <w:rPr>
          <w:rFonts w:ascii="Book Antiqua" w:hAnsi="Book Antiqua" w:cs="Times New Roman"/>
        </w:rPr>
        <w:t xml:space="preserve"> </w:t>
      </w:r>
      <w:proofErr w:type="spellStart"/>
      <w:r w:rsidRPr="00B2059A">
        <w:rPr>
          <w:rFonts w:ascii="Book Antiqua" w:hAnsi="Book Antiqua" w:cs="Times New Roman"/>
        </w:rPr>
        <w:t>kPa</w:t>
      </w:r>
      <w:proofErr w:type="spellEnd"/>
      <w:r w:rsidRPr="00B2059A">
        <w:rPr>
          <w:rFonts w:ascii="Book Antiqua" w:hAnsi="Book Antiqua" w:cs="Times New Roman"/>
        </w:rPr>
        <w:t xml:space="preserve"> and 8.15</w:t>
      </w:r>
      <w:r w:rsidR="00A06687" w:rsidRPr="00B2059A">
        <w:rPr>
          <w:rFonts w:ascii="Book Antiqua" w:hAnsi="Book Antiqua" w:cs="Times New Roman"/>
        </w:rPr>
        <w:t xml:space="preserve"> </w:t>
      </w:r>
      <w:proofErr w:type="spellStart"/>
      <w:r w:rsidRPr="00B2059A">
        <w:rPr>
          <w:rFonts w:ascii="Book Antiqua" w:hAnsi="Book Antiqua" w:cs="Times New Roman"/>
        </w:rPr>
        <w:t>kPa</w:t>
      </w:r>
      <w:proofErr w:type="spellEnd"/>
      <w:r w:rsidR="00F67E43">
        <w:rPr>
          <w:rFonts w:ascii="Book Antiqua" w:hAnsi="Book Antiqua" w:cs="Times New Roman"/>
        </w:rPr>
        <w:t>, respectively</w:t>
      </w:r>
      <w:r w:rsidRPr="00B2059A">
        <w:rPr>
          <w:rFonts w:ascii="Book Antiqua" w:hAnsi="Book Antiqua" w:cs="Times New Roman"/>
        </w:rPr>
        <w:t xml:space="preserve">. </w:t>
      </w:r>
    </w:p>
    <w:p w14:paraId="5865564F" w14:textId="77777777" w:rsidR="00F54313" w:rsidRDefault="00F54313" w:rsidP="00527954">
      <w:pPr>
        <w:shd w:val="clear" w:color="auto" w:fill="FFFFFF"/>
        <w:adjustRightInd w:val="0"/>
        <w:snapToGrid w:val="0"/>
        <w:spacing w:line="360" w:lineRule="auto"/>
        <w:jc w:val="both"/>
        <w:rPr>
          <w:rFonts w:ascii="Book Antiqua" w:hAnsi="Book Antiqua" w:cs="Times New Roman"/>
          <w:b/>
        </w:rPr>
      </w:pPr>
    </w:p>
    <w:p w14:paraId="18F385ED" w14:textId="77777777" w:rsidR="00F54313" w:rsidRDefault="00F54313" w:rsidP="00527954">
      <w:pPr>
        <w:shd w:val="clear" w:color="auto" w:fill="FFFFFF"/>
        <w:adjustRightInd w:val="0"/>
        <w:snapToGrid w:val="0"/>
        <w:spacing w:line="360" w:lineRule="auto"/>
        <w:jc w:val="both"/>
        <w:rPr>
          <w:rFonts w:ascii="Book Antiqua" w:hAnsi="Book Antiqua"/>
          <w:color w:val="000000"/>
        </w:rPr>
      </w:pPr>
      <w:r>
        <w:rPr>
          <w:rFonts w:ascii="Book Antiqua" w:hAnsi="Book Antiqua"/>
          <w:color w:val="000000"/>
        </w:rPr>
        <w:t>CONCLUSION</w:t>
      </w:r>
    </w:p>
    <w:p w14:paraId="23B1E9F2" w14:textId="023F7B5B" w:rsidR="00972C44" w:rsidRPr="00B2059A" w:rsidRDefault="00DC69B0" w:rsidP="00527954">
      <w:pPr>
        <w:shd w:val="clear" w:color="auto" w:fill="FFFFFF"/>
        <w:adjustRightInd w:val="0"/>
        <w:snapToGrid w:val="0"/>
        <w:spacing w:line="360" w:lineRule="auto"/>
        <w:jc w:val="both"/>
        <w:rPr>
          <w:rFonts w:ascii="Book Antiqua" w:hAnsi="Book Antiqua" w:cs="Times New Roman"/>
        </w:rPr>
      </w:pPr>
      <w:r w:rsidRPr="00B2059A">
        <w:rPr>
          <w:rFonts w:ascii="Book Antiqua" w:hAnsi="Book Antiqua" w:cs="Times New Roman"/>
        </w:rPr>
        <w:t>Compare</w:t>
      </w:r>
      <w:r w:rsidR="00A46C48" w:rsidRPr="00B2059A">
        <w:rPr>
          <w:rFonts w:ascii="Book Antiqua" w:hAnsi="Book Antiqua" w:cs="Times New Roman"/>
        </w:rPr>
        <w:t>d</w:t>
      </w:r>
      <w:r w:rsidRPr="00B2059A">
        <w:rPr>
          <w:rFonts w:ascii="Book Antiqua" w:hAnsi="Book Antiqua" w:cs="Times New Roman"/>
        </w:rPr>
        <w:t xml:space="preserve"> to </w:t>
      </w:r>
      <w:r w:rsidR="00A46C48" w:rsidRPr="00B2059A">
        <w:rPr>
          <w:rFonts w:ascii="Book Antiqua" w:hAnsi="Book Antiqua" w:cs="Times New Roman"/>
        </w:rPr>
        <w:t xml:space="preserve">the </w:t>
      </w:r>
      <w:r w:rsidRPr="00B2059A">
        <w:rPr>
          <w:rFonts w:ascii="Book Antiqua" w:hAnsi="Book Antiqua" w:cs="Times New Roman"/>
        </w:rPr>
        <w:t>TE</w:t>
      </w:r>
      <w:r w:rsidR="00A46C48" w:rsidRPr="00B2059A">
        <w:rPr>
          <w:rFonts w:ascii="Book Antiqua" w:hAnsi="Book Antiqua" w:cs="Times New Roman"/>
        </w:rPr>
        <w:t xml:space="preserve"> value</w:t>
      </w:r>
      <w:r w:rsidRPr="00B2059A">
        <w:rPr>
          <w:rFonts w:ascii="Book Antiqua" w:hAnsi="Book Antiqua" w:cs="Times New Roman"/>
        </w:rPr>
        <w:t xml:space="preserve">, the SWE </w:t>
      </w:r>
      <w:r w:rsidR="00A46C48" w:rsidRPr="00B2059A">
        <w:rPr>
          <w:rFonts w:ascii="Book Antiqua" w:hAnsi="Book Antiqua" w:cs="Times New Roman"/>
        </w:rPr>
        <w:t>value was</w:t>
      </w:r>
      <w:r w:rsidRPr="00B2059A">
        <w:rPr>
          <w:rFonts w:ascii="Book Antiqua" w:hAnsi="Book Antiqua" w:cs="Times New Roman"/>
        </w:rPr>
        <w:t xml:space="preserve"> less affected by</w:t>
      </w:r>
      <w:r w:rsidR="00A46C48" w:rsidRPr="00B2059A">
        <w:rPr>
          <w:rFonts w:ascii="Book Antiqua" w:hAnsi="Book Antiqua" w:cs="Times New Roman"/>
        </w:rPr>
        <w:t xml:space="preserve"> other</w:t>
      </w:r>
      <w:r w:rsidRPr="00B2059A">
        <w:rPr>
          <w:rFonts w:ascii="Book Antiqua" w:hAnsi="Book Antiqua" w:cs="Times New Roman"/>
        </w:rPr>
        <w:t xml:space="preserve"> factors</w:t>
      </w:r>
      <w:r w:rsidR="00A92C53" w:rsidRPr="00B2059A">
        <w:rPr>
          <w:rFonts w:ascii="Book Antiqua" w:hAnsi="Book Antiqua" w:cs="Times New Roman"/>
        </w:rPr>
        <w:t>.</w:t>
      </w:r>
      <w:r w:rsidRPr="00B2059A">
        <w:rPr>
          <w:rFonts w:ascii="Book Antiqua" w:hAnsi="Book Antiqua" w:cs="Times New Roman"/>
        </w:rPr>
        <w:t xml:space="preserve"> </w:t>
      </w:r>
      <w:r w:rsidR="00972C44" w:rsidRPr="00B2059A">
        <w:rPr>
          <w:rFonts w:ascii="Book Antiqua" w:hAnsi="Book Antiqua" w:cs="Times New Roman"/>
        </w:rPr>
        <w:t>SWE may be more sensitive and precise than TE in predicting significant fibrosis (&gt;</w:t>
      </w:r>
      <w:r w:rsidR="00C65506">
        <w:rPr>
          <w:rFonts w:ascii="Book Antiqua" w:hAnsi="Book Antiqua" w:cs="Times New Roman" w:hint="eastAsia"/>
        </w:rPr>
        <w:t xml:space="preserve"> </w:t>
      </w:r>
      <w:r w:rsidR="00972C44" w:rsidRPr="00B2059A">
        <w:rPr>
          <w:rFonts w:ascii="Book Antiqua" w:hAnsi="Book Antiqua" w:cs="Times New Roman"/>
        </w:rPr>
        <w:t>F2) in CHB patients.</w:t>
      </w:r>
      <w:r w:rsidR="00157C27" w:rsidRPr="00B2059A">
        <w:rPr>
          <w:rFonts w:ascii="Book Antiqua" w:hAnsi="Book Antiqua" w:cs="Times New Roman"/>
        </w:rPr>
        <w:t xml:space="preserve"> </w:t>
      </w:r>
    </w:p>
    <w:p w14:paraId="7C08403A" w14:textId="77777777" w:rsidR="00595282" w:rsidRDefault="00595282" w:rsidP="00527954">
      <w:pPr>
        <w:shd w:val="clear" w:color="auto" w:fill="FFFFFF"/>
        <w:adjustRightInd w:val="0"/>
        <w:snapToGrid w:val="0"/>
        <w:spacing w:line="360" w:lineRule="auto"/>
        <w:jc w:val="both"/>
        <w:rPr>
          <w:rFonts w:ascii="Book Antiqua" w:hAnsi="Book Antiqua" w:cs="Times New Roman"/>
          <w:b/>
        </w:rPr>
      </w:pPr>
    </w:p>
    <w:p w14:paraId="7FA52424" w14:textId="6B79FAB8" w:rsidR="00A259C7" w:rsidRPr="00B2059A" w:rsidRDefault="000A51DF" w:rsidP="00527954">
      <w:pPr>
        <w:shd w:val="clear" w:color="auto" w:fill="FFFFFF"/>
        <w:adjustRightInd w:val="0"/>
        <w:snapToGrid w:val="0"/>
        <w:spacing w:line="360" w:lineRule="auto"/>
        <w:jc w:val="both"/>
        <w:rPr>
          <w:rFonts w:ascii="Book Antiqua" w:hAnsi="Book Antiqua" w:cs="Times New Roman"/>
        </w:rPr>
      </w:pPr>
      <w:r w:rsidRPr="00B2059A">
        <w:rPr>
          <w:rFonts w:ascii="Book Antiqua" w:hAnsi="Book Antiqua" w:cs="Times New Roman"/>
          <w:b/>
        </w:rPr>
        <w:t xml:space="preserve">Key words: </w:t>
      </w:r>
      <w:bookmarkStart w:id="76" w:name="OLE_LINK87"/>
      <w:bookmarkStart w:id="77" w:name="OLE_LINK88"/>
      <w:r w:rsidR="00595282">
        <w:rPr>
          <w:rFonts w:ascii="Book Antiqua" w:hAnsi="Book Antiqua" w:cs="Times New Roman" w:hint="eastAsia"/>
        </w:rPr>
        <w:t>L</w:t>
      </w:r>
      <w:r w:rsidRPr="00B2059A">
        <w:rPr>
          <w:rFonts w:ascii="Book Antiqua" w:hAnsi="Book Antiqua" w:cs="Times New Roman"/>
        </w:rPr>
        <w:t>iver stiffness measurements</w:t>
      </w:r>
      <w:bookmarkEnd w:id="76"/>
      <w:bookmarkEnd w:id="77"/>
      <w:r w:rsidRPr="00B2059A">
        <w:rPr>
          <w:rFonts w:ascii="Book Antiqua" w:hAnsi="Book Antiqua" w:cs="Times New Roman"/>
        </w:rPr>
        <w:t xml:space="preserve">; </w:t>
      </w:r>
      <w:bookmarkStart w:id="78" w:name="OLE_LINK89"/>
      <w:bookmarkStart w:id="79" w:name="OLE_LINK90"/>
      <w:r w:rsidR="00595282">
        <w:rPr>
          <w:rFonts w:ascii="Book Antiqua" w:hAnsi="Book Antiqua" w:cs="Times New Roman" w:hint="eastAsia"/>
        </w:rPr>
        <w:t>L</w:t>
      </w:r>
      <w:r w:rsidR="00AE2362" w:rsidRPr="00B2059A">
        <w:rPr>
          <w:rFonts w:ascii="Book Antiqua" w:hAnsi="Book Antiqua" w:cs="Times New Roman"/>
        </w:rPr>
        <w:t>iver fibrosis</w:t>
      </w:r>
      <w:bookmarkEnd w:id="78"/>
      <w:bookmarkEnd w:id="79"/>
      <w:r w:rsidR="00AE2362" w:rsidRPr="00B2059A">
        <w:rPr>
          <w:rFonts w:ascii="Book Antiqua" w:hAnsi="Book Antiqua" w:cs="Times New Roman"/>
        </w:rPr>
        <w:t xml:space="preserve">; </w:t>
      </w:r>
      <w:bookmarkStart w:id="80" w:name="OLE_LINK91"/>
      <w:bookmarkStart w:id="81" w:name="OLE_LINK92"/>
      <w:r w:rsidR="00445D93">
        <w:rPr>
          <w:rFonts w:ascii="Book Antiqua" w:hAnsi="Book Antiqua" w:cs="Times New Roman" w:hint="eastAsia"/>
        </w:rPr>
        <w:t>S</w:t>
      </w:r>
      <w:r w:rsidR="00595282">
        <w:rPr>
          <w:rFonts w:ascii="Book Antiqua" w:hAnsi="Book Antiqua" w:cs="Times New Roman"/>
        </w:rPr>
        <w:t>hear wave elastography</w:t>
      </w:r>
      <w:bookmarkEnd w:id="80"/>
      <w:bookmarkEnd w:id="81"/>
      <w:r w:rsidR="00595282">
        <w:rPr>
          <w:rFonts w:ascii="Book Antiqua" w:hAnsi="Book Antiqua" w:cs="Times New Roman"/>
        </w:rPr>
        <w:t xml:space="preserve">; </w:t>
      </w:r>
      <w:bookmarkStart w:id="82" w:name="OLE_LINK93"/>
      <w:bookmarkStart w:id="83" w:name="OLE_LINK94"/>
      <w:r w:rsidR="00595282">
        <w:rPr>
          <w:rFonts w:ascii="Book Antiqua" w:hAnsi="Book Antiqua" w:cs="Times New Roman" w:hint="eastAsia"/>
        </w:rPr>
        <w:t>T</w:t>
      </w:r>
      <w:r w:rsidR="00595282">
        <w:rPr>
          <w:rFonts w:ascii="Book Antiqua" w:hAnsi="Book Antiqua" w:cs="Times New Roman"/>
        </w:rPr>
        <w:t>ransient elastography</w:t>
      </w:r>
      <w:bookmarkEnd w:id="82"/>
      <w:bookmarkEnd w:id="83"/>
      <w:r w:rsidR="00595282">
        <w:rPr>
          <w:rFonts w:ascii="Book Antiqua" w:hAnsi="Book Antiqua" w:cs="Times New Roman"/>
        </w:rPr>
        <w:t xml:space="preserve">; </w:t>
      </w:r>
      <w:bookmarkStart w:id="84" w:name="OLE_LINK95"/>
      <w:bookmarkStart w:id="85" w:name="OLE_LINK96"/>
      <w:bookmarkStart w:id="86" w:name="OLE_LINK97"/>
      <w:r w:rsidR="00445D93">
        <w:rPr>
          <w:rFonts w:ascii="Book Antiqua" w:hAnsi="Book Antiqua" w:cs="Times New Roman" w:hint="eastAsia"/>
        </w:rPr>
        <w:t>C</w:t>
      </w:r>
      <w:r w:rsidR="00445D93">
        <w:rPr>
          <w:rFonts w:ascii="Book Antiqua" w:hAnsi="Book Antiqua" w:cs="Times New Roman"/>
        </w:rPr>
        <w:t>hronic</w:t>
      </w:r>
      <w:r w:rsidRPr="00B2059A">
        <w:rPr>
          <w:rFonts w:ascii="Book Antiqua" w:hAnsi="Book Antiqua" w:cs="Times New Roman"/>
        </w:rPr>
        <w:t xml:space="preserve"> hepatitis B</w:t>
      </w:r>
      <w:bookmarkEnd w:id="84"/>
      <w:bookmarkEnd w:id="85"/>
      <w:bookmarkEnd w:id="86"/>
      <w:r w:rsidR="00595282">
        <w:rPr>
          <w:rFonts w:ascii="Book Antiqua" w:hAnsi="Book Antiqua" w:cs="Times New Roman"/>
        </w:rPr>
        <w:t xml:space="preserve">; </w:t>
      </w:r>
      <w:bookmarkStart w:id="87" w:name="OLE_LINK98"/>
      <w:bookmarkStart w:id="88" w:name="OLE_LINK99"/>
      <w:r w:rsidR="00595282">
        <w:rPr>
          <w:rFonts w:ascii="Book Antiqua" w:hAnsi="Book Antiqua" w:cs="Times New Roman" w:hint="eastAsia"/>
        </w:rPr>
        <w:t>D</w:t>
      </w:r>
      <w:r w:rsidR="00595282">
        <w:rPr>
          <w:rFonts w:ascii="Book Antiqua" w:hAnsi="Book Antiqua" w:cs="Times New Roman"/>
        </w:rPr>
        <w:t>iagnostic efficiency</w:t>
      </w:r>
    </w:p>
    <w:bookmarkEnd w:id="87"/>
    <w:bookmarkEnd w:id="88"/>
    <w:p w14:paraId="20770C77" w14:textId="77777777" w:rsidR="00AE64A0" w:rsidRDefault="00AE64A0" w:rsidP="00527954">
      <w:pPr>
        <w:adjustRightInd w:val="0"/>
        <w:snapToGrid w:val="0"/>
        <w:spacing w:line="360" w:lineRule="auto"/>
        <w:jc w:val="both"/>
        <w:rPr>
          <w:rFonts w:ascii="Book Antiqua" w:hAnsi="Book Antiqua" w:cs="Times New Roman"/>
          <w:b/>
        </w:rPr>
      </w:pPr>
    </w:p>
    <w:p w14:paraId="0F8F7AB9" w14:textId="3374F1EA" w:rsidR="00AE64A0" w:rsidRPr="00FC3BBD" w:rsidRDefault="00AE64A0" w:rsidP="00527954">
      <w:pPr>
        <w:adjustRightInd w:val="0"/>
        <w:snapToGrid w:val="0"/>
        <w:spacing w:line="360" w:lineRule="auto"/>
        <w:jc w:val="both"/>
        <w:rPr>
          <w:rFonts w:ascii="Book Antiqua" w:hAnsi="Book Antiqua" w:cs="Times New Roman"/>
        </w:rPr>
      </w:pPr>
      <w:bookmarkStart w:id="89" w:name="OLE_LINK135"/>
      <w:bookmarkStart w:id="90" w:name="OLE_LINK136"/>
      <w:r w:rsidRPr="00AE64A0">
        <w:rPr>
          <w:rFonts w:ascii="Book Antiqua" w:hAnsi="Book Antiqua" w:cs="Times New Roman"/>
        </w:rPr>
        <w:t>Yao</w:t>
      </w:r>
      <w:r w:rsidR="00FC3BBD">
        <w:rPr>
          <w:rFonts w:ascii="Book Antiqua" w:hAnsi="Book Antiqua" w:cs="Times New Roman" w:hint="eastAsia"/>
        </w:rPr>
        <w:t xml:space="preserve"> TT</w:t>
      </w:r>
      <w:r w:rsidRPr="00AE64A0">
        <w:rPr>
          <w:rFonts w:ascii="Book Antiqua" w:hAnsi="Book Antiqua" w:cs="Times New Roman"/>
        </w:rPr>
        <w:t>, Pan</w:t>
      </w:r>
      <w:r w:rsidR="00FC3BBD">
        <w:rPr>
          <w:rFonts w:ascii="Book Antiqua" w:hAnsi="Book Antiqua" w:cs="Times New Roman" w:hint="eastAsia"/>
        </w:rPr>
        <w:t xml:space="preserve"> J</w:t>
      </w:r>
      <w:r w:rsidRPr="00AE64A0">
        <w:rPr>
          <w:rFonts w:ascii="Book Antiqua" w:hAnsi="Book Antiqua" w:cs="Times New Roman"/>
        </w:rPr>
        <w:t>, Qian</w:t>
      </w:r>
      <w:r w:rsidR="00FC3BBD">
        <w:rPr>
          <w:rFonts w:ascii="Book Antiqua" w:hAnsi="Book Antiqua" w:cs="Times New Roman" w:hint="eastAsia"/>
        </w:rPr>
        <w:t xml:space="preserve"> JD</w:t>
      </w:r>
      <w:r w:rsidRPr="00AE64A0">
        <w:rPr>
          <w:rFonts w:ascii="Book Antiqua" w:hAnsi="Book Antiqua" w:cs="Times New Roman"/>
        </w:rPr>
        <w:t>, Cheng</w:t>
      </w:r>
      <w:r w:rsidR="00FC3BBD">
        <w:rPr>
          <w:rFonts w:ascii="Book Antiqua" w:hAnsi="Book Antiqua" w:cs="Times New Roman" w:hint="eastAsia"/>
        </w:rPr>
        <w:t xml:space="preserve"> H</w:t>
      </w:r>
      <w:r w:rsidRPr="00AE64A0">
        <w:rPr>
          <w:rFonts w:ascii="Book Antiqua" w:hAnsi="Book Antiqua" w:cs="Times New Roman"/>
        </w:rPr>
        <w:t>, Wang</w:t>
      </w:r>
      <w:r w:rsidR="00FC3BBD">
        <w:rPr>
          <w:rFonts w:ascii="Book Antiqua" w:hAnsi="Book Antiqua" w:cs="Times New Roman" w:hint="eastAsia"/>
        </w:rPr>
        <w:t xml:space="preserve"> Y</w:t>
      </w:r>
      <w:r w:rsidRPr="00AE64A0">
        <w:rPr>
          <w:rFonts w:ascii="Book Antiqua" w:hAnsi="Book Antiqua" w:cs="Times New Roman"/>
        </w:rPr>
        <w:t>, Wang</w:t>
      </w:r>
      <w:r w:rsidR="00FC3BBD">
        <w:rPr>
          <w:rFonts w:ascii="Book Antiqua" w:hAnsi="Book Antiqua" w:cs="Times New Roman" w:hint="eastAsia"/>
        </w:rPr>
        <w:t xml:space="preserve"> GQ</w:t>
      </w:r>
      <w:r w:rsidRPr="00AE64A0">
        <w:rPr>
          <w:rFonts w:ascii="Book Antiqua" w:hAnsi="Book Antiqua" w:cs="Times New Roman" w:hint="eastAsia"/>
        </w:rPr>
        <w:t>.</w:t>
      </w:r>
      <w:r w:rsidRPr="00AE64A0">
        <w:rPr>
          <w:rFonts w:ascii="Book Antiqua" w:hAnsi="Book Antiqua" w:cs="Times New Roman"/>
        </w:rPr>
        <w:t xml:space="preserve"> Shear wave </w:t>
      </w:r>
      <w:r w:rsidR="00601C18" w:rsidRPr="00601C18">
        <w:rPr>
          <w:rFonts w:ascii="Book Antiqua" w:hAnsi="Book Antiqua" w:cs="Times New Roman"/>
        </w:rPr>
        <w:t>elastography may be sensitive and more precise than transient elastography in predicting significant fibrosis in chronic hepatitis B patients: A prospective comparative study.</w:t>
      </w:r>
      <w:r w:rsidR="00601C18">
        <w:rPr>
          <w:rFonts w:ascii="Book Antiqua" w:hAnsi="Book Antiqua" w:cs="Times New Roman" w:hint="eastAsia"/>
        </w:rPr>
        <w:t xml:space="preserve"> </w:t>
      </w:r>
      <w:r w:rsidR="00FC3BBD" w:rsidRPr="00FC3BBD">
        <w:rPr>
          <w:rFonts w:ascii="Book Antiqua" w:hAnsi="Book Antiqua" w:cs="Times New Roman"/>
          <w:i/>
        </w:rPr>
        <w:t>World J Clin Cases</w:t>
      </w:r>
      <w:r w:rsidR="00FC3BBD">
        <w:rPr>
          <w:rFonts w:ascii="Book Antiqua" w:hAnsi="Book Antiqua" w:cs="Times New Roman" w:hint="eastAsia"/>
          <w:i/>
        </w:rPr>
        <w:t xml:space="preserve"> </w:t>
      </w:r>
      <w:r w:rsidR="00FC3BBD" w:rsidRPr="00FC3BBD">
        <w:rPr>
          <w:rFonts w:ascii="Book Antiqua" w:hAnsi="Book Antiqua" w:cs="Times New Roman" w:hint="eastAsia"/>
        </w:rPr>
        <w:t>2020</w:t>
      </w:r>
      <w:r w:rsidR="00FC3BBD">
        <w:rPr>
          <w:rFonts w:ascii="Book Antiqua" w:hAnsi="Book Antiqua" w:cs="Times New Roman" w:hint="eastAsia"/>
        </w:rPr>
        <w:t xml:space="preserve">; </w:t>
      </w:r>
      <w:r w:rsidR="00FC3BBD">
        <w:rPr>
          <w:rFonts w:ascii="Book Antiqua" w:hAnsi="Book Antiqua" w:hint="eastAsia"/>
          <w:bCs/>
        </w:rPr>
        <w:t>In press</w:t>
      </w:r>
    </w:p>
    <w:bookmarkEnd w:id="89"/>
    <w:bookmarkEnd w:id="90"/>
    <w:p w14:paraId="7F71FC83" w14:textId="77777777" w:rsidR="00601C18" w:rsidRDefault="00601C18" w:rsidP="00527954">
      <w:pPr>
        <w:adjustRightInd w:val="0"/>
        <w:snapToGrid w:val="0"/>
        <w:spacing w:line="360" w:lineRule="auto"/>
        <w:jc w:val="both"/>
        <w:rPr>
          <w:rFonts w:ascii="Book Antiqua" w:hAnsi="Book Antiqua" w:cs="Times New Roman"/>
          <w:b/>
        </w:rPr>
      </w:pPr>
    </w:p>
    <w:p w14:paraId="51E389AB" w14:textId="43EF47AC" w:rsidR="00AE64A0" w:rsidRDefault="00601C18" w:rsidP="00527954">
      <w:pPr>
        <w:adjustRightInd w:val="0"/>
        <w:snapToGrid w:val="0"/>
        <w:spacing w:line="360" w:lineRule="auto"/>
        <w:jc w:val="both"/>
        <w:rPr>
          <w:rFonts w:ascii="Book Antiqua" w:hAnsi="Book Antiqua" w:cs="Times New Roman"/>
          <w:b/>
        </w:rPr>
      </w:pPr>
      <w:r w:rsidRPr="00A37D48">
        <w:rPr>
          <w:rFonts w:ascii="Book Antiqua" w:hAnsi="Book Antiqua"/>
          <w:b/>
        </w:rPr>
        <w:t>Core tip:</w:t>
      </w:r>
      <w:r w:rsidR="00C75903" w:rsidRPr="00C75903">
        <w:t xml:space="preserve"> </w:t>
      </w:r>
      <w:bookmarkStart w:id="91" w:name="OLE_LINK123"/>
      <w:bookmarkStart w:id="92" w:name="OLE_LINK134"/>
      <w:r w:rsidR="00C75903" w:rsidRPr="00C75903">
        <w:rPr>
          <w:rFonts w:ascii="Book Antiqua" w:hAnsi="Book Antiqua"/>
        </w:rPr>
        <w:t xml:space="preserve">Our study revealed that </w:t>
      </w:r>
      <w:r w:rsidR="00B41C8C">
        <w:rPr>
          <w:rFonts w:ascii="Book Antiqua" w:hAnsi="Book Antiqua" w:cs="Times New Roman"/>
        </w:rPr>
        <w:t>shear wave elastography (SWE)</w:t>
      </w:r>
      <w:r w:rsidR="00C75903" w:rsidRPr="00C75903">
        <w:rPr>
          <w:rFonts w:ascii="Book Antiqua" w:hAnsi="Book Antiqua"/>
        </w:rPr>
        <w:t xml:space="preserve"> was less </w:t>
      </w:r>
      <w:r w:rsidR="00061665">
        <w:rPr>
          <w:rFonts w:ascii="Book Antiqua" w:hAnsi="Book Antiqua"/>
        </w:rPr>
        <w:t>a</w:t>
      </w:r>
      <w:r w:rsidR="00C75903" w:rsidRPr="00C75903">
        <w:rPr>
          <w:rFonts w:ascii="Book Antiqua" w:hAnsi="Book Antiqua"/>
        </w:rPr>
        <w:t xml:space="preserve">ffected </w:t>
      </w:r>
      <w:r w:rsidR="00061665">
        <w:rPr>
          <w:rFonts w:ascii="Book Antiqua" w:hAnsi="Book Antiqua"/>
        </w:rPr>
        <w:t xml:space="preserve">by influencing factors </w:t>
      </w:r>
      <w:r w:rsidR="00C75903" w:rsidRPr="00C75903">
        <w:rPr>
          <w:rFonts w:ascii="Book Antiqua" w:hAnsi="Book Antiqua"/>
        </w:rPr>
        <w:t xml:space="preserve">than </w:t>
      </w:r>
      <w:r w:rsidR="00B41C8C">
        <w:rPr>
          <w:rFonts w:ascii="Book Antiqua" w:hAnsi="Book Antiqua" w:cs="Times New Roman"/>
        </w:rPr>
        <w:t xml:space="preserve">transient </w:t>
      </w:r>
      <w:proofErr w:type="spellStart"/>
      <w:r w:rsidR="00B41C8C">
        <w:rPr>
          <w:rFonts w:ascii="Book Antiqua" w:hAnsi="Book Antiqua" w:cs="Times New Roman"/>
        </w:rPr>
        <w:t>elastography</w:t>
      </w:r>
      <w:proofErr w:type="spellEnd"/>
      <w:r w:rsidR="00B41C8C">
        <w:rPr>
          <w:rFonts w:ascii="Book Antiqua" w:hAnsi="Book Antiqua" w:cs="Times New Roman"/>
        </w:rPr>
        <w:t xml:space="preserve"> (TE)</w:t>
      </w:r>
      <w:r w:rsidR="00C75903" w:rsidRPr="00C75903">
        <w:rPr>
          <w:rFonts w:ascii="Book Antiqua" w:hAnsi="Book Antiqua"/>
        </w:rPr>
        <w:t>. SWE may be more sensitive and more precise than TE in discriminating significant fibrosis (&gt;</w:t>
      </w:r>
      <w:r w:rsidR="00B41C8C">
        <w:rPr>
          <w:rFonts w:ascii="Book Antiqua" w:hAnsi="Book Antiqua" w:hint="eastAsia"/>
        </w:rPr>
        <w:t xml:space="preserve"> </w:t>
      </w:r>
      <w:r w:rsidR="00C75903" w:rsidRPr="00C75903">
        <w:rPr>
          <w:rFonts w:ascii="Book Antiqua" w:hAnsi="Book Antiqua"/>
        </w:rPr>
        <w:t xml:space="preserve">F2). This modality might help identify </w:t>
      </w:r>
      <w:r w:rsidR="00B41C8C">
        <w:rPr>
          <w:rFonts w:ascii="Book Antiqua" w:hAnsi="Book Antiqua" w:cs="Times New Roman"/>
        </w:rPr>
        <w:t>chronic hepatitis B</w:t>
      </w:r>
      <w:r w:rsidR="00C75903" w:rsidRPr="00C75903">
        <w:rPr>
          <w:rFonts w:ascii="Book Antiqua" w:hAnsi="Book Antiqua"/>
        </w:rPr>
        <w:t xml:space="preserve"> patients who may benefit from treatment. SWE </w:t>
      </w:r>
      <w:r w:rsidR="00061665">
        <w:rPr>
          <w:rFonts w:ascii="Book Antiqua" w:hAnsi="Book Antiqua"/>
        </w:rPr>
        <w:t>may</w:t>
      </w:r>
      <w:r w:rsidR="00C75903" w:rsidRPr="00C75903">
        <w:rPr>
          <w:rFonts w:ascii="Book Antiqua" w:hAnsi="Book Antiqua"/>
        </w:rPr>
        <w:t xml:space="preserve"> have broader clinical application prospects </w:t>
      </w:r>
      <w:r w:rsidR="00061665">
        <w:rPr>
          <w:rFonts w:ascii="Book Antiqua" w:hAnsi="Book Antiqua"/>
        </w:rPr>
        <w:t>in</w:t>
      </w:r>
      <w:r w:rsidR="00C75903" w:rsidRPr="00C75903">
        <w:rPr>
          <w:rFonts w:ascii="Book Antiqua" w:hAnsi="Book Antiqua"/>
        </w:rPr>
        <w:t xml:space="preserve"> </w:t>
      </w:r>
      <w:r w:rsidR="00061665">
        <w:rPr>
          <w:rFonts w:ascii="Book Antiqua" w:hAnsi="Book Antiqua"/>
        </w:rPr>
        <w:t xml:space="preserve">routine </w:t>
      </w:r>
      <w:r w:rsidR="00C75903" w:rsidRPr="00C75903">
        <w:rPr>
          <w:rFonts w:ascii="Book Antiqua" w:hAnsi="Book Antiqua"/>
        </w:rPr>
        <w:t xml:space="preserve">standard examinations in </w:t>
      </w:r>
      <w:r w:rsidR="00E958C0" w:rsidRPr="00E958C0">
        <w:rPr>
          <w:rFonts w:ascii="Book Antiqua" w:hAnsi="Book Antiqua"/>
        </w:rPr>
        <w:t>hepatitis B virus</w:t>
      </w:r>
      <w:r w:rsidR="00C75903" w:rsidRPr="00C75903">
        <w:rPr>
          <w:rFonts w:ascii="Book Antiqua" w:hAnsi="Book Antiqua"/>
        </w:rPr>
        <w:t xml:space="preserve"> patients.</w:t>
      </w:r>
      <w:bookmarkEnd w:id="91"/>
      <w:bookmarkEnd w:id="92"/>
      <w:r w:rsidR="00AE64A0">
        <w:rPr>
          <w:rFonts w:ascii="Book Antiqua" w:hAnsi="Book Antiqua" w:cs="Times New Roman"/>
          <w:b/>
        </w:rPr>
        <w:br w:type="page"/>
      </w:r>
    </w:p>
    <w:p w14:paraId="5770070E" w14:textId="77777777" w:rsidR="00F8597A" w:rsidRDefault="00F8597A" w:rsidP="0075209B">
      <w:pPr>
        <w:adjustRightInd w:val="0"/>
        <w:snapToGrid w:val="0"/>
        <w:spacing w:line="360" w:lineRule="auto"/>
        <w:jc w:val="both"/>
        <w:rPr>
          <w:rFonts w:ascii="Book Antiqua" w:hAnsi="Book Antiqua"/>
          <w:b/>
          <w:u w:val="single"/>
        </w:rPr>
      </w:pPr>
      <w:bookmarkStart w:id="93" w:name="OLE_LINK60"/>
      <w:bookmarkStart w:id="94" w:name="OLE_LINK61"/>
      <w:bookmarkStart w:id="95" w:name="OLE_LINK58"/>
      <w:bookmarkStart w:id="96" w:name="OLE_LINK59"/>
      <w:r>
        <w:rPr>
          <w:rFonts w:ascii="Book Antiqua" w:hAnsi="Book Antiqua"/>
          <w:b/>
          <w:u w:val="single"/>
        </w:rPr>
        <w:lastRenderedPageBreak/>
        <w:t>INTRODUCTION</w:t>
      </w:r>
    </w:p>
    <w:p w14:paraId="4D9445CB" w14:textId="34267E5A" w:rsidR="00A259C7" w:rsidRPr="00B2059A" w:rsidRDefault="000A51DF" w:rsidP="0075209B">
      <w:pPr>
        <w:adjustRightInd w:val="0"/>
        <w:snapToGrid w:val="0"/>
        <w:spacing w:line="360" w:lineRule="auto"/>
        <w:jc w:val="both"/>
        <w:rPr>
          <w:rFonts w:ascii="Book Antiqua" w:hAnsi="Book Antiqua" w:cs="Times New Roman"/>
        </w:rPr>
      </w:pPr>
      <w:r w:rsidRPr="00B2059A">
        <w:rPr>
          <w:rFonts w:ascii="Book Antiqua" w:hAnsi="Book Antiqua" w:cs="Times New Roman"/>
        </w:rPr>
        <w:t xml:space="preserve">Assessment of liver fibrosis in chronic hepatitis B (CHB) patients is crucial </w:t>
      </w:r>
      <w:r w:rsidR="00061665">
        <w:rPr>
          <w:rFonts w:ascii="Book Antiqua" w:hAnsi="Book Antiqua" w:cs="Times New Roman"/>
        </w:rPr>
        <w:t>as</w:t>
      </w:r>
      <w:r w:rsidRPr="00B2059A">
        <w:rPr>
          <w:rFonts w:ascii="Book Antiqua" w:hAnsi="Book Antiqua" w:cs="Times New Roman"/>
        </w:rPr>
        <w:t xml:space="preserve"> different antiviral therap</w:t>
      </w:r>
      <w:r w:rsidR="00061665">
        <w:rPr>
          <w:rFonts w:ascii="Book Antiqua" w:hAnsi="Book Antiqua" w:cs="Times New Roman"/>
        </w:rPr>
        <w:t>ies</w:t>
      </w:r>
      <w:r w:rsidRPr="00B2059A">
        <w:rPr>
          <w:rFonts w:ascii="Book Antiqua" w:hAnsi="Book Antiqua" w:cs="Times New Roman"/>
        </w:rPr>
        <w:t xml:space="preserve"> </w:t>
      </w:r>
      <w:r w:rsidR="00A46C48" w:rsidRPr="00B2059A">
        <w:rPr>
          <w:rFonts w:ascii="Book Antiqua" w:hAnsi="Book Antiqua" w:cs="Times New Roman"/>
        </w:rPr>
        <w:t xml:space="preserve">exist for </w:t>
      </w:r>
      <w:r w:rsidRPr="00B2059A">
        <w:rPr>
          <w:rFonts w:ascii="Book Antiqua" w:hAnsi="Book Antiqua" w:cs="Times New Roman"/>
        </w:rPr>
        <w:t xml:space="preserve">CHB patients </w:t>
      </w:r>
      <w:r w:rsidR="0019726D" w:rsidRPr="00B2059A">
        <w:rPr>
          <w:rFonts w:ascii="Book Antiqua" w:hAnsi="Book Antiqua" w:cs="Times New Roman"/>
        </w:rPr>
        <w:t>with</w:t>
      </w:r>
      <w:r w:rsidR="00CD4C43" w:rsidRPr="00B2059A">
        <w:rPr>
          <w:rFonts w:ascii="Book Antiqua" w:hAnsi="Book Antiqua" w:cs="Times New Roman"/>
        </w:rPr>
        <w:t xml:space="preserve"> or</w:t>
      </w:r>
      <w:r w:rsidR="0019726D" w:rsidRPr="00B2059A">
        <w:rPr>
          <w:rFonts w:ascii="Book Antiqua" w:hAnsi="Book Antiqua" w:cs="Times New Roman"/>
        </w:rPr>
        <w:t xml:space="preserve"> </w:t>
      </w:r>
      <w:r w:rsidRPr="00B2059A">
        <w:rPr>
          <w:rFonts w:ascii="Book Antiqua" w:hAnsi="Book Antiqua" w:cs="Times New Roman"/>
        </w:rPr>
        <w:t>without significant liver fibrosis</w:t>
      </w:r>
      <w:r w:rsidR="001F4645" w:rsidRPr="00B2059A">
        <w:rPr>
          <w:rFonts w:ascii="Book Antiqua" w:hAnsi="Book Antiqua" w:cs="Times New Roman"/>
        </w:rPr>
        <w:t>.</w:t>
      </w:r>
      <w:bookmarkEnd w:id="93"/>
      <w:bookmarkEnd w:id="94"/>
      <w:r w:rsidR="001F4645" w:rsidRPr="00B2059A">
        <w:rPr>
          <w:rFonts w:ascii="Book Antiqua" w:hAnsi="Book Antiqua" w:cs="Times New Roman"/>
        </w:rPr>
        <w:t xml:space="preserve"> </w:t>
      </w:r>
      <w:r w:rsidR="009D0DE1" w:rsidRPr="00B2059A">
        <w:rPr>
          <w:rFonts w:ascii="Book Antiqua" w:hAnsi="Book Antiqua" w:cs="Times New Roman"/>
        </w:rPr>
        <w:t>Precise e</w:t>
      </w:r>
      <w:r w:rsidRPr="00B2059A">
        <w:rPr>
          <w:rFonts w:ascii="Book Antiqua" w:hAnsi="Book Antiqua" w:cs="Times New Roman"/>
        </w:rPr>
        <w:t>valuati</w:t>
      </w:r>
      <w:r w:rsidR="009D0DE1" w:rsidRPr="00B2059A">
        <w:rPr>
          <w:rFonts w:ascii="Book Antiqua" w:hAnsi="Book Antiqua" w:cs="Times New Roman"/>
        </w:rPr>
        <w:t>on of</w:t>
      </w:r>
      <w:r w:rsidRPr="00B2059A">
        <w:rPr>
          <w:rFonts w:ascii="Book Antiqua" w:hAnsi="Book Antiqua" w:cs="Times New Roman"/>
        </w:rPr>
        <w:t xml:space="preserve"> </w:t>
      </w:r>
      <w:r w:rsidR="00A46C48" w:rsidRPr="00B2059A">
        <w:rPr>
          <w:rFonts w:ascii="Book Antiqua" w:hAnsi="Book Antiqua" w:cs="Times New Roman"/>
        </w:rPr>
        <w:t xml:space="preserve">the </w:t>
      </w:r>
      <w:r w:rsidRPr="00B2059A">
        <w:rPr>
          <w:rFonts w:ascii="Book Antiqua" w:hAnsi="Book Antiqua" w:cs="Times New Roman"/>
        </w:rPr>
        <w:t xml:space="preserve">liver fibrosis </w:t>
      </w:r>
      <w:r w:rsidR="00873FD4" w:rsidRPr="00B2059A">
        <w:rPr>
          <w:rFonts w:ascii="Book Antiqua" w:hAnsi="Book Antiqua" w:cs="Times New Roman"/>
        </w:rPr>
        <w:t>stage</w:t>
      </w:r>
      <w:r w:rsidR="00ED53DE" w:rsidRPr="00B2059A">
        <w:rPr>
          <w:rFonts w:ascii="Book Antiqua" w:hAnsi="Book Antiqua" w:cs="Times New Roman"/>
        </w:rPr>
        <w:t xml:space="preserve"> </w:t>
      </w:r>
      <w:r w:rsidRPr="00B2059A">
        <w:rPr>
          <w:rFonts w:ascii="Book Antiqua" w:hAnsi="Book Antiqua" w:cs="Times New Roman"/>
        </w:rPr>
        <w:t xml:space="preserve">before </w:t>
      </w:r>
      <w:r w:rsidR="006022F2" w:rsidRPr="00B2059A">
        <w:rPr>
          <w:rFonts w:ascii="Book Antiqua" w:hAnsi="Book Antiqua" w:cs="Times New Roman"/>
        </w:rPr>
        <w:t>initiat</w:t>
      </w:r>
      <w:r w:rsidR="00A46C48" w:rsidRPr="00B2059A">
        <w:rPr>
          <w:rFonts w:ascii="Book Antiqua" w:hAnsi="Book Antiqua" w:cs="Times New Roman"/>
        </w:rPr>
        <w:t>ing</w:t>
      </w:r>
      <w:r w:rsidR="006022F2" w:rsidRPr="00B2059A">
        <w:rPr>
          <w:rFonts w:ascii="Book Antiqua" w:hAnsi="Book Antiqua" w:cs="Times New Roman"/>
        </w:rPr>
        <w:t xml:space="preserve"> </w:t>
      </w:r>
      <w:r w:rsidRPr="00B2059A">
        <w:rPr>
          <w:rFonts w:ascii="Book Antiqua" w:hAnsi="Book Antiqua" w:cs="Times New Roman"/>
        </w:rPr>
        <w:t>treatment</w:t>
      </w:r>
      <w:r w:rsidR="00A46C48" w:rsidRPr="00B2059A">
        <w:rPr>
          <w:rFonts w:ascii="Book Antiqua" w:hAnsi="Book Antiqua" w:cs="Times New Roman"/>
        </w:rPr>
        <w:t xml:space="preserve"> is important </w:t>
      </w:r>
      <w:r w:rsidRPr="00B2059A">
        <w:rPr>
          <w:rFonts w:ascii="Book Antiqua" w:hAnsi="Book Antiqua" w:cs="Times New Roman"/>
        </w:rPr>
        <w:t>in treatment-</w:t>
      </w:r>
      <w:r w:rsidR="00931754" w:rsidRPr="00B2059A">
        <w:rPr>
          <w:rFonts w:ascii="Book Antiqua" w:hAnsi="Book Antiqua" w:cs="Times New Roman"/>
        </w:rPr>
        <w:t>naive</w:t>
      </w:r>
      <w:r w:rsidRPr="00B2059A">
        <w:rPr>
          <w:rFonts w:ascii="Book Antiqua" w:hAnsi="Book Antiqua" w:cs="Times New Roman"/>
        </w:rPr>
        <w:t xml:space="preserve"> CHB </w:t>
      </w:r>
      <w:proofErr w:type="gramStart"/>
      <w:r w:rsidRPr="00B2059A">
        <w:rPr>
          <w:rFonts w:ascii="Book Antiqua" w:hAnsi="Book Antiqua" w:cs="Times New Roman"/>
        </w:rPr>
        <w:t>patients</w:t>
      </w:r>
      <w:proofErr w:type="gramEnd"/>
      <w:r w:rsidR="004F4830" w:rsidRPr="00B2059A">
        <w:rPr>
          <w:rFonts w:ascii="Book Antiqua" w:hAnsi="Book Antiqua" w:cs="Times New Roman"/>
        </w:rPr>
        <w:fldChar w:fldCharType="begin">
          <w:fldData xml:space="preserve">PEVuZE5vdGU+PENpdGU+PEF1dGhvcj5UZXJyYXVsdDwvQXV0aG9yPjxZZWFyPjIwMTg8L1llYXI+
PFJlY051bT4zPC9SZWNOdW0+PERpc3BsYXlUZXh0PjxzdHlsZSBmYWNlPSJzdXBlcnNjcmlwdCI+
WzFdPC9zdHlsZT48L0Rpc3BsYXlUZXh0PjxyZWNvcmQ+PHJlYy1udW1iZXI+MzwvcmVjLW51bWJl
cj48Zm9yZWlnbi1rZXlzPjxrZXkgYXBwPSJFTiIgZGItaWQ9ImFmZHZwOXd6dnJhczV6ZXp2NXB2
MnJlamZzczBmdHRzd2V6ZiIgdGltZXN0YW1wPSIxNTY1NDg2NjQ2Ij4z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dXJsPmh0dHBzOi8vd3d3Lm5jYmkubmxtLm5paC5nb3YvcG1jL2FydGljbGVzL1BNQzU5NzU5NTgv
cGRmL25paG1zOTU3MjUzLnBkZjwvdXJsPjwvcmVsYXRlZC11cmxzPjwvdXJscz48ZWxlY3Ryb25p
Yy1yZXNvdXJjZS1udW0+MTAuMTAwMi9oZXAuMjk4MDA8L2VsZWN0cm9uaWMtcmVzb3VyY2UtbnVt
PjwvcmVjb3JkPjwvQ2l0ZT48L0VuZE5vdGU+AG==
</w:fldData>
        </w:fldChar>
      </w:r>
      <w:r w:rsidR="004F4830" w:rsidRPr="00B2059A">
        <w:rPr>
          <w:rFonts w:ascii="Book Antiqua" w:hAnsi="Book Antiqua" w:cs="Times New Roman"/>
        </w:rPr>
        <w:instrText xml:space="preserve"> ADDIN EN.CITE </w:instrText>
      </w:r>
      <w:r w:rsidR="004F4830" w:rsidRPr="00B2059A">
        <w:rPr>
          <w:rFonts w:ascii="Book Antiqua" w:hAnsi="Book Antiqua" w:cs="Times New Roman"/>
        </w:rPr>
        <w:fldChar w:fldCharType="begin">
          <w:fldData xml:space="preserve">PEVuZE5vdGU+PENpdGU+PEF1dGhvcj5UZXJyYXVsdDwvQXV0aG9yPjxZZWFyPjIwMTg8L1llYXI+
PFJlY051bT4zPC9SZWNOdW0+PERpc3BsYXlUZXh0PjxzdHlsZSBmYWNlPSJzdXBlcnNjcmlwdCI+
WzFdPC9zdHlsZT48L0Rpc3BsYXlUZXh0PjxyZWNvcmQ+PHJlYy1udW1iZXI+MzwvcmVjLW51bWJl
cj48Zm9yZWlnbi1rZXlzPjxrZXkgYXBwPSJFTiIgZGItaWQ9ImFmZHZwOXd6dnJhczV6ZXp2NXB2
MnJlamZzczBmdHRzd2V6ZiIgdGltZXN0YW1wPSIxNTY1NDg2NjQ2Ij4z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dXJsPmh0dHBzOi8vd3d3Lm5jYmkubmxtLm5paC5nb3YvcG1jL2FydGljbGVzL1BNQzU5NzU5NTgv
cGRmL25paG1zOTU3MjUzLnBkZjwvdXJsPjwvcmVsYXRlZC11cmxzPjwvdXJscz48ZWxlY3Ryb25p
Yy1yZXNvdXJjZS1udW0+MTAuMTAwMi9oZXAuMjk4MDA8L2VsZWN0cm9uaWMtcmVzb3VyY2UtbnVt
PjwvcmVjb3JkPjwvQ2l0ZT48L0VuZE5vdGU+AG==
</w:fldData>
        </w:fldChar>
      </w:r>
      <w:r w:rsidR="004F4830" w:rsidRPr="00B2059A">
        <w:rPr>
          <w:rFonts w:ascii="Book Antiqua" w:hAnsi="Book Antiqua" w:cs="Times New Roman"/>
        </w:rPr>
        <w:instrText xml:space="preserve"> ADDIN EN.CITE.DATA </w:instrText>
      </w:r>
      <w:r w:rsidR="004F4830" w:rsidRPr="00B2059A">
        <w:rPr>
          <w:rFonts w:ascii="Book Antiqua" w:hAnsi="Book Antiqua" w:cs="Times New Roman"/>
        </w:rPr>
      </w:r>
      <w:r w:rsidR="004F4830" w:rsidRPr="00B2059A">
        <w:rPr>
          <w:rFonts w:ascii="Book Antiqua" w:hAnsi="Book Antiqua" w:cs="Times New Roman"/>
        </w:rPr>
        <w:fldChar w:fldCharType="end"/>
      </w:r>
      <w:r w:rsidR="004F4830" w:rsidRPr="00B2059A">
        <w:rPr>
          <w:rFonts w:ascii="Book Antiqua" w:hAnsi="Book Antiqua" w:cs="Times New Roman"/>
        </w:rPr>
      </w:r>
      <w:r w:rsidR="004F4830" w:rsidRPr="00B2059A">
        <w:rPr>
          <w:rFonts w:ascii="Book Antiqua" w:hAnsi="Book Antiqua" w:cs="Times New Roman"/>
        </w:rPr>
        <w:fldChar w:fldCharType="separate"/>
      </w:r>
      <w:bookmarkStart w:id="97" w:name="OLE_LINK125"/>
      <w:bookmarkStart w:id="98" w:name="OLE_LINK124"/>
      <w:r w:rsidR="004F4830" w:rsidRPr="00B2059A">
        <w:rPr>
          <w:rFonts w:ascii="Book Antiqua" w:hAnsi="Book Antiqua" w:cs="Times New Roman"/>
          <w:noProof/>
          <w:vertAlign w:val="superscript"/>
        </w:rPr>
        <w:t>[1</w:t>
      </w:r>
      <w:bookmarkEnd w:id="97"/>
      <w:bookmarkEnd w:id="98"/>
      <w:r w:rsidR="004F4830" w:rsidRPr="00B2059A">
        <w:rPr>
          <w:rFonts w:ascii="Book Antiqua" w:hAnsi="Book Antiqua" w:cs="Times New Roman"/>
          <w:noProof/>
          <w:vertAlign w:val="superscript"/>
        </w:rPr>
        <w:t>]</w:t>
      </w:r>
      <w:r w:rsidR="004F4830" w:rsidRPr="00B2059A">
        <w:rPr>
          <w:rFonts w:ascii="Book Antiqua" w:hAnsi="Book Antiqua" w:cs="Times New Roman"/>
        </w:rPr>
        <w:fldChar w:fldCharType="end"/>
      </w:r>
      <w:r w:rsidR="000F074D" w:rsidRPr="00B2059A">
        <w:rPr>
          <w:rFonts w:ascii="Book Antiqua" w:hAnsi="Book Antiqua" w:cs="Times New Roman"/>
        </w:rPr>
        <w:t>.</w:t>
      </w:r>
      <w:r w:rsidRPr="00B2059A">
        <w:rPr>
          <w:rFonts w:ascii="Book Antiqua" w:hAnsi="Book Antiqua" w:cs="Times New Roman"/>
        </w:rPr>
        <w:t xml:space="preserve"> Liver biopsy is currently c</w:t>
      </w:r>
      <w:r w:rsidR="00061665">
        <w:rPr>
          <w:rFonts w:ascii="Book Antiqua" w:hAnsi="Book Antiqua" w:cs="Times New Roman"/>
        </w:rPr>
        <w:t>arried out to</w:t>
      </w:r>
      <w:r w:rsidRPr="00B2059A">
        <w:rPr>
          <w:rFonts w:ascii="Book Antiqua" w:hAnsi="Book Antiqua" w:cs="Times New Roman"/>
        </w:rPr>
        <w:t xml:space="preserve"> evaluat</w:t>
      </w:r>
      <w:r w:rsidR="00061665">
        <w:rPr>
          <w:rFonts w:ascii="Book Antiqua" w:hAnsi="Book Antiqua" w:cs="Times New Roman"/>
        </w:rPr>
        <w:t>e</w:t>
      </w:r>
      <w:r w:rsidRPr="00B2059A">
        <w:rPr>
          <w:rFonts w:ascii="Book Antiqua" w:hAnsi="Book Antiqua" w:cs="Times New Roman"/>
        </w:rPr>
        <w:t xml:space="preserve"> liver fibrosis</w:t>
      </w:r>
      <w:r w:rsidR="00AE43AC" w:rsidRPr="00B2059A">
        <w:rPr>
          <w:rFonts w:ascii="Book Antiqua" w:hAnsi="Book Antiqua" w:cs="Times New Roman"/>
        </w:rPr>
        <w:t xml:space="preserve"> stage</w:t>
      </w:r>
      <w:r w:rsidR="004F4830" w:rsidRPr="00B2059A">
        <w:rPr>
          <w:rFonts w:ascii="Book Antiqua" w:hAnsi="Book Antiqua" w:cs="Times New Roman"/>
        </w:rPr>
        <w:fldChar w:fldCharType="begin"/>
      </w:r>
      <w:r w:rsidR="004F4830" w:rsidRPr="00B2059A">
        <w:rPr>
          <w:rFonts w:ascii="Book Antiqua" w:hAnsi="Book Antiqua" w:cs="Times New Roman"/>
        </w:rPr>
        <w:instrText xml:space="preserve"> ADDIN EN.CITE &lt;EndNote&gt;&lt;Cite&gt;&lt;Author&gt;Bravo&lt;/Author&gt;&lt;Year&gt;2001&lt;/Year&gt;&lt;RecNum&gt;528&lt;/RecNum&gt;&lt;DisplayText&gt;&lt;style face="superscript"&gt;[2]&lt;/style&gt;&lt;/DisplayText&gt;&lt;record&gt;&lt;rec-number&gt;528&lt;/rec-number&gt;&lt;foreign-keys&gt;&lt;key app="EN" db-id="afdvp9wzvras5zezv5pv2rejfss0fttswezf" timestamp="1570450187"&gt;528&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edition&gt;2001/02/15&lt;/edition&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related-urls&gt;&lt;/urls&gt;&lt;electronic-resource-num&gt;10.1056/NEJM200102153440706&lt;/electronic-resource-num&gt;&lt;/record&gt;&lt;/Cite&gt;&lt;/EndNote&gt;</w:instrText>
      </w:r>
      <w:r w:rsidR="004F4830" w:rsidRPr="00B2059A">
        <w:rPr>
          <w:rFonts w:ascii="Book Antiqua" w:hAnsi="Book Antiqua" w:cs="Times New Roman"/>
        </w:rPr>
        <w:fldChar w:fldCharType="separate"/>
      </w:r>
      <w:r w:rsidR="004F4830" w:rsidRPr="00B2059A">
        <w:rPr>
          <w:rFonts w:ascii="Book Antiqua" w:hAnsi="Book Antiqua" w:cs="Times New Roman"/>
          <w:noProof/>
          <w:vertAlign w:val="superscript"/>
        </w:rPr>
        <w:t>[2]</w:t>
      </w:r>
      <w:r w:rsidR="004F4830" w:rsidRPr="00B2059A">
        <w:rPr>
          <w:rFonts w:ascii="Book Antiqua" w:hAnsi="Book Antiqua" w:cs="Times New Roman"/>
        </w:rPr>
        <w:fldChar w:fldCharType="end"/>
      </w:r>
      <w:r w:rsidR="000F074D" w:rsidRPr="00B2059A">
        <w:rPr>
          <w:rFonts w:ascii="Book Antiqua" w:hAnsi="Book Antiqua" w:cs="Times New Roman"/>
        </w:rPr>
        <w:t>.</w:t>
      </w:r>
      <w:r w:rsidRPr="00B2059A">
        <w:rPr>
          <w:rFonts w:ascii="Book Antiqua" w:hAnsi="Book Antiqua" w:cs="Times New Roman"/>
        </w:rPr>
        <w:t xml:space="preserve"> However, </w:t>
      </w:r>
      <w:r w:rsidR="00767213" w:rsidRPr="00B2059A">
        <w:rPr>
          <w:rFonts w:ascii="Book Antiqua" w:hAnsi="Book Antiqua" w:cs="Times New Roman"/>
        </w:rPr>
        <w:t xml:space="preserve">liver biopsy </w:t>
      </w:r>
      <w:r w:rsidR="00A46C48" w:rsidRPr="00B2059A">
        <w:rPr>
          <w:rFonts w:ascii="Book Antiqua" w:hAnsi="Book Antiqua" w:cs="Times New Roman"/>
        </w:rPr>
        <w:t xml:space="preserve">is </w:t>
      </w:r>
      <w:r w:rsidR="00767213" w:rsidRPr="00B2059A">
        <w:rPr>
          <w:rFonts w:ascii="Book Antiqua" w:hAnsi="Book Antiqua" w:cs="Times New Roman"/>
        </w:rPr>
        <w:t xml:space="preserve">limited </w:t>
      </w:r>
      <w:r w:rsidR="00061665">
        <w:rPr>
          <w:rFonts w:ascii="Book Antiqua" w:hAnsi="Book Antiqua" w:cs="Times New Roman"/>
        </w:rPr>
        <w:t>due to</w:t>
      </w:r>
      <w:r w:rsidR="00767213" w:rsidRPr="00B2059A">
        <w:rPr>
          <w:rFonts w:ascii="Book Antiqua" w:hAnsi="Book Antiqua" w:cs="Times New Roman"/>
        </w:rPr>
        <w:t xml:space="preserve"> </w:t>
      </w:r>
      <w:r w:rsidR="008B6826" w:rsidRPr="00B2059A">
        <w:rPr>
          <w:rFonts w:ascii="Book Antiqua" w:hAnsi="Book Antiqua" w:cs="Times New Roman"/>
        </w:rPr>
        <w:t xml:space="preserve">complications </w:t>
      </w:r>
      <w:r w:rsidR="00A46C48" w:rsidRPr="00B2059A">
        <w:rPr>
          <w:rFonts w:ascii="Book Antiqua" w:hAnsi="Book Antiqua" w:cs="Times New Roman"/>
        </w:rPr>
        <w:t xml:space="preserve">that occur </w:t>
      </w:r>
      <w:proofErr w:type="gramStart"/>
      <w:r w:rsidR="008B6826" w:rsidRPr="00B2059A">
        <w:rPr>
          <w:rFonts w:ascii="Book Antiqua" w:hAnsi="Book Antiqua" w:cs="Times New Roman"/>
        </w:rPr>
        <w:t>after</w:t>
      </w:r>
      <w:r w:rsidR="00A46C48" w:rsidRPr="00B2059A">
        <w:rPr>
          <w:rFonts w:ascii="Book Antiqua" w:hAnsi="Book Antiqua" w:cs="Times New Roman"/>
        </w:rPr>
        <w:t>ward</w:t>
      </w:r>
      <w:proofErr w:type="gramEnd"/>
      <w:r w:rsidR="008B6826" w:rsidRPr="00B2059A">
        <w:rPr>
          <w:rFonts w:ascii="Book Antiqua" w:hAnsi="Book Antiqua" w:cs="Times New Roman"/>
        </w:rPr>
        <w:fldChar w:fldCharType="begin">
          <w:fldData xml:space="preserve">PEVuZE5vdGU+PENpdGU+PEF1dGhvcj5Sb2NrZXk8L0F1dGhvcj48WWVhcj4yMDA5PC9ZZWFyPjxS
ZWNOdW0+MzExPC9SZWNOdW0+PERpc3BsYXlUZXh0PjxzdHlsZSBmYWNlPSJzdXBlcnNjcmlwdCI+
WzNdPC9zdHlsZT48L0Rpc3BsYXlUZXh0PjxyZWNvcmQ+PHJlYy1udW1iZXI+MzExPC9yZWMtbnVt
YmVyPjxmb3JlaWduLWtleXM+PGtleSBhcHA9IkVOIiBkYi1pZD0iYWZkdnA5d3p2cmFzNXplenY1
cHYycmVqZnNzMGZ0dHN3ZXpmIiB0aW1lc3RhbXA9IjE1NjU1MzQ1NTIiPjMxMTwva2V5PjwvZm9y
ZWlnbi1rZXlzPjxyZWYtdHlwZSBuYW1lPSJKb3VybmFsIEFydGljbGUiPjE3PC9yZWYtdHlwZT48
Y29udHJpYnV0b3JzPjxhdXRob3JzPjxhdXRob3I+Um9ja2V5LCBELiBDLjwvYXV0aG9yPjxhdXRo
b3I+Q2FsZHdlbGwsIFMuIEguPC9hdXRob3I+PGF1dGhvcj5Hb29kbWFuLCBaLiBELjwvYXV0aG9y
PjxhdXRob3I+TmVsc29uLCBSLiBDLjwvYXV0aG9yPjxhdXRob3I+U21pdGgsIEEuIEQuPC9hdXRo
b3I+PC9hdXRob3JzPjwvY29udHJpYnV0b3JzPjxhdXRoLWFkZHJlc3M+VW5pdiBUZXhhcyBTVyBN
ZWQgQ3RyIERhbGxhcywgRGl2IERpZ2VzdCAmYW1wOyBMaXZlciBEaXMsIERhbGxhcywgVFggNzUz
OTAgVVNBJiN4RDtVbml2IFZpcmdpbmlhLCBEaXYgR2FzdHJvZW50ZXJvbCwgQ2hhcmxvdHRlc3Zp
bGxlLCBWQSBVU0EmI3hEO0FybWVkIEZvcmNlcyBJbnN0IFBhdGhvbCwgV2FzaGluZ3RvbiwgREMg
MjAzMDYgVVNBJiN4RDtEdWtlIFVuaXYsIE1lZCBDdHIsIERlcHQgUmFkaW9sLCBEdXJoYW0sIE5D
IDI3NzEwIFVTQSYjeEQ7RHVrZSBVbml2LCBNZWQgQ3RyLCBEZXB0IE1lZCwgRGl2IEdhc3Ryb2Vu
dGVyb2wsIER1cmhhbSwgTkMgMjc3MTAgVVNBPC9hdXRoLWFkZHJlc3M+PHRpdGxlcz48dGl0bGU+
TGl2ZXIgQmlvcHN5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xMDE3LTEwNDQ8L3BhZ2VzPjx2b2x1bWU+NDk8L3ZvbHVtZT48bnVtYmVy
PjM8L251bWJlcj48a2V5d29yZHM+PGtleXdvcmQ+Y2hyb25pYyBoZXBhdGl0aXMtYzwva2V5d29y
ZD48a2V5d29yZD5pbnRlcm5hdGlvbmFsIG5vcm1hbGl6ZWQgcmF0aW88L2tleXdvcmQ+PGtleXdv
cmQ+cHJpbWFyeSBiaWxpYXJ5LWNpcnJob3Npczwva2V5d29yZD48a2V5d29yZD5uZWVkbGUgdHJh
Y3QgaW1wbGFudGF0aW9uPC9rZXl3b3JkPjxrZXl3b3JkPmNocm9uaWMgYWN0aXZlIGhlcGF0aXRp
czwva2V5d29yZD48a2V5d29yZD5jaHJvbmljIHZpcmFsLWhlcGF0aXRpczwva2V5d29yZD48a2V5
d29yZD5oZXBhdG9jZWxsdWxhci1jYXJjaW5vbWE8L2tleXdvcmQ+PGtleXdvcmQ+Y3J5cHRvZ2Vu
aWMgY2lycmhvc2lzPC9rZXl3b3JkPjxrZXl3b3JkPnByb3Rocm9tYmluIHRpbWU8L2tleXdvcmQ+
PGtleXdvcmQ+YmxlZWRpbmctdGltZTwva2V5d29yZD48L2tleXdvcmRzPjxkYXRlcz48eWVhcj4y
MDA5PC95ZWFyPjxwdWItZGF0ZXM+PGRhdGU+TWFyPC9kYXRlPjwvcHViLWRhdGVzPjwvZGF0ZXM+
PGlzYm4+MDI3MC05MTM5PC9pc2JuPjxhY2Nlc3Npb24tbnVtPldPUzowMDAyNjM4MTcwMDAwMzU8
L2FjY2Vzc2lvbi1udW0+PHVybHM+PHJlbGF0ZWQtdXJscz48dXJsPiZsdDtHbyB0byBJU0kmZ3Q7
Oi8vV09TOjAwMDI2MzgxNzAwMDAzNTwvdXJsPjx1cmw+aHR0cHM6Ly9hYXNsZHB1YnMub25saW5l
bGlicmFyeS53aWxleS5jb20vZG9pL2Z1bGwvMTAuMTAwMi9oZXAuMjI3NDI8L3VybD48L3JlbGF0
ZWQtdXJscz48L3VybHM+PGVsZWN0cm9uaWMtcmVzb3VyY2UtbnVtPjEwLjEwMDIvaGVwLjIyNzQy
PC9lbGVjdHJvbmljLXJlc291cmNlLW51bT48bGFuZ3VhZ2U+RW5nbGlzaDwvbGFuZ3VhZ2U+PC9y
ZWNvcmQ+PC9DaXRlPjwvRW5kTm90ZT4A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Sb2NrZXk8L0F1dGhvcj48WWVhcj4yMDA5PC9ZZWFyPjxS
ZWNOdW0+MzExPC9SZWNOdW0+PERpc3BsYXlUZXh0PjxzdHlsZSBmYWNlPSJzdXBlcnNjcmlwdCI+
WzNdPC9zdHlsZT48L0Rpc3BsYXlUZXh0PjxyZWNvcmQ+PHJlYy1udW1iZXI+MzExPC9yZWMtbnVt
YmVyPjxmb3JlaWduLWtleXM+PGtleSBhcHA9IkVOIiBkYi1pZD0iYWZkdnA5d3p2cmFzNXplenY1
cHYycmVqZnNzMGZ0dHN3ZXpmIiB0aW1lc3RhbXA9IjE1NjU1MzQ1NTIiPjMxMTwva2V5PjwvZm9y
ZWlnbi1rZXlzPjxyZWYtdHlwZSBuYW1lPSJKb3VybmFsIEFydGljbGUiPjE3PC9yZWYtdHlwZT48
Y29udHJpYnV0b3JzPjxhdXRob3JzPjxhdXRob3I+Um9ja2V5LCBELiBDLjwvYXV0aG9yPjxhdXRo
b3I+Q2FsZHdlbGwsIFMuIEguPC9hdXRob3I+PGF1dGhvcj5Hb29kbWFuLCBaLiBELjwvYXV0aG9y
PjxhdXRob3I+TmVsc29uLCBSLiBDLjwvYXV0aG9yPjxhdXRob3I+U21pdGgsIEEuIEQuPC9hdXRo
b3I+PC9hdXRob3JzPjwvY29udHJpYnV0b3JzPjxhdXRoLWFkZHJlc3M+VW5pdiBUZXhhcyBTVyBN
ZWQgQ3RyIERhbGxhcywgRGl2IERpZ2VzdCAmYW1wOyBMaXZlciBEaXMsIERhbGxhcywgVFggNzUz
OTAgVVNBJiN4RDtVbml2IFZpcmdpbmlhLCBEaXYgR2FzdHJvZW50ZXJvbCwgQ2hhcmxvdHRlc3Zp
bGxlLCBWQSBVU0EmI3hEO0FybWVkIEZvcmNlcyBJbnN0IFBhdGhvbCwgV2FzaGluZ3RvbiwgREMg
MjAzMDYgVVNBJiN4RDtEdWtlIFVuaXYsIE1lZCBDdHIsIERlcHQgUmFkaW9sLCBEdXJoYW0sIE5D
IDI3NzEwIFVTQSYjeEQ7RHVrZSBVbml2LCBNZWQgQ3RyLCBEZXB0IE1lZCwgRGl2IEdhc3Ryb2Vu
dGVyb2wsIER1cmhhbSwgTkMgMjc3MTAgVVNBPC9hdXRoLWFkZHJlc3M+PHRpdGxlcz48dGl0bGU+
TGl2ZXIgQmlvcHN5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xMDE3LTEwNDQ8L3BhZ2VzPjx2b2x1bWU+NDk8L3ZvbHVtZT48bnVtYmVy
PjM8L251bWJlcj48a2V5d29yZHM+PGtleXdvcmQ+Y2hyb25pYyBoZXBhdGl0aXMtYzwva2V5d29y
ZD48a2V5d29yZD5pbnRlcm5hdGlvbmFsIG5vcm1hbGl6ZWQgcmF0aW88L2tleXdvcmQ+PGtleXdv
cmQ+cHJpbWFyeSBiaWxpYXJ5LWNpcnJob3Npczwva2V5d29yZD48a2V5d29yZD5uZWVkbGUgdHJh
Y3QgaW1wbGFudGF0aW9uPC9rZXl3b3JkPjxrZXl3b3JkPmNocm9uaWMgYWN0aXZlIGhlcGF0aXRp
czwva2V5d29yZD48a2V5d29yZD5jaHJvbmljIHZpcmFsLWhlcGF0aXRpczwva2V5d29yZD48a2V5
d29yZD5oZXBhdG9jZWxsdWxhci1jYXJjaW5vbWE8L2tleXdvcmQ+PGtleXdvcmQ+Y3J5cHRvZ2Vu
aWMgY2lycmhvc2lzPC9rZXl3b3JkPjxrZXl3b3JkPnByb3Rocm9tYmluIHRpbWU8L2tleXdvcmQ+
PGtleXdvcmQ+YmxlZWRpbmctdGltZTwva2V5d29yZD48L2tleXdvcmRzPjxkYXRlcz48eWVhcj4y
MDA5PC95ZWFyPjxwdWItZGF0ZXM+PGRhdGU+TWFyPC9kYXRlPjwvcHViLWRhdGVzPjwvZGF0ZXM+
PGlzYm4+MDI3MC05MTM5PC9pc2JuPjxhY2Nlc3Npb24tbnVtPldPUzowMDAyNjM4MTcwMDAwMzU8
L2FjY2Vzc2lvbi1udW0+PHVybHM+PHJlbGF0ZWQtdXJscz48dXJsPiZsdDtHbyB0byBJU0kmZ3Q7
Oi8vV09TOjAwMDI2MzgxNzAwMDAzNTwvdXJsPjx1cmw+aHR0cHM6Ly9hYXNsZHB1YnMub25saW5l
bGlicmFyeS53aWxleS5jb20vZG9pL2Z1bGwvMTAuMTAwMi9oZXAuMjI3NDI8L3VybD48L3JlbGF0
ZWQtdXJscz48L3VybHM+PGVsZWN0cm9uaWMtcmVzb3VyY2UtbnVtPjEwLjEwMDIvaGVwLjIyNzQy
PC9lbGVjdHJvbmljLXJlc291cmNlLW51bT48bGFuZ3VhZ2U+RW5nbGlzaDwvbGFuZ3VhZ2U+PC9y
ZWNvcmQ+PC9DaXRlPjwvRW5kTm90ZT4A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008B6826" w:rsidRPr="00B2059A">
        <w:rPr>
          <w:rFonts w:ascii="Book Antiqua" w:hAnsi="Book Antiqua" w:cs="Times New Roman"/>
        </w:rPr>
      </w:r>
      <w:r w:rsidR="008B6826" w:rsidRPr="00B2059A">
        <w:rPr>
          <w:rFonts w:ascii="Book Antiqua" w:hAnsi="Book Antiqua" w:cs="Times New Roman"/>
        </w:rPr>
        <w:fldChar w:fldCharType="separate"/>
      </w:r>
      <w:r w:rsidR="000C05B9" w:rsidRPr="00B2059A">
        <w:rPr>
          <w:rFonts w:ascii="Book Antiqua" w:hAnsi="Book Antiqua" w:cs="Times New Roman"/>
          <w:noProof/>
          <w:vertAlign w:val="superscript"/>
        </w:rPr>
        <w:t>[3]</w:t>
      </w:r>
      <w:r w:rsidR="008B6826" w:rsidRPr="00B2059A">
        <w:rPr>
          <w:rFonts w:ascii="Book Antiqua" w:hAnsi="Book Antiqua" w:cs="Times New Roman"/>
        </w:rPr>
        <w:fldChar w:fldCharType="end"/>
      </w:r>
      <w:r w:rsidR="004F4830">
        <w:rPr>
          <w:rFonts w:ascii="Book Antiqua" w:hAnsi="Book Antiqua" w:cs="Times New Roman" w:hint="eastAsia"/>
        </w:rPr>
        <w:t>,</w:t>
      </w:r>
      <w:r w:rsidRPr="00B2059A">
        <w:rPr>
          <w:rFonts w:ascii="Book Antiqua" w:hAnsi="Book Antiqua" w:cs="Times New Roman"/>
        </w:rPr>
        <w:t xml:space="preserve"> sampling error and the </w:t>
      </w:r>
      <w:r w:rsidR="00E9585A" w:rsidRPr="00B2059A">
        <w:rPr>
          <w:rFonts w:ascii="Book Antiqua" w:hAnsi="Book Antiqua" w:cs="Times New Roman"/>
        </w:rPr>
        <w:t xml:space="preserve">inability </w:t>
      </w:r>
      <w:r w:rsidR="00A46C48" w:rsidRPr="00B2059A">
        <w:rPr>
          <w:rFonts w:ascii="Book Antiqua" w:hAnsi="Book Antiqua" w:cs="Times New Roman"/>
        </w:rPr>
        <w:t xml:space="preserve">to </w:t>
      </w:r>
      <w:r w:rsidRPr="00B2059A">
        <w:rPr>
          <w:rFonts w:ascii="Book Antiqua" w:hAnsi="Book Antiqua" w:cs="Times New Roman"/>
        </w:rPr>
        <w:t>monitor</w:t>
      </w:r>
      <w:r w:rsidR="00A46C48" w:rsidRPr="00B2059A">
        <w:rPr>
          <w:rFonts w:ascii="Book Antiqua" w:hAnsi="Book Antiqua" w:cs="Times New Roman"/>
        </w:rPr>
        <w:t xml:space="preserve"> the process</w:t>
      </w:r>
      <w:r w:rsidR="008700BD" w:rsidRPr="00B2059A">
        <w:rPr>
          <w:rFonts w:ascii="Book Antiqua" w:hAnsi="Book Antiqua" w:cs="Times New Roman"/>
        </w:rPr>
        <w:t xml:space="preserve">. </w:t>
      </w:r>
      <w:r w:rsidR="00A46C48" w:rsidRPr="00B2059A">
        <w:rPr>
          <w:rFonts w:ascii="Book Antiqua" w:hAnsi="Book Antiqua" w:cs="Times New Roman"/>
        </w:rPr>
        <w:t xml:space="preserve">Therefore, </w:t>
      </w:r>
      <w:r w:rsidR="003C67CA" w:rsidRPr="00B2059A">
        <w:rPr>
          <w:rFonts w:ascii="Book Antiqua" w:hAnsi="Book Antiqua" w:cs="Times New Roman"/>
        </w:rPr>
        <w:t xml:space="preserve">noninvasive </w:t>
      </w:r>
      <w:r w:rsidR="006F4E22" w:rsidRPr="00B2059A">
        <w:rPr>
          <w:rFonts w:ascii="Book Antiqua" w:hAnsi="Book Antiqua" w:cs="Times New Roman"/>
        </w:rPr>
        <w:t xml:space="preserve">liver stiffness measurements (LSMs) </w:t>
      </w:r>
      <w:r w:rsidR="00A46C48" w:rsidRPr="00B2059A">
        <w:rPr>
          <w:rFonts w:ascii="Book Antiqua" w:hAnsi="Book Antiqua" w:cs="Times New Roman"/>
        </w:rPr>
        <w:t xml:space="preserve">are </w:t>
      </w:r>
      <w:r w:rsidRPr="00B2059A">
        <w:rPr>
          <w:rFonts w:ascii="Book Antiqua" w:hAnsi="Book Antiqua" w:cs="Times New Roman"/>
        </w:rPr>
        <w:t xml:space="preserve">more likely to be </w:t>
      </w:r>
      <w:r w:rsidR="00A46C48" w:rsidRPr="00B2059A">
        <w:rPr>
          <w:rFonts w:ascii="Book Antiqua" w:hAnsi="Book Antiqua" w:cs="Times New Roman"/>
        </w:rPr>
        <w:t xml:space="preserve">performed </w:t>
      </w:r>
      <w:r w:rsidR="00C6239E" w:rsidRPr="00B2059A">
        <w:rPr>
          <w:rFonts w:ascii="Book Antiqua" w:hAnsi="Book Antiqua" w:cs="Times New Roman"/>
        </w:rPr>
        <w:t xml:space="preserve">in CHB patients. </w:t>
      </w:r>
      <w:r w:rsidR="00A46C48" w:rsidRPr="00B2059A">
        <w:rPr>
          <w:rFonts w:ascii="Book Antiqua" w:hAnsi="Book Antiqua" w:cs="Times New Roman"/>
        </w:rPr>
        <w:t>These measurements are helpful</w:t>
      </w:r>
      <w:r w:rsidR="00C6239E" w:rsidRPr="00B2059A">
        <w:rPr>
          <w:rFonts w:ascii="Book Antiqua" w:hAnsi="Book Antiqua" w:cs="Times New Roman"/>
        </w:rPr>
        <w:t xml:space="preserve"> </w:t>
      </w:r>
      <w:r w:rsidR="00776686" w:rsidRPr="00B2059A">
        <w:rPr>
          <w:rFonts w:ascii="Book Antiqua" w:hAnsi="Book Antiqua" w:cs="Times New Roman"/>
        </w:rPr>
        <w:t>in</w:t>
      </w:r>
      <w:r w:rsidR="00C6239E" w:rsidRPr="00B2059A">
        <w:rPr>
          <w:rFonts w:ascii="Book Antiqua" w:hAnsi="Book Antiqua" w:cs="Times New Roman"/>
        </w:rPr>
        <w:t xml:space="preserve"> deciding </w:t>
      </w:r>
      <w:r w:rsidR="00A46C48" w:rsidRPr="00B2059A">
        <w:rPr>
          <w:rFonts w:ascii="Book Antiqua" w:hAnsi="Book Antiqua" w:cs="Times New Roman"/>
        </w:rPr>
        <w:t xml:space="preserve">whether to </w:t>
      </w:r>
      <w:r w:rsidR="00C6239E" w:rsidRPr="00B2059A">
        <w:rPr>
          <w:rFonts w:ascii="Book Antiqua" w:hAnsi="Book Antiqua" w:cs="Times New Roman"/>
        </w:rPr>
        <w:t>initiate antiviral therapy</w:t>
      </w:r>
      <w:r w:rsidR="00776686" w:rsidRPr="00B2059A">
        <w:rPr>
          <w:rFonts w:ascii="Book Antiqua" w:hAnsi="Book Antiqua" w:cs="Times New Roman"/>
        </w:rPr>
        <w:t xml:space="preserve"> for treatment-na</w:t>
      </w:r>
      <w:r w:rsidR="00A46C48" w:rsidRPr="00B2059A">
        <w:rPr>
          <w:rFonts w:ascii="Book Antiqua" w:hAnsi="Book Antiqua" w:cs="Times New Roman"/>
        </w:rPr>
        <w:t>i</w:t>
      </w:r>
      <w:r w:rsidR="00776686" w:rsidRPr="00B2059A">
        <w:rPr>
          <w:rFonts w:ascii="Book Antiqua" w:hAnsi="Book Antiqua" w:cs="Times New Roman"/>
        </w:rPr>
        <w:t>ve CHB patients</w:t>
      </w:r>
      <w:r w:rsidR="00C6239E" w:rsidRPr="00B2059A">
        <w:rPr>
          <w:rFonts w:ascii="Book Antiqua" w:hAnsi="Book Antiqua" w:cs="Times New Roman"/>
        </w:rPr>
        <w:t xml:space="preserve"> </w:t>
      </w:r>
      <w:r w:rsidR="00A46C48" w:rsidRPr="00B2059A">
        <w:rPr>
          <w:rFonts w:ascii="Book Antiqua" w:hAnsi="Book Antiqua" w:cs="Times New Roman"/>
        </w:rPr>
        <w:t>as well as</w:t>
      </w:r>
      <w:r w:rsidRPr="00B2059A">
        <w:rPr>
          <w:rFonts w:ascii="Book Antiqua" w:hAnsi="Book Antiqua" w:cs="Times New Roman"/>
        </w:rPr>
        <w:t xml:space="preserve"> </w:t>
      </w:r>
      <w:r w:rsidR="00776686" w:rsidRPr="00B2059A">
        <w:rPr>
          <w:rFonts w:ascii="Book Antiqua" w:hAnsi="Book Antiqua" w:cs="Times New Roman"/>
        </w:rPr>
        <w:t xml:space="preserve">for </w:t>
      </w:r>
      <w:r w:rsidR="00A46C48" w:rsidRPr="00B2059A">
        <w:rPr>
          <w:rFonts w:ascii="Book Antiqua" w:hAnsi="Book Antiqua" w:cs="Times New Roman"/>
        </w:rPr>
        <w:t xml:space="preserve">monitoring during </w:t>
      </w:r>
      <w:r w:rsidR="00C6239E" w:rsidRPr="00B2059A">
        <w:rPr>
          <w:rFonts w:ascii="Book Antiqua" w:hAnsi="Book Antiqua" w:cs="Times New Roman"/>
        </w:rPr>
        <w:t xml:space="preserve">the </w:t>
      </w:r>
      <w:r w:rsidR="00A46C48" w:rsidRPr="00B2059A">
        <w:rPr>
          <w:rFonts w:ascii="Book Antiqua" w:hAnsi="Book Antiqua" w:cs="Times New Roman"/>
        </w:rPr>
        <w:t>entire duration of</w:t>
      </w:r>
      <w:r w:rsidR="00C6239E" w:rsidRPr="00B2059A">
        <w:rPr>
          <w:rFonts w:ascii="Book Antiqua" w:hAnsi="Book Antiqua" w:cs="Times New Roman"/>
        </w:rPr>
        <w:t xml:space="preserve"> therapy and </w:t>
      </w:r>
      <w:r w:rsidR="00A46C48" w:rsidRPr="00B2059A">
        <w:rPr>
          <w:rFonts w:ascii="Book Antiqua" w:hAnsi="Book Antiqua" w:cs="Times New Roman"/>
        </w:rPr>
        <w:t xml:space="preserve">the </w:t>
      </w:r>
      <w:r w:rsidR="00C6239E" w:rsidRPr="00B2059A">
        <w:rPr>
          <w:rFonts w:ascii="Book Antiqua" w:hAnsi="Book Antiqua" w:cs="Times New Roman"/>
        </w:rPr>
        <w:t>follow-up period</w:t>
      </w:r>
      <w:r w:rsidR="003E1E9A" w:rsidRPr="00B2059A">
        <w:rPr>
          <w:rFonts w:ascii="Book Antiqua" w:hAnsi="Book Antiqua" w:cs="Times New Roman"/>
        </w:rPr>
        <w:t>.</w:t>
      </w:r>
    </w:p>
    <w:p w14:paraId="4C466E43" w14:textId="3CC3B949" w:rsidR="00A259C7" w:rsidRPr="00B2059A" w:rsidRDefault="000A51DF" w:rsidP="007B3CBE">
      <w:pPr>
        <w:adjustRightInd w:val="0"/>
        <w:snapToGrid w:val="0"/>
        <w:spacing w:line="360" w:lineRule="auto"/>
        <w:ind w:firstLineChars="100" w:firstLine="240"/>
        <w:jc w:val="both"/>
        <w:rPr>
          <w:rFonts w:ascii="Book Antiqua" w:hAnsi="Book Antiqua" w:cs="Times New Roman"/>
        </w:rPr>
      </w:pPr>
      <w:bookmarkStart w:id="99" w:name="OLE_LINK62"/>
      <w:r w:rsidRPr="00B2059A">
        <w:rPr>
          <w:rFonts w:ascii="Book Antiqua" w:hAnsi="Book Antiqua" w:cs="Times New Roman"/>
        </w:rPr>
        <w:t xml:space="preserve">Transient elastography (TE) is a noninvasive, valid, rapid, reproducible and widely used method </w:t>
      </w:r>
      <w:r w:rsidR="001210B8" w:rsidRPr="00B2059A">
        <w:rPr>
          <w:rFonts w:ascii="Book Antiqua" w:hAnsi="Book Antiqua" w:cs="Times New Roman"/>
        </w:rPr>
        <w:t xml:space="preserve">to evaluate </w:t>
      </w:r>
      <w:r w:rsidRPr="00B2059A">
        <w:rPr>
          <w:rFonts w:ascii="Book Antiqua" w:hAnsi="Book Antiqua" w:cs="Times New Roman"/>
        </w:rPr>
        <w:t xml:space="preserve">liver stiffness by measuring the velocity of elastic shear </w:t>
      </w:r>
      <w:r w:rsidR="00B9743E" w:rsidRPr="00B2059A">
        <w:rPr>
          <w:rFonts w:ascii="Book Antiqua" w:hAnsi="Book Antiqua" w:cs="Times New Roman"/>
        </w:rPr>
        <w:t>waves in the liver parenchyma</w:t>
      </w:r>
      <w:bookmarkEnd w:id="99"/>
      <w:r w:rsidR="00B9743E" w:rsidRPr="00B2059A">
        <w:rPr>
          <w:rFonts w:ascii="Book Antiqua" w:hAnsi="Book Antiqua" w:cs="Times New Roman"/>
        </w:rPr>
        <w:fldChar w:fldCharType="begin">
          <w:fldData xml:space="preserve">PEVuZE5vdGU+PENpdGU+PEF1dGhvcj5TYW5kcmluPC9BdXRob3I+PFllYXI+MjAwMzwvWWVhcj48
UmVjTnVtPjU0MTwvUmVjTnVtPjxEaXNwbGF5VGV4dD48c3R5bGUgZmFjZT0ic3VwZXJzY3JpcHQi
Pls0XTwvc3R5bGU+PC9EaXNwbGF5VGV4dD48cmVjb3JkPjxyZWMtbnVtYmVyPjU0MTwvcmVjLW51
bWJlcj48Zm9yZWlnbi1rZXlzPjxrZXkgYXBwPSJFTiIgZGItaWQ9ImFmZHZwOXd6dnJhczV6ZXp2
NXB2MnJlamZzczBmdHRzd2V6ZiIgdGltZXN0YW1wPSIxNTcxOTg3MjMzIj41NDE8L2tleT48L2Zv
cmVpZ24ta2V5cz48cmVmLXR5cGUgbmFtZT0iSm91cm5hbCBBcnRpY2xlIj4xNzwvcmVmLXR5cGU+
PGNvbnRyaWJ1dG9ycz48YXV0aG9ycz48YXV0aG9yPlNhbmRyaW4sIEwuPC9hdXRob3I+PGF1dGhv
cj5Gb3VycXVldCwgQi48L2F1dGhvcj48YXV0aG9yPkhhc3F1ZW5vcGgsIEouIE0uPC9hdXRob3I+
PGF1dGhvcj5Zb24sIFMuPC9hdXRob3I+PGF1dGhvcj5Gb3VybmllciwgQy48L2F1dGhvcj48YXV0
aG9yPk1hbCwgRi48L2F1dGhvcj48YXV0aG9yPkNocmlzdGlkaXMsIEMuPC9hdXRob3I+PGF1dGhv
cj5aaW9sLCBNLjwvYXV0aG9yPjxhdXRob3I+UG91bGV0LCBCLjwvYXV0aG9yPjxhdXRob3I+S2F6
ZW1pLCBGLjwvYXV0aG9yPjxhdXRob3I+QmVhdWdyYW5kLCBNLjwvYXV0aG9yPjxhdXRob3I+UGFs
YXUsIFIuPC9hdXRob3I+PC9hdXRob3JzPjwvY29udHJpYnV0b3JzPjxhdXRoLWFkZHJlc3M+RWNo
b3NlbnMsIFBhcmlzLCBGcmFuY2UuIGxhdXJlbnQuc2FuZHJpbkBlY2hvc2Vucy5jb208L2F1dGgt
YWRkcmVzcz48dGl0bGVzPjx0aXRsZT5UcmFuc2llbnQgZWxhc3RvZ3JhcGh5OiBhIG5ldyBub25p
bnZhc2l2ZSBtZXRob2QgZm9yIGFzc2Vzc21lbnQgb2YgaGVwYXRpYyBmaWJyb3NpczwvdGl0bGU+
PHNlY29uZGFyeS10aXRsZT5VbHRyYXNvdW5kIE1lZCBCaW9sPC9zZWNvbmRhcnktdGl0bGU+PC90
aXRsZXM+PHBlcmlvZGljYWw+PGZ1bGwtdGl0bGU+VWx0cmFzb3VuZCBNZWQgQmlvbDwvZnVsbC10
aXRsZT48L3BlcmlvZGljYWw+PHBhZ2VzPjE3MDUtMTM8L3BhZ2VzPjx2b2x1bWU+Mjk8L3ZvbHVt
ZT48bnVtYmVyPjEyPC9udW1iZXI+PGVkaXRpb24+MjAwMy8xMi8zMTwvZWRpdGlvbj48a2V5d29y
ZHM+PGtleXdvcmQ+QWdlZDwva2V5d29yZD48a2V5d29yZD5FbGFzdGljaXR5PC9rZXl3b3JkPjxr
ZXl3b3JkPkVwaWRlbWlvbG9naWMgTWV0aG9kczwva2V5d29yZD48a2V5d29yZD5GZW1hbGU8L2tl
eXdvcmQ+PGtleXdvcmQ+SGVwYXRpdGlzIEMsIENocm9uaWMvKmRpYWdub3Npcy9kaWFnbm9zdGlj
IGltYWdpbmcvcGh5c2lvcGF0aG9sb2d5PC9rZXl3b3JkPjxrZXl3b3JkPkh1bWFuczwva2V5d29y
ZD48a2V5d29yZD5MaXZlci8qcGh5c2lvcGF0aG9sb2d5PC9rZXl3b3JkPjxrZXl3b3JkPkxpdmVy
IENpcnJob3Npcy8qZGlhZ25vc2lzL2RpYWdub3N0aWMgaW1hZ2luZy9waHlzaW9wYXRob2xvZ3k8
L2tleXdvcmQ+PGtleXdvcmQ+TWFsZTwva2V5d29yZD48a2V5d29yZD5NaWRkbGUgQWdlZDwva2V5
d29yZD48a2V5d29yZD5VbHRyYXNvbm9ncmFwaHk8L2tleXdvcmQ+PC9rZXl3b3Jkcz48ZGF0ZXM+
PHllYXI+MjAwMzwveWVhcj48cHViLWRhdGVzPjxkYXRlPkRlYzwvZGF0ZT48L3B1Yi1kYXRlcz48
L2RhdGVzPjxpc2JuPjAzMDEtNTYyOSAoUHJpbnQpJiN4RDswMzAxLTU2MjkgKExpbmtpbmcpPC9p
c2JuPjxhY2Nlc3Npb24tbnVtPjE0Njk4MzM4PC9hY2Nlc3Npb24tbnVtPjx1cmxzPjxyZWxhdGVk
LXVybHM+PHVybD5odHRwczovL3d3dy5uY2JpLm5sbS5uaWguZ292L3B1Ym1lZC8xNDY5ODMzODwv
dXJsPjx1cmw+aHR0cHM6Ly93d3cuc2NpZW5jZWRpcmVjdC5jb20vc2NpZW5jZS9hcnRpY2xlL2Fi
cy9waWkvUzAzMDE1NjI5MDMwMTA3MTg/dmlhJTNEaWh1YjwvdXJsPjwvcmVsYXRlZC11cmxzPjwv
dXJscz48ZWxlY3Ryb25pYy1yZXNvdXJjZS1udW0+MTAuMTAxNi9qLnVsdHJhc21lZGJpby4yMDAz
LjA3LjAwMTwvZWxlY3Ryb25pYy1yZXNvdXJjZS1udW0+PC9yZWNvcmQ+PC9DaXRlPjwvRW5kTm90
ZT5=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TYW5kcmluPC9BdXRob3I+PFllYXI+MjAwMzwvWWVhcj48
UmVjTnVtPjU0MTwvUmVjTnVtPjxEaXNwbGF5VGV4dD48c3R5bGUgZmFjZT0ic3VwZXJzY3JpcHQi
Pls0XTwvc3R5bGU+PC9EaXNwbGF5VGV4dD48cmVjb3JkPjxyZWMtbnVtYmVyPjU0MTwvcmVjLW51
bWJlcj48Zm9yZWlnbi1rZXlzPjxrZXkgYXBwPSJFTiIgZGItaWQ9ImFmZHZwOXd6dnJhczV6ZXp2
NXB2MnJlamZzczBmdHRzd2V6ZiIgdGltZXN0YW1wPSIxNTcxOTg3MjMzIj41NDE8L2tleT48L2Zv
cmVpZ24ta2V5cz48cmVmLXR5cGUgbmFtZT0iSm91cm5hbCBBcnRpY2xlIj4xNzwvcmVmLXR5cGU+
PGNvbnRyaWJ1dG9ycz48YXV0aG9ycz48YXV0aG9yPlNhbmRyaW4sIEwuPC9hdXRob3I+PGF1dGhv
cj5Gb3VycXVldCwgQi48L2F1dGhvcj48YXV0aG9yPkhhc3F1ZW5vcGgsIEouIE0uPC9hdXRob3I+
PGF1dGhvcj5Zb24sIFMuPC9hdXRob3I+PGF1dGhvcj5Gb3VybmllciwgQy48L2F1dGhvcj48YXV0
aG9yPk1hbCwgRi48L2F1dGhvcj48YXV0aG9yPkNocmlzdGlkaXMsIEMuPC9hdXRob3I+PGF1dGhv
cj5aaW9sLCBNLjwvYXV0aG9yPjxhdXRob3I+UG91bGV0LCBCLjwvYXV0aG9yPjxhdXRob3I+S2F6
ZW1pLCBGLjwvYXV0aG9yPjxhdXRob3I+QmVhdWdyYW5kLCBNLjwvYXV0aG9yPjxhdXRob3I+UGFs
YXUsIFIuPC9hdXRob3I+PC9hdXRob3JzPjwvY29udHJpYnV0b3JzPjxhdXRoLWFkZHJlc3M+RWNo
b3NlbnMsIFBhcmlzLCBGcmFuY2UuIGxhdXJlbnQuc2FuZHJpbkBlY2hvc2Vucy5jb208L2F1dGgt
YWRkcmVzcz48dGl0bGVzPjx0aXRsZT5UcmFuc2llbnQgZWxhc3RvZ3JhcGh5OiBhIG5ldyBub25p
bnZhc2l2ZSBtZXRob2QgZm9yIGFzc2Vzc21lbnQgb2YgaGVwYXRpYyBmaWJyb3NpczwvdGl0bGU+
PHNlY29uZGFyeS10aXRsZT5VbHRyYXNvdW5kIE1lZCBCaW9sPC9zZWNvbmRhcnktdGl0bGU+PC90
aXRsZXM+PHBlcmlvZGljYWw+PGZ1bGwtdGl0bGU+VWx0cmFzb3VuZCBNZWQgQmlvbDwvZnVsbC10
aXRsZT48L3BlcmlvZGljYWw+PHBhZ2VzPjE3MDUtMTM8L3BhZ2VzPjx2b2x1bWU+Mjk8L3ZvbHVt
ZT48bnVtYmVyPjEyPC9udW1iZXI+PGVkaXRpb24+MjAwMy8xMi8zMTwvZWRpdGlvbj48a2V5d29y
ZHM+PGtleXdvcmQ+QWdlZDwva2V5d29yZD48a2V5d29yZD5FbGFzdGljaXR5PC9rZXl3b3JkPjxr
ZXl3b3JkPkVwaWRlbWlvbG9naWMgTWV0aG9kczwva2V5d29yZD48a2V5d29yZD5GZW1hbGU8L2tl
eXdvcmQ+PGtleXdvcmQ+SGVwYXRpdGlzIEMsIENocm9uaWMvKmRpYWdub3Npcy9kaWFnbm9zdGlj
IGltYWdpbmcvcGh5c2lvcGF0aG9sb2d5PC9rZXl3b3JkPjxrZXl3b3JkPkh1bWFuczwva2V5d29y
ZD48a2V5d29yZD5MaXZlci8qcGh5c2lvcGF0aG9sb2d5PC9rZXl3b3JkPjxrZXl3b3JkPkxpdmVy
IENpcnJob3Npcy8qZGlhZ25vc2lzL2RpYWdub3N0aWMgaW1hZ2luZy9waHlzaW9wYXRob2xvZ3k8
L2tleXdvcmQ+PGtleXdvcmQ+TWFsZTwva2V5d29yZD48a2V5d29yZD5NaWRkbGUgQWdlZDwva2V5
d29yZD48a2V5d29yZD5VbHRyYXNvbm9ncmFwaHk8L2tleXdvcmQ+PC9rZXl3b3Jkcz48ZGF0ZXM+
PHllYXI+MjAwMzwveWVhcj48cHViLWRhdGVzPjxkYXRlPkRlYzwvZGF0ZT48L3B1Yi1kYXRlcz48
L2RhdGVzPjxpc2JuPjAzMDEtNTYyOSAoUHJpbnQpJiN4RDswMzAxLTU2MjkgKExpbmtpbmcpPC9p
c2JuPjxhY2Nlc3Npb24tbnVtPjE0Njk4MzM4PC9hY2Nlc3Npb24tbnVtPjx1cmxzPjxyZWxhdGVk
LXVybHM+PHVybD5odHRwczovL3d3dy5uY2JpLm5sbS5uaWguZ292L3B1Ym1lZC8xNDY5ODMzODwv
dXJsPjx1cmw+aHR0cHM6Ly93d3cuc2NpZW5jZWRpcmVjdC5jb20vc2NpZW5jZS9hcnRpY2xlL2Fi
cy9waWkvUzAzMDE1NjI5MDMwMTA3MTg/dmlhJTNEaWh1YjwvdXJsPjwvcmVsYXRlZC11cmxzPjwv
dXJscz48ZWxlY3Ryb25pYy1yZXNvdXJjZS1udW0+MTAuMTAxNi9qLnVsdHJhc21lZGJpby4yMDAz
LjA3LjAwMTwvZWxlY3Ryb25pYy1yZXNvdXJjZS1udW0+PC9yZWNvcmQ+PC9DaXRlPjwvRW5kTm90
ZT5=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00B9743E" w:rsidRPr="00B2059A">
        <w:rPr>
          <w:rFonts w:ascii="Book Antiqua" w:hAnsi="Book Antiqua" w:cs="Times New Roman"/>
        </w:rPr>
      </w:r>
      <w:r w:rsidR="00B9743E" w:rsidRPr="00B2059A">
        <w:rPr>
          <w:rFonts w:ascii="Book Antiqua" w:hAnsi="Book Antiqua" w:cs="Times New Roman"/>
        </w:rPr>
        <w:fldChar w:fldCharType="separate"/>
      </w:r>
      <w:r w:rsidR="000C05B9" w:rsidRPr="00B2059A">
        <w:rPr>
          <w:rFonts w:ascii="Book Antiqua" w:hAnsi="Book Antiqua" w:cs="Times New Roman"/>
          <w:noProof/>
          <w:vertAlign w:val="superscript"/>
        </w:rPr>
        <w:t>[4]</w:t>
      </w:r>
      <w:r w:rsidR="00B9743E" w:rsidRPr="00B2059A">
        <w:rPr>
          <w:rFonts w:ascii="Book Antiqua" w:hAnsi="Book Antiqua" w:cs="Times New Roman"/>
        </w:rPr>
        <w:fldChar w:fldCharType="end"/>
      </w:r>
      <w:r w:rsidR="004F4830">
        <w:rPr>
          <w:rFonts w:ascii="Book Antiqua" w:hAnsi="Book Antiqua" w:cs="Times New Roman" w:hint="eastAsia"/>
        </w:rPr>
        <w:t>.</w:t>
      </w:r>
      <w:r w:rsidRPr="00B2059A">
        <w:rPr>
          <w:rFonts w:ascii="Book Antiqua" w:hAnsi="Book Antiqua" w:cs="Times New Roman"/>
        </w:rPr>
        <w:t xml:space="preserve"> However, TE </w:t>
      </w:r>
      <w:r w:rsidR="007B71E0" w:rsidRPr="00B2059A">
        <w:rPr>
          <w:rFonts w:ascii="Book Antiqua" w:hAnsi="Book Antiqua" w:cs="Times New Roman"/>
        </w:rPr>
        <w:t>values are</w:t>
      </w:r>
      <w:r w:rsidRPr="00B2059A">
        <w:rPr>
          <w:rFonts w:ascii="Book Antiqua" w:hAnsi="Book Antiqua" w:cs="Times New Roman"/>
        </w:rPr>
        <w:t xml:space="preserve"> unreliable in some conditions, such as</w:t>
      </w:r>
      <w:r w:rsidR="007B71E0" w:rsidRPr="00B2059A">
        <w:rPr>
          <w:rFonts w:ascii="Book Antiqua" w:hAnsi="Book Antiqua" w:cs="Times New Roman"/>
        </w:rPr>
        <w:t xml:space="preserve"> patients with</w:t>
      </w:r>
      <w:r w:rsidRPr="00B2059A">
        <w:rPr>
          <w:rFonts w:ascii="Book Antiqua" w:hAnsi="Book Antiqua" w:cs="Times New Roman"/>
        </w:rPr>
        <w:t xml:space="preserve"> high alanine aminotransferase levels</w:t>
      </w:r>
      <w:r w:rsidR="007B71E0" w:rsidRPr="00B2059A">
        <w:rPr>
          <w:rFonts w:ascii="Book Antiqua" w:hAnsi="Book Antiqua" w:cs="Times New Roman"/>
        </w:rPr>
        <w:t xml:space="preserve"> (ALT)</w:t>
      </w:r>
      <w:r w:rsidRPr="00B2059A">
        <w:rPr>
          <w:rFonts w:ascii="Book Antiqua" w:hAnsi="Book Antiqua" w:cs="Times New Roman"/>
        </w:rPr>
        <w:t xml:space="preserve">, </w:t>
      </w:r>
      <w:r w:rsidR="007B71E0" w:rsidRPr="00B2059A">
        <w:rPr>
          <w:rFonts w:ascii="Book Antiqua" w:hAnsi="Book Antiqua" w:cs="Times New Roman"/>
        </w:rPr>
        <w:t xml:space="preserve">those who are </w:t>
      </w:r>
      <w:r w:rsidRPr="00B2059A">
        <w:rPr>
          <w:rFonts w:ascii="Book Antiqua" w:hAnsi="Book Antiqua" w:cs="Times New Roman"/>
        </w:rPr>
        <w:t>overweight</w:t>
      </w:r>
      <w:r w:rsidR="00E9585A" w:rsidRPr="00B2059A">
        <w:rPr>
          <w:rFonts w:ascii="Book Antiqua" w:hAnsi="Book Antiqua" w:cs="Times New Roman"/>
        </w:rPr>
        <w:t>,</w:t>
      </w:r>
      <w:r w:rsidR="007B71E0" w:rsidRPr="00B2059A">
        <w:rPr>
          <w:rFonts w:ascii="Book Antiqua" w:hAnsi="Book Antiqua" w:cs="Times New Roman"/>
        </w:rPr>
        <w:t xml:space="preserve"> and those with</w:t>
      </w:r>
      <w:r w:rsidRPr="00B2059A">
        <w:rPr>
          <w:rFonts w:ascii="Book Antiqua" w:hAnsi="Book Antiqua" w:cs="Times New Roman"/>
        </w:rPr>
        <w:t xml:space="preserve"> thick abdominal fat, hepatic </w:t>
      </w:r>
      <w:r w:rsidRPr="00B2059A">
        <w:rPr>
          <w:rFonts w:ascii="Book Antiqua" w:hAnsi="Book Antiqua"/>
        </w:rPr>
        <w:t>inflammatory activity</w:t>
      </w:r>
      <w:r w:rsidRPr="00B2059A">
        <w:rPr>
          <w:rFonts w:ascii="Book Antiqua" w:hAnsi="Book Antiqua" w:cs="Times New Roman"/>
        </w:rPr>
        <w:t>, extrahepatic cholestasis, ascites, older</w:t>
      </w:r>
      <w:r w:rsidR="00E9585A" w:rsidRPr="00B2059A">
        <w:rPr>
          <w:rFonts w:ascii="Book Antiqua" w:hAnsi="Book Antiqua" w:cs="Times New Roman"/>
        </w:rPr>
        <w:t xml:space="preserve"> age, and</w:t>
      </w:r>
      <w:r w:rsidRPr="00B2059A">
        <w:rPr>
          <w:rFonts w:ascii="Book Antiqua" w:hAnsi="Book Antiqua" w:cs="Times New Roman"/>
        </w:rPr>
        <w:t xml:space="preserve"> </w:t>
      </w:r>
      <w:r w:rsidR="00061665">
        <w:rPr>
          <w:rFonts w:ascii="Book Antiqua" w:hAnsi="Book Antiqua" w:cs="Times New Roman"/>
        </w:rPr>
        <w:t xml:space="preserve">a </w:t>
      </w:r>
      <w:r w:rsidRPr="00B2059A">
        <w:rPr>
          <w:rFonts w:ascii="Book Antiqua" w:hAnsi="Book Antiqua" w:cs="Times New Roman"/>
        </w:rPr>
        <w:t>narrow intercostal space</w:t>
      </w:r>
      <w:r w:rsidRPr="00B2059A">
        <w:rPr>
          <w:rFonts w:ascii="Book Antiqua" w:hAnsi="Book Antiqua" w:cs="Times New Roman"/>
        </w:rPr>
        <w:fldChar w:fldCharType="begin">
          <w:fldData xml:space="preserve">PEVuZE5vdGU+PENpdGU+PEF1dGhvcj5UcmlmYW48L0F1dGhvcj48WWVhcj4yMDExPC9ZZWFyPjxS
ZWNOdW0+NTY8L1JlY051bT48RGlzcGxheVRleHQ+PHN0eWxlIGZhY2U9InN1cGVyc2NyaXB0Ij5b
NS03XTwvc3R5bGU+PC9EaXNwbGF5VGV4dD48cmVjb3JkPjxyZWMtbnVtYmVyPjU2PC9yZWMtbnVt
YmVyPjxmb3JlaWduLWtleXM+PGtleSBhcHA9IkVOIiBkYi1pZD0iYWZkdnA5d3p2cmFzNXplenY1
cHYycmVqZnNzMGZ0dHN3ZXpmIiB0aW1lc3RhbXA9IjE1NjU1MTA5OTAiPjU2PC9rZXk+PC9mb3Jl
aWduLWtleXM+PHJlZi10eXBlIG5hbWU9IkpvdXJuYWwgQXJ0aWNsZSI+MTc8L3JlZi10eXBlPjxj
b250cmlidXRvcnM+PGF1dGhvcnM+PGF1dGhvcj5UcmlmYW4sIEEuPC9hdXRob3I+PGF1dGhvcj5T
ZmFydGksIEMuPC9hdXRob3I+PGF1dGhvcj5Db2pvY2FyaXUsIEMuPC9hdXRob3I+PGF1dGhvcj5E
aW1hY2hlLCBNLjwvYXV0aG9yPjxhdXRob3I+Q3JldHUsIE0uPC9hdXRob3I+PGF1dGhvcj5IdXRh
bmFzdSwgQy48L2F1dGhvcj48YXV0aG9yPlN0YW5jaXUsIEMuPC9hdXRob3I+PC9hdXRob3JzPjwv
Y29udHJpYnV0b3JzPjxhdXRoLWFkZHJlc3M+SW5zdGl0dXRlIG9mIEdhc3Ryb2VudGVyb2xvZ3kg
YW5kIEhlcGF0b2xvZ3ksIElhc2ksIFJvbWFuaWEuPC9hdXRoLWFkZHJlc3M+PHRpdGxlcz48dGl0
bGU+SW5jcmVhc2VkIGxpdmVyIHN0aWZmbmVzcyBpbiBleHRyYWhlcGF0aWMgY2hvbGVzdGFzaXMg
Y2F1c2VkIGJ5IGNob2xlZG9jaG9saXRoaWFzaXM8L3RpdGxlPjxzZWNvbmRhcnktdGl0bGU+SGVw
YXQgTW9uPC9zZWNvbmRhcnktdGl0bGU+PC90aXRsZXM+PHBlcmlvZGljYWw+PGZ1bGwtdGl0bGU+
SGVwYXQgTW9uPC9mdWxsLXRpdGxlPjwvcGVyaW9kaWNhbD48cGFnZXM+MzcyLTU8L3BhZ2VzPjx2
b2x1bWU+MTE8L3ZvbHVtZT48bnVtYmVyPjU8L251bWJlcj48ZWRpdGlvbj4yMDExLzExLzE3PC9l
ZGl0aW9uPjxrZXl3b3Jkcz48a2V5d29yZD5FeHRyYWhlcGF0aWMgY2hvbGVzdGFzaXM8L2tleXdv
cmQ+PGtleXdvcmQ+TGl2ZXIgc3RpZmZuZXNzPC9rZXl3b3JkPjxrZXl3b3JkPlRyYW5zaWVudCBl
bGFzdG9ncmFwaHk8L2tleXdvcmQ+PC9rZXl3b3Jkcz48ZGF0ZXM+PHllYXI+MjAxMTwveWVhcj48
cHViLWRhdGVzPjxkYXRlPk1heTwvZGF0ZT48L3B1Yi1kYXRlcz48L2RhdGVzPjxpc2JuPjE3MzUt
MzQwOCAoRWxlY3Ryb25pYykmI3hEOzE3MzUtMTQzWCAoTGlua2luZyk8L2lzYm4+PGFjY2Vzc2lv
bi1udW0+MjIwODcxNjQ8L2FjY2Vzc2lvbi1udW0+PHVybHM+PHJlbGF0ZWQtdXJscz48dXJsPmh0
dHBzOi8vd3d3Lm5jYmkubmxtLm5paC5nb3YvcHVibWVkLzIyMDg3MTY0PC91cmw+PHVybD5odHRw
czovL3d3dy5uY2JpLm5sbS5uaWguZ292L3BtYy9hcnRpY2xlcy9QTUMzMjEyNzgwL3BkZi9oZXBh
dG1vbi0xMS0zNzIucGRmPC91cmw+PC9yZWxhdGVkLXVybHM+PC91cmxzPjxjdXN0b20yPlBNQzMy
MTI3ODA8L2N1c3RvbTI+PC9yZWNvcmQ+PC9DaXRlPjxDaXRlPjxBdXRob3I+WXU8L0F1dGhvcj48
WWVhcj4yMDE3PC9ZZWFyPjxSZWNOdW0+NTc8L1JlY051bT48cmVjb3JkPjxyZWMtbnVtYmVyPjU3
PC9yZWMtbnVtYmVyPjxmb3JlaWduLWtleXM+PGtleSBhcHA9IkVOIiBkYi1pZD0iYWZkdnA5d3p2
cmFzNXplenY1cHYycmVqZnNzMGZ0dHN3ZXpmIiB0aW1lc3RhbXA9IjE1NjU1MTIzMTciPjU3PC9r
ZXk+PC9mb3JlaWduLWtleXM+PHJlZi10eXBlIG5hbWU9IkpvdXJuYWwgQXJ0aWNsZSI+MTc8L3Jl
Zi10eXBlPjxjb250cmlidXRvcnM+PGF1dGhvcnM+PGF1dGhvcj5ZdSwgSi4gSC48L2F1dGhvcj48
YXV0aG9yPkxlZSwgSi4gSS48L2F1dGhvcj48L2F1dGhvcnM+PC9jb250cmlidXRvcnM+PGF1dGgt
YWRkcmVzcz5Zb25zZWkgVW5pdiwgQ29sbCBNZWQsIERlcHQgSW50ZXJuYWwgTWVkLCBTZW91bCwg
U291dGggS29yZWE8L2F1dGgtYWRkcmVzcz48dGl0bGVzPjx0aXRsZT5DdXJyZW50IHJvbGUgb2Yg
dHJhbnNpZW50IGVsYXN0b2dyYXBoeSBpbiB0aGUgbWFuYWdlbWVudCBvZiBjaHJvbmljIGhlcGF0
aXRpcyBCIHBhdGllbnRzPC90aXRsZT48c2Vjb25kYXJ5LXRpdGxlPlVsdHJhc29ub2dyYXBoeTwv
c2Vjb25kYXJ5LXRpdGxlPjxhbHQtdGl0bGU+VWx0cmFzb25vZ3JhcGh5PC9hbHQtdGl0bGU+PC90
aXRsZXM+PHBlcmlvZGljYWw+PGZ1bGwtdGl0bGU+VWx0cmFzb25vZ3JhcGh5PC9mdWxsLXRpdGxl
PjxhYmJyLTE+VWx0cmFzb25vZ3JhcGh5PC9hYmJyLTE+PC9wZXJpb2RpY2FsPjxhbHQtcGVyaW9k
aWNhbD48ZnVsbC10aXRsZT5VbHRyYXNvbm9ncmFwaHk8L2Z1bGwtdGl0bGU+PGFiYnItMT5VbHRy
YXNvbm9ncmFwaHk8L2FiYnItMT48L2FsdC1wZXJpb2RpY2FsPjxwYWdlcz44Ni05NDwvcGFnZXM+
PHZvbHVtZT4zNjwvdm9sdW1lPjxudW1iZXI+MjwvbnVtYmVyPjxrZXl3b3Jkcz48a2V5d29yZD5l
bGFzdG9ncmFwaHk8L2tleXdvcmQ+PGtleXdvcmQ+Y2hyb25pYyBoZXBhdGl0aXMgYjwva2V5d29y
ZD48a2V5d29yZD5saXZlciBjaXJyaG9zaXM8L2tleXdvcmQ+PGtleXdvcmQ+bGl2ZXIgc3RpZmZu
ZXNzIG1lYXN1cmVtZW50PC9rZXl3b3JkPjxrZXl3b3JkPm1hZ25ldGljLXJlc29uYW5jZSBlbGFz
dG9ncmFwaHk8L2tleXdvcmQ+PGtleXdvcmQ+ZS1hbnRpZ2VuIHNlcm9jb252ZXJzaW9uPC9rZXl3
b3JkPjxrZXl3b3JkPnBsYXRlbGV0IHJhdGlvIGluZGV4PC9rZXl3b3JkPjxrZXl3b3JkPm5vbmlu
dmFzaXZlIGFzc2Vzc21lbnQ8L2tleXdvcmQ+PGtleXdvcmQ+cG9ydGFsLWh5cGVydGVuc2lvbjwv
a2V5d29yZD48a2V5d29yZD52aXJ1cy1pbmZlY3Rpb248L2tleXdvcmQ+PGtleXdvcmQ+Y29yZSBw
cm9tb3Rlcjwva2V5d29yZD48a2V5d29yZD5hbWlub3RyYW5zZmVyYXNlIGxldmVsczwva2V5d29y
ZD48a2V5d29yZD5hY3V0ZSBleGFjZXJiYXRpb25zPC9rZXl3b3JkPjwva2V5d29yZHM+PGRhdGVz
Pjx5ZWFyPjIwMTc8L3llYXI+PHB1Yi1kYXRlcz48ZGF0ZT5BcHI8L2RhdGU+PC9wdWItZGF0ZXM+
PC9kYXRlcz48aXNibj4yMjg4LTU5MTk8L2lzYm4+PGFjY2Vzc2lvbi1udW0+V09TOjAwMDQwNDE4
ODQwMDAwMjwvYWNjZXNzaW9uLW51bT48dXJscz48cmVsYXRlZC11cmxzPjx1cmw+Jmx0O0dvIHRv
IElTSSZndDs6Ly9XT1M6MDAwNDA0MTg4NDAwMDAyPC91cmw+PHVybD5odHRwczovL3d3dy5uY2Jp
Lm5sbS5uaWguZ292L3BtYy9hcnRpY2xlcy9QTUM1MzgxODUwL3BkZi91c2ctMTYwMjMucGRmPC91
cmw+PC9yZWxhdGVkLXVybHM+PC91cmxzPjxlbGVjdHJvbmljLXJlc291cmNlLW51bT4xMC4xNDM2
Ni91c2cuMTYwMjM8L2VsZWN0cm9uaWMtcmVzb3VyY2UtbnVtPjxsYW5ndWFnZT5FbmdsaXNoPC9s
YW5ndWFnZT48L3JlY29yZD48L0NpdGU+PENpdGU+PEF1dGhvcj5BcmVuYTwvQXV0aG9yPjxZZWFy
PjIwMDg8L1llYXI+PFJlY051bT4zMTY8L1JlY051bT48cmVjb3JkPjxyZWMtbnVtYmVyPjMxNjwv
cmVjLW51bWJlcj48Zm9yZWlnbi1rZXlzPjxrZXkgYXBwPSJFTiIgZGItaWQ9ImFmZHZwOXd6dnJh
czV6ZXp2NXB2MnJlamZzczBmdHRzd2V6ZiIgdGltZXN0YW1wPSIxNTY1NTM1ODczIj4zMTY8L2tl
eT48L2ZvcmVpZ24ta2V5cz48cmVmLXR5cGUgbmFtZT0iSm91cm5hbCBBcnRpY2xlIj4xNzwvcmVm
LXR5cGU+PGNvbnRyaWJ1dG9ycz48YXV0aG9ycz48YXV0aG9yPkFyZW5hLCBVLjwvYXV0aG9yPjxh
dXRob3I+Vml6enV0dGksIEYuPC9hdXRob3I+PGF1dGhvcj5Db3J0aSwgRy48L2F1dGhvcj48YXV0
aG9yPkFtYnUsIFMuPC9hdXRob3I+PGF1dGhvcj5TdGFzaSwgQy48L2F1dGhvcj48YXV0aG9yPkJy
ZXNjaSwgUy48L2F1dGhvcj48YXV0aG9yPk1vc2NhcmVsbGEsIFMuPC9hdXRob3I+PGF1dGhvcj5C
b2RkaSwgVi48L2F1dGhvcj48YXV0aG9yPlBldHJhcmNhLCBBLjwvYXV0aG9yPjxhdXRob3I+TGFm
ZmksIEcuPC9hdXRob3I+PGF1dGhvcj5NYXJyYSwgRi48L2F1dGhvcj48YXV0aG9yPlBpbnphbmks
IE0uPC9hdXRob3I+PC9hdXRob3JzPjwvY29udHJpYnV0b3JzPjxhdXRoLWFkZHJlc3M+VW5pdiBG
bG9yZW5jZSwgT3NwZWQgVW5pdiBDYXJlZ2dpIEZpcmVuemUsIERpcGFydGltZW50byBNZWQgSW50
ZXJuYSwgSS01MDEzNCBGbG9yZW5jZSwgSXRhbHkmI3hEO1VuaXYgRmxvcmVuY2UsIE9zcGVkIFVu
aXYgQ2FyZWdnaSBGaXJlbnplLCBDdHIgUmVzIEhpZ2hlciBFZHVjICZhbXA7IFRyYW5zZmVyIERF
Tk9UaGUsIEktNTAxMzQgRmxvcmVuY2UsIEl0YWx5JiN4RDtVbml2IEZsb3JlbmNlLCBPc3BlZCBV
bml2IENhcmVnZ2kgRmlyZW56ZSwgVW5pdGEgTWFsYXR0IEluZmV0dCBrJmFtcDsgVHJvcCwgSS01
MDEzNCBGbG9yZW5jZSwgSXRhbHkmI3hEO1VuaXYgRmxvcmVuY2UsIE9zcGVkIFVuaXYgQ2FyZWdn
aSBGaXJlbnplLCBVbml0YSBNYWxhdHQgSW5mZXR0LCBJLTUwMTM0IEZsb3JlbmNlLCBJdGFseSYj
eEQ7VW5pdiBGbG9yZW5jZSwgT3NwZWQgVW5pdiBDYXJlZ2dpIEZpcmVuemUsIERpcGFydGltZW50
byBTYWx1dGUgUHViYmwsIEktNTAxMzQgRmxvcmVuY2UsIEl0YWx5PC9hdXRoLWFkZHJlc3M+PHRp
dGxlcz48dGl0bGU+QWN1dGUgdmlyYWwgaGVwYXRpdGlzIGluY3JlYXNlcyBsaXZlciBzdGlmZm5l
c3MgdmFsdWVzIG1lYXN1cmVkIGJ5IHRyYW5zaWVudCBlbGFzdG9ncmFwaHk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M4MC0zODQ8L3Bh
Z2VzPjx2b2x1bWU+NDc8L3ZvbHVtZT48bnVtYmVyPjI8L251bWJlcj48a2V5d29yZHM+PGtleXdv
cmQ+Y29tcGVuc2F0ZWQgY2lycmhvc2lzPC9rZXl3b3JkPjxrZXl3b3JkPnBvcnRhbC1oeXBlcnRl
bnNpb248L2tleXdvcmQ+PGtleXdvcmQ+Zmlicm9zaXM8L2tleXdvcmQ+PGtleXdvcmQ+ZGlhZ25v
c2lzPC9rZXl3b3JkPjxrZXl3b3JkPmJpb3BzeTwva2V5d29yZD48L2tleXdvcmRzPjxkYXRlcz48
eWVhcj4yMDA4PC95ZWFyPjxwdWItZGF0ZXM+PGRhdGU+RmViPC9kYXRlPjwvcHViLWRhdGVzPjwv
ZGF0ZXM+PGlzYm4+MDI3MC05MTM5PC9pc2JuPjxhY2Nlc3Npb24tbnVtPldPUzowMDAyNTI5Mzk1
MDAwMDY8L2FjY2Vzc2lvbi1udW0+PHVybHM+PHJlbGF0ZWQtdXJscz48dXJsPjxzdHlsZSBmYWNl
PSJ1bmRlcmxpbmUiIGZvbnQ9ImRlZmF1bHQiIHNpemU9IjEwMCUiPiZsdDtHbyB0byBJU0kmZ3Q7
Oi8vV09TOjAwMDI1MjkzOTUwMDAwNjwvc3R5bGU+PC91cmw+PC9yZWxhdGVkLXVybHM+PC91cmxz
PjxlbGVjdHJvbmljLXJlc291cmNlLW51bT4xMC4xMDAyL2hlcC4yMjAwNzwvZWxlY3Ryb25pYy1y
ZXNvdXJjZS1udW0+PGxhbmd1YWdlPkVuZ2xpc2g8L2xhbmd1YWdlPjwvcmVjb3JkPjwvQ2l0ZT48
L0VuZE5vdGU+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UcmlmYW48L0F1dGhvcj48WWVhcj4yMDExPC9ZZWFyPjxS
ZWNOdW0+NTY8L1JlY051bT48RGlzcGxheVRleHQ+PHN0eWxlIGZhY2U9InN1cGVyc2NyaXB0Ij5b
NS03XTwvc3R5bGU+PC9EaXNwbGF5VGV4dD48cmVjb3JkPjxyZWMtbnVtYmVyPjU2PC9yZWMtbnVt
YmVyPjxmb3JlaWduLWtleXM+PGtleSBhcHA9IkVOIiBkYi1pZD0iYWZkdnA5d3p2cmFzNXplenY1
cHYycmVqZnNzMGZ0dHN3ZXpmIiB0aW1lc3RhbXA9IjE1NjU1MTA5OTAiPjU2PC9rZXk+PC9mb3Jl
aWduLWtleXM+PHJlZi10eXBlIG5hbWU9IkpvdXJuYWwgQXJ0aWNsZSI+MTc8L3JlZi10eXBlPjxj
b250cmlidXRvcnM+PGF1dGhvcnM+PGF1dGhvcj5UcmlmYW4sIEEuPC9hdXRob3I+PGF1dGhvcj5T
ZmFydGksIEMuPC9hdXRob3I+PGF1dGhvcj5Db2pvY2FyaXUsIEMuPC9hdXRob3I+PGF1dGhvcj5E
aW1hY2hlLCBNLjwvYXV0aG9yPjxhdXRob3I+Q3JldHUsIE0uPC9hdXRob3I+PGF1dGhvcj5IdXRh
bmFzdSwgQy48L2F1dGhvcj48YXV0aG9yPlN0YW5jaXUsIEMuPC9hdXRob3I+PC9hdXRob3JzPjwv
Y29udHJpYnV0b3JzPjxhdXRoLWFkZHJlc3M+SW5zdGl0dXRlIG9mIEdhc3Ryb2VudGVyb2xvZ3kg
YW5kIEhlcGF0b2xvZ3ksIElhc2ksIFJvbWFuaWEuPC9hdXRoLWFkZHJlc3M+PHRpdGxlcz48dGl0
bGU+SW5jcmVhc2VkIGxpdmVyIHN0aWZmbmVzcyBpbiBleHRyYWhlcGF0aWMgY2hvbGVzdGFzaXMg
Y2F1c2VkIGJ5IGNob2xlZG9jaG9saXRoaWFzaXM8L3RpdGxlPjxzZWNvbmRhcnktdGl0bGU+SGVw
YXQgTW9uPC9zZWNvbmRhcnktdGl0bGU+PC90aXRsZXM+PHBlcmlvZGljYWw+PGZ1bGwtdGl0bGU+
SGVwYXQgTW9uPC9mdWxsLXRpdGxlPjwvcGVyaW9kaWNhbD48cGFnZXM+MzcyLTU8L3BhZ2VzPjx2
b2x1bWU+MTE8L3ZvbHVtZT48bnVtYmVyPjU8L251bWJlcj48ZWRpdGlvbj4yMDExLzExLzE3PC9l
ZGl0aW9uPjxrZXl3b3Jkcz48a2V5d29yZD5FeHRyYWhlcGF0aWMgY2hvbGVzdGFzaXM8L2tleXdv
cmQ+PGtleXdvcmQ+TGl2ZXIgc3RpZmZuZXNzPC9rZXl3b3JkPjxrZXl3b3JkPlRyYW5zaWVudCBl
bGFzdG9ncmFwaHk8L2tleXdvcmQ+PC9rZXl3b3Jkcz48ZGF0ZXM+PHllYXI+MjAxMTwveWVhcj48
cHViLWRhdGVzPjxkYXRlPk1heTwvZGF0ZT48L3B1Yi1kYXRlcz48L2RhdGVzPjxpc2JuPjE3MzUt
MzQwOCAoRWxlY3Ryb25pYykmI3hEOzE3MzUtMTQzWCAoTGlua2luZyk8L2lzYm4+PGFjY2Vzc2lv
bi1udW0+MjIwODcxNjQ8L2FjY2Vzc2lvbi1udW0+PHVybHM+PHJlbGF0ZWQtdXJscz48dXJsPmh0
dHBzOi8vd3d3Lm5jYmkubmxtLm5paC5nb3YvcHVibWVkLzIyMDg3MTY0PC91cmw+PHVybD5odHRw
czovL3d3dy5uY2JpLm5sbS5uaWguZ292L3BtYy9hcnRpY2xlcy9QTUMzMjEyNzgwL3BkZi9oZXBh
dG1vbi0xMS0zNzIucGRmPC91cmw+PC9yZWxhdGVkLXVybHM+PC91cmxzPjxjdXN0b20yPlBNQzMy
MTI3ODA8L2N1c3RvbTI+PC9yZWNvcmQ+PC9DaXRlPjxDaXRlPjxBdXRob3I+WXU8L0F1dGhvcj48
WWVhcj4yMDE3PC9ZZWFyPjxSZWNOdW0+NTc8L1JlY051bT48cmVjb3JkPjxyZWMtbnVtYmVyPjU3
PC9yZWMtbnVtYmVyPjxmb3JlaWduLWtleXM+PGtleSBhcHA9IkVOIiBkYi1pZD0iYWZkdnA5d3p2
cmFzNXplenY1cHYycmVqZnNzMGZ0dHN3ZXpmIiB0aW1lc3RhbXA9IjE1NjU1MTIzMTciPjU3PC9r
ZXk+PC9mb3JlaWduLWtleXM+PHJlZi10eXBlIG5hbWU9IkpvdXJuYWwgQXJ0aWNsZSI+MTc8L3Jl
Zi10eXBlPjxjb250cmlidXRvcnM+PGF1dGhvcnM+PGF1dGhvcj5ZdSwgSi4gSC48L2F1dGhvcj48
YXV0aG9yPkxlZSwgSi4gSS48L2F1dGhvcj48L2F1dGhvcnM+PC9jb250cmlidXRvcnM+PGF1dGgt
YWRkcmVzcz5Zb25zZWkgVW5pdiwgQ29sbCBNZWQsIERlcHQgSW50ZXJuYWwgTWVkLCBTZW91bCwg
U291dGggS29yZWE8L2F1dGgtYWRkcmVzcz48dGl0bGVzPjx0aXRsZT5DdXJyZW50IHJvbGUgb2Yg
dHJhbnNpZW50IGVsYXN0b2dyYXBoeSBpbiB0aGUgbWFuYWdlbWVudCBvZiBjaHJvbmljIGhlcGF0
aXRpcyBCIHBhdGllbnRzPC90aXRsZT48c2Vjb25kYXJ5LXRpdGxlPlVsdHJhc29ub2dyYXBoeTwv
c2Vjb25kYXJ5LXRpdGxlPjxhbHQtdGl0bGU+VWx0cmFzb25vZ3JhcGh5PC9hbHQtdGl0bGU+PC90
aXRsZXM+PHBlcmlvZGljYWw+PGZ1bGwtdGl0bGU+VWx0cmFzb25vZ3JhcGh5PC9mdWxsLXRpdGxl
PjxhYmJyLTE+VWx0cmFzb25vZ3JhcGh5PC9hYmJyLTE+PC9wZXJpb2RpY2FsPjxhbHQtcGVyaW9k
aWNhbD48ZnVsbC10aXRsZT5VbHRyYXNvbm9ncmFwaHk8L2Z1bGwtdGl0bGU+PGFiYnItMT5VbHRy
YXNvbm9ncmFwaHk8L2FiYnItMT48L2FsdC1wZXJpb2RpY2FsPjxwYWdlcz44Ni05NDwvcGFnZXM+
PHZvbHVtZT4zNjwvdm9sdW1lPjxudW1iZXI+MjwvbnVtYmVyPjxrZXl3b3Jkcz48a2V5d29yZD5l
bGFzdG9ncmFwaHk8L2tleXdvcmQ+PGtleXdvcmQ+Y2hyb25pYyBoZXBhdGl0aXMgYjwva2V5d29y
ZD48a2V5d29yZD5saXZlciBjaXJyaG9zaXM8L2tleXdvcmQ+PGtleXdvcmQ+bGl2ZXIgc3RpZmZu
ZXNzIG1lYXN1cmVtZW50PC9rZXl3b3JkPjxrZXl3b3JkPm1hZ25ldGljLXJlc29uYW5jZSBlbGFz
dG9ncmFwaHk8L2tleXdvcmQ+PGtleXdvcmQ+ZS1hbnRpZ2VuIHNlcm9jb252ZXJzaW9uPC9rZXl3
b3JkPjxrZXl3b3JkPnBsYXRlbGV0IHJhdGlvIGluZGV4PC9rZXl3b3JkPjxrZXl3b3JkPm5vbmlu
dmFzaXZlIGFzc2Vzc21lbnQ8L2tleXdvcmQ+PGtleXdvcmQ+cG9ydGFsLWh5cGVydGVuc2lvbjwv
a2V5d29yZD48a2V5d29yZD52aXJ1cy1pbmZlY3Rpb248L2tleXdvcmQ+PGtleXdvcmQ+Y29yZSBw
cm9tb3Rlcjwva2V5d29yZD48a2V5d29yZD5hbWlub3RyYW5zZmVyYXNlIGxldmVsczwva2V5d29y
ZD48a2V5d29yZD5hY3V0ZSBleGFjZXJiYXRpb25zPC9rZXl3b3JkPjwva2V5d29yZHM+PGRhdGVz
Pjx5ZWFyPjIwMTc8L3llYXI+PHB1Yi1kYXRlcz48ZGF0ZT5BcHI8L2RhdGU+PC9wdWItZGF0ZXM+
PC9kYXRlcz48aXNibj4yMjg4LTU5MTk8L2lzYm4+PGFjY2Vzc2lvbi1udW0+V09TOjAwMDQwNDE4
ODQwMDAwMjwvYWNjZXNzaW9uLW51bT48dXJscz48cmVsYXRlZC11cmxzPjx1cmw+Jmx0O0dvIHRv
IElTSSZndDs6Ly9XT1M6MDAwNDA0MTg4NDAwMDAyPC91cmw+PHVybD5odHRwczovL3d3dy5uY2Jp
Lm5sbS5uaWguZ292L3BtYy9hcnRpY2xlcy9QTUM1MzgxODUwL3BkZi91c2ctMTYwMjMucGRmPC91
cmw+PC9yZWxhdGVkLXVybHM+PC91cmxzPjxlbGVjdHJvbmljLXJlc291cmNlLW51bT4xMC4xNDM2
Ni91c2cuMTYwMjM8L2VsZWN0cm9uaWMtcmVzb3VyY2UtbnVtPjxsYW5ndWFnZT5FbmdsaXNoPC9s
YW5ndWFnZT48L3JlY29yZD48L0NpdGU+PENpdGU+PEF1dGhvcj5BcmVuYTwvQXV0aG9yPjxZZWFy
PjIwMDg8L1llYXI+PFJlY051bT4zMTY8L1JlY051bT48cmVjb3JkPjxyZWMtbnVtYmVyPjMxNjwv
cmVjLW51bWJlcj48Zm9yZWlnbi1rZXlzPjxrZXkgYXBwPSJFTiIgZGItaWQ9ImFmZHZwOXd6dnJh
czV6ZXp2NXB2MnJlamZzczBmdHRzd2V6ZiIgdGltZXN0YW1wPSIxNTY1NTM1ODczIj4zMTY8L2tl
eT48L2ZvcmVpZ24ta2V5cz48cmVmLXR5cGUgbmFtZT0iSm91cm5hbCBBcnRpY2xlIj4xNzwvcmVm
LXR5cGU+PGNvbnRyaWJ1dG9ycz48YXV0aG9ycz48YXV0aG9yPkFyZW5hLCBVLjwvYXV0aG9yPjxh
dXRob3I+Vml6enV0dGksIEYuPC9hdXRob3I+PGF1dGhvcj5Db3J0aSwgRy48L2F1dGhvcj48YXV0
aG9yPkFtYnUsIFMuPC9hdXRob3I+PGF1dGhvcj5TdGFzaSwgQy48L2F1dGhvcj48YXV0aG9yPkJy
ZXNjaSwgUy48L2F1dGhvcj48YXV0aG9yPk1vc2NhcmVsbGEsIFMuPC9hdXRob3I+PGF1dGhvcj5C
b2RkaSwgVi48L2F1dGhvcj48YXV0aG9yPlBldHJhcmNhLCBBLjwvYXV0aG9yPjxhdXRob3I+TGFm
ZmksIEcuPC9hdXRob3I+PGF1dGhvcj5NYXJyYSwgRi48L2F1dGhvcj48YXV0aG9yPlBpbnphbmks
IE0uPC9hdXRob3I+PC9hdXRob3JzPjwvY29udHJpYnV0b3JzPjxhdXRoLWFkZHJlc3M+VW5pdiBG
bG9yZW5jZSwgT3NwZWQgVW5pdiBDYXJlZ2dpIEZpcmVuemUsIERpcGFydGltZW50byBNZWQgSW50
ZXJuYSwgSS01MDEzNCBGbG9yZW5jZSwgSXRhbHkmI3hEO1VuaXYgRmxvcmVuY2UsIE9zcGVkIFVu
aXYgQ2FyZWdnaSBGaXJlbnplLCBDdHIgUmVzIEhpZ2hlciBFZHVjICZhbXA7IFRyYW5zZmVyIERF
Tk9UaGUsIEktNTAxMzQgRmxvcmVuY2UsIEl0YWx5JiN4RDtVbml2IEZsb3JlbmNlLCBPc3BlZCBV
bml2IENhcmVnZ2kgRmlyZW56ZSwgVW5pdGEgTWFsYXR0IEluZmV0dCBrJmFtcDsgVHJvcCwgSS01
MDEzNCBGbG9yZW5jZSwgSXRhbHkmI3hEO1VuaXYgRmxvcmVuY2UsIE9zcGVkIFVuaXYgQ2FyZWdn
aSBGaXJlbnplLCBVbml0YSBNYWxhdHQgSW5mZXR0LCBJLTUwMTM0IEZsb3JlbmNlLCBJdGFseSYj
eEQ7VW5pdiBGbG9yZW5jZSwgT3NwZWQgVW5pdiBDYXJlZ2dpIEZpcmVuemUsIERpcGFydGltZW50
byBTYWx1dGUgUHViYmwsIEktNTAxMzQgRmxvcmVuY2UsIEl0YWx5PC9hdXRoLWFkZHJlc3M+PHRp
dGxlcz48dGl0bGU+QWN1dGUgdmlyYWwgaGVwYXRpdGlzIGluY3JlYXNlcyBsaXZlciBzdGlmZm5l
c3MgdmFsdWVzIG1lYXN1cmVkIGJ5IHRyYW5zaWVudCBlbGFzdG9ncmFwaHk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M4MC0zODQ8L3Bh
Z2VzPjx2b2x1bWU+NDc8L3ZvbHVtZT48bnVtYmVyPjI8L251bWJlcj48a2V5d29yZHM+PGtleXdv
cmQ+Y29tcGVuc2F0ZWQgY2lycmhvc2lzPC9rZXl3b3JkPjxrZXl3b3JkPnBvcnRhbC1oeXBlcnRl
bnNpb248L2tleXdvcmQ+PGtleXdvcmQ+Zmlicm9zaXM8L2tleXdvcmQ+PGtleXdvcmQ+ZGlhZ25v
c2lzPC9rZXl3b3JkPjxrZXl3b3JkPmJpb3BzeTwva2V5d29yZD48L2tleXdvcmRzPjxkYXRlcz48
eWVhcj4yMDA4PC95ZWFyPjxwdWItZGF0ZXM+PGRhdGU+RmViPC9kYXRlPjwvcHViLWRhdGVzPjwv
ZGF0ZXM+PGlzYm4+MDI3MC05MTM5PC9pc2JuPjxhY2Nlc3Npb24tbnVtPldPUzowMDAyNTI5Mzk1
MDAwMDY8L2FjY2Vzc2lvbi1udW0+PHVybHM+PHJlbGF0ZWQtdXJscz48dXJsPjxzdHlsZSBmYWNl
PSJ1bmRlcmxpbmUiIGZvbnQ9ImRlZmF1bHQiIHNpemU9IjEwMCUiPiZsdDtHbyB0byBJU0kmZ3Q7
Oi8vV09TOjAwMDI1MjkzOTUwMDAwNjwvc3R5bGU+PC91cmw+PC9yZWxhdGVkLXVybHM+PC91cmxz
PjxlbGVjdHJvbmljLXJlc291cmNlLW51bT4xMC4xMDAyL2hlcC4yMjAwNzwvZWxlY3Ryb25pYy1y
ZXNvdXJjZS1udW0+PGxhbmd1YWdlPkVuZ2xpc2g8L2xhbmd1YWdlPjwvcmVjb3JkPjwvQ2l0ZT48
L0VuZE5vdGU+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Pr="00B2059A">
        <w:rPr>
          <w:rFonts w:ascii="Book Antiqua" w:hAnsi="Book Antiqua" w:cs="Times New Roman"/>
        </w:rPr>
      </w:r>
      <w:r w:rsidRPr="00B2059A">
        <w:rPr>
          <w:rFonts w:ascii="Book Antiqua" w:hAnsi="Book Antiqua" w:cs="Times New Roman"/>
        </w:rPr>
        <w:fldChar w:fldCharType="separate"/>
      </w:r>
      <w:r w:rsidR="000C05B9" w:rsidRPr="00B2059A">
        <w:rPr>
          <w:rFonts w:ascii="Book Antiqua" w:hAnsi="Book Antiqua" w:cs="Times New Roman"/>
          <w:noProof/>
          <w:vertAlign w:val="superscript"/>
        </w:rPr>
        <w:t>[5-7]</w:t>
      </w:r>
      <w:r w:rsidRPr="00B2059A">
        <w:rPr>
          <w:rFonts w:ascii="Book Antiqua" w:hAnsi="Book Antiqua" w:cs="Times New Roman"/>
        </w:rPr>
        <w:fldChar w:fldCharType="end"/>
      </w:r>
      <w:r w:rsidR="004F4830">
        <w:rPr>
          <w:rFonts w:ascii="Book Antiqua" w:hAnsi="Book Antiqua" w:cs="Times New Roman" w:hint="eastAsia"/>
        </w:rPr>
        <w:t>.</w:t>
      </w:r>
      <w:r w:rsidRPr="00B2059A">
        <w:rPr>
          <w:rFonts w:ascii="Book Antiqua" w:hAnsi="Book Antiqua" w:cs="Times New Roman"/>
          <w:b/>
        </w:rPr>
        <w:t xml:space="preserve"> </w:t>
      </w:r>
      <w:r w:rsidRPr="00B2059A">
        <w:rPr>
          <w:rFonts w:ascii="Book Antiqua" w:hAnsi="Book Antiqua" w:cs="Times New Roman"/>
        </w:rPr>
        <w:t>Two-dimensional</w:t>
      </w:r>
      <w:r w:rsidR="00BF13FA" w:rsidRPr="00B2059A">
        <w:rPr>
          <w:rFonts w:ascii="Book Antiqua" w:hAnsi="Book Antiqua" w:cs="Times New Roman"/>
        </w:rPr>
        <w:t xml:space="preserve"> (2-D)</w:t>
      </w:r>
      <w:r w:rsidRPr="00B2059A">
        <w:rPr>
          <w:rFonts w:ascii="Book Antiqua" w:hAnsi="Book Antiqua" w:cs="Times New Roman"/>
        </w:rPr>
        <w:t xml:space="preserve"> shear wave elastography (SWE) is another noninvasive LSM assessment method that is </w:t>
      </w:r>
      <w:r w:rsidR="007B71E0" w:rsidRPr="00B2059A">
        <w:rPr>
          <w:rFonts w:ascii="Book Antiqua" w:hAnsi="Book Antiqua" w:cs="Times New Roman"/>
        </w:rPr>
        <w:t xml:space="preserve">available </w:t>
      </w:r>
      <w:r w:rsidRPr="00B2059A">
        <w:rPr>
          <w:rFonts w:ascii="Book Antiqua" w:hAnsi="Book Antiqua" w:cs="Times New Roman"/>
        </w:rPr>
        <w:t>on traditional ultrasound machine</w:t>
      </w:r>
      <w:r w:rsidR="007B71E0" w:rsidRPr="00B2059A">
        <w:rPr>
          <w:rFonts w:ascii="Book Antiqua" w:hAnsi="Book Antiqua" w:cs="Times New Roman"/>
        </w:rPr>
        <w:t>s</w:t>
      </w:r>
      <w:r w:rsidRPr="00B2059A">
        <w:rPr>
          <w:rFonts w:ascii="Book Antiqua" w:hAnsi="Book Antiqua" w:cs="Times New Roman"/>
        </w:rPr>
        <w:t xml:space="preserve">. Compared </w:t>
      </w:r>
      <w:r w:rsidR="007B71E0" w:rsidRPr="00B2059A">
        <w:rPr>
          <w:rFonts w:ascii="Book Antiqua" w:hAnsi="Book Antiqua" w:cs="Times New Roman"/>
        </w:rPr>
        <w:t xml:space="preserve">to </w:t>
      </w:r>
      <w:r w:rsidRPr="00B2059A">
        <w:rPr>
          <w:rFonts w:ascii="Book Antiqua" w:hAnsi="Book Antiqua" w:cs="Times New Roman"/>
        </w:rPr>
        <w:t>TE, SWE can be conveniently performed using a conventional ultrasound scanner</w:t>
      </w:r>
      <w:r w:rsidR="007B71E0" w:rsidRPr="00B2059A">
        <w:rPr>
          <w:rFonts w:ascii="Book Antiqua" w:hAnsi="Book Antiqua" w:cs="Times New Roman"/>
        </w:rPr>
        <w:t xml:space="preserve"> to</w:t>
      </w:r>
      <w:r w:rsidRPr="00B2059A">
        <w:rPr>
          <w:rFonts w:ascii="Book Antiqua" w:hAnsi="Book Antiqua" w:cs="Times New Roman"/>
        </w:rPr>
        <w:t xml:space="preserve"> create a real-time, 2-D map of liver tissue stiffness under the guidance of B-mode imaging. SWE has </w:t>
      </w:r>
      <w:r w:rsidR="00061665">
        <w:rPr>
          <w:rFonts w:ascii="Book Antiqua" w:hAnsi="Book Antiqua" w:cs="Times New Roman"/>
        </w:rPr>
        <w:t xml:space="preserve">been </w:t>
      </w:r>
      <w:r w:rsidRPr="00B2059A">
        <w:rPr>
          <w:rFonts w:ascii="Book Antiqua" w:hAnsi="Book Antiqua" w:cs="Times New Roman"/>
        </w:rPr>
        <w:t xml:space="preserve">proven to be a reliable method </w:t>
      </w:r>
      <w:r w:rsidR="00C07CF2">
        <w:rPr>
          <w:rFonts w:ascii="Book Antiqua" w:hAnsi="Book Antiqua" w:cs="Times New Roman"/>
        </w:rPr>
        <w:t>for</w:t>
      </w:r>
      <w:r w:rsidR="00E9585A" w:rsidRPr="00B2059A">
        <w:rPr>
          <w:rFonts w:ascii="Book Antiqua" w:hAnsi="Book Antiqua" w:cs="Times New Roman"/>
        </w:rPr>
        <w:t xml:space="preserve"> measuring</w:t>
      </w:r>
      <w:r w:rsidRPr="00B2059A">
        <w:rPr>
          <w:rFonts w:ascii="Book Antiqua" w:hAnsi="Book Antiqua" w:cs="Times New Roman"/>
        </w:rPr>
        <w:t xml:space="preserve"> liver stiffness </w:t>
      </w:r>
      <w:r w:rsidR="00061665">
        <w:rPr>
          <w:rFonts w:ascii="Book Antiqua" w:hAnsi="Book Antiqua" w:cs="Times New Roman"/>
        </w:rPr>
        <w:t>in</w:t>
      </w:r>
      <w:r w:rsidRPr="00B2059A">
        <w:rPr>
          <w:rFonts w:ascii="Book Antiqua" w:hAnsi="Book Antiqua" w:cs="Times New Roman"/>
        </w:rPr>
        <w:t xml:space="preserve"> chronic liver </w:t>
      </w:r>
      <w:proofErr w:type="gramStart"/>
      <w:r w:rsidRPr="00B2059A">
        <w:rPr>
          <w:rFonts w:ascii="Book Antiqua" w:hAnsi="Book Antiqua" w:cs="Times New Roman"/>
        </w:rPr>
        <w:t>diseases</w:t>
      </w:r>
      <w:proofErr w:type="gramEnd"/>
      <w:r w:rsidRPr="00B2059A">
        <w:rPr>
          <w:rFonts w:ascii="Book Antiqua" w:hAnsi="Book Antiqua" w:cs="Times New Roman"/>
        </w:rPr>
        <w:fldChar w:fldCharType="begin">
          <w:fldData xml:space="preserve">PEVuZE5vdGU+PENpdGU+PEF1dGhvcj5NamVsbGU8L0F1dGhvcj48WWVhcj4yMDE2PC9ZZWFyPjxS
ZWNOdW0+MjY8L1JlY051bT48RGlzcGxheVRleHQ+PHN0eWxlIGZhY2U9InN1cGVyc2NyaXB0Ij5b
OC0xMl08L3N0eWxlPjwvRGlzcGxheVRleHQ+PHJlY29yZD48cmVjLW51bWJlcj4yNjwvcmVjLW51
bWJlcj48Zm9yZWlnbi1rZXlzPjxrZXkgYXBwPSJFTiIgZGItaWQ9ImFmZHZwOXd6dnJhczV6ZXp2
NXB2MnJlamZzczBmdHRzd2V6ZiIgdGltZXN0YW1wPSIxNTY1NTA4ODkzIj4yNjwva2V5PjwvZm9y
ZWlnbi1rZXlzPjxyZWYtdHlwZSBuYW1lPSJKb3VybmFsIEFydGljbGUiPjE3PC9yZWYtdHlwZT48
Y29udHJpYnV0b3JzPjxhdXRob3JzPjxhdXRob3I+TWplbGxlLCBBLiBCLjwvYXV0aG9yPjxhdXRo
b3I+TXVsYWJlY2lyb3ZpYywgQS48L2F1dGhvcj48YXV0aG9yPkhhdXNrZW4sIFQuPC9hdXRob3I+
PGF1dGhvcj5IYXZyZSwgUi4gRi48L2F1dGhvcj48YXV0aG9yPkdpbGphLCBPLiBILjwvYXV0aG9y
PjxhdXRob3I+VmVzdGVyaHVzLCBNLjwvYXV0aG9yPjwvYXV0aG9ycz48L2NvbnRyaWJ1dG9ycz48
YXV0aC1hZGRyZXNzPk5hdGlvbmFsIENlbnRyZSBmb3IgVWx0cmFzb3VuZCBpbiBHYXN0cm9lbnRl
cm9sb2d5LCBEZXBhcnRtZW50IG9mIE1lZGljaW5lLCBIYXVrZWxhbmQgVW5pdmVyc2l0eSBIb3Nw
aXRhbCwgQmVyZ2VuLCBOb3J3YXkuJiN4RDtOYXRpb25hbCBDZW50cmUgZm9yIFVsdHJhc291bmQg
aW4gR2FzdHJvZW50ZXJvbG9neSwgRGVwYXJ0bWVudCBvZiBNZWRpY2luZSwgSGF1a2VsYW5kIFVu
aXZlcnNpdHkgSG9zcGl0YWwsIEJlcmdlbiwgTm9yd2F5OyBEZXBhcnRtZW50IG9mIENsaW5pY2Fs
IE1lZGljaW5lLCBVbml2ZXJzaXR5IG9mIEJlcmdlbiwgQmVyZ2VuLCBOb3J3YXkuJiN4RDtOYXRp
b25hbCBDZW50cmUgZm9yIFVsdHJhc291bmQgaW4gR2FzdHJvZW50ZXJvbG9neSwgRGVwYXJ0bWVu
dCBvZiBNZWRpY2luZSwgSGF1a2VsYW5kIFVuaXZlcnNpdHkgSG9zcGl0YWwsIEJlcmdlbiwgTm9y
d2F5OyBOb3J3ZWdpYW4gUFNDIFJlc2VhcmNoIENlbnRlciwgRGl2aXNpb24gb2YgQ2FuY2VyIE1l
ZGljaW5lLCBTdXJnZXJ5IGFuZCBUcmFuc3BsYW50YXRpb24sIERlcGFydG1lbnQgb2YgVHJhbnNw
bGFudGF0aW9uIE1lZGljaW5lLCBPc2xvIFVuaXZlcnNpdHkgSG9zcGl0YWwgUmlrc2hvc3BpdGFs
ZXQsIE9zbG8sIE5vcndheS4gRWxlY3Ryb25pYyBhZGRyZXNzOiBtZXR0ZS52ZXN0ZXJodXNAaGVs
c2UtYmVyZ2VuLm5vLjwvYXV0aC1hZGRyZXNzPjx0aXRsZXM+PHRpdGxlPlVsdHJhc291bmQgYW5k
IFBvaW50IFNoZWFyIFdhdmUgRWxhc3RvZ3JhcGh5IGluIExpdmVycyBvZiBQYXRpZW50cyB3aXRo
IFByaW1hcnkgU2NsZXJvc2luZyBDaG9sYW5naXRpczwvdGl0bGU+PHNlY29uZGFyeS10aXRsZT5V
bHRyYXNvdW5kIE1lZCBCaW9sPC9zZWNvbmRhcnktdGl0bGU+PC90aXRsZXM+PHBlcmlvZGljYWw+
PGZ1bGwtdGl0bGU+VWx0cmFzb3VuZCBNZWQgQmlvbDwvZnVsbC10aXRsZT48L3BlcmlvZGljYWw+
PHBhZ2VzPjIxNDYtNTU8L3BhZ2VzPjx2b2x1bWU+NDI8L3ZvbHVtZT48bnVtYmVyPjk8L251bWJl
cj48ZWRpdGlvbj4yMDE2LzA2LzA2PC9lZGl0aW9uPjxrZXl3b3Jkcz48a2V5d29yZD5BZHVsdDwv
a2V5d29yZD48a2V5d29yZD5DaG9sYW5naXRpcywgU2NsZXJvc2luZy8qY29tcGxpY2F0aW9uczwv
a2V5d29yZD48a2V5d29yZD5FbGFzdGljaXR5IEltYWdpbmcgVGVjaG5pcXVlcy8qbWV0aG9kczwv
a2V5d29yZD48a2V5d29yZD5GZW1hbGU8L2tleXdvcmQ+PGtleXdvcmQ+SHVtYW5zPC9rZXl3b3Jk
PjxrZXl3b3JkPkxpdmVyLypkaWFnbm9zdGljIGltYWdpbmc8L2tleXdvcmQ+PGtleXdvcmQ+TGl2
ZXIgQ2lycmhvc2lzLypjb21wbGljYXRpb25zLypkaWFnbm9zdGljIGltYWdpbmc8L2tleXdvcmQ+
PGtleXdvcmQ+TWFsZTwva2V5d29yZD48a2V5d29yZD5NaWRkbGUgQWdlZDwva2V5d29yZD48a2V5
d29yZD4qRWxhc3RvZ3JhcGh5PC9rZXl3b3JkPjxrZXl3b3JkPipMaXZlciBmaWJyb3Npczwva2V5
d29yZD48a2V5d29yZD4qTm9uLWludmFzaXZlPC9rZXl3b3JkPjxrZXl3b3JkPipQb2ludCBzaGVh
ciB3YXZlIGVsYXN0b2dyYXBoeTwva2V5d29yZD48a2V5d29yZD4qUHJpbWFyeSBzY2xlcm9zaW5n
IGNob2xhbmdpdGlzPC9rZXl3b3JkPjxrZXl3b3JkPipVbHRyYXNvdW5kPC9rZXl3b3JkPjwva2V5
d29yZHM+PGRhdGVzPjx5ZWFyPjIwMTY8L3llYXI+PHB1Yi1kYXRlcz48ZGF0ZT5TZXA8L2RhdGU+
PC9wdWItZGF0ZXM+PC9kYXRlcz48aXNibj4xODc5LTI5MVggKEVsZWN0cm9uaWMpJiN4RDswMzAx
LTU2MjkgKExpbmtpbmcpPC9pc2JuPjxhY2Nlc3Npb24tbnVtPjI3MjYyNTE5PC9hY2Nlc3Npb24t
bnVtPjx1cmxzPjxyZWxhdGVkLXVybHM+PHVybD5odHRwczovL3d3dy5uY2JpLm5sbS5uaWguZ292
L3B1Ym1lZC8yNzI2MjUxOTwvdXJsPjwvcmVsYXRlZC11cmxzPjwvdXJscz48ZWxlY3Ryb25pYy1y
ZXNvdXJjZS1udW0+MTAuMTAxNi9qLnVsdHJhc21lZGJpby4yMDE2LjA0LjAxNjwvZWxlY3Ryb25p
Yy1yZXNvdXJjZS1udW0+PC9yZWNvcmQ+PC9DaXRlPjxDaXRlPjxBdXRob3I+Q2Fzc2lub3R0bzwv
QXV0aG9yPjxZZWFyPjIwMTQ8L1llYXI+PFJlY051bT4xNTwvUmVjTnVtPjxyZWNvcmQ+PHJlYy1u
dW1iZXI+MTU8L3JlYy1udW1iZXI+PGZvcmVpZ24ta2V5cz48a2V5IGFwcD0iRU4iIGRiLWlkPSJh
ZmR2cDl3enZyYXM1emV6djVwdjJyZWpmc3MwZnR0c3dlemYiIHRpbWVzdGFtcD0iMTU2NTUwODQw
NyI+MTU8L2tleT48L2ZvcmVpZ24ta2V5cz48cmVmLXR5cGUgbmFtZT0iSm91cm5hbCBBcnRpY2xl
Ij4xNzwvcmVmLXR5cGU+PGNvbnRyaWJ1dG9ycz48YXV0aG9ycz48YXV0aG9yPkNhc3Npbm90dG8s
IEMuPC9hdXRob3I+PGF1dGhvcj5MYXB1eWFkZSwgQi48L2F1dGhvcj48YXV0aG9yPk1vdXJpZXMs
IEEuPC9hdXRob3I+PGF1dGhvcj5IaXJpYXJ0LCBKLiBCLjwvYXV0aG9yPjxhdXRob3I+VmVyZ25p
b2wsIEouPC9hdXRob3I+PGF1dGhvcj5HYXllLCBELjwvYXV0aG9yPjxhdXRob3I+Q2FzdGFpbiwg
Qy48L2F1dGhvcj48YXV0aG9yPkxlIEJhaWwsIEIuPC9hdXRob3I+PGF1dGhvcj5DaGVybWFrLCBG
LjwvYXV0aG9yPjxhdXRob3I+Rm91Y2hlciwgSi48L2F1dGhvcj48YXV0aG9yPkxhdXJlbnQsIEYu
PC9hdXRob3I+PGF1dGhvcj5Nb250YXVkb24sIE0uPC9hdXRob3I+PGF1dGhvcj5EZSBMZWRpbmdo
ZW4sIFYuPC9hdXRob3I+PC9hdXRob3JzPjwvY29udHJpYnV0b3JzPjxhdXRoLWFkZHJlc3M+RGVw
YXJ0bWVudCBvZiBEaWFnbm9zdGljIGFuZCBJbnRlcnZlbnRpb25hbCBJbWFnaW5nLCBIb3BpdGFs
IEhhdXQtTGV2ZXF1ZSwgQ2VudHJlIEhvc3BpdGFsaWVyIFVuaXZlcnNpdGFpcmUgZGUgQm9yZGVh
dXgsIDEgQXZlbnVlIGRlIE1hZ2VsbGFuLCAzMzYwNCBQZXNzYWMsIEZyYW5jZTsgSU5TRVJNIFUx
MDUzLCBVbml2ZXJzaXRlIEJvcmRlYXV4LCBCb3JkZWF1eCwgRnJhbmNlLiBFbGVjdHJvbmljIGFk
ZHJlc3M6IGNocmlzdG9waGUuY2Fzc2lub3R0b0BjaHUtYm9yZGVhdXguZnIuJiN4RDtEZXBhcnRt
ZW50IG9mIERpYWdub3N0aWMgYW5kIEludGVydmVudGlvbmFsIEltYWdpbmcsIEhvcGl0YWwgSGF1
dC1MZXZlcXVlLCBDZW50cmUgSG9zcGl0YWxpZXIgVW5pdmVyc2l0YWlyZSBkZSBCb3JkZWF1eCwg
MSBBdmVudWUgZGUgTWFnZWxsYW4sIDMzNjA0IFBlc3NhYywgRnJhbmNlLiYjeEQ7Q2VudHJlIGQm
YXBvcztpbnZlc3RpZ2F0aW9uIGRlIGxhIGZpYnJvc2UgaGVwYXRpcXVlLCBIb3BpdGFsIEhhdXQt
TGV2ZXF1ZSwgQ2VudHJlIEhvc3BpdGFsaWVyIFVuaXZlcnNpdGFpcmUgZGUgQm9yZGVhdXgsIDEg
QXZlbnVlIGRlIE1hZ2VsbGFuLCAzMzYwNCBQZXNzYWMsIEZyYW5jZS4mI3hEO0RlcGFydG1lbnQg
b2YgUGF0aG9sb2d5LCBIb3BpdGFsIFBlbGxlZ3JpbiwgQ2VudHJlIEhvc3BpdGFsaWVyIFVuaXZl
cnNpdGFpcmUgZGUgQm9yZGVhdXgsIFBsYWNlIEFtZWxpZSBSYWJhLWxlb24sIDMzMDAwIEJvcmRl
YXV4LCBGcmFuY2UuJiN4RDtJTlNFUk0gVTEwNTMsIFVuaXZlcnNpdGUgQm9yZGVhdXgsIEJvcmRl
YXV4LCBGcmFuY2U7IERlcGFydG1lbnQgb2YgUGF0aG9sb2d5LCBIb3BpdGFsIFBlbGxlZ3Jpbiwg
Q2VudHJlIEhvc3BpdGFsaWVyIFVuaXZlcnNpdGFpcmUgZGUgQm9yZGVhdXgsIFBsYWNlIEFtZWxp
ZSBSYWJhLWxlb24sIDMzMDAwIEJvcmRlYXV4LCBGcmFuY2UuJiN4RDtEZXBhcnRtZW50IG9mIERp
YWdub3N0aWMgYW5kIEludGVydmVudGlvbmFsIEltYWdpbmcsIEhvcGl0YWwgSGF1dC1MZXZlcXVl
LCBDSFUgYW5kIFVuaXZlcnNpdHkgb2YgQm9yZGVhdXgsIDEgQXZlbnVlIGRlIE1hZ2VsbGFuLCAz
MzYwNCBQZXNzYWMsIEZyYW5jZS4mI3hEO0lOU0VSTSBVMTA1MywgVW5pdmVyc2l0ZSBCb3JkZWF1
eCwgQm9yZGVhdXgsIEZyYW5jZTsgQ2VudHJlIGQmYXBvcztpbnZlc3RpZ2F0aW9uIGRlIGxhIGZp
YnJvc2UgaGVwYXRpcXVlLCBIb3BpdGFsIEhhdXQtTGV2ZXF1ZSwgQ2VudHJlIEhvc3BpdGFsaWVy
IFVuaXZlcnNpdGFpcmUgZGUgQm9yZGVhdXgsIDEgQXZlbnVlIGRlIE1hZ2VsbGFuLCAzMzYwNCBQ
ZXNzYWMsIEZyYW5jZS48L2F1dGgtYWRkcmVzcz48dGl0bGVzPjx0aXRsZT5Ob24taW52YXNpdmUg
YXNzZXNzbWVudCBvZiBsaXZlciBmaWJyb3NpcyB3aXRoIGltcHVsc2UgZWxhc3RvZ3JhcGh5OiBj
b21wYXJpc29uIG9mIFN1cGVyc29uaWMgU2hlYXIgSW1hZ2luZyB3aXRoIEFSRkkgYW5kIEZpYnJv
U2NhbihSKTwvdGl0bGU+PHNlY29uZGFyeS10aXRsZT5KIEhlcGF0b2w8L3NlY29uZGFyeS10aXRs
ZT48L3RpdGxlcz48cGVyaW9kaWNhbD48ZnVsbC10aXRsZT5KIEhlcGF0b2w8L2Z1bGwtdGl0bGU+
PC9wZXJpb2RpY2FsPjxwYWdlcz41NTAtNzwvcGFnZXM+PHZvbHVtZT42MTwvdm9sdW1lPjxudW1i
ZXI+MzwvbnVtYmVyPjxlZGl0aW9uPjIwMTQvMDUvMTM8L2VkaXRpb24+PGtleXdvcmRzPjxrZXl3
b3JkPkFkb2xlc2NlbnQ8L2tleXdvcmQ+PGtleXdvcmQ+QWR1bHQ8L2tleXdvcmQ+PGtleXdvcmQ+
QWdlZDwva2V5d29yZD48a2V5d29yZD5BZ2VkLCA4MCBhbmQgb3Zlcjwva2V5d29yZD48a2V5d29y
ZD5BbGFuaW5lIFRyYW5zYW1pbmFzZS9tZXRhYm9saXNtPC9rZXl3b3JkPjxrZXl3b3JkPkFzcGFy
dGF0ZSBBbWlub3RyYW5zZmVyYXNlcy9tZXRhYm9saXNtPC9rZXl3b3JkPjxrZXl3b3JkPkJpb21h
cmtlcnMvbWV0YWJvbGlzbTwva2V5d29yZD48a2V5d29yZD5CaW9wc3k8L2tleXdvcmQ+PGtleXdv
cmQ+RGlhZ25vc3RpYyBJbWFnaW5nLyptZXRob2RzPC9rZXl3b3JkPjxrZXl3b3JkPkVsYXN0aWNp
dHkgSW1hZ2luZyBUZWNobmlxdWVzLyptZXRob2RzPC9rZXl3b3JkPjxrZXl3b3JkPkZlbWFsZTwv
a2V5d29yZD48a2V5d29yZD5IdW1hbnM8L2tleXdvcmQ+PGtleXdvcmQ+TGl2ZXIvZGlhZ25vc3Rp
YyBpbWFnaW5nL2Vuenltb2xvZ3kvcGF0aG9sb2d5PC9rZXl3b3JkPjxrZXl3b3JkPkxpdmVyIENp
cnJob3Npcy8qZGlhZ25vc2lzLypkaWFnbm9zdGljIGltYWdpbmcvcGF0aG9sb2d5PC9rZXl3b3Jk
PjxrZXl3b3JkPk1hbGU8L2tleXdvcmQ+PGtleXdvcmQ+TWlkZGxlIEFnZWQ8L2tleXdvcmQ+PGtl
eXdvcmQ+Uk9DIEN1cnZlPC9rZXl3b3JkPjxrZXl3b3JkPlNlbnNpdGl2aXR5IGFuZCBTcGVjaWZp
Y2l0eTwva2V5d29yZD48a2V5d29yZD4qU2V2ZXJpdHkgb2YgSWxsbmVzcyBJbmRleDwva2V5d29y
ZD48a2V5d29yZD5VbHRyYXNvbm9ncmFwaHkvKm1ldGhvZHM8L2tleXdvcmQ+PGtleXdvcmQ+WW91
bmcgQWR1bHQ8L2tleXdvcmQ+PGtleXdvcmQ+Q2lycmhvc2lzPC9rZXl3b3JkPjxrZXl3b3JkPkVs
YXN0aWNpdHkgaW1hZ2luZyB0ZWNobmlxdWVzPC9rZXl3b3JkPjxrZXl3b3JkPkxpdmVyIGRpc2Vh
c2U8L2tleXdvcmQ+PGtleXdvcmQ+Tm9uLWludmFzaXZlIGRpYWdub3Npczwva2V5d29yZD48a2V5
d29yZD5UcmFuc2llbnQgZWxhc3RvZ3JhcGh5PC9rZXl3b3JkPjxrZXl3b3JkPlVsdHJhc29ub2dy
YXBoeTwva2V5d29yZD48L2tleXdvcmRzPjxkYXRlcz48eWVhcj4yMDE0PC95ZWFyPjxwdWItZGF0
ZXM+PGRhdGU+U2VwPC9kYXRlPjwvcHViLWRhdGVzPjwvZGF0ZXM+PGlzYm4+MTYwMC0wNjQxIChF
bGVjdHJvbmljKSYjeEQ7MDE2OC04Mjc4IChMaW5raW5nKTwvaXNibj48YWNjZXNzaW9uLW51bT4y
NDgxNTg3NjwvYWNjZXNzaW9uLW51bT48dXJscz48cmVsYXRlZC11cmxzPjx1cmw+aHR0cHM6Ly93
d3cubmNiaS5ubG0ubmloLmdvdi9wdWJtZWQvMjQ4MTU4NzY8L3VybD48dXJsPmh0dHBzOi8vcGRm
LnNjaWVuY2VkaXJlY3Rhc3NldHMuY29tLzI3MjE4MS8xLXMyLjAtUzAxNjg4Mjc4MTRYMDAwODUv
MS1zMi4wLVMwMTY4ODI3ODE0MDAzMDc5L21haW4ucGRmP1gtQW16LVNlY3VyaXR5LVRva2VuPUlR
b0piM0pwWjJsdVgyVmpFUEglMkYlMkYlMkYlMkYlMkYlMkYlMkYlMkYlMkYlMkZ3RWFDWFZ6TFdW
aGMzUXRNU0pITUVVQ0lRQ2hjTDUlMkZMeUdydGFzZCUyRlBuRiUyQkpUOWd0anVqTkJyMUFiV3Fr
WiUyRk5UeklUd0lnZjdra2dpOWhGMjhlcHhUR1dWeE5MYWJvTm8lMkI0dEZUSWpKYU1xY3RCNDBn
cXZRTUl1ZiUyRiUyRiUyRiUyRiUyRiUyRiUyRiUyRiUyRiUyRkFSQUNHZ3d3TlRrd01ETTFORFk0
TmpVaURDMUU0amZMbDR4aGl1OVN4Q3FSQSUyQiUyRmpkZlh6QWZwa0NRRlRJd0RJTkk0WmwxcGR1
bWpYN05menl3TUpNWVhEcFZFYUo5R3pkazR1Zmh6a2lIOWdkVmF1QWNnVTNEWkFrM3A5a0w2cVpp
MnplJTJGMGdCeXpDWVlkVmNRZnNRMHJjNTNyNldNU2pXckF1eFJDT1RiV1gwNXZUMGNEZThKZlFJ
JTJGelFsZTZPTnRUTnFkSmVhZGVRdndkamJJdHU5NnV3bjM4c1lEZXlyemhTbVI1N3dlY3BTRGp5
bVlsYmJOJTJGbFNueXhmdkJYVUJKcHVPd0FmRHlhJTJGTEdzMiUyRkNCazVtdm9FNDRUOE0ybnpY
JTJCM0o0eFJYQ0hScVB3MGhCeHUycXJ4YW42endFckFacTBGWUglMkZDcUtEME5WNXhycjRLemVk
clRHJTJGOUlzWWN3eFZBYWlSTUdGZXRRZVg1Qll2RWFOemdPSHFZbUtlSmMwMUlJRE1EJTJCJTJC
ZGdsWkQxS0Ryb0M4ZDdpMzlSR04zTiUyQkQyeU5Zb2IxNHNjTGlJNjRJTSUyRkg2c21UNU9ES1o0
MiUyRnJ1RzNjVWRhdWVnalY0TGklMkZaNXFnaGZscHY2THNaQWtMaEZYZklSRzYwSnpXS3YyNk96
WVVxRnZ5TmZNSk8yMk12UldwSjVUSnlpNUE0NVNNQ28lMkYlMkYzRk8yZFdkR3E1UkhqR0p4UENw
OEE3QUYxWE5hWHlrRUQ2SU9GcEt1Q2olMkZGSU1PJTJGMjNmSUZPdXNCN3olMkZuZ3RZMkNLcDE5
VyUyQlN0VFB6dGhhZXNLSHNJTGZUdG5LYXB3Z2ZoeVl5cFVwa1B2ODJ5SDdsdGdHdmE4SnNkOXlS
JTJGMlNiems3ZkNVTHJXY1dxY0ZSMHVEbmhaUG1DcWJJVnh1V0ZPaHhBMlRRZyUyQlNYeGRTWXJa
aUR4c0ZNNyUyRlpxSUltd1VXcjVDcG9BVUVqeFZxdVNxT2lldzZzeFY2Qm5zS05jY05lcWNhZExi
Z3NvOTdyeVRJYzhhQzd5bDN2Wmt3Vm4zaVpaWlprMU5UTUpkc0sxQUk3V0tQWG1qJTJCMkxqUllt
RWs5TGlXa0JlWWt3MVJ0N3NuZmZxWUF5ckI1Yk05S0lSaFhaVVRueTJ6cWcxcGlscXd1Z2VRZUtx
ZHNJbUV5R1Y0M2J6Z2kyTWNKNzVJVVVaT2clM0QlM0QmYW1wO1gtQW16LUFsZ29yaXRobT1BV1M0
LUhNQUMtU0hBMjU2JmFtcDtYLUFtei1EYXRlPTIwMjAwMjI3VDA5MDI1NFomYW1wO1gtQW16LVNp
Z25lZEhlYWRlcnM9aG9zdCZhbXA7WC1BbXotRXhwaXJlcz0zMDAmYW1wO1gtQW16LUNyZWRlbnRp
YWw9QVNJQVEzUEhDVlRZVTVWQVZCNVAlMkYyMDIwMDIyNyUyRnVzLWVhc3QtMSUyRnMzJTJGYXdz
NF9yZXF1ZXN0JmFtcDtYLUFtei1TaWduYXR1cmU9NDljNDYyMjgxZjlkMTlmMTg1ZWM3NWViYjY0
MzZkMjEyZDdjYjgzZjE0ZGRiNDNiNjc3MmI0OTE1NTcyYmYxYyZhbXA7aGFzaD03ZTgyZGFjNDZk
YjkzZjQwNmM5NzNlZjBkZDk3ZjQ2OTE0YmIzOWU1OTA2MGIxMGI1NzQ5MTBjZmFkMzQ4ODAyJmFt
cDtob3N0PTY4MDQyYzk0MzU5MTAxM2FjMmIyNDMwYTg5YjI3MGY2YWYyYzc2ZDhkZmQwODZhMDcx
NzZhZmU3Yzc2YzJjNjEmYW1wO3BpaT1TMDE2ODgyNzgxNDAwMzA3OSZhbXA7dGlkPXNwZGYtMzVm
ZWM1MmQtY2ExYi00NGQzLTk1NTctMDIwM2U2NmIxOWNiJmFtcDtzaWQ9NWU4ZjYwYzQ5NjFmYjY0
NmExLTg2NzItYjY5YzdlNjc4N2VjZ3hycWEmYW1wO3R5cGU9Y2xpZW50PC91cmw+PC9yZWxhdGVk
LXVybHM+PC91cmxzPjxlbGVjdHJvbmljLXJlc291cmNlLW51bT4xMC4xMDE2L2ouamhlcC4yMDE0
LjA0LjA0NDwvZWxlY3Ryb25pYy1yZXNvdXJjZS1udW0+PC9yZWNvcmQ+PC9DaXRlPjxDaXRlPjxB
dXRob3I+RmVycmFpb2xpPC9BdXRob3I+PFllYXI+MjAxMjwvWWVhcj48UmVjTnVtPjQ4PC9SZWNO
dW0+PHJlY29yZD48cmVjLW51bWJlcj40ODwvcmVjLW51bWJlcj48Zm9yZWlnbi1rZXlzPjxrZXkg
YXBwPSJFTiIgZGItaWQ9ImFmZHZwOXd6dnJhczV6ZXp2NXB2MnJlamZzczBmdHRzd2V6ZiIgdGlt
ZXN0YW1wPSIxNTY1NTA5MDM5Ij40ODwva2V5PjwvZm9yZWlnbi1rZXlzPjxyZWYtdHlwZSBuYW1l
PSJKb3VybmFsIEFydGljbGUiPjE3PC9yZWYtdHlwZT48Y29udHJpYnV0b3JzPjxhdXRob3JzPjxh
dXRob3I+RmVycmFpb2xpLCBHLjwvYXV0aG9yPjxhdXRob3I+VGluZWxsaSwgQy48L2F1dGhvcj48
YXV0aG9yPkRhbCBCZWxsbywgQi48L2F1dGhvcj48YXV0aG9yPlppY2NoZXR0aSwgTS48L2F1dGhv
cj48YXV0aG9yPkZpbGljZSwgRy48L2F1dGhvcj48YXV0aG9yPkZpbGljZSwgQy48L2F1dGhvcj48
YXV0aG9yPkxpdmVyIEZpYnJvc2lzIFN0dWR5LCBHcm91cDwvYXV0aG9yPjwvYXV0aG9ycz48L2Nv
bnRyaWJ1dG9ycz48YXV0aC1hZGRyZXNzPlVsdHJhc291bmQgVW5pdCwgSW5mZWN0aW91cyBEaXNl
YXNlcyBEZXBhcnRtZW50LCBGb25kYXppb25lIElSQ0NTIFBvbGljbGluaWNvIFNhbiBNYXR0ZW8s
IFVuaXZlcnNpdHkgb2YgUGF2aWEsIFBhdmlhLCBJdGFseS4gZ2lvdmFubmEuZmVycmFpb2xpQHVu
aXB2Lml0PC9hdXRoLWFkZHJlc3M+PHRpdGxlcz48dGl0bGU+QWNjdXJhY3kgb2YgcmVhbC10aW1l
IHNoZWFyIHdhdmUgZWxhc3RvZ3JhcGh5IGZvciBhc3Nlc3NpbmcgbGl2ZXIgZmlicm9zaXMgaW4g
Y2hyb25pYyBoZXBhdGl0aXMgQzogYSBwaWxvdCBzdHVkeTwvdGl0bGU+PHNlY29uZGFyeS10aXRs
ZT5IZXBhdG9sb2d5PC9zZWNvbmRhcnktdGl0bGU+PC90aXRsZXM+PHBlcmlvZGljYWw+PGZ1bGwt
dGl0bGU+SGVwYXRvbG9neTwvZnVsbC10aXRsZT48L3BlcmlvZGljYWw+PHBhZ2VzPjIxMjUtMzM8
L3BhZ2VzPjx2b2x1bWU+NTY8L3ZvbHVtZT48bnVtYmVyPjY8L251bWJlcj48ZWRpdGlvbj4yMDEy
LzA3LzA3PC9lZGl0aW9uPjxrZXl3b3Jkcz48a2V5d29yZD5BZHVsdDwva2V5d29yZD48a2V5d29y
ZD5BZ2VkPC9rZXl3b3JkPjxrZXl3b3JkPkFyZWEgVW5kZXIgQ3VydmU8L2tleXdvcmQ+PGtleXdv
cmQ+QmlvcHN5PC9rZXl3b3JkPjxrZXl3b3JkPkNyb3NzLVNlY3Rpb25hbCBTdHVkaWVzPC9rZXl3
b3JkPjxrZXl3b3JkPkVsYXN0aWNpdHk8L2tleXdvcmQ+PGtleXdvcmQ+KkVsYXN0aWNpdHkgSW1h
Z2luZyBUZWNobmlxdWVzPC9rZXl3b3JkPjxrZXl3b3JkPkZlbWFsZTwva2V5d29yZD48a2V5d29y
ZD5IZXBhdGl0aXMgQywgQ2hyb25pYy8qY29tcGxpY2F0aW9uczwva2V5d29yZD48a2V5d29yZD5I
dW1hbnM8L2tleXdvcmQ+PGtleXdvcmQ+TGl2ZXIvZGlhZ25vc3RpYyBpbWFnaW5nLypwYXRob2xv
Z3k8L2tleXdvcmQ+PGtleXdvcmQ+TGl2ZXIgQ2lycmhvc2lzLypkaWFnbm9zdGljIGltYWdpbmcv
KnBhdGhvbG9neS92aXJvbG9neTwva2V5d29yZD48a2V5d29yZD5NYWxlPC9rZXl3b3JkPjxrZXl3
b3JkPk1pZGRsZSBBZ2VkPC9rZXl3b3JkPjxrZXl3b3JkPlBpbG90IFByb2plY3RzPC9rZXl3b3Jk
PjxrZXl3b3JkPlByZWRpY3RpdmUgVmFsdWUgb2YgVGVzdHM8L2tleXdvcmQ+PGtleXdvcmQ+Uk9D
IEN1cnZlPC9rZXl3b3JkPjwva2V5d29yZHM+PGRhdGVzPjx5ZWFyPjIwMTI8L3llYXI+PHB1Yi1k
YXRlcz48ZGF0ZT5EZWM8L2RhdGU+PC9wdWItZGF0ZXM+PC9kYXRlcz48aXNibj4xNTI3LTMzNTAg
KEVsZWN0cm9uaWMpJiN4RDswMjcwLTkxMzkgKExpbmtpbmcpPC9pc2JuPjxhY2Nlc3Npb24tbnVt
PjIyNzY3MzAyPC9hY2Nlc3Npb24tbnVtPjx1cmxzPjxyZWxhdGVkLXVybHM+PHVybD5odHRwczov
L3d3dy5uY2JpLm5sbS5uaWguZ292L3B1Ym1lZC8yMjc2NzMwMjwvdXJsPjwvcmVsYXRlZC11cmxz
PjwvdXJscz48ZWxlY3Ryb25pYy1yZXNvdXJjZS1udW0+MTAuMTAwMi9oZXAuMjU5MzY8L2VsZWN0
cm9uaWMtcmVzb3VyY2UtbnVtPjwvcmVjb3JkPjwvQ2l0ZT48Q2l0ZT48QXV0aG9yPkhlcnJtYW5u
PC9BdXRob3I+PFllYXI+MjAxODwvWWVhcj48UmVjTnVtPjMxNzwvUmVjTnVtPjxyZWNvcmQ+PHJl
Yy1udW1iZXI+MzE3PC9yZWMtbnVtYmVyPjxmb3JlaWduLWtleXM+PGtleSBhcHA9IkVOIiBkYi1p
ZD0iYWZkdnA5d3p2cmFzNXplenY1cHYycmVqZnNzMGZ0dHN3ZXpmIiB0aW1lc3RhbXA9IjE1NjU1
Mzc1MzkiPjMxNzwva2V5PjwvZm9yZWlnbi1rZXlzPjxyZWYtdHlwZSBuYW1lPSJKb3VybmFsIEFy
dGljbGUiPjE3PC9yZWYtdHlwZT48Y29udHJpYnV0b3JzPjxhdXRob3JzPjxhdXRob3I+SGVycm1h
bm4sIEUuPC9hdXRob3I+PGF1dGhvcj5kZSBMZWRpbmdoZW4sIFYuPC9hdXRob3I+PGF1dGhvcj5D
YXNzaW5vdHRvLCBDLjwvYXV0aG9yPjxhdXRob3I+Q2h1LCBXLiBDLiBXLjwvYXV0aG9yPjxhdXRo
b3I+TGV1bmcsIFYuIFkuIEYuPC9hdXRob3I+PGF1dGhvcj5GZXJyYWlvbGksIEcuPC9hdXRob3I+
PGF1dGhvcj5GaWxpY2UsIEMuPC9hdXRob3I+PGF1dGhvcj5DYXN0ZXJhLCBMLjwvYXV0aG9yPjxh
dXRob3I+VmlsZ3JhaW4sIFYuPC9hdXRob3I+PGF1dGhvcj5Sb25vdCwgTS48L2F1dGhvcj48YXV0
aG9yPkR1bW9ydGllciwgSi48L2F1dGhvcj48YXV0aG9yPkd1aWJhbCwgQS48L2F1dGhvcj48YXV0
aG9yPlBvbCwgUy48L2F1dGhvcj48YXV0aG9yPlRyZWJpY2thLCBKLjwvYXV0aG9yPjxhdXRob3I+
SmFuc2VuLCBDLjwvYXV0aG9yPjxhdXRob3I+U3RyYXNzYnVyZywgQy48L2F1dGhvcj48YXV0aG9y
PlpoZW5nLCBSLiBRLjwvYXV0aG9yPjxhdXRob3I+WmhlbmcsIEouPC9hdXRob3I+PGF1dGhvcj5G
cmFuY3F1ZSwgUy48L2F1dGhvcj48YXV0aG9yPlZhbndvbGxlZ2hlbSwgVC48L2F1dGhvcj48YXV0
aG9yPlZvbmdoaWEsIEwuPC9hdXRob3I+PGF1dGhvcj5NYW5lc2lzLCBFLiBLLjwvYXV0aG9yPjxh
dXRob3I+Wm91bXBvdWxpcywgUC48L2F1dGhvcj48YXV0aG9yPlNwb3JlYSwgSS48L2F1dGhvcj48
YXV0aG9yPlRoaWVsZSwgTS48L2F1dGhvcj48YXV0aG9yPktyYWcsIEEuPC9hdXRob3I+PGF1dGhv
cj5Db2hlbi1CYWNyaWUsIEMuPC9hdXRob3I+PGF1dGhvcj5Dcml0b24sIEEuPC9hdXRob3I+PGF1
dGhvcj5HYXksIEouPC9hdXRob3I+PGF1dGhvcj5EZWZmaWV1eCwgVC48L2F1dGhvcj48YXV0aG9y
PkZyaWVkcmljaC1SdXN0LCBNLjwvYXV0aG9yPjwvYXV0aG9ycz48L2NvbnRyaWJ1dG9ycz48YXV0
aC1hZGRyZXNzPkdvZXRoZSBVbml2IEZyYW5rZnVydCwgSW5zdCBCaW9zdGF0ICZhbXA7IE1hdGgg
TW9kZWxsaW5nLCBEZXB0IE1lZCwgRnJhbmtmdXJ0LCBHZXJtYW55JiN4RDtDdHIgSG9zcCBVbml2
LCBIZXBhdG9sIFVuaXQsIEJvcmRlYXV4LCBGcmFuY2UmI3hEO0JvcmRlYXV4IFVuaXYsIElOU0VS
TSwgQm9yZGVhdXgsIEZyYW5jZSYjeEQ7Q3RyIEhvc3AgVW5pdiBIYXV0IExldmVxdWUsIERlcHQg
RGlhZ25vc3QgJmFtcDsgSW50ZXJ2ZW50IEltYWdpbmcsIEJvcmRlYXV4LCBGcmFuY2UmI3hEO0No
aW5lc2UgVW5pdiBIb25nIEtvbmcsIFByaW5jZSBXYWxlcyBIb3NwLCBJbnN0IERpZ2VzdCBEaXMs
IEhvbmcgS29uZywgUGVvcGxlcyBSIENoaW5hJiN4RDtDaGluZXNlIFVuaXYgSG9uZyBLb25nLCBQ
cmluY2UgV2FsZXMgSG9zcCwgRGVwdCBJbWFnaW5nICZhbXA7IEludGVydmVudCBSYWRpb2wsIEhv
bmcgS29uZywgUGVvcGxlcyBSIENoaW5hJiN4RDtVbml2IFBhdmlhLCBEZXB0IEluZmVjdCBEaXMs
IFVsdHJhc291bmQgVW5pdCwgRmRuIElSQ0NTIFBvbGljbGluIFNhbiBNYXR0ZW8sIFBhdmlhLCBJ
dGFseSYjeEQ7SG9wIFVuaXYgQmVhdWpvbiwgQVAgSFAsIERlcHQgSGVwYXRvbCwgQ2xpY2h5LCBG
cmFuY2UmI3hEO0hvcCBVbml2IEJlYXVqb24sIEFQIEhQLCBEZXB0IFJhZGlvbCwgQ2xpY2h5LCBG
cmFuY2UmI3hEO0hvcCBVbml2IEVkb3VhcmQgSGVycmlvdCwgSG9zcCBDaXZpbHMgTHlvbiwgRGVw
dCBIZXBhdG9sLCBMeW9uLCBGcmFuY2UmI3hEO0N0ciBIb3NwIEdlbiBQZXJwaWduYW4sIERlcHQg
UmFkaW9sLCBQZXJwaWduYW4sIEZyYW5jZSYjeEQ7SG9wIENvY2hpbiwgQVAgSFAsIERlcHQgSGVw
YXRvbCwgUGFyaXMsIEZyYW5jZSYjeEQ7VW5pdiBQYXJpcyAwNSwgUGFyaXMsIEZyYW5jZSYjeEQ7
SW5zdCBQYXN0ZXVyLCBJTlNFUk0sIFVNUzIwLCBQYXJpcywgRnJhbmNlJiN4RDtVbml2IEtsaW5p
a3VtIEJvbm4sIERlcHQgSW50ZXJuYWwgTWVkIDEsIEJvbm4sIEdlcm1hbnkmI3hEO09kZW5zZSBV
bml2IEhvc3AsIFJlcyBVbml0IEdhc3Ryb2VudGVyb2wgJmFtcDsgSGVwYXRvbCwgT2RlbnNlLCBE
ZW5tYXJrJiN4RDtFdXJvcGVhbiBGZG4gU3R1ZHkgQ2hyb24gTGl2ZXIgRmFpbHVyZSwgQmFyY2Vs
b25hLCBTcGFpbiYjeEQ7U3VuIFlhdCBTZW4gVW5pdiwgRGVwdCBNZWQgVWx0cmFzb24sIEFmZmls
aWF0ZWQgSG9zcCAzLCBHdWFuZ3pob3UsIEd1YW5nZG9uZywgUGVvcGxlcyBSIENoaW5hJiN4RDtB
bnR3ZXJwIFVuaXYgSG9zcCwgRGl2IEdhc3Ryb2VudGVyb2wgJmFtcDsgSGVwYXRvbCwgRWRlZ2Vt
LCBCZWxnaXVtJiN4RDtVbml2IEF0aGVucywgRGVwdCBJbnRlcm5hbCBNZWQsIFNjaCBNZWQsIEF0
aGVucywgR3JlZWNlJiN4RDtVbml2IEF0aGVucywgRGVwdCBSYWRpb2wsIFNjaCBNZWQsIEF0aGVu
cywgR3JlZWNlJiN4RDtWaWN0b3IgQmFiZXMgVW5pdiBNZWQgJmFtcDsgUGhhcm0sIERlcHQgR2Fz
dHJvZW50ZXJvbCAmYW1wOyBIZXBhdG9sLCBUaW1pc29hcmEsIFJvbWFuaWEmI3hEO1N1cGVyU29u
IEltYWdpbmUsIEFpeCBFbiBQcm92ZW5jZSwgRnJhbmNlJiN4RDtFU1BDSSBQYXJpc1RlYywgSW5z
dCBMYW5nZXZpbiwgSU5TRVJNLCBVOTc5LCBQYXJpcywgRnJhbmNlJiN4RDtHb2V0aGUgVW5pdiBI
b3NwIEZyYW5rZnVydCwgRGVwdCBJbnRlcm5hbCBNZWQsIEZyYW5rZnVydCwgR2VybWFueTwvYXV0
aC1hZGRyZXNzPjx0aXRsZXM+PHRpdGxlPkFzc2Vzc21lbnQgb2YgYmlvcHN5LXByb3ZlbiBsaXZl
ciBmaWJyb3NpcyBieSB0d28tZGltZW5zaW9uYWwgc2hlYXIgd2F2ZSBlbGFzdG9ncmFwaHk6IEFu
IGluZGl2aWR1YWwgcGF0aWVudCBkYXRhLWJhc2VkIG1ldGEtYW5hbHlzaXM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I2MC0yNzI8L3Bh
Z2VzPjx2b2x1bWU+Njc8L3ZvbHVtZT48bnVtYmVyPjE8L251bWJlcj48a2V5d29yZHM+PGtleXdv
cmQ+bWFnbmV0aWMtcmVzb25hbmNlIGVsYXN0b2dyYXBoeTwva2V5d29yZD48a2V5d29yZD5yYWRp
YXRpb24gZm9yY2UgaW1wdWxzZTwva2V5d29yZD48a2V5d29yZD5jaHJvbmljIGhlcGF0aXRpcy1i
PC9rZXl3b3JkPjxrZXl3b3JkPnRyYW5zaWVudCBlbGFzdG9ncmFwaHk8L2tleXdvcmQ+PGtleXdv
cmQ+bm9uaW52YXNpdmUgZXZhbHVhdGlvbjwva2V5d29yZD48a2V5d29yZD5zdGlmZm5lc3MgbWVh
c3VyZW1lbnQ8L2tleXdvcmQ+PGtleXdvcmQ+bXIgZWxhc3RvZ3JhcGh5PC9rZXl3b3JkPjxrZXl3
b3JkPnBlcmZvcm1hbmNlPC9rZXl3b3JkPjxrZXl3b3JkPnN0ZWF0b3Npczwva2V5d29yZD48a2V5
d29yZD5kaWFnbm9zaXM8L2tleXdvcmQ+PC9rZXl3b3Jkcz48ZGF0ZXM+PHllYXI+MjAxODwveWVh
cj48cHViLWRhdGVzPjxkYXRlPkphbjwvZGF0ZT48L3B1Yi1kYXRlcz48L2RhdGVzPjxpc2JuPjAy
NzAtOTEzOTwvaXNibj48YWNjZXNzaW9uLW51bT5XT1M6MDAwNDE4NDA0OTAwMDI1PC9hY2Nlc3Np
b24tbnVtPjx1cmxzPjxyZWxhdGVkLXVybHM+PHVybD4mbHQ7R28gdG8gSVNJJmd0OzovL1dPUzow
MDA0MTg0MDQ5MDAwMjU8L3VybD48dXJsPmh0dHBzOi8vd3d3Lm5jYmkubmxtLm5paC5nb3YvcG1j
L2FydGljbGVzL1BNQzU3NjU0OTMvcGRmL0hFUC02Ny0yNjAucGRmPC91cmw+PC9yZWxhdGVkLXVy
bHM+PC91cmxzPjxlbGVjdHJvbmljLXJlc291cmNlLW51bT4xMC4xMDAyL2hlcC4yOTE3OTwvZWxl
Y3Ryb25pYy1yZXNvdXJjZS1udW0+PGxhbmd1YWdlPkVuZ2xpc2g8L2xhbmd1YWdlPjwvcmVjb3Jk
PjwvQ2l0ZT48Q2l0ZT48QXV0aG9yPlRha2V1Y2hpPC9BdXRob3I+PFllYXI+MjAxODwvWWVhcj48
UmVjTnVtPjU0NDwvUmVjTnVtPjxyZWNvcmQ+PHJlYy1udW1iZXI+NTQ0PC9yZWMtbnVtYmVyPjxm
b3JlaWduLWtleXM+PGtleSBhcHA9IkVOIiBkYi1pZD0iYWZkdnA5d3p2cmFzNXplenY1cHYycmVq
ZnNzMGZ0dHN3ZXpmIiB0aW1lc3RhbXA9IjE1NzIwMTY3NDQiPjU0NDwva2V5PjwvZm9yZWlnbi1r
ZXlzPjxyZWYtdHlwZSBuYW1lPSJKb3VybmFsIEFydGljbGUiPjE3PC9yZWYtdHlwZT48Y29udHJp
YnV0b3JzPjxhdXRob3JzPjxhdXRob3I+VGFrZXVjaGksIEguPC9hdXRob3I+PGF1dGhvcj5TdWdp
bW90bywgSy48L2F1dGhvcj48YXV0aG9yPk9zaGlybywgSC48L2F1dGhvcj48YXV0aG9yPkl3YXRz
dWthLCBLLjwvYXV0aG9yPjxhdXRob3I+S29ubywgUy48L2F1dGhvcj48YXV0aG9yPllvc2hpbWFz
dSwgWS48L2F1dGhvcj48YXV0aG9yPkthc2FpLCBZLjwvYXV0aG9yPjxhdXRob3I+RnVydWljaGks
IFkuPC9hdXRob3I+PGF1dGhvcj5TYWthbWFraSwgSy48L2F1dGhvcj48YXV0aG9yPkl0b2ksIFQu
PC9hdXRob3I+PC9hdXRob3JzPjwvY29udHJpYnV0b3JzPjxhdXRoLWFkZHJlc3M+RGVwYXJ0bWVu
dCBvZiBHYXN0cm9lbnRlcm9sb2d5IGFuZCBIZXBhdG9sb2d5LCBUb2t5byBNZWRpY2FsIFVuaXZl
cnNpdHksIDYtNy0xIE5pc2hpc2hpbmp1a3UsIFNoaW5qdWt1LWt1LCBUb2t5bywgMTYwLTAwMjMs
IEphcGFuLiYjeEQ7RGVwYXJ0bWVudCBvZiBHYXN0cm9lbnRlcm9sb2d5IGFuZCBIZXBhdG9sb2d5
LCBUb2t5byBNZWRpY2FsIFVuaXZlcnNpdHksIDYtNy0xIE5pc2hpc2hpbmp1a3UsIFNoaW5qdWt1
LWt1LCBUb2t5bywgMTYwLTAwMjMsIEphcGFuLiBzdWdpbW90b0B0b2t5by1tZWQuYWMuanAuJiN4
RDtEZXBhcnRtZW50IG9mIFBhdGhvbG9neSwgSmljaGkgTWVkaWNhbCBVbml2ZXJzaXR5LCBUb2No
aWdpLCBKYXBhbi4mI3hEO0RpdmlzaW9uIG9mIEdhc3Ryb2VudGVyb2xvZ3kgYW5kIEhlcGF0b2xv
Z3ksIERlcGFydG1lbnQgb2YgTWVkaWNpbmUsIE5paG9uIFVuaXZlcnNpdHkgU2Nob29sIG9mIE1l
ZGljaW5lLCBUb2t5bywgSmFwYW4uJiN4RDtEZXBhcnRtZW50IG9mIEJpb3N0YXRpc3RpY3MgYW5k
IEJpb2luZm9ybWF0aWNzLCBHcmFkdWF0ZSBTY2hvb2wgb2YgTWVkaWNpbmUsIFVuaXZlcnNpdHkg
b2YgVG9reW8sIFRva3lvLCBKYXBhbi48L2F1dGgtYWRkcmVzcz48dGl0bGVzPjx0aXRsZT5MaXZl
ciBmaWJyb3Npczogbm9uaW52YXNpdmUgYXNzZXNzbWVudCB1c2luZyBzdXBlcnNvbmljIHNoZWFy
IGltYWdpbmcgYW5kIEZJQjQgaW5kZXggaW4gcGF0aWVudHMgd2l0aCBub24tYWxjb2hvbGljIGZh
dHR5IGxpdmVyIGRpc2Vhc2U8L3RpdGxlPjxzZWNvbmRhcnktdGl0bGU+SiBNZWQgVWx0cmFzb24g
KDIwMDEpPC9zZWNvbmRhcnktdGl0bGU+PC90aXRsZXM+PHBlcmlvZGljYWw+PGZ1bGwtdGl0bGU+
SiBNZWQgVWx0cmFzb24gKDIwMDEpPC9mdWxsLXRpdGxlPjwvcGVyaW9kaWNhbD48cGFnZXM+MjQz
LTI0OTwvcGFnZXM+PHZvbHVtZT40NTwvdm9sdW1lPjxudW1iZXI+MjwvbnVtYmVyPjxlZGl0aW9u
PjIwMTcvMTEvMTM8L2VkaXRpb24+PGtleXdvcmRzPjxrZXl3b3JkPkFkdWx0PC9rZXl3b3JkPjxr
ZXl3b3JkPkFnZWQ8L2tleXdvcmQ+PGtleXdvcmQ+QmlvcHN5PC9rZXl3b3JkPjxrZXl3b3JkPkVs
YXN0aWNpdHkgSW1hZ2luZyBUZWNobmlxdWVzLyptZXRob2RzPC9rZXl3b3JkPjxrZXl3b3JkPkZl
bWFsZTwva2V5d29yZD48a2V5d29yZD5IdW1hbnM8L2tleXdvcmQ+PGtleXdvcmQ+TGl2ZXIvZGlh
Z25vc3RpYyBpbWFnaW5nL3BhdGhvbG9neTwva2V5d29yZD48a2V5d29yZD5MaXZlciBDaXJyaG9z
aXMvKmRpYWdub3N0aWMgaW1hZ2luZy9wYXRob2xvZ3k8L2tleXdvcmQ+PGtleXdvcmQ+TWFsZTwv
a2V5d29yZD48a2V5d29yZD5NaWRkbGUgQWdlZDwva2V5d29yZD48a2V5d29yZD5Ob24tYWxjb2hv
bGljIEZhdHR5IExpdmVyIERpc2Vhc2UvKmRpYWdub3N0aWMgaW1hZ2luZy9wYXRob2xvZ3k8L2tl
eXdvcmQ+PGtleXdvcmQ+Uk9DIEN1cnZlPC9rZXl3b3JkPjxrZXl3b3JkPlNlbnNpdGl2aXR5IGFu
ZCBTcGVjaWZpY2l0eTwva2V5d29yZD48a2V5d29yZD5GSWI0IGluZGV4PC9rZXl3b3JkPjxrZXl3
b3JkPk5hZmxkPC9rZXl3b3JkPjxrZXl3b3JkPlNoZWFyIHdhdmUgZWxhc3RvZ3JhcGh5PC9rZXl3
b3JkPjxrZXl3b3JkPlVsdHJhc291bmQ8L2tleXdvcmQ+PC9rZXl3b3Jkcz48ZGF0ZXM+PHllYXI+
MjAxODwveWVhcj48cHViLWRhdGVzPjxkYXRlPkFwcjwvZGF0ZT48L3B1Yi1kYXRlcz48L2RhdGVz
Pjxpc2JuPjE2MTMtMjI1NCAoRWxlY3Ryb25pYykmI3hEOzEzNDYtNDUyMyAoTGlua2luZyk8L2lz
Ym4+PGFjY2Vzc2lvbi1udW0+MjkxMjg5Mzg8L2FjY2Vzc2lvbi1udW0+PHVybHM+PHJlbGF0ZWQt
dXJscz48dXJsPmh0dHBzOi8vd3d3Lm5jYmkubmxtLm5paC5nb3YvcHVibWVkLzI5MTI4OTM4PC91
cmw+PHVybD5odHRwczovL2xpbmsuc3ByaW5nZXIuY29tL2NvbnRlbnQvcGRmLzEwLjEwMDcvczEw
Mzk2LTAxNy0wODQwLTMucGRmPC91cmw+PC9yZWxhdGVkLXVybHM+PC91cmxzPjxlbGVjdHJvbmlj
LXJlc291cmNlLW51bT4xMC4xMDA3L3MxMDM5Ni0wMTctMDg0MC0zPC9lbGVjdHJvbmljLXJlc291
cmNlLW51bT48L3JlY29yZD48L0NpdGU+PC9FbmROb3RlPn==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NamVsbGU8L0F1dGhvcj48WWVhcj4yMDE2PC9ZZWFyPjxS
ZWNOdW0+MjY8L1JlY051bT48RGlzcGxheVRleHQ+PHN0eWxlIGZhY2U9InN1cGVyc2NyaXB0Ij5b
OC0xMl08L3N0eWxlPjwvRGlzcGxheVRleHQ+PHJlY29yZD48cmVjLW51bWJlcj4yNjwvcmVjLW51
bWJlcj48Zm9yZWlnbi1rZXlzPjxrZXkgYXBwPSJFTiIgZGItaWQ9ImFmZHZwOXd6dnJhczV6ZXp2
NXB2MnJlamZzczBmdHRzd2V6ZiIgdGltZXN0YW1wPSIxNTY1NTA4ODkzIj4yNjwva2V5PjwvZm9y
ZWlnbi1rZXlzPjxyZWYtdHlwZSBuYW1lPSJKb3VybmFsIEFydGljbGUiPjE3PC9yZWYtdHlwZT48
Y29udHJpYnV0b3JzPjxhdXRob3JzPjxhdXRob3I+TWplbGxlLCBBLiBCLjwvYXV0aG9yPjxhdXRo
b3I+TXVsYWJlY2lyb3ZpYywgQS48L2F1dGhvcj48YXV0aG9yPkhhdXNrZW4sIFQuPC9hdXRob3I+
PGF1dGhvcj5IYXZyZSwgUi4gRi48L2F1dGhvcj48YXV0aG9yPkdpbGphLCBPLiBILjwvYXV0aG9y
PjxhdXRob3I+VmVzdGVyaHVzLCBNLjwvYXV0aG9yPjwvYXV0aG9ycz48L2NvbnRyaWJ1dG9ycz48
YXV0aC1hZGRyZXNzPk5hdGlvbmFsIENlbnRyZSBmb3IgVWx0cmFzb3VuZCBpbiBHYXN0cm9lbnRl
cm9sb2d5LCBEZXBhcnRtZW50IG9mIE1lZGljaW5lLCBIYXVrZWxhbmQgVW5pdmVyc2l0eSBIb3Nw
aXRhbCwgQmVyZ2VuLCBOb3J3YXkuJiN4RDtOYXRpb25hbCBDZW50cmUgZm9yIFVsdHJhc291bmQg
aW4gR2FzdHJvZW50ZXJvbG9neSwgRGVwYXJ0bWVudCBvZiBNZWRpY2luZSwgSGF1a2VsYW5kIFVu
aXZlcnNpdHkgSG9zcGl0YWwsIEJlcmdlbiwgTm9yd2F5OyBEZXBhcnRtZW50IG9mIENsaW5pY2Fs
IE1lZGljaW5lLCBVbml2ZXJzaXR5IG9mIEJlcmdlbiwgQmVyZ2VuLCBOb3J3YXkuJiN4RDtOYXRp
b25hbCBDZW50cmUgZm9yIFVsdHJhc291bmQgaW4gR2FzdHJvZW50ZXJvbG9neSwgRGVwYXJ0bWVu
dCBvZiBNZWRpY2luZSwgSGF1a2VsYW5kIFVuaXZlcnNpdHkgSG9zcGl0YWwsIEJlcmdlbiwgTm9y
d2F5OyBOb3J3ZWdpYW4gUFNDIFJlc2VhcmNoIENlbnRlciwgRGl2aXNpb24gb2YgQ2FuY2VyIE1l
ZGljaW5lLCBTdXJnZXJ5IGFuZCBUcmFuc3BsYW50YXRpb24sIERlcGFydG1lbnQgb2YgVHJhbnNw
bGFudGF0aW9uIE1lZGljaW5lLCBPc2xvIFVuaXZlcnNpdHkgSG9zcGl0YWwgUmlrc2hvc3BpdGFs
ZXQsIE9zbG8sIE5vcndheS4gRWxlY3Ryb25pYyBhZGRyZXNzOiBtZXR0ZS52ZXN0ZXJodXNAaGVs
c2UtYmVyZ2VuLm5vLjwvYXV0aC1hZGRyZXNzPjx0aXRsZXM+PHRpdGxlPlVsdHJhc291bmQgYW5k
IFBvaW50IFNoZWFyIFdhdmUgRWxhc3RvZ3JhcGh5IGluIExpdmVycyBvZiBQYXRpZW50cyB3aXRo
IFByaW1hcnkgU2NsZXJvc2luZyBDaG9sYW5naXRpczwvdGl0bGU+PHNlY29uZGFyeS10aXRsZT5V
bHRyYXNvdW5kIE1lZCBCaW9sPC9zZWNvbmRhcnktdGl0bGU+PC90aXRsZXM+PHBlcmlvZGljYWw+
PGZ1bGwtdGl0bGU+VWx0cmFzb3VuZCBNZWQgQmlvbDwvZnVsbC10aXRsZT48L3BlcmlvZGljYWw+
PHBhZ2VzPjIxNDYtNTU8L3BhZ2VzPjx2b2x1bWU+NDI8L3ZvbHVtZT48bnVtYmVyPjk8L251bWJl
cj48ZWRpdGlvbj4yMDE2LzA2LzA2PC9lZGl0aW9uPjxrZXl3b3Jkcz48a2V5d29yZD5BZHVsdDwv
a2V5d29yZD48a2V5d29yZD5DaG9sYW5naXRpcywgU2NsZXJvc2luZy8qY29tcGxpY2F0aW9uczwv
a2V5d29yZD48a2V5d29yZD5FbGFzdGljaXR5IEltYWdpbmcgVGVjaG5pcXVlcy8qbWV0aG9kczwv
a2V5d29yZD48a2V5d29yZD5GZW1hbGU8L2tleXdvcmQ+PGtleXdvcmQ+SHVtYW5zPC9rZXl3b3Jk
PjxrZXl3b3JkPkxpdmVyLypkaWFnbm9zdGljIGltYWdpbmc8L2tleXdvcmQ+PGtleXdvcmQ+TGl2
ZXIgQ2lycmhvc2lzLypjb21wbGljYXRpb25zLypkaWFnbm9zdGljIGltYWdpbmc8L2tleXdvcmQ+
PGtleXdvcmQ+TWFsZTwva2V5d29yZD48a2V5d29yZD5NaWRkbGUgQWdlZDwva2V5d29yZD48a2V5
d29yZD4qRWxhc3RvZ3JhcGh5PC9rZXl3b3JkPjxrZXl3b3JkPipMaXZlciBmaWJyb3Npczwva2V5
d29yZD48a2V5d29yZD4qTm9uLWludmFzaXZlPC9rZXl3b3JkPjxrZXl3b3JkPipQb2ludCBzaGVh
ciB3YXZlIGVsYXN0b2dyYXBoeTwva2V5d29yZD48a2V5d29yZD4qUHJpbWFyeSBzY2xlcm9zaW5n
IGNob2xhbmdpdGlzPC9rZXl3b3JkPjxrZXl3b3JkPipVbHRyYXNvdW5kPC9rZXl3b3JkPjwva2V5
d29yZHM+PGRhdGVzPjx5ZWFyPjIwMTY8L3llYXI+PHB1Yi1kYXRlcz48ZGF0ZT5TZXA8L2RhdGU+
PC9wdWItZGF0ZXM+PC9kYXRlcz48aXNibj4xODc5LTI5MVggKEVsZWN0cm9uaWMpJiN4RDswMzAx
LTU2MjkgKExpbmtpbmcpPC9pc2JuPjxhY2Nlc3Npb24tbnVtPjI3MjYyNTE5PC9hY2Nlc3Npb24t
bnVtPjx1cmxzPjxyZWxhdGVkLXVybHM+PHVybD5odHRwczovL3d3dy5uY2JpLm5sbS5uaWguZ292
L3B1Ym1lZC8yNzI2MjUxOTwvdXJsPjwvcmVsYXRlZC11cmxzPjwvdXJscz48ZWxlY3Ryb25pYy1y
ZXNvdXJjZS1udW0+MTAuMTAxNi9qLnVsdHJhc21lZGJpby4yMDE2LjA0LjAxNjwvZWxlY3Ryb25p
Yy1yZXNvdXJjZS1udW0+PC9yZWNvcmQ+PC9DaXRlPjxDaXRlPjxBdXRob3I+Q2Fzc2lub3R0bzwv
QXV0aG9yPjxZZWFyPjIwMTQ8L1llYXI+PFJlY051bT4xNTwvUmVjTnVtPjxyZWNvcmQ+PHJlYy1u
dW1iZXI+MTU8L3JlYy1udW1iZXI+PGZvcmVpZ24ta2V5cz48a2V5IGFwcD0iRU4iIGRiLWlkPSJh
ZmR2cDl3enZyYXM1emV6djVwdjJyZWpmc3MwZnR0c3dlemYiIHRpbWVzdGFtcD0iMTU2NTUwODQw
NyI+MTU8L2tleT48L2ZvcmVpZ24ta2V5cz48cmVmLXR5cGUgbmFtZT0iSm91cm5hbCBBcnRpY2xl
Ij4xNzwvcmVmLXR5cGU+PGNvbnRyaWJ1dG9ycz48YXV0aG9ycz48YXV0aG9yPkNhc3Npbm90dG8s
IEMuPC9hdXRob3I+PGF1dGhvcj5MYXB1eWFkZSwgQi48L2F1dGhvcj48YXV0aG9yPk1vdXJpZXMs
IEEuPC9hdXRob3I+PGF1dGhvcj5IaXJpYXJ0LCBKLiBCLjwvYXV0aG9yPjxhdXRob3I+VmVyZ25p
b2wsIEouPC9hdXRob3I+PGF1dGhvcj5HYXllLCBELjwvYXV0aG9yPjxhdXRob3I+Q2FzdGFpbiwg
Qy48L2F1dGhvcj48YXV0aG9yPkxlIEJhaWwsIEIuPC9hdXRob3I+PGF1dGhvcj5DaGVybWFrLCBG
LjwvYXV0aG9yPjxhdXRob3I+Rm91Y2hlciwgSi48L2F1dGhvcj48YXV0aG9yPkxhdXJlbnQsIEYu
PC9hdXRob3I+PGF1dGhvcj5Nb250YXVkb24sIE0uPC9hdXRob3I+PGF1dGhvcj5EZSBMZWRpbmdo
ZW4sIFYuPC9hdXRob3I+PC9hdXRob3JzPjwvY29udHJpYnV0b3JzPjxhdXRoLWFkZHJlc3M+RGVw
YXJ0bWVudCBvZiBEaWFnbm9zdGljIGFuZCBJbnRlcnZlbnRpb25hbCBJbWFnaW5nLCBIb3BpdGFs
IEhhdXQtTGV2ZXF1ZSwgQ2VudHJlIEhvc3BpdGFsaWVyIFVuaXZlcnNpdGFpcmUgZGUgQm9yZGVh
dXgsIDEgQXZlbnVlIGRlIE1hZ2VsbGFuLCAzMzYwNCBQZXNzYWMsIEZyYW5jZTsgSU5TRVJNIFUx
MDUzLCBVbml2ZXJzaXRlIEJvcmRlYXV4LCBCb3JkZWF1eCwgRnJhbmNlLiBFbGVjdHJvbmljIGFk
ZHJlc3M6IGNocmlzdG9waGUuY2Fzc2lub3R0b0BjaHUtYm9yZGVhdXguZnIuJiN4RDtEZXBhcnRt
ZW50IG9mIERpYWdub3N0aWMgYW5kIEludGVydmVudGlvbmFsIEltYWdpbmcsIEhvcGl0YWwgSGF1
dC1MZXZlcXVlLCBDZW50cmUgSG9zcGl0YWxpZXIgVW5pdmVyc2l0YWlyZSBkZSBCb3JkZWF1eCwg
MSBBdmVudWUgZGUgTWFnZWxsYW4sIDMzNjA0IFBlc3NhYywgRnJhbmNlLiYjeEQ7Q2VudHJlIGQm
YXBvcztpbnZlc3RpZ2F0aW9uIGRlIGxhIGZpYnJvc2UgaGVwYXRpcXVlLCBIb3BpdGFsIEhhdXQt
TGV2ZXF1ZSwgQ2VudHJlIEhvc3BpdGFsaWVyIFVuaXZlcnNpdGFpcmUgZGUgQm9yZGVhdXgsIDEg
QXZlbnVlIGRlIE1hZ2VsbGFuLCAzMzYwNCBQZXNzYWMsIEZyYW5jZS4mI3hEO0RlcGFydG1lbnQg
b2YgUGF0aG9sb2d5LCBIb3BpdGFsIFBlbGxlZ3JpbiwgQ2VudHJlIEhvc3BpdGFsaWVyIFVuaXZl
cnNpdGFpcmUgZGUgQm9yZGVhdXgsIFBsYWNlIEFtZWxpZSBSYWJhLWxlb24sIDMzMDAwIEJvcmRl
YXV4LCBGcmFuY2UuJiN4RDtJTlNFUk0gVTEwNTMsIFVuaXZlcnNpdGUgQm9yZGVhdXgsIEJvcmRl
YXV4LCBGcmFuY2U7IERlcGFydG1lbnQgb2YgUGF0aG9sb2d5LCBIb3BpdGFsIFBlbGxlZ3Jpbiwg
Q2VudHJlIEhvc3BpdGFsaWVyIFVuaXZlcnNpdGFpcmUgZGUgQm9yZGVhdXgsIFBsYWNlIEFtZWxp
ZSBSYWJhLWxlb24sIDMzMDAwIEJvcmRlYXV4LCBGcmFuY2UuJiN4RDtEZXBhcnRtZW50IG9mIERp
YWdub3N0aWMgYW5kIEludGVydmVudGlvbmFsIEltYWdpbmcsIEhvcGl0YWwgSGF1dC1MZXZlcXVl
LCBDSFUgYW5kIFVuaXZlcnNpdHkgb2YgQm9yZGVhdXgsIDEgQXZlbnVlIGRlIE1hZ2VsbGFuLCAz
MzYwNCBQZXNzYWMsIEZyYW5jZS4mI3hEO0lOU0VSTSBVMTA1MywgVW5pdmVyc2l0ZSBCb3JkZWF1
eCwgQm9yZGVhdXgsIEZyYW5jZTsgQ2VudHJlIGQmYXBvcztpbnZlc3RpZ2F0aW9uIGRlIGxhIGZp
YnJvc2UgaGVwYXRpcXVlLCBIb3BpdGFsIEhhdXQtTGV2ZXF1ZSwgQ2VudHJlIEhvc3BpdGFsaWVy
IFVuaXZlcnNpdGFpcmUgZGUgQm9yZGVhdXgsIDEgQXZlbnVlIGRlIE1hZ2VsbGFuLCAzMzYwNCBQ
ZXNzYWMsIEZyYW5jZS48L2F1dGgtYWRkcmVzcz48dGl0bGVzPjx0aXRsZT5Ob24taW52YXNpdmUg
YXNzZXNzbWVudCBvZiBsaXZlciBmaWJyb3NpcyB3aXRoIGltcHVsc2UgZWxhc3RvZ3JhcGh5OiBj
b21wYXJpc29uIG9mIFN1cGVyc29uaWMgU2hlYXIgSW1hZ2luZyB3aXRoIEFSRkkgYW5kIEZpYnJv
U2NhbihSKTwvdGl0bGU+PHNlY29uZGFyeS10aXRsZT5KIEhlcGF0b2w8L3NlY29uZGFyeS10aXRs
ZT48L3RpdGxlcz48cGVyaW9kaWNhbD48ZnVsbC10aXRsZT5KIEhlcGF0b2w8L2Z1bGwtdGl0bGU+
PC9wZXJpb2RpY2FsPjxwYWdlcz41NTAtNzwvcGFnZXM+PHZvbHVtZT42MTwvdm9sdW1lPjxudW1i
ZXI+MzwvbnVtYmVyPjxlZGl0aW9uPjIwMTQvMDUvMTM8L2VkaXRpb24+PGtleXdvcmRzPjxrZXl3
b3JkPkFkb2xlc2NlbnQ8L2tleXdvcmQ+PGtleXdvcmQ+QWR1bHQ8L2tleXdvcmQ+PGtleXdvcmQ+
QWdlZDwva2V5d29yZD48a2V5d29yZD5BZ2VkLCA4MCBhbmQgb3Zlcjwva2V5d29yZD48a2V5d29y
ZD5BbGFuaW5lIFRyYW5zYW1pbmFzZS9tZXRhYm9saXNtPC9rZXl3b3JkPjxrZXl3b3JkPkFzcGFy
dGF0ZSBBbWlub3RyYW5zZmVyYXNlcy9tZXRhYm9saXNtPC9rZXl3b3JkPjxrZXl3b3JkPkJpb21h
cmtlcnMvbWV0YWJvbGlzbTwva2V5d29yZD48a2V5d29yZD5CaW9wc3k8L2tleXdvcmQ+PGtleXdv
cmQ+RGlhZ25vc3RpYyBJbWFnaW5nLyptZXRob2RzPC9rZXl3b3JkPjxrZXl3b3JkPkVsYXN0aWNp
dHkgSW1hZ2luZyBUZWNobmlxdWVzLyptZXRob2RzPC9rZXl3b3JkPjxrZXl3b3JkPkZlbWFsZTwv
a2V5d29yZD48a2V5d29yZD5IdW1hbnM8L2tleXdvcmQ+PGtleXdvcmQ+TGl2ZXIvZGlhZ25vc3Rp
YyBpbWFnaW5nL2Vuenltb2xvZ3kvcGF0aG9sb2d5PC9rZXl3b3JkPjxrZXl3b3JkPkxpdmVyIENp
cnJob3Npcy8qZGlhZ25vc2lzLypkaWFnbm9zdGljIGltYWdpbmcvcGF0aG9sb2d5PC9rZXl3b3Jk
PjxrZXl3b3JkPk1hbGU8L2tleXdvcmQ+PGtleXdvcmQ+TWlkZGxlIEFnZWQ8L2tleXdvcmQ+PGtl
eXdvcmQ+Uk9DIEN1cnZlPC9rZXl3b3JkPjxrZXl3b3JkPlNlbnNpdGl2aXR5IGFuZCBTcGVjaWZp
Y2l0eTwva2V5d29yZD48a2V5d29yZD4qU2V2ZXJpdHkgb2YgSWxsbmVzcyBJbmRleDwva2V5d29y
ZD48a2V5d29yZD5VbHRyYXNvbm9ncmFwaHkvKm1ldGhvZHM8L2tleXdvcmQ+PGtleXdvcmQ+WW91
bmcgQWR1bHQ8L2tleXdvcmQ+PGtleXdvcmQ+Q2lycmhvc2lzPC9rZXl3b3JkPjxrZXl3b3JkPkVs
YXN0aWNpdHkgaW1hZ2luZyB0ZWNobmlxdWVzPC9rZXl3b3JkPjxrZXl3b3JkPkxpdmVyIGRpc2Vh
c2U8L2tleXdvcmQ+PGtleXdvcmQ+Tm9uLWludmFzaXZlIGRpYWdub3Npczwva2V5d29yZD48a2V5
d29yZD5UcmFuc2llbnQgZWxhc3RvZ3JhcGh5PC9rZXl3b3JkPjxrZXl3b3JkPlVsdHJhc29ub2dy
YXBoeTwva2V5d29yZD48L2tleXdvcmRzPjxkYXRlcz48eWVhcj4yMDE0PC95ZWFyPjxwdWItZGF0
ZXM+PGRhdGU+U2VwPC9kYXRlPjwvcHViLWRhdGVzPjwvZGF0ZXM+PGlzYm4+MTYwMC0wNjQxIChF
bGVjdHJvbmljKSYjeEQ7MDE2OC04Mjc4IChMaW5raW5nKTwvaXNibj48YWNjZXNzaW9uLW51bT4y
NDgxNTg3NjwvYWNjZXNzaW9uLW51bT48dXJscz48cmVsYXRlZC11cmxzPjx1cmw+aHR0cHM6Ly93
d3cubmNiaS5ubG0ubmloLmdvdi9wdWJtZWQvMjQ4MTU4NzY8L3VybD48dXJsPmh0dHBzOi8vcGRm
LnNjaWVuY2VkaXJlY3Rhc3NldHMuY29tLzI3MjE4MS8xLXMyLjAtUzAxNjg4Mjc4MTRYMDAwODUv
MS1zMi4wLVMwMTY4ODI3ODE0MDAzMDc5L21haW4ucGRmP1gtQW16LVNlY3VyaXR5LVRva2VuPUlR
b0piM0pwWjJsdVgyVmpFUEglMkYlMkYlMkYlMkYlMkYlMkYlMkYlMkYlMkYlMkZ3RWFDWFZ6TFdW
aGMzUXRNU0pITUVVQ0lRQ2hjTDUlMkZMeUdydGFzZCUyRlBuRiUyQkpUOWd0anVqTkJyMUFiV3Fr
WiUyRk5UeklUd0lnZjdra2dpOWhGMjhlcHhUR1dWeE5MYWJvTm8lMkI0dEZUSWpKYU1xY3RCNDBn
cXZRTUl1ZiUyRiUyRiUyRiUyRiUyRiUyRiUyRiUyRiUyRiUyRkFSQUNHZ3d3TlRrd01ETTFORFk0
TmpVaURDMUU0amZMbDR4aGl1OVN4Q3FSQSUyQiUyRmpkZlh6QWZwa0NRRlRJd0RJTkk0WmwxcGR1
bWpYN05menl3TUpNWVhEcFZFYUo5R3pkazR1Zmh6a2lIOWdkVmF1QWNnVTNEWkFrM3A5a0w2cVpp
MnplJTJGMGdCeXpDWVlkVmNRZnNRMHJjNTNyNldNU2pXckF1eFJDT1RiV1gwNXZUMGNEZThKZlFJ
JTJGelFsZTZPTnRUTnFkSmVhZGVRdndkamJJdHU5NnV3bjM4c1lEZXlyemhTbVI1N3dlY3BTRGp5
bVlsYmJOJTJGbFNueXhmdkJYVUJKcHVPd0FmRHlhJTJGTEdzMiUyRkNCazVtdm9FNDRUOE0ybnpY
JTJCM0o0eFJYQ0hScVB3MGhCeHUycXJ4YW42endFckFacTBGWUglMkZDcUtEME5WNXhycjRLemVk
clRHJTJGOUlzWWN3eFZBYWlSTUdGZXRRZVg1Qll2RWFOemdPSHFZbUtlSmMwMUlJRE1EJTJCJTJC
ZGdsWkQxS0Ryb0M4ZDdpMzlSR04zTiUyQkQyeU5Zb2IxNHNjTGlJNjRJTSUyRkg2c21UNU9ES1o0
MiUyRnJ1RzNjVWRhdWVnalY0TGklMkZaNXFnaGZscHY2THNaQWtMaEZYZklSRzYwSnpXS3YyNk96
WVVxRnZ5TmZNSk8yMk12UldwSjVUSnlpNUE0NVNNQ28lMkYlMkYzRk8yZFdkR3E1UkhqR0p4UENw
OEE3QUYxWE5hWHlrRUQ2SU9GcEt1Q2olMkZGSU1PJTJGMjNmSUZPdXNCN3olMkZuZ3RZMkNLcDE5
VyUyQlN0VFB6dGhhZXNLSHNJTGZUdG5LYXB3Z2ZoeVl5cFVwa1B2ODJ5SDdsdGdHdmE4SnNkOXlS
JTJGMlNiems3ZkNVTHJXY1dxY0ZSMHVEbmhaUG1DcWJJVnh1V0ZPaHhBMlRRZyUyQlNYeGRTWXJa
aUR4c0ZNNyUyRlpxSUltd1VXcjVDcG9BVUVqeFZxdVNxT2lldzZzeFY2Qm5zS05jY05lcWNhZExi
Z3NvOTdyeVRJYzhhQzd5bDN2Wmt3Vm4zaVpaWlprMU5UTUpkc0sxQUk3V0tQWG1qJTJCMkxqUllt
RWs5TGlXa0JlWWt3MVJ0N3NuZmZxWUF5ckI1Yk05S0lSaFhaVVRueTJ6cWcxcGlscXd1Z2VRZUtx
ZHNJbUV5R1Y0M2J6Z2kyTWNKNzVJVVVaT2clM0QlM0QmYW1wO1gtQW16LUFsZ29yaXRobT1BV1M0
LUhNQUMtU0hBMjU2JmFtcDtYLUFtei1EYXRlPTIwMjAwMjI3VDA5MDI1NFomYW1wO1gtQW16LVNp
Z25lZEhlYWRlcnM9aG9zdCZhbXA7WC1BbXotRXhwaXJlcz0zMDAmYW1wO1gtQW16LUNyZWRlbnRp
YWw9QVNJQVEzUEhDVlRZVTVWQVZCNVAlMkYyMDIwMDIyNyUyRnVzLWVhc3QtMSUyRnMzJTJGYXdz
NF9yZXF1ZXN0JmFtcDtYLUFtei1TaWduYXR1cmU9NDljNDYyMjgxZjlkMTlmMTg1ZWM3NWViYjY0
MzZkMjEyZDdjYjgzZjE0ZGRiNDNiNjc3MmI0OTE1NTcyYmYxYyZhbXA7aGFzaD03ZTgyZGFjNDZk
YjkzZjQwNmM5NzNlZjBkZDk3ZjQ2OTE0YmIzOWU1OTA2MGIxMGI1NzQ5MTBjZmFkMzQ4ODAyJmFt
cDtob3N0PTY4MDQyYzk0MzU5MTAxM2FjMmIyNDMwYTg5YjI3MGY2YWYyYzc2ZDhkZmQwODZhMDcx
NzZhZmU3Yzc2YzJjNjEmYW1wO3BpaT1TMDE2ODgyNzgxNDAwMzA3OSZhbXA7dGlkPXNwZGYtMzVm
ZWM1MmQtY2ExYi00NGQzLTk1NTctMDIwM2U2NmIxOWNiJmFtcDtzaWQ9NWU4ZjYwYzQ5NjFmYjY0
NmExLTg2NzItYjY5YzdlNjc4N2VjZ3hycWEmYW1wO3R5cGU9Y2xpZW50PC91cmw+PC9yZWxhdGVk
LXVybHM+PC91cmxzPjxlbGVjdHJvbmljLXJlc291cmNlLW51bT4xMC4xMDE2L2ouamhlcC4yMDE0
LjA0LjA0NDwvZWxlY3Ryb25pYy1yZXNvdXJjZS1udW0+PC9yZWNvcmQ+PC9DaXRlPjxDaXRlPjxB
dXRob3I+RmVycmFpb2xpPC9BdXRob3I+PFllYXI+MjAxMjwvWWVhcj48UmVjTnVtPjQ4PC9SZWNO
dW0+PHJlY29yZD48cmVjLW51bWJlcj40ODwvcmVjLW51bWJlcj48Zm9yZWlnbi1rZXlzPjxrZXkg
YXBwPSJFTiIgZGItaWQ9ImFmZHZwOXd6dnJhczV6ZXp2NXB2MnJlamZzczBmdHRzd2V6ZiIgdGlt
ZXN0YW1wPSIxNTY1NTA5MDM5Ij40ODwva2V5PjwvZm9yZWlnbi1rZXlzPjxyZWYtdHlwZSBuYW1l
PSJKb3VybmFsIEFydGljbGUiPjE3PC9yZWYtdHlwZT48Y29udHJpYnV0b3JzPjxhdXRob3JzPjxh
dXRob3I+RmVycmFpb2xpLCBHLjwvYXV0aG9yPjxhdXRob3I+VGluZWxsaSwgQy48L2F1dGhvcj48
YXV0aG9yPkRhbCBCZWxsbywgQi48L2F1dGhvcj48YXV0aG9yPlppY2NoZXR0aSwgTS48L2F1dGhv
cj48YXV0aG9yPkZpbGljZSwgRy48L2F1dGhvcj48YXV0aG9yPkZpbGljZSwgQy48L2F1dGhvcj48
YXV0aG9yPkxpdmVyIEZpYnJvc2lzIFN0dWR5LCBHcm91cDwvYXV0aG9yPjwvYXV0aG9ycz48L2Nv
bnRyaWJ1dG9ycz48YXV0aC1hZGRyZXNzPlVsdHJhc291bmQgVW5pdCwgSW5mZWN0aW91cyBEaXNl
YXNlcyBEZXBhcnRtZW50LCBGb25kYXppb25lIElSQ0NTIFBvbGljbGluaWNvIFNhbiBNYXR0ZW8s
IFVuaXZlcnNpdHkgb2YgUGF2aWEsIFBhdmlhLCBJdGFseS4gZ2lvdmFubmEuZmVycmFpb2xpQHVu
aXB2Lml0PC9hdXRoLWFkZHJlc3M+PHRpdGxlcz48dGl0bGU+QWNjdXJhY3kgb2YgcmVhbC10aW1l
IHNoZWFyIHdhdmUgZWxhc3RvZ3JhcGh5IGZvciBhc3Nlc3NpbmcgbGl2ZXIgZmlicm9zaXMgaW4g
Y2hyb25pYyBoZXBhdGl0aXMgQzogYSBwaWxvdCBzdHVkeTwvdGl0bGU+PHNlY29uZGFyeS10aXRs
ZT5IZXBhdG9sb2d5PC9zZWNvbmRhcnktdGl0bGU+PC90aXRsZXM+PHBlcmlvZGljYWw+PGZ1bGwt
dGl0bGU+SGVwYXRvbG9neTwvZnVsbC10aXRsZT48L3BlcmlvZGljYWw+PHBhZ2VzPjIxMjUtMzM8
L3BhZ2VzPjx2b2x1bWU+NTY8L3ZvbHVtZT48bnVtYmVyPjY8L251bWJlcj48ZWRpdGlvbj4yMDEy
LzA3LzA3PC9lZGl0aW9uPjxrZXl3b3Jkcz48a2V5d29yZD5BZHVsdDwva2V5d29yZD48a2V5d29y
ZD5BZ2VkPC9rZXl3b3JkPjxrZXl3b3JkPkFyZWEgVW5kZXIgQ3VydmU8L2tleXdvcmQ+PGtleXdv
cmQ+QmlvcHN5PC9rZXl3b3JkPjxrZXl3b3JkPkNyb3NzLVNlY3Rpb25hbCBTdHVkaWVzPC9rZXl3
b3JkPjxrZXl3b3JkPkVsYXN0aWNpdHk8L2tleXdvcmQ+PGtleXdvcmQ+KkVsYXN0aWNpdHkgSW1h
Z2luZyBUZWNobmlxdWVzPC9rZXl3b3JkPjxrZXl3b3JkPkZlbWFsZTwva2V5d29yZD48a2V5d29y
ZD5IZXBhdGl0aXMgQywgQ2hyb25pYy8qY29tcGxpY2F0aW9uczwva2V5d29yZD48a2V5d29yZD5I
dW1hbnM8L2tleXdvcmQ+PGtleXdvcmQ+TGl2ZXIvZGlhZ25vc3RpYyBpbWFnaW5nLypwYXRob2xv
Z3k8L2tleXdvcmQ+PGtleXdvcmQ+TGl2ZXIgQ2lycmhvc2lzLypkaWFnbm9zdGljIGltYWdpbmcv
KnBhdGhvbG9neS92aXJvbG9neTwva2V5d29yZD48a2V5d29yZD5NYWxlPC9rZXl3b3JkPjxrZXl3
b3JkPk1pZGRsZSBBZ2VkPC9rZXl3b3JkPjxrZXl3b3JkPlBpbG90IFByb2plY3RzPC9rZXl3b3Jk
PjxrZXl3b3JkPlByZWRpY3RpdmUgVmFsdWUgb2YgVGVzdHM8L2tleXdvcmQ+PGtleXdvcmQ+Uk9D
IEN1cnZlPC9rZXl3b3JkPjwva2V5d29yZHM+PGRhdGVzPjx5ZWFyPjIwMTI8L3llYXI+PHB1Yi1k
YXRlcz48ZGF0ZT5EZWM8L2RhdGU+PC9wdWItZGF0ZXM+PC9kYXRlcz48aXNibj4xNTI3LTMzNTAg
KEVsZWN0cm9uaWMpJiN4RDswMjcwLTkxMzkgKExpbmtpbmcpPC9pc2JuPjxhY2Nlc3Npb24tbnVt
PjIyNzY3MzAyPC9hY2Nlc3Npb24tbnVtPjx1cmxzPjxyZWxhdGVkLXVybHM+PHVybD5odHRwczov
L3d3dy5uY2JpLm5sbS5uaWguZ292L3B1Ym1lZC8yMjc2NzMwMjwvdXJsPjwvcmVsYXRlZC11cmxz
PjwvdXJscz48ZWxlY3Ryb25pYy1yZXNvdXJjZS1udW0+MTAuMTAwMi9oZXAuMjU5MzY8L2VsZWN0
cm9uaWMtcmVzb3VyY2UtbnVtPjwvcmVjb3JkPjwvQ2l0ZT48Q2l0ZT48QXV0aG9yPkhlcnJtYW5u
PC9BdXRob3I+PFllYXI+MjAxODwvWWVhcj48UmVjTnVtPjMxNzwvUmVjTnVtPjxyZWNvcmQ+PHJl
Yy1udW1iZXI+MzE3PC9yZWMtbnVtYmVyPjxmb3JlaWduLWtleXM+PGtleSBhcHA9IkVOIiBkYi1p
ZD0iYWZkdnA5d3p2cmFzNXplenY1cHYycmVqZnNzMGZ0dHN3ZXpmIiB0aW1lc3RhbXA9IjE1NjU1
Mzc1MzkiPjMxNzwva2V5PjwvZm9yZWlnbi1rZXlzPjxyZWYtdHlwZSBuYW1lPSJKb3VybmFsIEFy
dGljbGUiPjE3PC9yZWYtdHlwZT48Y29udHJpYnV0b3JzPjxhdXRob3JzPjxhdXRob3I+SGVycm1h
bm4sIEUuPC9hdXRob3I+PGF1dGhvcj5kZSBMZWRpbmdoZW4sIFYuPC9hdXRob3I+PGF1dGhvcj5D
YXNzaW5vdHRvLCBDLjwvYXV0aG9yPjxhdXRob3I+Q2h1LCBXLiBDLiBXLjwvYXV0aG9yPjxhdXRo
b3I+TGV1bmcsIFYuIFkuIEYuPC9hdXRob3I+PGF1dGhvcj5GZXJyYWlvbGksIEcuPC9hdXRob3I+
PGF1dGhvcj5GaWxpY2UsIEMuPC9hdXRob3I+PGF1dGhvcj5DYXN0ZXJhLCBMLjwvYXV0aG9yPjxh
dXRob3I+VmlsZ3JhaW4sIFYuPC9hdXRob3I+PGF1dGhvcj5Sb25vdCwgTS48L2F1dGhvcj48YXV0
aG9yPkR1bW9ydGllciwgSi48L2F1dGhvcj48YXV0aG9yPkd1aWJhbCwgQS48L2F1dGhvcj48YXV0
aG9yPlBvbCwgUy48L2F1dGhvcj48YXV0aG9yPlRyZWJpY2thLCBKLjwvYXV0aG9yPjxhdXRob3I+
SmFuc2VuLCBDLjwvYXV0aG9yPjxhdXRob3I+U3RyYXNzYnVyZywgQy48L2F1dGhvcj48YXV0aG9y
PlpoZW5nLCBSLiBRLjwvYXV0aG9yPjxhdXRob3I+WmhlbmcsIEouPC9hdXRob3I+PGF1dGhvcj5G
cmFuY3F1ZSwgUy48L2F1dGhvcj48YXV0aG9yPlZhbndvbGxlZ2hlbSwgVC48L2F1dGhvcj48YXV0
aG9yPlZvbmdoaWEsIEwuPC9hdXRob3I+PGF1dGhvcj5NYW5lc2lzLCBFLiBLLjwvYXV0aG9yPjxh
dXRob3I+Wm91bXBvdWxpcywgUC48L2F1dGhvcj48YXV0aG9yPlNwb3JlYSwgSS48L2F1dGhvcj48
YXV0aG9yPlRoaWVsZSwgTS48L2F1dGhvcj48YXV0aG9yPktyYWcsIEEuPC9hdXRob3I+PGF1dGhv
cj5Db2hlbi1CYWNyaWUsIEMuPC9hdXRob3I+PGF1dGhvcj5Dcml0b24sIEEuPC9hdXRob3I+PGF1
dGhvcj5HYXksIEouPC9hdXRob3I+PGF1dGhvcj5EZWZmaWV1eCwgVC48L2F1dGhvcj48YXV0aG9y
PkZyaWVkcmljaC1SdXN0LCBNLjwvYXV0aG9yPjwvYXV0aG9ycz48L2NvbnRyaWJ1dG9ycz48YXV0
aC1hZGRyZXNzPkdvZXRoZSBVbml2IEZyYW5rZnVydCwgSW5zdCBCaW9zdGF0ICZhbXA7IE1hdGgg
TW9kZWxsaW5nLCBEZXB0IE1lZCwgRnJhbmtmdXJ0LCBHZXJtYW55JiN4RDtDdHIgSG9zcCBVbml2
LCBIZXBhdG9sIFVuaXQsIEJvcmRlYXV4LCBGcmFuY2UmI3hEO0JvcmRlYXV4IFVuaXYsIElOU0VS
TSwgQm9yZGVhdXgsIEZyYW5jZSYjeEQ7Q3RyIEhvc3AgVW5pdiBIYXV0IExldmVxdWUsIERlcHQg
RGlhZ25vc3QgJmFtcDsgSW50ZXJ2ZW50IEltYWdpbmcsIEJvcmRlYXV4LCBGcmFuY2UmI3hEO0No
aW5lc2UgVW5pdiBIb25nIEtvbmcsIFByaW5jZSBXYWxlcyBIb3NwLCBJbnN0IERpZ2VzdCBEaXMs
IEhvbmcgS29uZywgUGVvcGxlcyBSIENoaW5hJiN4RDtDaGluZXNlIFVuaXYgSG9uZyBLb25nLCBQ
cmluY2UgV2FsZXMgSG9zcCwgRGVwdCBJbWFnaW5nICZhbXA7IEludGVydmVudCBSYWRpb2wsIEhv
bmcgS29uZywgUGVvcGxlcyBSIENoaW5hJiN4RDtVbml2IFBhdmlhLCBEZXB0IEluZmVjdCBEaXMs
IFVsdHJhc291bmQgVW5pdCwgRmRuIElSQ0NTIFBvbGljbGluIFNhbiBNYXR0ZW8sIFBhdmlhLCBJ
dGFseSYjeEQ7SG9wIFVuaXYgQmVhdWpvbiwgQVAgSFAsIERlcHQgSGVwYXRvbCwgQ2xpY2h5LCBG
cmFuY2UmI3hEO0hvcCBVbml2IEJlYXVqb24sIEFQIEhQLCBEZXB0IFJhZGlvbCwgQ2xpY2h5LCBG
cmFuY2UmI3hEO0hvcCBVbml2IEVkb3VhcmQgSGVycmlvdCwgSG9zcCBDaXZpbHMgTHlvbiwgRGVw
dCBIZXBhdG9sLCBMeW9uLCBGcmFuY2UmI3hEO0N0ciBIb3NwIEdlbiBQZXJwaWduYW4sIERlcHQg
UmFkaW9sLCBQZXJwaWduYW4sIEZyYW5jZSYjeEQ7SG9wIENvY2hpbiwgQVAgSFAsIERlcHQgSGVw
YXRvbCwgUGFyaXMsIEZyYW5jZSYjeEQ7VW5pdiBQYXJpcyAwNSwgUGFyaXMsIEZyYW5jZSYjeEQ7
SW5zdCBQYXN0ZXVyLCBJTlNFUk0sIFVNUzIwLCBQYXJpcywgRnJhbmNlJiN4RDtVbml2IEtsaW5p
a3VtIEJvbm4sIERlcHQgSW50ZXJuYWwgTWVkIDEsIEJvbm4sIEdlcm1hbnkmI3hEO09kZW5zZSBV
bml2IEhvc3AsIFJlcyBVbml0IEdhc3Ryb2VudGVyb2wgJmFtcDsgSGVwYXRvbCwgT2RlbnNlLCBE
ZW5tYXJrJiN4RDtFdXJvcGVhbiBGZG4gU3R1ZHkgQ2hyb24gTGl2ZXIgRmFpbHVyZSwgQmFyY2Vs
b25hLCBTcGFpbiYjeEQ7U3VuIFlhdCBTZW4gVW5pdiwgRGVwdCBNZWQgVWx0cmFzb24sIEFmZmls
aWF0ZWQgSG9zcCAzLCBHdWFuZ3pob3UsIEd1YW5nZG9uZywgUGVvcGxlcyBSIENoaW5hJiN4RDtB
bnR3ZXJwIFVuaXYgSG9zcCwgRGl2IEdhc3Ryb2VudGVyb2wgJmFtcDsgSGVwYXRvbCwgRWRlZ2Vt
LCBCZWxnaXVtJiN4RDtVbml2IEF0aGVucywgRGVwdCBJbnRlcm5hbCBNZWQsIFNjaCBNZWQsIEF0
aGVucywgR3JlZWNlJiN4RDtVbml2IEF0aGVucywgRGVwdCBSYWRpb2wsIFNjaCBNZWQsIEF0aGVu
cywgR3JlZWNlJiN4RDtWaWN0b3IgQmFiZXMgVW5pdiBNZWQgJmFtcDsgUGhhcm0sIERlcHQgR2Fz
dHJvZW50ZXJvbCAmYW1wOyBIZXBhdG9sLCBUaW1pc29hcmEsIFJvbWFuaWEmI3hEO1N1cGVyU29u
IEltYWdpbmUsIEFpeCBFbiBQcm92ZW5jZSwgRnJhbmNlJiN4RDtFU1BDSSBQYXJpc1RlYywgSW5z
dCBMYW5nZXZpbiwgSU5TRVJNLCBVOTc5LCBQYXJpcywgRnJhbmNlJiN4RDtHb2V0aGUgVW5pdiBI
b3NwIEZyYW5rZnVydCwgRGVwdCBJbnRlcm5hbCBNZWQsIEZyYW5rZnVydCwgR2VybWFueTwvYXV0
aC1hZGRyZXNzPjx0aXRsZXM+PHRpdGxlPkFzc2Vzc21lbnQgb2YgYmlvcHN5LXByb3ZlbiBsaXZl
ciBmaWJyb3NpcyBieSB0d28tZGltZW5zaW9uYWwgc2hlYXIgd2F2ZSBlbGFzdG9ncmFwaHk6IEFu
IGluZGl2aWR1YWwgcGF0aWVudCBkYXRhLWJhc2VkIG1ldGEtYW5hbHlzaXM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I2MC0yNzI8L3Bh
Z2VzPjx2b2x1bWU+Njc8L3ZvbHVtZT48bnVtYmVyPjE8L251bWJlcj48a2V5d29yZHM+PGtleXdv
cmQ+bWFnbmV0aWMtcmVzb25hbmNlIGVsYXN0b2dyYXBoeTwva2V5d29yZD48a2V5d29yZD5yYWRp
YXRpb24gZm9yY2UgaW1wdWxzZTwva2V5d29yZD48a2V5d29yZD5jaHJvbmljIGhlcGF0aXRpcy1i
PC9rZXl3b3JkPjxrZXl3b3JkPnRyYW5zaWVudCBlbGFzdG9ncmFwaHk8L2tleXdvcmQ+PGtleXdv
cmQ+bm9uaW52YXNpdmUgZXZhbHVhdGlvbjwva2V5d29yZD48a2V5d29yZD5zdGlmZm5lc3MgbWVh
c3VyZW1lbnQ8L2tleXdvcmQ+PGtleXdvcmQ+bXIgZWxhc3RvZ3JhcGh5PC9rZXl3b3JkPjxrZXl3
b3JkPnBlcmZvcm1hbmNlPC9rZXl3b3JkPjxrZXl3b3JkPnN0ZWF0b3Npczwva2V5d29yZD48a2V5
d29yZD5kaWFnbm9zaXM8L2tleXdvcmQ+PC9rZXl3b3Jkcz48ZGF0ZXM+PHllYXI+MjAxODwveWVh
cj48cHViLWRhdGVzPjxkYXRlPkphbjwvZGF0ZT48L3B1Yi1kYXRlcz48L2RhdGVzPjxpc2JuPjAy
NzAtOTEzOTwvaXNibj48YWNjZXNzaW9uLW51bT5XT1M6MDAwNDE4NDA0OTAwMDI1PC9hY2Nlc3Np
b24tbnVtPjx1cmxzPjxyZWxhdGVkLXVybHM+PHVybD4mbHQ7R28gdG8gSVNJJmd0OzovL1dPUzow
MDA0MTg0MDQ5MDAwMjU8L3VybD48dXJsPmh0dHBzOi8vd3d3Lm5jYmkubmxtLm5paC5nb3YvcG1j
L2FydGljbGVzL1BNQzU3NjU0OTMvcGRmL0hFUC02Ny0yNjAucGRmPC91cmw+PC9yZWxhdGVkLXVy
bHM+PC91cmxzPjxlbGVjdHJvbmljLXJlc291cmNlLW51bT4xMC4xMDAyL2hlcC4yOTE3OTwvZWxl
Y3Ryb25pYy1yZXNvdXJjZS1udW0+PGxhbmd1YWdlPkVuZ2xpc2g8L2xhbmd1YWdlPjwvcmVjb3Jk
PjwvQ2l0ZT48Q2l0ZT48QXV0aG9yPlRha2V1Y2hpPC9BdXRob3I+PFllYXI+MjAxODwvWWVhcj48
UmVjTnVtPjU0NDwvUmVjTnVtPjxyZWNvcmQ+PHJlYy1udW1iZXI+NTQ0PC9yZWMtbnVtYmVyPjxm
b3JlaWduLWtleXM+PGtleSBhcHA9IkVOIiBkYi1pZD0iYWZkdnA5d3p2cmFzNXplenY1cHYycmVq
ZnNzMGZ0dHN3ZXpmIiB0aW1lc3RhbXA9IjE1NzIwMTY3NDQiPjU0NDwva2V5PjwvZm9yZWlnbi1r
ZXlzPjxyZWYtdHlwZSBuYW1lPSJKb3VybmFsIEFydGljbGUiPjE3PC9yZWYtdHlwZT48Y29udHJp
YnV0b3JzPjxhdXRob3JzPjxhdXRob3I+VGFrZXVjaGksIEguPC9hdXRob3I+PGF1dGhvcj5TdWdp
bW90bywgSy48L2F1dGhvcj48YXV0aG9yPk9zaGlybywgSC48L2F1dGhvcj48YXV0aG9yPkl3YXRz
dWthLCBLLjwvYXV0aG9yPjxhdXRob3I+S29ubywgUy48L2F1dGhvcj48YXV0aG9yPllvc2hpbWFz
dSwgWS48L2F1dGhvcj48YXV0aG9yPkthc2FpLCBZLjwvYXV0aG9yPjxhdXRob3I+RnVydWljaGks
IFkuPC9hdXRob3I+PGF1dGhvcj5TYWthbWFraSwgSy48L2F1dGhvcj48YXV0aG9yPkl0b2ksIFQu
PC9hdXRob3I+PC9hdXRob3JzPjwvY29udHJpYnV0b3JzPjxhdXRoLWFkZHJlc3M+RGVwYXJ0bWVu
dCBvZiBHYXN0cm9lbnRlcm9sb2d5IGFuZCBIZXBhdG9sb2d5LCBUb2t5byBNZWRpY2FsIFVuaXZl
cnNpdHksIDYtNy0xIE5pc2hpc2hpbmp1a3UsIFNoaW5qdWt1LWt1LCBUb2t5bywgMTYwLTAwMjMs
IEphcGFuLiYjeEQ7RGVwYXJ0bWVudCBvZiBHYXN0cm9lbnRlcm9sb2d5IGFuZCBIZXBhdG9sb2d5
LCBUb2t5byBNZWRpY2FsIFVuaXZlcnNpdHksIDYtNy0xIE5pc2hpc2hpbmp1a3UsIFNoaW5qdWt1
LWt1LCBUb2t5bywgMTYwLTAwMjMsIEphcGFuLiBzdWdpbW90b0B0b2t5by1tZWQuYWMuanAuJiN4
RDtEZXBhcnRtZW50IG9mIFBhdGhvbG9neSwgSmljaGkgTWVkaWNhbCBVbml2ZXJzaXR5LCBUb2No
aWdpLCBKYXBhbi4mI3hEO0RpdmlzaW9uIG9mIEdhc3Ryb2VudGVyb2xvZ3kgYW5kIEhlcGF0b2xv
Z3ksIERlcGFydG1lbnQgb2YgTWVkaWNpbmUsIE5paG9uIFVuaXZlcnNpdHkgU2Nob29sIG9mIE1l
ZGljaW5lLCBUb2t5bywgSmFwYW4uJiN4RDtEZXBhcnRtZW50IG9mIEJpb3N0YXRpc3RpY3MgYW5k
IEJpb2luZm9ybWF0aWNzLCBHcmFkdWF0ZSBTY2hvb2wgb2YgTWVkaWNpbmUsIFVuaXZlcnNpdHkg
b2YgVG9reW8sIFRva3lvLCBKYXBhbi48L2F1dGgtYWRkcmVzcz48dGl0bGVzPjx0aXRsZT5MaXZl
ciBmaWJyb3Npczogbm9uaW52YXNpdmUgYXNzZXNzbWVudCB1c2luZyBzdXBlcnNvbmljIHNoZWFy
IGltYWdpbmcgYW5kIEZJQjQgaW5kZXggaW4gcGF0aWVudHMgd2l0aCBub24tYWxjb2hvbGljIGZh
dHR5IGxpdmVyIGRpc2Vhc2U8L3RpdGxlPjxzZWNvbmRhcnktdGl0bGU+SiBNZWQgVWx0cmFzb24g
KDIwMDEpPC9zZWNvbmRhcnktdGl0bGU+PC90aXRsZXM+PHBlcmlvZGljYWw+PGZ1bGwtdGl0bGU+
SiBNZWQgVWx0cmFzb24gKDIwMDEpPC9mdWxsLXRpdGxlPjwvcGVyaW9kaWNhbD48cGFnZXM+MjQz
LTI0OTwvcGFnZXM+PHZvbHVtZT40NTwvdm9sdW1lPjxudW1iZXI+MjwvbnVtYmVyPjxlZGl0aW9u
PjIwMTcvMTEvMTM8L2VkaXRpb24+PGtleXdvcmRzPjxrZXl3b3JkPkFkdWx0PC9rZXl3b3JkPjxr
ZXl3b3JkPkFnZWQ8L2tleXdvcmQ+PGtleXdvcmQ+QmlvcHN5PC9rZXl3b3JkPjxrZXl3b3JkPkVs
YXN0aWNpdHkgSW1hZ2luZyBUZWNobmlxdWVzLyptZXRob2RzPC9rZXl3b3JkPjxrZXl3b3JkPkZl
bWFsZTwva2V5d29yZD48a2V5d29yZD5IdW1hbnM8L2tleXdvcmQ+PGtleXdvcmQ+TGl2ZXIvZGlh
Z25vc3RpYyBpbWFnaW5nL3BhdGhvbG9neTwva2V5d29yZD48a2V5d29yZD5MaXZlciBDaXJyaG9z
aXMvKmRpYWdub3N0aWMgaW1hZ2luZy9wYXRob2xvZ3k8L2tleXdvcmQ+PGtleXdvcmQ+TWFsZTwv
a2V5d29yZD48a2V5d29yZD5NaWRkbGUgQWdlZDwva2V5d29yZD48a2V5d29yZD5Ob24tYWxjb2hv
bGljIEZhdHR5IExpdmVyIERpc2Vhc2UvKmRpYWdub3N0aWMgaW1hZ2luZy9wYXRob2xvZ3k8L2tl
eXdvcmQ+PGtleXdvcmQ+Uk9DIEN1cnZlPC9rZXl3b3JkPjxrZXl3b3JkPlNlbnNpdGl2aXR5IGFu
ZCBTcGVjaWZpY2l0eTwva2V5d29yZD48a2V5d29yZD5GSWI0IGluZGV4PC9rZXl3b3JkPjxrZXl3
b3JkPk5hZmxkPC9rZXl3b3JkPjxrZXl3b3JkPlNoZWFyIHdhdmUgZWxhc3RvZ3JhcGh5PC9rZXl3
b3JkPjxrZXl3b3JkPlVsdHJhc291bmQ8L2tleXdvcmQ+PC9rZXl3b3Jkcz48ZGF0ZXM+PHllYXI+
MjAxODwveWVhcj48cHViLWRhdGVzPjxkYXRlPkFwcjwvZGF0ZT48L3B1Yi1kYXRlcz48L2RhdGVz
Pjxpc2JuPjE2MTMtMjI1NCAoRWxlY3Ryb25pYykmI3hEOzEzNDYtNDUyMyAoTGlua2luZyk8L2lz
Ym4+PGFjY2Vzc2lvbi1udW0+MjkxMjg5Mzg8L2FjY2Vzc2lvbi1udW0+PHVybHM+PHJlbGF0ZWQt
dXJscz48dXJsPmh0dHBzOi8vd3d3Lm5jYmkubmxtLm5paC5nb3YvcHVibWVkLzI5MTI4OTM4PC91
cmw+PHVybD5odHRwczovL2xpbmsuc3ByaW5nZXIuY29tL2NvbnRlbnQvcGRmLzEwLjEwMDcvczEw
Mzk2LTAxNy0wODQwLTMucGRmPC91cmw+PC9yZWxhdGVkLXVybHM+PC91cmxzPjxlbGVjdHJvbmlj
LXJlc291cmNlLW51bT4xMC4xMDA3L3MxMDM5Ni0wMTctMDg0MC0zPC9lbGVjdHJvbmljLXJlc291
cmNlLW51bT48L3JlY29yZD48L0NpdGU+PC9FbmROb3RlPn==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Pr="00B2059A">
        <w:rPr>
          <w:rFonts w:ascii="Book Antiqua" w:hAnsi="Book Antiqua" w:cs="Times New Roman"/>
        </w:rPr>
      </w:r>
      <w:r w:rsidRPr="00B2059A">
        <w:rPr>
          <w:rFonts w:ascii="Book Antiqua" w:hAnsi="Book Antiqua" w:cs="Times New Roman"/>
        </w:rPr>
        <w:fldChar w:fldCharType="separate"/>
      </w:r>
      <w:r w:rsidR="000C05B9" w:rsidRPr="00B2059A">
        <w:rPr>
          <w:rFonts w:ascii="Book Antiqua" w:hAnsi="Book Antiqua" w:cs="Times New Roman"/>
          <w:noProof/>
          <w:vertAlign w:val="superscript"/>
        </w:rPr>
        <w:t>[8-12]</w:t>
      </w:r>
      <w:r w:rsidRPr="00B2059A">
        <w:rPr>
          <w:rFonts w:ascii="Book Antiqua" w:hAnsi="Book Antiqua" w:cs="Times New Roman"/>
        </w:rPr>
        <w:fldChar w:fldCharType="end"/>
      </w:r>
      <w:r w:rsidR="004F4830">
        <w:rPr>
          <w:rFonts w:ascii="Book Antiqua" w:hAnsi="Book Antiqua" w:cs="Times New Roman" w:hint="eastAsia"/>
        </w:rPr>
        <w:t>.</w:t>
      </w:r>
      <w:r w:rsidRPr="00B2059A">
        <w:rPr>
          <w:rFonts w:ascii="Book Antiqua" w:hAnsi="Book Antiqua" w:cs="Times New Roman"/>
        </w:rPr>
        <w:t xml:space="preserve"> </w:t>
      </w:r>
      <w:r w:rsidR="00E64534" w:rsidRPr="00B2059A">
        <w:rPr>
          <w:rFonts w:ascii="Book Antiqua" w:hAnsi="Book Antiqua" w:cs="Times New Roman"/>
        </w:rPr>
        <w:t xml:space="preserve">However, </w:t>
      </w:r>
      <w:r w:rsidR="007975C2" w:rsidRPr="00B2059A">
        <w:rPr>
          <w:rFonts w:ascii="Book Antiqua" w:hAnsi="Book Antiqua" w:cs="Times New Roman"/>
        </w:rPr>
        <w:t xml:space="preserve">only </w:t>
      </w:r>
      <w:r w:rsidR="00061665">
        <w:rPr>
          <w:rFonts w:ascii="Book Antiqua" w:hAnsi="Book Antiqua" w:cs="Times New Roman"/>
        </w:rPr>
        <w:t xml:space="preserve">a </w:t>
      </w:r>
      <w:r w:rsidRPr="00B2059A">
        <w:rPr>
          <w:rFonts w:ascii="Book Antiqua" w:hAnsi="Book Antiqua" w:cs="Times New Roman"/>
        </w:rPr>
        <w:t xml:space="preserve">few studies </w:t>
      </w:r>
      <w:r w:rsidR="007B71E0" w:rsidRPr="00B2059A">
        <w:rPr>
          <w:rFonts w:ascii="Book Antiqua" w:hAnsi="Book Antiqua" w:cs="Times New Roman"/>
        </w:rPr>
        <w:t xml:space="preserve">have </w:t>
      </w:r>
      <w:r w:rsidR="00A53112" w:rsidRPr="00B2059A">
        <w:rPr>
          <w:rFonts w:ascii="Book Antiqua" w:hAnsi="Book Antiqua" w:cs="Times New Roman"/>
        </w:rPr>
        <w:t>evaluate</w:t>
      </w:r>
      <w:r w:rsidR="007B71E0" w:rsidRPr="00B2059A">
        <w:rPr>
          <w:rFonts w:ascii="Book Antiqua" w:hAnsi="Book Antiqua" w:cs="Times New Roman"/>
        </w:rPr>
        <w:t>d</w:t>
      </w:r>
      <w:r w:rsidRPr="00B2059A">
        <w:rPr>
          <w:rFonts w:ascii="Book Antiqua" w:hAnsi="Book Antiqua" w:cs="Times New Roman"/>
        </w:rPr>
        <w:t xml:space="preserve"> SWE in the assessment of </w:t>
      </w:r>
      <w:r w:rsidR="00346AC4" w:rsidRPr="00B2059A">
        <w:rPr>
          <w:rFonts w:ascii="Book Antiqua" w:hAnsi="Book Antiqua" w:cs="Times New Roman"/>
        </w:rPr>
        <w:t>treatment-naive CHB patients</w:t>
      </w:r>
      <w:r w:rsidR="008435F0" w:rsidRPr="00B2059A">
        <w:rPr>
          <w:rFonts w:ascii="Book Antiqua" w:hAnsi="Book Antiqua" w:cs="Times New Roman"/>
        </w:rPr>
        <w:t>,</w:t>
      </w:r>
      <w:r w:rsidR="00A53112" w:rsidRPr="00B2059A">
        <w:rPr>
          <w:rFonts w:ascii="Book Antiqua" w:hAnsi="Book Antiqua" w:cs="Times New Roman"/>
        </w:rPr>
        <w:t xml:space="preserve"> </w:t>
      </w:r>
      <w:r w:rsidR="007B71E0" w:rsidRPr="00B2059A">
        <w:rPr>
          <w:rFonts w:ascii="Book Antiqua" w:hAnsi="Book Antiqua" w:cs="Times New Roman"/>
        </w:rPr>
        <w:t xml:space="preserve">and </w:t>
      </w:r>
      <w:r w:rsidR="008435F0" w:rsidRPr="00B2059A">
        <w:rPr>
          <w:rFonts w:ascii="Book Antiqua" w:hAnsi="Book Antiqua" w:cs="Times New Roman"/>
        </w:rPr>
        <w:t>m</w:t>
      </w:r>
      <w:r w:rsidR="00A53112" w:rsidRPr="00B2059A">
        <w:rPr>
          <w:rFonts w:ascii="Book Antiqua" w:hAnsi="Book Antiqua" w:cs="Times New Roman"/>
        </w:rPr>
        <w:t xml:space="preserve">ost of </w:t>
      </w:r>
      <w:r w:rsidR="007B71E0" w:rsidRPr="00B2059A">
        <w:rPr>
          <w:rFonts w:ascii="Book Antiqua" w:hAnsi="Book Antiqua" w:cs="Times New Roman"/>
        </w:rPr>
        <w:t xml:space="preserve">these studies </w:t>
      </w:r>
      <w:r w:rsidR="00A53112" w:rsidRPr="00B2059A">
        <w:rPr>
          <w:rFonts w:ascii="Book Antiqua" w:hAnsi="Book Antiqua" w:cs="Times New Roman"/>
        </w:rPr>
        <w:t xml:space="preserve">focused on </w:t>
      </w:r>
      <w:r w:rsidR="006761C1" w:rsidRPr="00B2059A">
        <w:rPr>
          <w:rFonts w:ascii="Book Antiqua" w:hAnsi="Book Antiqua" w:cs="Times New Roman"/>
        </w:rPr>
        <w:t xml:space="preserve">comparing </w:t>
      </w:r>
      <w:r w:rsidR="00624FB7" w:rsidRPr="00B2059A">
        <w:rPr>
          <w:rFonts w:ascii="Book Antiqua" w:hAnsi="Book Antiqua" w:cs="Times New Roman"/>
        </w:rPr>
        <w:t xml:space="preserve">the </w:t>
      </w:r>
      <w:r w:rsidR="00F47223" w:rsidRPr="00B2059A">
        <w:rPr>
          <w:rFonts w:ascii="Book Antiqua" w:hAnsi="Book Antiqua" w:cs="Times New Roman"/>
        </w:rPr>
        <w:t xml:space="preserve">diagnostic </w:t>
      </w:r>
      <w:r w:rsidR="00624FB7" w:rsidRPr="00B2059A">
        <w:rPr>
          <w:rFonts w:ascii="Book Antiqua" w:hAnsi="Book Antiqua" w:cs="Times New Roman"/>
        </w:rPr>
        <w:t>performance of SWE</w:t>
      </w:r>
      <w:r w:rsidR="006761C1" w:rsidRPr="00B2059A">
        <w:rPr>
          <w:rFonts w:ascii="Book Antiqua" w:hAnsi="Book Antiqua" w:cs="Times New Roman"/>
        </w:rPr>
        <w:t xml:space="preserve"> with</w:t>
      </w:r>
      <w:r w:rsidR="00624FB7" w:rsidRPr="00B2059A">
        <w:rPr>
          <w:rFonts w:ascii="Book Antiqua" w:hAnsi="Book Antiqua" w:cs="Times New Roman"/>
        </w:rPr>
        <w:t xml:space="preserve"> </w:t>
      </w:r>
      <w:proofErr w:type="gramStart"/>
      <w:r w:rsidR="00624FB7" w:rsidRPr="00B2059A">
        <w:rPr>
          <w:rFonts w:ascii="Book Antiqua" w:hAnsi="Book Antiqua" w:cs="Times New Roman"/>
        </w:rPr>
        <w:t>TE</w:t>
      </w:r>
      <w:proofErr w:type="gramEnd"/>
      <w:r w:rsidRPr="00B2059A">
        <w:rPr>
          <w:rFonts w:ascii="Book Antiqua" w:hAnsi="Book Antiqua" w:cs="Times New Roman"/>
        </w:rPr>
        <w:fldChar w:fldCharType="begin">
          <w:fldData xml:space="preserve">PEVuZE5vdGU+PENpdGU+PEF1dGhvcj5aZW5nPC9BdXRob3I+PFllYXI+MjAxNDwvWWVhcj48UmVj
TnVtPjQxNDwvUmVjTnVtPjxEaXNwbGF5VGV4dD48c3R5bGUgZmFjZT0ic3VwZXJzY3JpcHQiPlsx
My0xNV08L3N0eWxlPjwvRGlzcGxheVRleHQ+PHJlY29yZD48cmVjLW51bWJlcj40MTQ8L3JlYy1u
dW1iZXI+PGZvcmVpZ24ta2V5cz48a2V5IGFwcD0iRU4iIGRiLWlkPSJhZmR2cDl3enZyYXM1emV6
djVwdjJyZWpmc3MwZnR0c3dlemYiIHRpbWVzdGFtcD0iMTU2OTc2MzA5OCI+NDE0PC9rZXk+PC9m
b3JlaWduLWtleXM+PHJlZi10eXBlIG5hbWU9IkpvdXJuYWwgQXJ0aWNsZSI+MTc8L3JlZi10eXBl
Pjxjb250cmlidXRvcnM+PGF1dGhvcnM+PGF1dGhvcj5aZW5nLCBKLjwvYXV0aG9yPjxhdXRob3I+
TGl1LCBHLiBKLjwvYXV0aG9yPjxhdXRob3I+SHVhbmcsIFouIFAuPC9hdXRob3I+PGF1dGhvcj5a
aGVuZywgSi48L2F1dGhvcj48YXV0aG9yPld1LCBULjwvYXV0aG9yPjxhdXRob3I+WmhlbmcsIFIu
IFEuPC9hdXRob3I+PGF1dGhvcj5MdSwgTS4gRC48L2F1dGhvcj48L2F1dGhvcnM+PC9jb250cmli
dXRvcnM+PGF1dGgtYWRkcmVzcz5EZXBhcnRtZW50IG9mIE1lZGljYWwgVWx0cmFzb25pY3MsIFRo
aXJkIEFmZmlsaWF0ZWQgSG9zcGl0YWwgb2YgU3VuIFlhdC1TZW4gVW5pdmVyc2l0eSwgSW5zdGl0
dXRlIG9mIERpYWdub3N0aWMgYW5kIEludGVydmVudGlvbmFsIFVsdHJhc291bmQsIFN1biBZYXQt
U2VuIFVuaXZlcnNpdHksIDYwMCBUaWFuaGUgUm9hZCwgR3Vhbmd6aG91LCA1MTA2MzAsIENoaW5h
LCB6ZW5lbnZAZ21haWwuY29tLjwvYXV0aC1hZGRyZXNzPjx0aXRsZXM+PHRpdGxlPkRpYWdub3N0
aWMgYWNjdXJhY3kgb2YgdHdvLWRpbWVuc2lvbmFsIHNoZWFyIHdhdmUgZWxhc3RvZ3JhcGh5IGZv
ciB0aGUgbm9uLWludmFzaXZlIHN0YWdpbmcgb2YgaGVwYXRpYyBmaWJyb3NpcyBpbiBjaHJvbmlj
IGhlcGF0aXRpcyBCOiBhIGNvaG9ydCBzdHVkeSB3aXRoIGludGVybmFsIHZhbGlkYXRpb248L3Rp
dGxlPjxzZWNvbmRhcnktdGl0bGU+RXVyIFJhZGlvbDwvc2Vjb25kYXJ5LXRpdGxlPjwvdGl0bGVz
PjxwZXJpb2RpY2FsPjxmdWxsLXRpdGxlPkV1cm9wZWFuIFJhZGlvbG9neTwvZnVsbC10aXRsZT48
YWJici0xPkV1ciBSYWRpb2w8L2FiYnItMT48L3BlcmlvZGljYWw+PHBhZ2VzPjI1NzItODE8L3Bh
Z2VzPjx2b2x1bWU+MjQ8L3ZvbHVtZT48bnVtYmVyPjEwPC9udW1iZXI+PGVkaXRpb24+MjAxNC8w
Ny8xNzwvZWRpdGlvbj48a2V5d29yZHM+PGtleXdvcmQ+QWRvbGVzY2VudDwva2V5d29yZD48a2V5
d29yZD5BZHVsdDwva2V5d29yZD48a2V5d29yZD5BZ2VkPC9rZXl3b3JkPjxrZXl3b3JkPkJpb3Bz
eTwva2V5d29yZD48a2V5d29yZD5EaWFnbm9zaXMsIERpZmZlcmVudGlhbDwva2V5d29yZD48a2V5
d29yZD5FbGFzdGljaXR5IEltYWdpbmcgVGVjaG5pcXVlcy8qbWV0aG9kczwva2V5d29yZD48a2V5
d29yZD5GZW1hbGU8L2tleXdvcmQ+PGtleXdvcmQ+Rm9sbG93LVVwIFN0dWRpZXM8L2tleXdvcmQ+
PGtleXdvcmQ+SGVwYXRpdGlzIEIsIENocm9uaWMvY29tcGxpY2F0aW9ucy8qZGlhZ25vc2lzPC9r
ZXl3b3JkPjxrZXl3b3JkPkh1bWFuczwva2V5d29yZD48a2V5d29yZD5MaXZlciBDaXJyaG9zaXMv
KmRpYWdub3Npcy9ldGlvbG9neTwva2V5d29yZD48a2V5d29yZD5NYWxlPC9rZXl3b3JkPjxrZXl3
b3JkPk1pZGRsZSBBZ2VkPC9rZXl3b3JkPjxrZXl3b3JkPlJPQyBDdXJ2ZTwva2V5d29yZD48a2V5
d29yZD5SZXByb2R1Y2liaWxpdHkgb2YgUmVzdWx0czwva2V5d29yZD48a2V5d29yZD5SZXRyb3Nw
ZWN0aXZlIFN0dWRpZXM8L2tleXdvcmQ+PGtleXdvcmQ+WW91bmcgQWR1bHQ8L2tleXdvcmQ+PC9r
ZXl3b3Jkcz48ZGF0ZXM+PHllYXI+MjAxNDwveWVhcj48cHViLWRhdGVzPjxkYXRlPk9jdDwvZGF0
ZT48L3B1Yi1kYXRlcz48L2RhdGVzPjxpc2JuPjE0MzItMTA4NCAoRWxlY3Ryb25pYykmI3hEOzA5
MzgtNzk5NCAoTGlua2luZyk8L2lzYm4+PGFjY2Vzc2lvbi1udW0+MjUwMjc4Mzc8L2FjY2Vzc2lv
bi1udW0+PHVybHM+PHJlbGF0ZWQtdXJscz48dXJsPmh0dHBzOi8vd3d3Lm5jYmkubmxtLm5paC5n
b3YvcHVibWVkLzI1MDI3ODM3PC91cmw+PHVybD5odHRwczovL2xpbmsuc3ByaW5nZXIuY29tL2Nv
bnRlbnQvcGRmLzEwLjEwMDcvczAwMzMwLTAxNC0zMjkyLTkucGRmPC91cmw+PC9yZWxhdGVkLXVy
bHM+PC91cmxzPjxlbGVjdHJvbmljLXJlc291cmNlLW51bT4xMC4xMDA3L3MwMDMzMC0wMTQtMzI5
Mi05PC9lbGVjdHJvbmljLXJlc291cmNlLW51bT48L3JlY29yZD48L0NpdGU+PENpdGU+PEF1dGhv
cj5XdTwvQXV0aG9yPjxZZWFyPjIwMTY8L1llYXI+PFJlY051bT40NDA8L1JlY051bT48cmVjb3Jk
PjxyZWMtbnVtYmVyPjQ0MDwvcmVjLW51bWJlcj48Zm9yZWlnbi1rZXlzPjxrZXkgYXBwPSJFTiIg
ZGItaWQ9ImFmZHZwOXd6dnJhczV6ZXp2NXB2MnJlamZzczBmdHRzd2V6ZiIgdGltZXN0YW1wPSIx
NTY5NzYzMjU1Ij40NDA8L2tleT48L2ZvcmVpZ24ta2V5cz48cmVmLXR5cGUgbmFtZT0iSm91cm5h
bCBBcnRpY2xlIj4xNzwvcmVmLXR5cGU+PGNvbnRyaWJ1dG9ycz48YXV0aG9ycz48YXV0aG9yPld1
LCBULjwvYXV0aG9yPjxhdXRob3I+V2FuZywgUC48L2F1dGhvcj48YXV0aG9yPlpoYW5nLCBULjwv
YXV0aG9yPjxhdXRob3I+WmhlbmcsIEouPC9hdXRob3I+PGF1dGhvcj5MaSwgUy48L2F1dGhvcj48
YXV0aG9yPlplbmcsIEouPC9hdXRob3I+PGF1dGhvcj5LdWRvLCBNLjwvYXV0aG9yPjxhdXRob3I+
WmhlbmcsIFIuPC9hdXRob3I+PC9hdXRob3JzPjwvY29udHJpYnV0b3JzPjx0aXRsZXM+PHRpdGxl
PkNvbXBhcmlzb24gb2YgVHdvLURpbWVuc2lvbmFsIFNoZWFyIFdhdmUgRWxhc3RvZ3JhcGh5IGFu
ZCBSZWFsLVRpbWUgVGlzc3VlIEVsYXN0b2dyYXBoeSBmb3IgQXNzZXNzaW5nIExpdmVyIEZpYnJv
c2lzIGluIENocm9uaWMgSGVwYXRpdGlzIEI8L3RpdGxlPjxzZWNvbmRhcnktdGl0bGU+RGlnIERp
czwvc2Vjb25kYXJ5LXRpdGxlPjwvdGl0bGVzPjxwZXJpb2RpY2FsPjxmdWxsLXRpdGxlPkRpZyBE
aXM8L2Z1bGwtdGl0bGU+PC9wZXJpb2RpY2FsPjxwYWdlcz42NDAtNjQ5PC9wYWdlcz48dm9sdW1l
PjM0PC92b2x1bWU+PG51bWJlcj42PC9udW1iZXI+PGVkaXRpb24+MjAxNi8xMC8xODwvZWRpdGlv
bj48a2V5d29yZHM+PGtleXdvcmQ+QWRvbGVzY2VudDwva2V5d29yZD48a2V5d29yZD5BZHVsdDwv
a2V5d29yZD48a2V5d29yZD5BZ2VkPC9rZXl3b3JkPjxrZXl3b3JkPkFnZWQsIDgwIGFuZCBvdmVy
PC9rZXl3b3JkPjxrZXl3b3JkPkFsYW5pbmUgVHJhbnNhbWluYXNlL2FuYWx5c2lzPC9rZXl3b3Jk
PjxrZXl3b3JkPkJpb3BzeS9tZXRob2RzPC9rZXl3b3JkPjxrZXl3b3JkPkNyb3NzLVNlY3Rpb25h
bCBTdHVkaWVzPC9rZXl3b3JkPjxrZXl3b3JkPkVsYXN0aWNpdHk8L2tleXdvcmQ+PGtleXdvcmQ+
RWxhc3RpY2l0eSBJbWFnaW5nIFRlY2huaXF1ZXMvKm1ldGhvZHMvc3RhdGlzdGljcyAmYW1wOyBu
dW1lcmljYWwgZGF0YTwva2V5d29yZD48a2V5d29yZD5GZW1hbGU8L2tleXdvcmQ+PGtleXdvcmQ+
SGVwYXRpdGlzIEIsIENocm9uaWMvKmRpYWdub3N0aWMgaW1hZ2luZy9wYXRob2xvZ3k8L2tleXdv
cmQ+PGtleXdvcmQ+SHVtYW5zPC9rZXl3b3JkPjxrZXl3b3JkPkluZmxhbW1hdGlvbjwva2V5d29y
ZD48a2V5d29yZD5MaXZlci9kaWFnbm9zdGljIGltYWdpbmcvcGF0aG9sb2d5PC9rZXl3b3JkPjxr
ZXl3b3JkPkxpdmVyIENpcnJob3Npcy8qZGlhZ25vc3RpYyBpbWFnaW5nL3BhdGhvbG9neTwva2V5
d29yZD48a2V5d29yZD5NYWxlPC9rZXl3b3JkPjxrZXl3b3JkPk1pZGRsZSBBZ2VkPC9rZXl3b3Jk
PjxrZXl3b3JkPlByZWRpY3RpdmUgVmFsdWUgb2YgVGVzdHM8L2tleXdvcmQ+PGtleXdvcmQ+U2Vu
c2l0aXZpdHkgYW5kIFNwZWNpZmljaXR5PC9rZXl3b3JkPjxrZXl3b3JkPllvdW5nIEFkdWx0PC9r
ZXl3b3JkPjwva2V5d29yZHM+PGRhdGVzPjx5ZWFyPjIwMTY8L3llYXI+PC9kYXRlcz48aXNibj4x
NDIxLTk4NzUgKEVsZWN0cm9uaWMpJiN4RDswMjU3LTI3NTMgKExpbmtpbmcpPC9pc2JuPjxhY2Nl
c3Npb24tbnVtPjI3NzUwMjMxPC9hY2Nlc3Npb24tbnVtPjx1cmxzPjxyZWxhdGVkLXVybHM+PHVy
bD5odHRwczovL3d3dy5uY2JpLm5sbS5uaWguZ292L3B1Ym1lZC8yNzc1MDIzMTwvdXJsPjwvcmVs
YXRlZC11cmxzPjwvdXJscz48ZWxlY3Ryb25pYy1yZXNvdXJjZS1udW0+MTAuMTE1OS8wMDA0NDg4
MjU8L2VsZWN0cm9uaWMtcmVzb3VyY2UtbnVtPjwvcmVjb3JkPjwvQ2l0ZT48Q2l0ZT48QXV0aG9y
Plplbmc8L0F1dGhvcj48WWVhcj4yMDE3PC9ZZWFyPjxSZWNOdW0+NDYxPC9SZWNOdW0+PHJlY29y
ZD48cmVjLW51bWJlcj40NjE8L3JlYy1udW1iZXI+PGZvcmVpZ24ta2V5cz48a2V5IGFwcD0iRU4i
IGRiLWlkPSJhZmR2cDl3enZyYXM1emV6djVwdjJyZWpmc3MwZnR0c3dlemYiIHRpbWVzdGFtcD0i
MTU2OTc2MzU3MSI+NDYxPC9rZXk+PC9mb3JlaWduLWtleXM+PHJlZi10eXBlIG5hbWU9IkpvdXJu
YWwgQXJ0aWNsZSI+MTc8L3JlZi10eXBlPjxjb250cmlidXRvcnM+PGF1dGhvcnM+PGF1dGhvcj5a
ZW5nLCBKLjwvYXV0aG9yPjxhdXRob3I+WmhlbmcsIEouPC9hdXRob3I+PGF1dGhvcj5IdWFuZywg
Wi48L2F1dGhvcj48YXV0aG9yPkNoZW4sIFMuPC9hdXRob3I+PGF1dGhvcj5MaXUsIEouPC9hdXRo
b3I+PGF1dGhvcj5XdSwgVC48L2F1dGhvcj48YXV0aG9yPlpoZW5nLCBSLjwvYXV0aG9yPjxhdXRo
b3I+THUsIE0uPC9hdXRob3I+PC9hdXRob3JzPjwvY29udHJpYnV0b3JzPjxhdXRoLWFkZHJlc3M+
RGVwYXJ0bWVudCBvZiBNZWRpY2FsIFVsdHJhc29uaWNzLCBUaGlyZCBBZmZpbGlhdGVkIEhvc3Bp
dGFsIG9mIFN1biBZYXQtU2VuIFVuaXZlcnNpdHksIEluc3RpdHV0ZSBvZiBEaWFnbm9zdGljIGFu
ZCBJbnRlcnZlbnRpb25hbCBVbHRyYXNvdW5kLCBTdW4gWWF0LVNlbiBVbml2ZXJzaXR5LCBHdWFu
Z3pob3UsIENoaW5hLiYjeEQ7RGVwYXJ0bWVudCBvZiBNZWRpY2FsIFVsdHJhc29uaWNzLCBTdW4g
WWF0LVNlbiBVbml2ZXJzaXR5IFR1bmd3YWggSG9zcGl0YWwsIERvbmdndWFuLCBDaGluYS4mI3hE
O0RlcGFydG1lbnQgb2YgUGh5c2lvbG9neSBhbmQgQmlvbWVkaWNhbCBFbmdpbmVlcmluZywgTWF5
byBDbGluaWMgQ29sbGVnZSBvZiBNZWRpY2luZSwgUm9jaGVzdGVyLCBNaW5uZXNvdGEsIFVTQS4m
I3hEO0RlcGFydG1lbnQgb2YgSW5mZWN0aW91cyBEaXNlYXNlcywgVGhpcmQgQWZmaWxpYXRlZCBI
b3NwaXRhbCBvZiBTdW4gWWF0LVNlbiBVbml2ZXJzaXR5LCBHdWFuZ3pob3UsIENoaW5hLiYjeEQ7
RGVwYXJ0bWVudCBvZiBNZWRpY2FsIFVsdHJhc29uaWNzLCBUaGlyZCBBZmZpbGlhdGVkIEhvc3Bp
dGFsIG9mIFN1biBZYXQtU2VuIFVuaXZlcnNpdHksIEluc3RpdHV0ZSBvZiBEaWFnbm9zdGljIGFu
ZCBJbnRlcnZlbnRpb25hbCBVbHRyYXNvdW5kLCBTdW4gWWF0LVNlbiBVbml2ZXJzaXR5LCBHdWFu
Z3pob3UsIENoaW5hLiBFbGVjdHJvbmljIGFkZHJlc3M6IHpoZW5ncnFAbWFpbC5zeXN1LmVkdS5j
bi4mI3hEO0RlcGFydG1lbnRzIG9mIEhlcGF0b2JpbGlhcnkgU3VyZ2VyeSBhbmQgTWVkaWNhbCBV
bHRyYXNvbmljcywgRmlyc3QgQWZmaWxpYXRlZCBIb3NwaXRhbCBvZiBTdW4gWWF0LVNlbiBVbml2
ZXJzaXR5LCBJbnN0aXR1dGUgb2YgRGlhZ25vc3RpYyBhbmQgSW50ZXJ2ZW50aW9uYWwgVWx0cmFz
b3VuZCwgU3VuIFlhdC1TZW4gVW5pdmVyc2l0eSwgR3Vhbmd6aG91LCBDaGluYS48L2F1dGgtYWRk
cmVzcz48dGl0bGVzPjx0aXRsZT5Db21wYXJpc29uIG9mIDItRCBTaGVhciBXYXZlIEVsYXN0b2dy
YXBoeSBhbmQgVHJhbnNpZW50IEVsYXN0b2dyYXBoeSBmb3IgQXNzZXNzaW5nIExpdmVyIEZpYnJv
c2lzIGluIENocm9uaWMgSGVwYXRpdGlzIEI8L3RpdGxlPjxzZWNvbmRhcnktdGl0bGU+VWx0cmFz
b3VuZCBNZWQgQmlvbDwvc2Vjb25kYXJ5LXRpdGxlPjwvdGl0bGVzPjxwZXJpb2RpY2FsPjxmdWxs
LXRpdGxlPlVsdHJhc291bmQgTWVkIEJpb2w8L2Z1bGwtdGl0bGU+PC9wZXJpb2RpY2FsPjxwYWdl
cz4xNTYzLTE1NzA8L3BhZ2VzPjx2b2x1bWU+NDM8L3ZvbHVtZT48bnVtYmVyPjg8L251bWJlcj48
ZWRpdGlvbj4yMDE3LzA1LzEwPC9lZGl0aW9uPjxrZXl3b3Jkcz48a2V5d29yZD5BZG9sZXNjZW50
PC9rZXl3b3JkPjxrZXl3b3JkPkFkdWx0PC9rZXl3b3JkPjxrZXl3b3JkPkFnZWQ8L2tleXdvcmQ+
PGtleXdvcmQ+RWxhc3RpY2l0eSBJbWFnaW5nIFRlY2huaXF1ZXMvKm1ldGhvZHM8L2tleXdvcmQ+
PGtleXdvcmQ+RmVtYWxlPC9rZXl3b3JkPjxrZXl3b3JkPkhlcGF0aXRpcyBCLCBDaHJvbmljLypj
b21wbGljYXRpb25zPC9rZXl3b3JkPjxrZXl3b3JkPkh1bWFuczwva2V5d29yZD48a2V5d29yZD5M
aXZlci9kaWFnbm9zdGljIGltYWdpbmc8L2tleXdvcmQ+PGtleXdvcmQ+TGl2ZXIgQ2lycmhvc2lz
LypkaWFnbm9zdGljIGltYWdpbmcvKmV0aW9sb2d5PC9rZXl3b3JkPjxrZXl3b3JkPk1hbGU8L2tl
eXdvcmQ+PGtleXdvcmQ+TWlkZGxlIEFnZWQ8L2tleXdvcmQ+PGtleXdvcmQ+UHJvc3BlY3RpdmUg
U3R1ZGllczwva2V5d29yZD48a2V5d29yZD5SZXByb2R1Y2liaWxpdHkgb2YgUmVzdWx0czwva2V5
d29yZD48a2V5d29yZD5TZXZlcml0eSBvZiBJbGxuZXNzIEluZGV4PC9rZXl3b3JkPjxrZXl3b3Jk
PllvdW5nIEFkdWx0PC9rZXl3b3JkPjxrZXl3b3JkPioyLUQgc2hlYXIgd2F2ZSBlbGFzdG9ncmFw
aHk8L2tleXdvcmQ+PGtleXdvcmQ+KkhlcGF0aXRpcyBCPC9rZXl3b3JkPjxrZXl3b3JkPipMaXZl
ciBmaWJyb3Npczwva2V5d29yZD48a2V5d29yZD4qTGl2ZXIgc3RpZmZuZXNzPC9rZXl3b3JkPjxr
ZXl3b3JkPipUcmFuc2llbnQgZWxhc3RvZ3JhcGh5PC9rZXl3b3JkPjwva2V5d29yZHM+PGRhdGVz
Pjx5ZWFyPjIwMTc8L3llYXI+PHB1Yi1kYXRlcz48ZGF0ZT5BdWc8L2RhdGU+PC9wdWItZGF0ZXM+
PC9kYXRlcz48aXNibj4xODc5LTI5MVggKEVsZWN0cm9uaWMpJiN4RDswMzAxLTU2MjkgKExpbmtp
bmcpPC9pc2JuPjxhY2Nlc3Npb24tbnVtPjI4NDgzNTc5PC9hY2Nlc3Npb24tbnVtPjx1cmxzPjxy
ZWxhdGVkLXVybHM+PHVybD5odHRwczovL3d3dy5uY2JpLm5sbS5uaWguZ292L3B1Ym1lZC8yODQ4
MzU3OTwvdXJsPjwvcmVsYXRlZC11cmxzPjwvdXJscz48ZWxlY3Ryb25pYy1yZXNvdXJjZS1udW0+
MTAuMTAxNi9qLnVsdHJhc21lZGJpby4yMDE3LjAzLjAxNDwvZWxlY3Ryb25pYy1yZXNvdXJjZS1u
dW0+PC9yZWNvcmQ+PC9DaXRlPjwvRW5kTm90ZT4A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aZW5nPC9BdXRob3I+PFllYXI+MjAxNDwvWWVhcj48UmVj
TnVtPjQxNDwvUmVjTnVtPjxEaXNwbGF5VGV4dD48c3R5bGUgZmFjZT0ic3VwZXJzY3JpcHQiPlsx
My0xNV08L3N0eWxlPjwvRGlzcGxheVRleHQ+PHJlY29yZD48cmVjLW51bWJlcj40MTQ8L3JlYy1u
dW1iZXI+PGZvcmVpZ24ta2V5cz48a2V5IGFwcD0iRU4iIGRiLWlkPSJhZmR2cDl3enZyYXM1emV6
djVwdjJyZWpmc3MwZnR0c3dlemYiIHRpbWVzdGFtcD0iMTU2OTc2MzA5OCI+NDE0PC9rZXk+PC9m
b3JlaWduLWtleXM+PHJlZi10eXBlIG5hbWU9IkpvdXJuYWwgQXJ0aWNsZSI+MTc8L3JlZi10eXBl
Pjxjb250cmlidXRvcnM+PGF1dGhvcnM+PGF1dGhvcj5aZW5nLCBKLjwvYXV0aG9yPjxhdXRob3I+
TGl1LCBHLiBKLjwvYXV0aG9yPjxhdXRob3I+SHVhbmcsIFouIFAuPC9hdXRob3I+PGF1dGhvcj5a
aGVuZywgSi48L2F1dGhvcj48YXV0aG9yPld1LCBULjwvYXV0aG9yPjxhdXRob3I+WmhlbmcsIFIu
IFEuPC9hdXRob3I+PGF1dGhvcj5MdSwgTS4gRC48L2F1dGhvcj48L2F1dGhvcnM+PC9jb250cmli
dXRvcnM+PGF1dGgtYWRkcmVzcz5EZXBhcnRtZW50IG9mIE1lZGljYWwgVWx0cmFzb25pY3MsIFRo
aXJkIEFmZmlsaWF0ZWQgSG9zcGl0YWwgb2YgU3VuIFlhdC1TZW4gVW5pdmVyc2l0eSwgSW5zdGl0
dXRlIG9mIERpYWdub3N0aWMgYW5kIEludGVydmVudGlvbmFsIFVsdHJhc291bmQsIFN1biBZYXQt
U2VuIFVuaXZlcnNpdHksIDYwMCBUaWFuaGUgUm9hZCwgR3Vhbmd6aG91LCA1MTA2MzAsIENoaW5h
LCB6ZW5lbnZAZ21haWwuY29tLjwvYXV0aC1hZGRyZXNzPjx0aXRsZXM+PHRpdGxlPkRpYWdub3N0
aWMgYWNjdXJhY3kgb2YgdHdvLWRpbWVuc2lvbmFsIHNoZWFyIHdhdmUgZWxhc3RvZ3JhcGh5IGZv
ciB0aGUgbm9uLWludmFzaXZlIHN0YWdpbmcgb2YgaGVwYXRpYyBmaWJyb3NpcyBpbiBjaHJvbmlj
IGhlcGF0aXRpcyBCOiBhIGNvaG9ydCBzdHVkeSB3aXRoIGludGVybmFsIHZhbGlkYXRpb248L3Rp
dGxlPjxzZWNvbmRhcnktdGl0bGU+RXVyIFJhZGlvbDwvc2Vjb25kYXJ5LXRpdGxlPjwvdGl0bGVz
PjxwZXJpb2RpY2FsPjxmdWxsLXRpdGxlPkV1cm9wZWFuIFJhZGlvbG9neTwvZnVsbC10aXRsZT48
YWJici0xPkV1ciBSYWRpb2w8L2FiYnItMT48L3BlcmlvZGljYWw+PHBhZ2VzPjI1NzItODE8L3Bh
Z2VzPjx2b2x1bWU+MjQ8L3ZvbHVtZT48bnVtYmVyPjEwPC9udW1iZXI+PGVkaXRpb24+MjAxNC8w
Ny8xNzwvZWRpdGlvbj48a2V5d29yZHM+PGtleXdvcmQ+QWRvbGVzY2VudDwva2V5d29yZD48a2V5
d29yZD5BZHVsdDwva2V5d29yZD48a2V5d29yZD5BZ2VkPC9rZXl3b3JkPjxrZXl3b3JkPkJpb3Bz
eTwva2V5d29yZD48a2V5d29yZD5EaWFnbm9zaXMsIERpZmZlcmVudGlhbDwva2V5d29yZD48a2V5
d29yZD5FbGFzdGljaXR5IEltYWdpbmcgVGVjaG5pcXVlcy8qbWV0aG9kczwva2V5d29yZD48a2V5
d29yZD5GZW1hbGU8L2tleXdvcmQ+PGtleXdvcmQ+Rm9sbG93LVVwIFN0dWRpZXM8L2tleXdvcmQ+
PGtleXdvcmQ+SGVwYXRpdGlzIEIsIENocm9uaWMvY29tcGxpY2F0aW9ucy8qZGlhZ25vc2lzPC9r
ZXl3b3JkPjxrZXl3b3JkPkh1bWFuczwva2V5d29yZD48a2V5d29yZD5MaXZlciBDaXJyaG9zaXMv
KmRpYWdub3Npcy9ldGlvbG9neTwva2V5d29yZD48a2V5d29yZD5NYWxlPC9rZXl3b3JkPjxrZXl3
b3JkPk1pZGRsZSBBZ2VkPC9rZXl3b3JkPjxrZXl3b3JkPlJPQyBDdXJ2ZTwva2V5d29yZD48a2V5
d29yZD5SZXByb2R1Y2liaWxpdHkgb2YgUmVzdWx0czwva2V5d29yZD48a2V5d29yZD5SZXRyb3Nw
ZWN0aXZlIFN0dWRpZXM8L2tleXdvcmQ+PGtleXdvcmQ+WW91bmcgQWR1bHQ8L2tleXdvcmQ+PC9r
ZXl3b3Jkcz48ZGF0ZXM+PHllYXI+MjAxNDwveWVhcj48cHViLWRhdGVzPjxkYXRlPk9jdDwvZGF0
ZT48L3B1Yi1kYXRlcz48L2RhdGVzPjxpc2JuPjE0MzItMTA4NCAoRWxlY3Ryb25pYykmI3hEOzA5
MzgtNzk5NCAoTGlua2luZyk8L2lzYm4+PGFjY2Vzc2lvbi1udW0+MjUwMjc4Mzc8L2FjY2Vzc2lv
bi1udW0+PHVybHM+PHJlbGF0ZWQtdXJscz48dXJsPmh0dHBzOi8vd3d3Lm5jYmkubmxtLm5paC5n
b3YvcHVibWVkLzI1MDI3ODM3PC91cmw+PHVybD5odHRwczovL2xpbmsuc3ByaW5nZXIuY29tL2Nv
bnRlbnQvcGRmLzEwLjEwMDcvczAwMzMwLTAxNC0zMjkyLTkucGRmPC91cmw+PC9yZWxhdGVkLXVy
bHM+PC91cmxzPjxlbGVjdHJvbmljLXJlc291cmNlLW51bT4xMC4xMDA3L3MwMDMzMC0wMTQtMzI5
Mi05PC9lbGVjdHJvbmljLXJlc291cmNlLW51bT48L3JlY29yZD48L0NpdGU+PENpdGU+PEF1dGhv
cj5XdTwvQXV0aG9yPjxZZWFyPjIwMTY8L1llYXI+PFJlY051bT40NDA8L1JlY051bT48cmVjb3Jk
PjxyZWMtbnVtYmVyPjQ0MDwvcmVjLW51bWJlcj48Zm9yZWlnbi1rZXlzPjxrZXkgYXBwPSJFTiIg
ZGItaWQ9ImFmZHZwOXd6dnJhczV6ZXp2NXB2MnJlamZzczBmdHRzd2V6ZiIgdGltZXN0YW1wPSIx
NTY5NzYzMjU1Ij40NDA8L2tleT48L2ZvcmVpZ24ta2V5cz48cmVmLXR5cGUgbmFtZT0iSm91cm5h
bCBBcnRpY2xlIj4xNzwvcmVmLXR5cGU+PGNvbnRyaWJ1dG9ycz48YXV0aG9ycz48YXV0aG9yPld1
LCBULjwvYXV0aG9yPjxhdXRob3I+V2FuZywgUC48L2F1dGhvcj48YXV0aG9yPlpoYW5nLCBULjwv
YXV0aG9yPjxhdXRob3I+WmhlbmcsIEouPC9hdXRob3I+PGF1dGhvcj5MaSwgUy48L2F1dGhvcj48
YXV0aG9yPlplbmcsIEouPC9hdXRob3I+PGF1dGhvcj5LdWRvLCBNLjwvYXV0aG9yPjxhdXRob3I+
WmhlbmcsIFIuPC9hdXRob3I+PC9hdXRob3JzPjwvY29udHJpYnV0b3JzPjx0aXRsZXM+PHRpdGxl
PkNvbXBhcmlzb24gb2YgVHdvLURpbWVuc2lvbmFsIFNoZWFyIFdhdmUgRWxhc3RvZ3JhcGh5IGFu
ZCBSZWFsLVRpbWUgVGlzc3VlIEVsYXN0b2dyYXBoeSBmb3IgQXNzZXNzaW5nIExpdmVyIEZpYnJv
c2lzIGluIENocm9uaWMgSGVwYXRpdGlzIEI8L3RpdGxlPjxzZWNvbmRhcnktdGl0bGU+RGlnIERp
czwvc2Vjb25kYXJ5LXRpdGxlPjwvdGl0bGVzPjxwZXJpb2RpY2FsPjxmdWxsLXRpdGxlPkRpZyBE
aXM8L2Z1bGwtdGl0bGU+PC9wZXJpb2RpY2FsPjxwYWdlcz42NDAtNjQ5PC9wYWdlcz48dm9sdW1l
PjM0PC92b2x1bWU+PG51bWJlcj42PC9udW1iZXI+PGVkaXRpb24+MjAxNi8xMC8xODwvZWRpdGlv
bj48a2V5d29yZHM+PGtleXdvcmQ+QWRvbGVzY2VudDwva2V5d29yZD48a2V5d29yZD5BZHVsdDwv
a2V5d29yZD48a2V5d29yZD5BZ2VkPC9rZXl3b3JkPjxrZXl3b3JkPkFnZWQsIDgwIGFuZCBvdmVy
PC9rZXl3b3JkPjxrZXl3b3JkPkFsYW5pbmUgVHJhbnNhbWluYXNlL2FuYWx5c2lzPC9rZXl3b3Jk
PjxrZXl3b3JkPkJpb3BzeS9tZXRob2RzPC9rZXl3b3JkPjxrZXl3b3JkPkNyb3NzLVNlY3Rpb25h
bCBTdHVkaWVzPC9rZXl3b3JkPjxrZXl3b3JkPkVsYXN0aWNpdHk8L2tleXdvcmQ+PGtleXdvcmQ+
RWxhc3RpY2l0eSBJbWFnaW5nIFRlY2huaXF1ZXMvKm1ldGhvZHMvc3RhdGlzdGljcyAmYW1wOyBu
dW1lcmljYWwgZGF0YTwva2V5d29yZD48a2V5d29yZD5GZW1hbGU8L2tleXdvcmQ+PGtleXdvcmQ+
SGVwYXRpdGlzIEIsIENocm9uaWMvKmRpYWdub3N0aWMgaW1hZ2luZy9wYXRob2xvZ3k8L2tleXdv
cmQ+PGtleXdvcmQ+SHVtYW5zPC9rZXl3b3JkPjxrZXl3b3JkPkluZmxhbW1hdGlvbjwva2V5d29y
ZD48a2V5d29yZD5MaXZlci9kaWFnbm9zdGljIGltYWdpbmcvcGF0aG9sb2d5PC9rZXl3b3JkPjxr
ZXl3b3JkPkxpdmVyIENpcnJob3Npcy8qZGlhZ25vc3RpYyBpbWFnaW5nL3BhdGhvbG9neTwva2V5
d29yZD48a2V5d29yZD5NYWxlPC9rZXl3b3JkPjxrZXl3b3JkPk1pZGRsZSBBZ2VkPC9rZXl3b3Jk
PjxrZXl3b3JkPlByZWRpY3RpdmUgVmFsdWUgb2YgVGVzdHM8L2tleXdvcmQ+PGtleXdvcmQ+U2Vu
c2l0aXZpdHkgYW5kIFNwZWNpZmljaXR5PC9rZXl3b3JkPjxrZXl3b3JkPllvdW5nIEFkdWx0PC9r
ZXl3b3JkPjwva2V5d29yZHM+PGRhdGVzPjx5ZWFyPjIwMTY8L3llYXI+PC9kYXRlcz48aXNibj4x
NDIxLTk4NzUgKEVsZWN0cm9uaWMpJiN4RDswMjU3LTI3NTMgKExpbmtpbmcpPC9pc2JuPjxhY2Nl
c3Npb24tbnVtPjI3NzUwMjMxPC9hY2Nlc3Npb24tbnVtPjx1cmxzPjxyZWxhdGVkLXVybHM+PHVy
bD5odHRwczovL3d3dy5uY2JpLm5sbS5uaWguZ292L3B1Ym1lZC8yNzc1MDIzMTwvdXJsPjwvcmVs
YXRlZC11cmxzPjwvdXJscz48ZWxlY3Ryb25pYy1yZXNvdXJjZS1udW0+MTAuMTE1OS8wMDA0NDg4
MjU8L2VsZWN0cm9uaWMtcmVzb3VyY2UtbnVtPjwvcmVjb3JkPjwvQ2l0ZT48Q2l0ZT48QXV0aG9y
Plplbmc8L0F1dGhvcj48WWVhcj4yMDE3PC9ZZWFyPjxSZWNOdW0+NDYxPC9SZWNOdW0+PHJlY29y
ZD48cmVjLW51bWJlcj40NjE8L3JlYy1udW1iZXI+PGZvcmVpZ24ta2V5cz48a2V5IGFwcD0iRU4i
IGRiLWlkPSJhZmR2cDl3enZyYXM1emV6djVwdjJyZWpmc3MwZnR0c3dlemYiIHRpbWVzdGFtcD0i
MTU2OTc2MzU3MSI+NDYxPC9rZXk+PC9mb3JlaWduLWtleXM+PHJlZi10eXBlIG5hbWU9IkpvdXJu
YWwgQXJ0aWNsZSI+MTc8L3JlZi10eXBlPjxjb250cmlidXRvcnM+PGF1dGhvcnM+PGF1dGhvcj5a
ZW5nLCBKLjwvYXV0aG9yPjxhdXRob3I+WmhlbmcsIEouPC9hdXRob3I+PGF1dGhvcj5IdWFuZywg
Wi48L2F1dGhvcj48YXV0aG9yPkNoZW4sIFMuPC9hdXRob3I+PGF1dGhvcj5MaXUsIEouPC9hdXRo
b3I+PGF1dGhvcj5XdSwgVC48L2F1dGhvcj48YXV0aG9yPlpoZW5nLCBSLjwvYXV0aG9yPjxhdXRo
b3I+THUsIE0uPC9hdXRob3I+PC9hdXRob3JzPjwvY29udHJpYnV0b3JzPjxhdXRoLWFkZHJlc3M+
RGVwYXJ0bWVudCBvZiBNZWRpY2FsIFVsdHJhc29uaWNzLCBUaGlyZCBBZmZpbGlhdGVkIEhvc3Bp
dGFsIG9mIFN1biBZYXQtU2VuIFVuaXZlcnNpdHksIEluc3RpdHV0ZSBvZiBEaWFnbm9zdGljIGFu
ZCBJbnRlcnZlbnRpb25hbCBVbHRyYXNvdW5kLCBTdW4gWWF0LVNlbiBVbml2ZXJzaXR5LCBHdWFu
Z3pob3UsIENoaW5hLiYjeEQ7RGVwYXJ0bWVudCBvZiBNZWRpY2FsIFVsdHJhc29uaWNzLCBTdW4g
WWF0LVNlbiBVbml2ZXJzaXR5IFR1bmd3YWggSG9zcGl0YWwsIERvbmdndWFuLCBDaGluYS4mI3hE
O0RlcGFydG1lbnQgb2YgUGh5c2lvbG9neSBhbmQgQmlvbWVkaWNhbCBFbmdpbmVlcmluZywgTWF5
byBDbGluaWMgQ29sbGVnZSBvZiBNZWRpY2luZSwgUm9jaGVzdGVyLCBNaW5uZXNvdGEsIFVTQS4m
I3hEO0RlcGFydG1lbnQgb2YgSW5mZWN0aW91cyBEaXNlYXNlcywgVGhpcmQgQWZmaWxpYXRlZCBI
b3NwaXRhbCBvZiBTdW4gWWF0LVNlbiBVbml2ZXJzaXR5LCBHdWFuZ3pob3UsIENoaW5hLiYjeEQ7
RGVwYXJ0bWVudCBvZiBNZWRpY2FsIFVsdHJhc29uaWNzLCBUaGlyZCBBZmZpbGlhdGVkIEhvc3Bp
dGFsIG9mIFN1biBZYXQtU2VuIFVuaXZlcnNpdHksIEluc3RpdHV0ZSBvZiBEaWFnbm9zdGljIGFu
ZCBJbnRlcnZlbnRpb25hbCBVbHRyYXNvdW5kLCBTdW4gWWF0LVNlbiBVbml2ZXJzaXR5LCBHdWFu
Z3pob3UsIENoaW5hLiBFbGVjdHJvbmljIGFkZHJlc3M6IHpoZW5ncnFAbWFpbC5zeXN1LmVkdS5j
bi4mI3hEO0RlcGFydG1lbnRzIG9mIEhlcGF0b2JpbGlhcnkgU3VyZ2VyeSBhbmQgTWVkaWNhbCBV
bHRyYXNvbmljcywgRmlyc3QgQWZmaWxpYXRlZCBIb3NwaXRhbCBvZiBTdW4gWWF0LVNlbiBVbml2
ZXJzaXR5LCBJbnN0aXR1dGUgb2YgRGlhZ25vc3RpYyBhbmQgSW50ZXJ2ZW50aW9uYWwgVWx0cmFz
b3VuZCwgU3VuIFlhdC1TZW4gVW5pdmVyc2l0eSwgR3Vhbmd6aG91LCBDaGluYS48L2F1dGgtYWRk
cmVzcz48dGl0bGVzPjx0aXRsZT5Db21wYXJpc29uIG9mIDItRCBTaGVhciBXYXZlIEVsYXN0b2dy
YXBoeSBhbmQgVHJhbnNpZW50IEVsYXN0b2dyYXBoeSBmb3IgQXNzZXNzaW5nIExpdmVyIEZpYnJv
c2lzIGluIENocm9uaWMgSGVwYXRpdGlzIEI8L3RpdGxlPjxzZWNvbmRhcnktdGl0bGU+VWx0cmFz
b3VuZCBNZWQgQmlvbDwvc2Vjb25kYXJ5LXRpdGxlPjwvdGl0bGVzPjxwZXJpb2RpY2FsPjxmdWxs
LXRpdGxlPlVsdHJhc291bmQgTWVkIEJpb2w8L2Z1bGwtdGl0bGU+PC9wZXJpb2RpY2FsPjxwYWdl
cz4xNTYzLTE1NzA8L3BhZ2VzPjx2b2x1bWU+NDM8L3ZvbHVtZT48bnVtYmVyPjg8L251bWJlcj48
ZWRpdGlvbj4yMDE3LzA1LzEwPC9lZGl0aW9uPjxrZXl3b3Jkcz48a2V5d29yZD5BZG9sZXNjZW50
PC9rZXl3b3JkPjxrZXl3b3JkPkFkdWx0PC9rZXl3b3JkPjxrZXl3b3JkPkFnZWQ8L2tleXdvcmQ+
PGtleXdvcmQ+RWxhc3RpY2l0eSBJbWFnaW5nIFRlY2huaXF1ZXMvKm1ldGhvZHM8L2tleXdvcmQ+
PGtleXdvcmQ+RmVtYWxlPC9rZXl3b3JkPjxrZXl3b3JkPkhlcGF0aXRpcyBCLCBDaHJvbmljLypj
b21wbGljYXRpb25zPC9rZXl3b3JkPjxrZXl3b3JkPkh1bWFuczwva2V5d29yZD48a2V5d29yZD5M
aXZlci9kaWFnbm9zdGljIGltYWdpbmc8L2tleXdvcmQ+PGtleXdvcmQ+TGl2ZXIgQ2lycmhvc2lz
LypkaWFnbm9zdGljIGltYWdpbmcvKmV0aW9sb2d5PC9rZXl3b3JkPjxrZXl3b3JkPk1hbGU8L2tl
eXdvcmQ+PGtleXdvcmQ+TWlkZGxlIEFnZWQ8L2tleXdvcmQ+PGtleXdvcmQ+UHJvc3BlY3RpdmUg
U3R1ZGllczwva2V5d29yZD48a2V5d29yZD5SZXByb2R1Y2liaWxpdHkgb2YgUmVzdWx0czwva2V5
d29yZD48a2V5d29yZD5TZXZlcml0eSBvZiBJbGxuZXNzIEluZGV4PC9rZXl3b3JkPjxrZXl3b3Jk
PllvdW5nIEFkdWx0PC9rZXl3b3JkPjxrZXl3b3JkPioyLUQgc2hlYXIgd2F2ZSBlbGFzdG9ncmFw
aHk8L2tleXdvcmQ+PGtleXdvcmQ+KkhlcGF0aXRpcyBCPC9rZXl3b3JkPjxrZXl3b3JkPipMaXZl
ciBmaWJyb3Npczwva2V5d29yZD48a2V5d29yZD4qTGl2ZXIgc3RpZmZuZXNzPC9rZXl3b3JkPjxr
ZXl3b3JkPipUcmFuc2llbnQgZWxhc3RvZ3JhcGh5PC9rZXl3b3JkPjwva2V5d29yZHM+PGRhdGVz
Pjx5ZWFyPjIwMTc8L3llYXI+PHB1Yi1kYXRlcz48ZGF0ZT5BdWc8L2RhdGU+PC9wdWItZGF0ZXM+
PC9kYXRlcz48aXNibj4xODc5LTI5MVggKEVsZWN0cm9uaWMpJiN4RDswMzAxLTU2MjkgKExpbmtp
bmcpPC9pc2JuPjxhY2Nlc3Npb24tbnVtPjI4NDgzNTc5PC9hY2Nlc3Npb24tbnVtPjx1cmxzPjxy
ZWxhdGVkLXVybHM+PHVybD5odHRwczovL3d3dy5uY2JpLm5sbS5uaWguZ292L3B1Ym1lZC8yODQ4
MzU3OTwvdXJsPjwvcmVsYXRlZC11cmxzPjwvdXJscz48ZWxlY3Ryb25pYy1yZXNvdXJjZS1udW0+
MTAuMTAxNi9qLnVsdHJhc21lZGJpby4yMDE3LjAzLjAxNDwvZWxlY3Ryb25pYy1yZXNvdXJjZS1u
dW0+PC9yZWNvcmQ+PC9DaXRlPjwvRW5kTm90ZT4A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Pr="00B2059A">
        <w:rPr>
          <w:rFonts w:ascii="Book Antiqua" w:hAnsi="Book Antiqua" w:cs="Times New Roman"/>
        </w:rPr>
      </w:r>
      <w:r w:rsidRPr="00B2059A">
        <w:rPr>
          <w:rFonts w:ascii="Book Antiqua" w:hAnsi="Book Antiqua" w:cs="Times New Roman"/>
        </w:rPr>
        <w:fldChar w:fldCharType="separate"/>
      </w:r>
      <w:r w:rsidR="000C05B9" w:rsidRPr="00B2059A">
        <w:rPr>
          <w:rFonts w:ascii="Book Antiqua" w:hAnsi="Book Antiqua" w:cs="Times New Roman"/>
          <w:noProof/>
          <w:vertAlign w:val="superscript"/>
        </w:rPr>
        <w:t>[13-15]</w:t>
      </w:r>
      <w:r w:rsidRPr="00B2059A">
        <w:rPr>
          <w:rFonts w:ascii="Book Antiqua" w:hAnsi="Book Antiqua" w:cs="Times New Roman"/>
        </w:rPr>
        <w:fldChar w:fldCharType="end"/>
      </w:r>
      <w:r w:rsidR="004F4830">
        <w:rPr>
          <w:rFonts w:ascii="Book Antiqua" w:hAnsi="Book Antiqua" w:cs="Times New Roman" w:hint="eastAsia"/>
        </w:rPr>
        <w:t>.</w:t>
      </w:r>
      <w:r w:rsidRPr="00B2059A">
        <w:rPr>
          <w:rFonts w:ascii="Book Antiqua" w:hAnsi="Book Antiqua" w:cs="Times New Roman"/>
        </w:rPr>
        <w:t xml:space="preserve"> </w:t>
      </w:r>
      <w:r w:rsidR="007B71E0" w:rsidRPr="00B2059A">
        <w:rPr>
          <w:rFonts w:ascii="Book Antiqua" w:hAnsi="Book Antiqua" w:cs="Times New Roman"/>
        </w:rPr>
        <w:t xml:space="preserve">Furthermore, </w:t>
      </w:r>
      <w:r w:rsidRPr="00B2059A">
        <w:rPr>
          <w:rFonts w:ascii="Book Antiqua" w:hAnsi="Book Antiqua" w:cs="Times New Roman"/>
        </w:rPr>
        <w:t>no published stud</w:t>
      </w:r>
      <w:r w:rsidR="0020705E" w:rsidRPr="00B2059A">
        <w:rPr>
          <w:rFonts w:ascii="Book Antiqua" w:hAnsi="Book Antiqua" w:cs="Times New Roman"/>
        </w:rPr>
        <w:t>y</w:t>
      </w:r>
      <w:r w:rsidRPr="00B2059A">
        <w:rPr>
          <w:rFonts w:ascii="Book Antiqua" w:hAnsi="Book Antiqua" w:cs="Times New Roman"/>
        </w:rPr>
        <w:t xml:space="preserve"> </w:t>
      </w:r>
      <w:bookmarkStart w:id="100" w:name="_Hlk33735519"/>
      <w:r w:rsidR="007B71E0" w:rsidRPr="00B2059A">
        <w:rPr>
          <w:rFonts w:ascii="Book Antiqua" w:hAnsi="Book Antiqua" w:cs="Times New Roman"/>
        </w:rPr>
        <w:t xml:space="preserve">has </w:t>
      </w:r>
      <w:bookmarkStart w:id="101" w:name="_Hlk33735873"/>
      <w:r w:rsidR="007B71E0" w:rsidRPr="00B2059A">
        <w:rPr>
          <w:rFonts w:ascii="Book Antiqua" w:hAnsi="Book Antiqua" w:cs="Times New Roman"/>
        </w:rPr>
        <w:t xml:space="preserve">evaluated the </w:t>
      </w:r>
      <w:r w:rsidR="00641BE4" w:rsidRPr="00B2059A">
        <w:rPr>
          <w:rFonts w:ascii="Book Antiqua" w:hAnsi="Book Antiqua" w:cs="Times New Roman"/>
        </w:rPr>
        <w:t>diagnostic efficiency</w:t>
      </w:r>
      <w:bookmarkEnd w:id="100"/>
      <w:r w:rsidR="00641BE4" w:rsidRPr="00B2059A">
        <w:rPr>
          <w:rFonts w:ascii="Book Antiqua" w:hAnsi="Book Antiqua" w:cs="Times New Roman"/>
        </w:rPr>
        <w:t xml:space="preserve"> </w:t>
      </w:r>
      <w:r w:rsidR="002A613A" w:rsidRPr="00B2059A">
        <w:rPr>
          <w:rFonts w:ascii="Book Antiqua" w:hAnsi="Book Antiqua" w:cs="Times New Roman"/>
        </w:rPr>
        <w:t xml:space="preserve">by exploring </w:t>
      </w:r>
      <w:r w:rsidRPr="00B2059A">
        <w:rPr>
          <w:rFonts w:ascii="Book Antiqua" w:hAnsi="Book Antiqua" w:cs="Times New Roman"/>
        </w:rPr>
        <w:t xml:space="preserve">independent factors </w:t>
      </w:r>
      <w:r w:rsidR="007B71E0" w:rsidRPr="00B2059A">
        <w:rPr>
          <w:rFonts w:ascii="Book Antiqua" w:hAnsi="Book Antiqua" w:cs="Times New Roman"/>
        </w:rPr>
        <w:t xml:space="preserve">that affect </w:t>
      </w:r>
      <w:r w:rsidRPr="00B2059A">
        <w:rPr>
          <w:rFonts w:ascii="Book Antiqua" w:hAnsi="Book Antiqua" w:cs="Times New Roman"/>
        </w:rPr>
        <w:t xml:space="preserve">SWE compared </w:t>
      </w:r>
      <w:r w:rsidR="007B71E0" w:rsidRPr="00B2059A">
        <w:rPr>
          <w:rFonts w:ascii="Book Antiqua" w:hAnsi="Book Antiqua" w:cs="Times New Roman"/>
        </w:rPr>
        <w:t>to</w:t>
      </w:r>
      <w:r w:rsidRPr="00B2059A">
        <w:rPr>
          <w:rFonts w:ascii="Book Antiqua" w:hAnsi="Book Antiqua" w:cs="Times New Roman"/>
        </w:rPr>
        <w:t xml:space="preserve"> TE</w:t>
      </w:r>
      <w:bookmarkEnd w:id="101"/>
      <w:r w:rsidRPr="00B2059A">
        <w:rPr>
          <w:rFonts w:ascii="Book Antiqua" w:hAnsi="Book Antiqua" w:cs="Times New Roman"/>
        </w:rPr>
        <w:t>. Therefore, the aim of this study was to analyze the potential</w:t>
      </w:r>
      <w:r w:rsidR="007B71E0" w:rsidRPr="00B2059A">
        <w:rPr>
          <w:rFonts w:ascii="Book Antiqua" w:hAnsi="Book Antiqua" w:cs="Times New Roman"/>
        </w:rPr>
        <w:t xml:space="preserve"> influencing</w:t>
      </w:r>
      <w:r w:rsidRPr="00B2059A">
        <w:rPr>
          <w:rFonts w:ascii="Book Antiqua" w:hAnsi="Book Antiqua" w:cs="Times New Roman"/>
        </w:rPr>
        <w:t xml:space="preserve"> factors of SWE and TE</w:t>
      </w:r>
      <w:r w:rsidR="00E9585A" w:rsidRPr="00B2059A">
        <w:rPr>
          <w:rFonts w:ascii="Book Antiqua" w:hAnsi="Book Antiqua" w:cs="Times New Roman"/>
        </w:rPr>
        <w:t xml:space="preserve"> </w:t>
      </w:r>
      <w:r w:rsidR="008E135F" w:rsidRPr="00B2059A">
        <w:rPr>
          <w:rFonts w:ascii="Book Antiqua" w:hAnsi="Book Antiqua" w:cs="Times New Roman"/>
        </w:rPr>
        <w:t xml:space="preserve">and to </w:t>
      </w:r>
      <w:bookmarkStart w:id="102" w:name="_Hlk33735969"/>
      <w:r w:rsidR="008E135F" w:rsidRPr="00B2059A">
        <w:rPr>
          <w:rFonts w:ascii="Book Antiqua" w:hAnsi="Book Antiqua" w:cs="Times New Roman"/>
        </w:rPr>
        <w:t xml:space="preserve">compare the performance </w:t>
      </w:r>
      <w:r w:rsidR="007B71E0" w:rsidRPr="00B2059A">
        <w:rPr>
          <w:rFonts w:ascii="Book Antiqua" w:hAnsi="Book Antiqua" w:cs="Times New Roman"/>
        </w:rPr>
        <w:t xml:space="preserve">of SWE and TE </w:t>
      </w:r>
      <w:r w:rsidR="008E135F" w:rsidRPr="00B2059A">
        <w:rPr>
          <w:rFonts w:ascii="Book Antiqua" w:hAnsi="Book Antiqua" w:cs="Times New Roman"/>
        </w:rPr>
        <w:t xml:space="preserve">for </w:t>
      </w:r>
      <w:r w:rsidR="008E135F" w:rsidRPr="00B2059A">
        <w:rPr>
          <w:rFonts w:ascii="Book Antiqua" w:hAnsi="Book Antiqua" w:cs="Times New Roman"/>
        </w:rPr>
        <w:lastRenderedPageBreak/>
        <w:t xml:space="preserve">diagnosing significant fibrosis </w:t>
      </w:r>
      <w:bookmarkEnd w:id="102"/>
      <w:r w:rsidR="008E135F" w:rsidRPr="00B2059A">
        <w:rPr>
          <w:rFonts w:ascii="Book Antiqua" w:hAnsi="Book Antiqua" w:cs="Times New Roman"/>
        </w:rPr>
        <w:t xml:space="preserve">based on </w:t>
      </w:r>
      <w:r w:rsidR="007B71E0" w:rsidRPr="00B2059A">
        <w:rPr>
          <w:rFonts w:ascii="Book Antiqua" w:hAnsi="Book Antiqua" w:cs="Times New Roman"/>
        </w:rPr>
        <w:t xml:space="preserve">a </w:t>
      </w:r>
      <w:r w:rsidR="008E135F" w:rsidRPr="00B2059A">
        <w:rPr>
          <w:rFonts w:ascii="Book Antiqua" w:hAnsi="Book Antiqua" w:cs="Times New Roman"/>
        </w:rPr>
        <w:t>cohort of treatment-naive CHB patients.</w:t>
      </w:r>
    </w:p>
    <w:bookmarkEnd w:id="95"/>
    <w:bookmarkEnd w:id="96"/>
    <w:p w14:paraId="258A7EE6" w14:textId="77777777" w:rsidR="007B3CBE" w:rsidRDefault="007B3CBE" w:rsidP="007B3CBE">
      <w:pPr>
        <w:adjustRightInd w:val="0"/>
        <w:snapToGrid w:val="0"/>
        <w:spacing w:line="360" w:lineRule="auto"/>
        <w:rPr>
          <w:rFonts w:ascii="Book Antiqua" w:hAnsi="Book Antiqua"/>
          <w:b/>
          <w:u w:val="single"/>
        </w:rPr>
      </w:pPr>
    </w:p>
    <w:p w14:paraId="2DC2CEF6" w14:textId="77777777" w:rsidR="007B3CBE" w:rsidRDefault="007B3CBE" w:rsidP="007B3CBE">
      <w:pPr>
        <w:adjustRightInd w:val="0"/>
        <w:snapToGrid w:val="0"/>
        <w:spacing w:line="360" w:lineRule="auto"/>
        <w:rPr>
          <w:rFonts w:ascii="Book Antiqua" w:hAnsi="Book Antiqua"/>
          <w:b/>
          <w:u w:val="single"/>
        </w:rPr>
      </w:pPr>
      <w:r>
        <w:rPr>
          <w:rFonts w:ascii="Book Antiqua" w:hAnsi="Book Antiqua"/>
          <w:b/>
          <w:u w:val="single"/>
        </w:rPr>
        <w:t>MATERIALS AND METHODS</w:t>
      </w:r>
    </w:p>
    <w:p w14:paraId="656FE38C" w14:textId="77777777" w:rsidR="00717479" w:rsidRPr="00B2059A" w:rsidRDefault="000A51DF" w:rsidP="0075209B">
      <w:pPr>
        <w:adjustRightInd w:val="0"/>
        <w:snapToGrid w:val="0"/>
        <w:spacing w:line="360" w:lineRule="auto"/>
        <w:jc w:val="both"/>
        <w:rPr>
          <w:rFonts w:ascii="Book Antiqua" w:hAnsi="Book Antiqua" w:cs="Times New Roman"/>
          <w:b/>
          <w:i/>
        </w:rPr>
      </w:pPr>
      <w:r w:rsidRPr="00B2059A">
        <w:rPr>
          <w:rFonts w:ascii="Book Antiqua" w:hAnsi="Book Antiqua" w:cs="Times New Roman"/>
          <w:b/>
          <w:i/>
        </w:rPr>
        <w:t>Patients</w:t>
      </w:r>
    </w:p>
    <w:p w14:paraId="4DCFFC19" w14:textId="365B4556" w:rsidR="00A259C7" w:rsidRPr="00B2059A" w:rsidRDefault="000A51DF" w:rsidP="0075209B">
      <w:pPr>
        <w:adjustRightInd w:val="0"/>
        <w:snapToGrid w:val="0"/>
        <w:spacing w:line="360" w:lineRule="auto"/>
        <w:jc w:val="both"/>
        <w:rPr>
          <w:rFonts w:ascii="Book Antiqua" w:hAnsi="Book Antiqua" w:cs="Times New Roman"/>
        </w:rPr>
      </w:pPr>
      <w:r w:rsidRPr="00B2059A">
        <w:rPr>
          <w:rFonts w:ascii="Book Antiqua" w:hAnsi="Book Antiqua" w:cs="Times New Roman"/>
        </w:rPr>
        <w:t xml:space="preserve">Between October 2013 and May 2015, 54 </w:t>
      </w:r>
      <w:r w:rsidR="007E6609" w:rsidRPr="00B2059A">
        <w:rPr>
          <w:rFonts w:ascii="Book Antiqua" w:hAnsi="Book Antiqua" w:cs="Times New Roman"/>
        </w:rPr>
        <w:t>treatment-</w:t>
      </w:r>
      <w:r w:rsidR="00920086" w:rsidRPr="00B2059A">
        <w:rPr>
          <w:rFonts w:ascii="Book Antiqua" w:hAnsi="Book Antiqua" w:cs="Times New Roman"/>
        </w:rPr>
        <w:t xml:space="preserve">naive </w:t>
      </w:r>
      <w:r w:rsidRPr="00B2059A">
        <w:rPr>
          <w:rFonts w:ascii="Book Antiqua" w:hAnsi="Book Antiqua" w:cs="Times New Roman"/>
        </w:rPr>
        <w:t xml:space="preserve">CHB </w:t>
      </w:r>
      <w:r w:rsidR="00094AFF" w:rsidRPr="00B2059A">
        <w:rPr>
          <w:rFonts w:ascii="Book Antiqua" w:hAnsi="Book Antiqua" w:cs="Times New Roman"/>
        </w:rPr>
        <w:t xml:space="preserve">patients </w:t>
      </w:r>
      <w:r w:rsidRPr="00B2059A">
        <w:rPr>
          <w:rFonts w:ascii="Book Antiqua" w:hAnsi="Book Antiqua" w:cs="Times New Roman"/>
        </w:rPr>
        <w:t xml:space="preserve">who underwent liver biopsy to assess liver fibrosis were prospectively considered for inclusion in this study. </w:t>
      </w:r>
      <w:bookmarkStart w:id="103" w:name="_Hlk33706913"/>
      <w:r w:rsidR="00426726" w:rsidRPr="00B2059A">
        <w:rPr>
          <w:rFonts w:ascii="Book Antiqua" w:hAnsi="Book Antiqua" w:cs="Times New Roman"/>
        </w:rPr>
        <w:t xml:space="preserve">The inclusion criteria </w:t>
      </w:r>
      <w:r w:rsidR="00920086" w:rsidRPr="00B2059A">
        <w:rPr>
          <w:rFonts w:ascii="Book Antiqua" w:hAnsi="Book Antiqua" w:cs="Times New Roman"/>
        </w:rPr>
        <w:t xml:space="preserve">were as follows: </w:t>
      </w:r>
      <w:r w:rsidR="00B34705" w:rsidRPr="00B2059A">
        <w:rPr>
          <w:rFonts w:ascii="Book Antiqua" w:hAnsi="Book Antiqua" w:cs="Times New Roman"/>
        </w:rPr>
        <w:t xml:space="preserve">(1) </w:t>
      </w:r>
      <w:r w:rsidR="00920086" w:rsidRPr="00B2059A">
        <w:rPr>
          <w:rFonts w:ascii="Book Antiqua" w:hAnsi="Book Antiqua" w:cs="Times New Roman"/>
        </w:rPr>
        <w:t xml:space="preserve">hepatitis </w:t>
      </w:r>
      <w:r w:rsidRPr="00B2059A">
        <w:rPr>
          <w:rFonts w:ascii="Book Antiqua" w:hAnsi="Book Antiqua" w:cs="Times New Roman"/>
        </w:rPr>
        <w:t xml:space="preserve">B surface antigen present in the serum for at least 6 </w:t>
      </w:r>
      <w:proofErr w:type="spellStart"/>
      <w:r w:rsidRPr="00B2059A">
        <w:rPr>
          <w:rFonts w:ascii="Book Antiqua" w:hAnsi="Book Antiqua" w:cs="Times New Roman"/>
        </w:rPr>
        <w:t>mo</w:t>
      </w:r>
      <w:proofErr w:type="spellEnd"/>
      <w:r w:rsidR="00B34705" w:rsidRPr="00B2059A">
        <w:rPr>
          <w:rFonts w:ascii="Book Antiqua" w:hAnsi="Book Antiqua" w:cs="Times New Roman"/>
        </w:rPr>
        <w:t xml:space="preserve">; </w:t>
      </w:r>
      <w:r w:rsidR="00920086" w:rsidRPr="00B2059A">
        <w:rPr>
          <w:rFonts w:ascii="Book Antiqua" w:hAnsi="Book Antiqua" w:cs="Times New Roman"/>
        </w:rPr>
        <w:t xml:space="preserve">and </w:t>
      </w:r>
      <w:r w:rsidR="00B34705" w:rsidRPr="00B2059A">
        <w:rPr>
          <w:rFonts w:ascii="Book Antiqua" w:hAnsi="Book Antiqua" w:cs="Times New Roman"/>
        </w:rPr>
        <w:t>(</w:t>
      </w:r>
      <w:r w:rsidR="00B34705" w:rsidRPr="00B2059A">
        <w:rPr>
          <w:rFonts w:ascii="Book Antiqua" w:hAnsi="Book Antiqua" w:cs="Times New Roman"/>
          <w:color w:val="000000" w:themeColor="text1"/>
        </w:rPr>
        <w:t>2</w:t>
      </w:r>
      <w:r w:rsidR="00B34705" w:rsidRPr="00B2059A">
        <w:rPr>
          <w:rFonts w:ascii="Book Antiqua" w:hAnsi="Book Antiqua" w:cs="Times New Roman"/>
        </w:rPr>
        <w:t xml:space="preserve">) </w:t>
      </w:r>
      <w:r w:rsidR="00920086" w:rsidRPr="00B2059A">
        <w:rPr>
          <w:rFonts w:ascii="Book Antiqua" w:hAnsi="Book Antiqua" w:cs="Times New Roman"/>
        </w:rPr>
        <w:t>a</w:t>
      </w:r>
      <w:r w:rsidR="00B34705" w:rsidRPr="00B2059A">
        <w:rPr>
          <w:rFonts w:ascii="Book Antiqua" w:hAnsi="Book Antiqua" w:cs="Times New Roman"/>
        </w:rPr>
        <w:t>vailability of liver histologic assessment</w:t>
      </w:r>
      <w:r w:rsidR="00920086" w:rsidRPr="00B2059A">
        <w:rPr>
          <w:rFonts w:ascii="Book Antiqua" w:hAnsi="Book Antiqua" w:cs="Times New Roman"/>
        </w:rPr>
        <w:t xml:space="preserve"> and </w:t>
      </w:r>
      <w:r w:rsidR="00B34705" w:rsidRPr="00B2059A">
        <w:rPr>
          <w:rFonts w:ascii="Book Antiqua" w:hAnsi="Book Antiqua" w:cs="Times New Roman"/>
        </w:rPr>
        <w:t>SWE and TE</w:t>
      </w:r>
      <w:r w:rsidR="00920086" w:rsidRPr="00B2059A">
        <w:rPr>
          <w:rFonts w:ascii="Book Antiqua" w:hAnsi="Book Antiqua" w:cs="Times New Roman"/>
        </w:rPr>
        <w:t xml:space="preserve"> results determined </w:t>
      </w:r>
      <w:r w:rsidR="00B34705" w:rsidRPr="00B2059A">
        <w:rPr>
          <w:rFonts w:ascii="Book Antiqua" w:hAnsi="Book Antiqua" w:cs="Times New Roman"/>
        </w:rPr>
        <w:t xml:space="preserve">within 1 mo. The exclusion criteria </w:t>
      </w:r>
      <w:r w:rsidR="00920086" w:rsidRPr="00B2059A">
        <w:rPr>
          <w:rFonts w:ascii="Book Antiqua" w:hAnsi="Book Antiqua" w:cs="Times New Roman"/>
        </w:rPr>
        <w:t>were</w:t>
      </w:r>
      <w:r w:rsidR="00B34705" w:rsidRPr="00B2059A">
        <w:rPr>
          <w:rFonts w:ascii="Book Antiqua" w:hAnsi="Book Antiqua" w:cs="Times New Roman"/>
        </w:rPr>
        <w:t xml:space="preserve"> </w:t>
      </w:r>
      <w:r w:rsidR="001C4547" w:rsidRPr="00B2059A">
        <w:rPr>
          <w:rFonts w:ascii="Book Antiqua" w:hAnsi="Book Antiqua" w:cs="Times New Roman"/>
        </w:rPr>
        <w:t>(</w:t>
      </w:r>
      <w:r w:rsidR="00B34705" w:rsidRPr="00B2059A">
        <w:rPr>
          <w:rFonts w:ascii="Book Antiqua" w:hAnsi="Book Antiqua" w:cs="Times New Roman"/>
        </w:rPr>
        <w:t>1</w:t>
      </w:r>
      <w:r w:rsidR="001C4547" w:rsidRPr="00B2059A">
        <w:rPr>
          <w:rFonts w:ascii="Book Antiqua" w:hAnsi="Book Antiqua" w:cs="Times New Roman"/>
        </w:rPr>
        <w:t xml:space="preserve">) </w:t>
      </w:r>
      <w:r w:rsidR="00920086" w:rsidRPr="00B2059A">
        <w:rPr>
          <w:rFonts w:ascii="Book Antiqua" w:hAnsi="Book Antiqua" w:cs="Times New Roman"/>
        </w:rPr>
        <w:t>a</w:t>
      </w:r>
      <w:r w:rsidR="001C4547" w:rsidRPr="00B2059A">
        <w:rPr>
          <w:rFonts w:ascii="Book Antiqua" w:hAnsi="Book Antiqua" w:cs="Times New Roman"/>
        </w:rPr>
        <w:t>ny previous anti-</w:t>
      </w:r>
      <w:r w:rsidR="000C33D3" w:rsidRPr="000C33D3">
        <w:rPr>
          <w:rFonts w:ascii="Book Antiqua" w:hAnsi="Book Antiqua" w:cs="Times New Roman"/>
        </w:rPr>
        <w:t>hepatitis B virus</w:t>
      </w:r>
      <w:r w:rsidR="000C33D3">
        <w:rPr>
          <w:rFonts w:ascii="Book Antiqua" w:hAnsi="Book Antiqua" w:cs="Times New Roman" w:hint="eastAsia"/>
        </w:rPr>
        <w:t xml:space="preserve"> (</w:t>
      </w:r>
      <w:r w:rsidR="001C4547" w:rsidRPr="00B2059A">
        <w:rPr>
          <w:rFonts w:ascii="Book Antiqua" w:hAnsi="Book Antiqua" w:cs="Times New Roman"/>
        </w:rPr>
        <w:t>HBV</w:t>
      </w:r>
      <w:r w:rsidR="000C33D3">
        <w:rPr>
          <w:rFonts w:ascii="Book Antiqua" w:hAnsi="Book Antiqua" w:cs="Times New Roman" w:hint="eastAsia"/>
        </w:rPr>
        <w:t>)</w:t>
      </w:r>
      <w:r w:rsidR="001C4547" w:rsidRPr="00B2059A">
        <w:rPr>
          <w:rFonts w:ascii="Book Antiqua" w:hAnsi="Book Antiqua" w:cs="Times New Roman"/>
        </w:rPr>
        <w:t xml:space="preserve"> therapy; (</w:t>
      </w:r>
      <w:r w:rsidR="00B34705" w:rsidRPr="00B2059A">
        <w:rPr>
          <w:rFonts w:ascii="Book Antiqua" w:hAnsi="Book Antiqua" w:cs="Times New Roman"/>
        </w:rPr>
        <w:t>2</w:t>
      </w:r>
      <w:r w:rsidR="001C4547" w:rsidRPr="00B2059A">
        <w:rPr>
          <w:rFonts w:ascii="Book Antiqua" w:hAnsi="Book Antiqua" w:cs="Times New Roman"/>
        </w:rPr>
        <w:t>)</w:t>
      </w:r>
      <w:r w:rsidR="00D648A7" w:rsidRPr="00B2059A">
        <w:rPr>
          <w:rFonts w:ascii="Book Antiqua" w:hAnsi="Book Antiqua" w:cs="Times New Roman"/>
        </w:rPr>
        <w:t xml:space="preserve"> </w:t>
      </w:r>
      <w:r w:rsidR="00920086" w:rsidRPr="00B2059A">
        <w:rPr>
          <w:rFonts w:ascii="Book Antiqua" w:hAnsi="Book Antiqua" w:cs="Times New Roman"/>
        </w:rPr>
        <w:t>d</w:t>
      </w:r>
      <w:r w:rsidRPr="00B2059A">
        <w:rPr>
          <w:rFonts w:ascii="Book Antiqua" w:hAnsi="Book Antiqua" w:cs="Times New Roman"/>
        </w:rPr>
        <w:t>ecompensate</w:t>
      </w:r>
      <w:r w:rsidR="00A62B24">
        <w:rPr>
          <w:rFonts w:ascii="Book Antiqua" w:hAnsi="Book Antiqua" w:cs="Times New Roman"/>
        </w:rPr>
        <w:t>d</w:t>
      </w:r>
      <w:r w:rsidRPr="00B2059A">
        <w:rPr>
          <w:rFonts w:ascii="Book Antiqua" w:hAnsi="Book Antiqua" w:cs="Times New Roman"/>
        </w:rPr>
        <w:t xml:space="preserve"> liver cirrhosis and </w:t>
      </w:r>
      <w:bookmarkStart w:id="104" w:name="_Hlk21347806"/>
      <w:proofErr w:type="spellStart"/>
      <w:r w:rsidRPr="00B2059A">
        <w:rPr>
          <w:rFonts w:ascii="Book Antiqua" w:hAnsi="Book Antiqua" w:cs="Times New Roman"/>
        </w:rPr>
        <w:t>hepatocarcinoma</w:t>
      </w:r>
      <w:bookmarkEnd w:id="104"/>
      <w:proofErr w:type="spellEnd"/>
      <w:r w:rsidR="00D648A7" w:rsidRPr="00B2059A">
        <w:rPr>
          <w:rFonts w:ascii="Book Antiqua" w:hAnsi="Book Antiqua" w:cs="Times New Roman"/>
        </w:rPr>
        <w:t>; (</w:t>
      </w:r>
      <w:r w:rsidR="00920086" w:rsidRPr="00B2059A">
        <w:rPr>
          <w:rFonts w:ascii="Book Antiqua" w:hAnsi="Book Antiqua" w:cs="Times New Roman"/>
        </w:rPr>
        <w:t>3</w:t>
      </w:r>
      <w:r w:rsidR="00D648A7" w:rsidRPr="00B2059A">
        <w:rPr>
          <w:rFonts w:ascii="Book Antiqua" w:hAnsi="Book Antiqua" w:cs="Times New Roman"/>
        </w:rPr>
        <w:t xml:space="preserve">) </w:t>
      </w:r>
      <w:r w:rsidR="00920086" w:rsidRPr="00B2059A">
        <w:rPr>
          <w:rFonts w:ascii="Book Antiqua" w:hAnsi="Book Antiqua" w:cs="Times New Roman"/>
        </w:rPr>
        <w:t>o</w:t>
      </w:r>
      <w:r w:rsidR="00D648A7" w:rsidRPr="00B2059A">
        <w:rPr>
          <w:rFonts w:ascii="Book Antiqua" w:hAnsi="Book Antiqua" w:cs="Times New Roman"/>
        </w:rPr>
        <w:t>ther chronic liver diseases, including hepatitis C virus, autoimmune liver disease, alcoholic liver disease</w:t>
      </w:r>
      <w:r w:rsidR="00461A60" w:rsidRPr="00B2059A">
        <w:rPr>
          <w:rFonts w:ascii="Book Antiqua" w:hAnsi="Book Antiqua" w:cs="Times New Roman"/>
        </w:rPr>
        <w:t>, nonalcoholic fatty liver disease</w:t>
      </w:r>
      <w:r w:rsidR="003027C2" w:rsidRPr="00B2059A">
        <w:rPr>
          <w:rFonts w:ascii="Book Antiqua" w:hAnsi="Book Antiqua" w:cs="Times New Roman"/>
        </w:rPr>
        <w:t xml:space="preserve"> or drug-induced liver injury</w:t>
      </w:r>
      <w:r w:rsidR="00920086" w:rsidRPr="00B2059A">
        <w:rPr>
          <w:rFonts w:ascii="Book Antiqua" w:hAnsi="Book Antiqua" w:cs="Times New Roman"/>
        </w:rPr>
        <w:t xml:space="preserve">; and </w:t>
      </w:r>
      <w:r w:rsidR="00B34705" w:rsidRPr="00B2059A">
        <w:rPr>
          <w:rFonts w:ascii="Book Antiqua" w:hAnsi="Book Antiqua" w:cs="Times New Roman"/>
        </w:rPr>
        <w:t xml:space="preserve">(4) </w:t>
      </w:r>
      <w:r w:rsidR="00920086" w:rsidRPr="00B2059A">
        <w:rPr>
          <w:rFonts w:ascii="Book Antiqua" w:hAnsi="Book Antiqua" w:cs="Times New Roman"/>
        </w:rPr>
        <w:t>a</w:t>
      </w:r>
      <w:r w:rsidRPr="00B2059A">
        <w:rPr>
          <w:rFonts w:ascii="Book Antiqua" w:hAnsi="Book Antiqua" w:cs="Times New Roman"/>
        </w:rPr>
        <w:t>ge</w:t>
      </w:r>
      <w:r w:rsidR="006B5A3C" w:rsidRPr="00B2059A">
        <w:rPr>
          <w:rFonts w:ascii="Book Antiqua" w:hAnsi="Book Antiqua" w:cs="Times New Roman"/>
        </w:rPr>
        <w:t xml:space="preserve"> more than 65 </w:t>
      </w:r>
      <w:r w:rsidR="00386041" w:rsidRPr="00B2059A">
        <w:rPr>
          <w:rFonts w:ascii="Book Antiqua" w:hAnsi="Book Antiqua" w:cs="Times New Roman"/>
        </w:rPr>
        <w:t xml:space="preserve">years old </w:t>
      </w:r>
      <w:r w:rsidR="006B5A3C" w:rsidRPr="00B2059A">
        <w:rPr>
          <w:rFonts w:ascii="Book Antiqua" w:hAnsi="Book Antiqua" w:cs="Times New Roman"/>
        </w:rPr>
        <w:t>or less than</w:t>
      </w:r>
      <w:r w:rsidR="006968EF" w:rsidRPr="00B2059A">
        <w:rPr>
          <w:rFonts w:ascii="Book Antiqua" w:hAnsi="Book Antiqua" w:cs="Times New Roman"/>
        </w:rPr>
        <w:t xml:space="preserve"> </w:t>
      </w:r>
      <w:r w:rsidRPr="00B2059A">
        <w:rPr>
          <w:rFonts w:ascii="Book Antiqua" w:hAnsi="Book Antiqua" w:cs="Times New Roman"/>
        </w:rPr>
        <w:t>18 year</w:t>
      </w:r>
      <w:r w:rsidR="00B07A9C" w:rsidRPr="00B2059A">
        <w:rPr>
          <w:rFonts w:ascii="Book Antiqua" w:hAnsi="Book Antiqua" w:cs="Times New Roman"/>
        </w:rPr>
        <w:t>s</w:t>
      </w:r>
      <w:r w:rsidR="006B5A3C" w:rsidRPr="00B2059A">
        <w:rPr>
          <w:rFonts w:ascii="Book Antiqua" w:hAnsi="Book Antiqua" w:cs="Times New Roman"/>
        </w:rPr>
        <w:t xml:space="preserve"> old</w:t>
      </w:r>
      <w:r w:rsidR="00920086" w:rsidRPr="00B2059A">
        <w:rPr>
          <w:rFonts w:ascii="Book Antiqua" w:hAnsi="Book Antiqua" w:cs="Times New Roman"/>
        </w:rPr>
        <w:t xml:space="preserve">, </w:t>
      </w:r>
      <w:r w:rsidRPr="00B2059A">
        <w:rPr>
          <w:rFonts w:ascii="Book Antiqua" w:hAnsi="Book Antiqua" w:cs="Times New Roman"/>
        </w:rPr>
        <w:t>pregnan</w:t>
      </w:r>
      <w:r w:rsidR="00F11DA8" w:rsidRPr="00B2059A">
        <w:rPr>
          <w:rFonts w:ascii="Book Antiqua" w:hAnsi="Book Antiqua" w:cs="Times New Roman"/>
        </w:rPr>
        <w:t>t wom</w:t>
      </w:r>
      <w:r w:rsidR="00A62B24">
        <w:rPr>
          <w:rFonts w:ascii="Book Antiqua" w:hAnsi="Book Antiqua" w:cs="Times New Roman"/>
        </w:rPr>
        <w:t>e</w:t>
      </w:r>
      <w:r w:rsidR="00F11DA8" w:rsidRPr="00B2059A">
        <w:rPr>
          <w:rFonts w:ascii="Book Antiqua" w:hAnsi="Book Antiqua" w:cs="Times New Roman"/>
        </w:rPr>
        <w:t>n</w:t>
      </w:r>
      <w:r w:rsidR="00651CE9" w:rsidRPr="00B2059A">
        <w:rPr>
          <w:rFonts w:ascii="Book Antiqua" w:hAnsi="Book Antiqua" w:cs="Times New Roman"/>
        </w:rPr>
        <w:t xml:space="preserve"> and patients with psychiatric disorders</w:t>
      </w:r>
      <w:r w:rsidRPr="00B2059A">
        <w:rPr>
          <w:rFonts w:ascii="Book Antiqua" w:hAnsi="Book Antiqua" w:cs="Times New Roman"/>
        </w:rPr>
        <w:t xml:space="preserve">. </w:t>
      </w:r>
      <w:bookmarkEnd w:id="103"/>
      <w:r w:rsidRPr="00B2059A">
        <w:rPr>
          <w:rFonts w:ascii="Book Antiqua" w:hAnsi="Book Antiqua" w:cs="Times New Roman"/>
        </w:rPr>
        <w:t xml:space="preserve">Clinical data, including basic information (age, </w:t>
      </w:r>
      <w:r w:rsidR="00B07A9C" w:rsidRPr="00B2059A">
        <w:rPr>
          <w:rFonts w:ascii="Book Antiqua" w:hAnsi="Book Antiqua" w:cs="Times New Roman"/>
        </w:rPr>
        <w:t>sex</w:t>
      </w:r>
      <w:r w:rsidRPr="00B2059A">
        <w:rPr>
          <w:rFonts w:ascii="Book Antiqua" w:hAnsi="Book Antiqua" w:cs="Times New Roman"/>
        </w:rPr>
        <w:t xml:space="preserve">, weight, </w:t>
      </w:r>
      <w:r w:rsidR="00920086" w:rsidRPr="00B2059A">
        <w:rPr>
          <w:rFonts w:ascii="Book Antiqua" w:hAnsi="Book Antiqua" w:cs="Times New Roman"/>
        </w:rPr>
        <w:t xml:space="preserve">and </w:t>
      </w:r>
      <w:r w:rsidRPr="00B2059A">
        <w:rPr>
          <w:rFonts w:ascii="Book Antiqua" w:hAnsi="Book Antiqua" w:cs="Times New Roman"/>
        </w:rPr>
        <w:t>height), blood test results</w:t>
      </w:r>
      <w:r w:rsidR="006B4824" w:rsidRPr="00B2059A">
        <w:rPr>
          <w:rFonts w:ascii="Book Antiqua" w:hAnsi="Book Antiqua" w:cs="Times New Roman"/>
        </w:rPr>
        <w:t xml:space="preserve">, </w:t>
      </w:r>
      <w:r w:rsidR="00B3731A" w:rsidRPr="00B2059A">
        <w:rPr>
          <w:rFonts w:ascii="Book Antiqua" w:hAnsi="Book Antiqua" w:cs="Times New Roman"/>
        </w:rPr>
        <w:t>LSMs,</w:t>
      </w:r>
      <w:r w:rsidRPr="00B2059A">
        <w:rPr>
          <w:rFonts w:ascii="Book Antiqua" w:hAnsi="Book Antiqua" w:cs="Times New Roman"/>
        </w:rPr>
        <w:t xml:space="preserve"> </w:t>
      </w:r>
      <w:r w:rsidR="006B4824" w:rsidRPr="00B2059A">
        <w:rPr>
          <w:rFonts w:ascii="Book Antiqua" w:hAnsi="Book Antiqua" w:cs="Times New Roman"/>
        </w:rPr>
        <w:t xml:space="preserve">thickness of </w:t>
      </w:r>
      <w:r w:rsidR="00A62B24">
        <w:rPr>
          <w:rFonts w:ascii="Book Antiqua" w:hAnsi="Book Antiqua" w:cs="Times New Roman"/>
        </w:rPr>
        <w:t xml:space="preserve">the </w:t>
      </w:r>
      <w:r w:rsidR="006B4824" w:rsidRPr="00B2059A">
        <w:rPr>
          <w:rFonts w:ascii="Book Antiqua" w:hAnsi="Book Antiqua" w:cs="Times New Roman"/>
        </w:rPr>
        <w:t xml:space="preserve">spleen and diameter of </w:t>
      </w:r>
      <w:r w:rsidR="00920086" w:rsidRPr="00B2059A">
        <w:rPr>
          <w:rFonts w:ascii="Book Antiqua" w:hAnsi="Book Antiqua" w:cs="Times New Roman"/>
        </w:rPr>
        <w:t xml:space="preserve">the </w:t>
      </w:r>
      <w:r w:rsidR="006B4824" w:rsidRPr="00B2059A">
        <w:rPr>
          <w:rFonts w:ascii="Book Antiqua" w:hAnsi="Book Antiqua" w:cs="Times New Roman"/>
        </w:rPr>
        <w:t xml:space="preserve">portal vein </w:t>
      </w:r>
      <w:r w:rsidRPr="00B2059A">
        <w:rPr>
          <w:rFonts w:ascii="Book Antiqua" w:hAnsi="Book Antiqua" w:cs="Times New Roman"/>
        </w:rPr>
        <w:t xml:space="preserve">were recorded </w:t>
      </w:r>
      <w:r w:rsidR="00DA31DD">
        <w:rPr>
          <w:rFonts w:ascii="Book Antiqua" w:hAnsi="Book Antiqua" w:cs="Times New Roman" w:hint="eastAsia"/>
        </w:rPr>
        <w:t>1</w:t>
      </w:r>
      <w:r w:rsidRPr="00B2059A">
        <w:rPr>
          <w:rFonts w:ascii="Book Antiqua" w:hAnsi="Book Antiqua" w:cs="Times New Roman"/>
        </w:rPr>
        <w:t xml:space="preserve"> </w:t>
      </w:r>
      <w:proofErr w:type="spellStart"/>
      <w:r w:rsidRPr="00B2059A">
        <w:rPr>
          <w:rFonts w:ascii="Book Antiqua" w:hAnsi="Book Antiqua" w:cs="Times New Roman"/>
        </w:rPr>
        <w:t>mo</w:t>
      </w:r>
      <w:proofErr w:type="spellEnd"/>
      <w:r w:rsidRPr="00B2059A">
        <w:rPr>
          <w:rFonts w:ascii="Book Antiqua" w:hAnsi="Book Antiqua" w:cs="Times New Roman"/>
        </w:rPr>
        <w:t xml:space="preserve"> before or after liver biopsy. The blood tests included white blood cell </w:t>
      </w:r>
      <w:r w:rsidR="0077397C" w:rsidRPr="00B2059A">
        <w:rPr>
          <w:rFonts w:ascii="Book Antiqua" w:hAnsi="Book Antiqua" w:cs="Times New Roman"/>
        </w:rPr>
        <w:t>(WBC)</w:t>
      </w:r>
      <w:r w:rsidR="00920086" w:rsidRPr="00B2059A">
        <w:rPr>
          <w:rFonts w:ascii="Book Antiqua" w:hAnsi="Book Antiqua" w:cs="Times New Roman"/>
        </w:rPr>
        <w:t xml:space="preserve"> count</w:t>
      </w:r>
      <w:r w:rsidR="00E06A43" w:rsidRPr="00B2059A">
        <w:rPr>
          <w:rFonts w:ascii="Book Antiqua" w:hAnsi="Book Antiqua" w:cs="Times New Roman"/>
        </w:rPr>
        <w:t>;</w:t>
      </w:r>
      <w:r w:rsidRPr="00B2059A">
        <w:rPr>
          <w:rFonts w:ascii="Book Antiqua" w:hAnsi="Book Antiqua" w:cs="Times New Roman"/>
        </w:rPr>
        <w:t xml:space="preserve"> neutrophil count</w:t>
      </w:r>
      <w:r w:rsidR="0077397C" w:rsidRPr="00B2059A">
        <w:rPr>
          <w:rFonts w:ascii="Book Antiqua" w:hAnsi="Book Antiqua" w:cs="Times New Roman"/>
        </w:rPr>
        <w:t xml:space="preserve"> (NEU)</w:t>
      </w:r>
      <w:r w:rsidRPr="00B2059A">
        <w:rPr>
          <w:rFonts w:ascii="Book Antiqua" w:hAnsi="Book Antiqua" w:cs="Times New Roman"/>
        </w:rPr>
        <w:t>; hemoglobin</w:t>
      </w:r>
      <w:r w:rsidR="0077397C" w:rsidRPr="00B2059A">
        <w:rPr>
          <w:rFonts w:ascii="Book Antiqua" w:hAnsi="Book Antiqua" w:cs="Times New Roman"/>
        </w:rPr>
        <w:t xml:space="preserve"> (HB)</w:t>
      </w:r>
      <w:r w:rsidRPr="00B2059A">
        <w:rPr>
          <w:rFonts w:ascii="Book Antiqua" w:hAnsi="Book Antiqua" w:cs="Times New Roman"/>
        </w:rPr>
        <w:t>;</w:t>
      </w:r>
      <w:r w:rsidR="004404DA" w:rsidRPr="00B2059A">
        <w:rPr>
          <w:rFonts w:ascii="Book Antiqua" w:hAnsi="Book Antiqua" w:cs="Times New Roman"/>
        </w:rPr>
        <w:t xml:space="preserve"> </w:t>
      </w:r>
      <w:r w:rsidRPr="00B2059A">
        <w:rPr>
          <w:rFonts w:ascii="Book Antiqua" w:hAnsi="Book Antiqua" w:cs="Times New Roman"/>
        </w:rPr>
        <w:t>platelet count</w:t>
      </w:r>
      <w:r w:rsidR="0077397C" w:rsidRPr="00B2059A">
        <w:rPr>
          <w:rFonts w:ascii="Book Antiqua" w:hAnsi="Book Antiqua" w:cs="Times New Roman"/>
        </w:rPr>
        <w:t xml:space="preserve"> (PLT)</w:t>
      </w:r>
      <w:r w:rsidRPr="00B2059A">
        <w:rPr>
          <w:rFonts w:ascii="Book Antiqua" w:hAnsi="Book Antiqua" w:cs="Times New Roman"/>
        </w:rPr>
        <w:t xml:space="preserve">; </w:t>
      </w:r>
      <w:r w:rsidR="00D460E5" w:rsidRPr="00B2059A">
        <w:rPr>
          <w:rFonts w:ascii="Book Antiqua" w:hAnsi="Book Antiqua" w:cs="Times New Roman"/>
        </w:rPr>
        <w:t>ALT</w:t>
      </w:r>
      <w:r w:rsidRPr="00B2059A">
        <w:rPr>
          <w:rFonts w:ascii="Book Antiqua" w:hAnsi="Book Antiqua" w:cs="Times New Roman"/>
        </w:rPr>
        <w:t>; aspartate aminotransferase</w:t>
      </w:r>
      <w:r w:rsidR="00E06A43" w:rsidRPr="00B2059A">
        <w:rPr>
          <w:rFonts w:ascii="Book Antiqua" w:hAnsi="Book Antiqua" w:cs="Times New Roman"/>
        </w:rPr>
        <w:t xml:space="preserve"> (AST)</w:t>
      </w:r>
      <w:r w:rsidRPr="00B2059A">
        <w:rPr>
          <w:rFonts w:ascii="Book Antiqua" w:hAnsi="Book Antiqua" w:cs="Times New Roman"/>
        </w:rPr>
        <w:t>; total bilirubin</w:t>
      </w:r>
      <w:r w:rsidR="00E06A43" w:rsidRPr="00B2059A">
        <w:rPr>
          <w:rFonts w:ascii="Book Antiqua" w:hAnsi="Book Antiqua" w:cs="Times New Roman"/>
        </w:rPr>
        <w:t xml:space="preserve"> (TBIL)</w:t>
      </w:r>
      <w:r w:rsidRPr="00B2059A">
        <w:rPr>
          <w:rFonts w:ascii="Book Antiqua" w:hAnsi="Book Antiqua" w:cs="Times New Roman"/>
        </w:rPr>
        <w:t>; cholinesterase</w:t>
      </w:r>
      <w:r w:rsidR="00E06A43" w:rsidRPr="00B2059A">
        <w:rPr>
          <w:rFonts w:ascii="Book Antiqua" w:hAnsi="Book Antiqua" w:cs="Times New Roman"/>
        </w:rPr>
        <w:t xml:space="preserve"> (CHE)</w:t>
      </w:r>
      <w:r w:rsidRPr="00B2059A">
        <w:rPr>
          <w:rFonts w:ascii="Book Antiqua" w:hAnsi="Book Antiqua" w:cs="Times New Roman"/>
        </w:rPr>
        <w:t>; serum creatinine</w:t>
      </w:r>
      <w:r w:rsidR="00E06A43" w:rsidRPr="00B2059A">
        <w:rPr>
          <w:rFonts w:ascii="Book Antiqua" w:hAnsi="Book Antiqua" w:cs="Times New Roman"/>
        </w:rPr>
        <w:t xml:space="preserve"> (SCR)</w:t>
      </w:r>
      <w:r w:rsidRPr="00B2059A">
        <w:rPr>
          <w:rFonts w:ascii="Book Antiqua" w:hAnsi="Book Antiqua" w:cs="Times New Roman"/>
        </w:rPr>
        <w:t>; prothrombin time</w:t>
      </w:r>
      <w:r w:rsidR="00E06A43" w:rsidRPr="00B2059A">
        <w:rPr>
          <w:rFonts w:ascii="Book Antiqua" w:hAnsi="Book Antiqua" w:cs="Times New Roman"/>
        </w:rPr>
        <w:t xml:space="preserve"> (PT)</w:t>
      </w:r>
      <w:r w:rsidRPr="00B2059A">
        <w:rPr>
          <w:rFonts w:ascii="Book Antiqua" w:hAnsi="Book Antiqua" w:cs="Times New Roman"/>
        </w:rPr>
        <w:t>; activated partial thromboplastin time</w:t>
      </w:r>
      <w:r w:rsidR="00E06A43" w:rsidRPr="00B2059A">
        <w:rPr>
          <w:rFonts w:ascii="Book Antiqua" w:hAnsi="Book Antiqua" w:cs="Times New Roman"/>
        </w:rPr>
        <w:t xml:space="preserve"> (APTT)</w:t>
      </w:r>
      <w:r w:rsidRPr="00B2059A">
        <w:rPr>
          <w:rFonts w:ascii="Book Antiqua" w:hAnsi="Book Antiqua" w:cs="Times New Roman"/>
        </w:rPr>
        <w:t>; prothrombin activity</w:t>
      </w:r>
      <w:r w:rsidR="00E06A43" w:rsidRPr="00B2059A">
        <w:rPr>
          <w:rFonts w:ascii="Book Antiqua" w:hAnsi="Book Antiqua" w:cs="Times New Roman"/>
        </w:rPr>
        <w:t xml:space="preserve"> (PTA)</w:t>
      </w:r>
      <w:r w:rsidRPr="00B2059A">
        <w:rPr>
          <w:rFonts w:ascii="Book Antiqua" w:hAnsi="Book Antiqua" w:cs="Times New Roman"/>
        </w:rPr>
        <w:t>; international normalized ratio</w:t>
      </w:r>
      <w:r w:rsidR="00E06A43" w:rsidRPr="00B2059A">
        <w:rPr>
          <w:rFonts w:ascii="Book Antiqua" w:hAnsi="Book Antiqua" w:cs="Times New Roman"/>
        </w:rPr>
        <w:t xml:space="preserve"> (INR)</w:t>
      </w:r>
      <w:r w:rsidRPr="00B2059A">
        <w:rPr>
          <w:rFonts w:ascii="Book Antiqua" w:hAnsi="Book Antiqua" w:cs="Times New Roman"/>
        </w:rPr>
        <w:t xml:space="preserve">; </w:t>
      </w:r>
      <w:r w:rsidR="00437AE5" w:rsidRPr="00437AE5">
        <w:rPr>
          <w:rFonts w:ascii="Book Antiqua" w:hAnsi="Book Antiqua" w:cs="Times New Roman"/>
        </w:rPr>
        <w:t xml:space="preserve">hepatitis B surface antibody </w:t>
      </w:r>
      <w:r w:rsidR="00437AE5">
        <w:rPr>
          <w:rFonts w:ascii="Book Antiqua" w:hAnsi="Book Antiqua" w:cs="Times New Roman" w:hint="eastAsia"/>
        </w:rPr>
        <w:t>(</w:t>
      </w:r>
      <w:proofErr w:type="spellStart"/>
      <w:r w:rsidRPr="00B2059A">
        <w:rPr>
          <w:rFonts w:ascii="Book Antiqua" w:hAnsi="Book Antiqua" w:cs="Times New Roman"/>
        </w:rPr>
        <w:t>HBsAb</w:t>
      </w:r>
      <w:proofErr w:type="spellEnd"/>
      <w:r w:rsidR="00437AE5">
        <w:rPr>
          <w:rFonts w:ascii="Book Antiqua" w:hAnsi="Book Antiqua" w:cs="Times New Roman" w:hint="eastAsia"/>
        </w:rPr>
        <w:t>)</w:t>
      </w:r>
      <w:r w:rsidR="00E06A43" w:rsidRPr="00B2059A">
        <w:rPr>
          <w:rFonts w:ascii="Book Antiqua" w:hAnsi="Book Antiqua" w:cs="Times New Roman"/>
        </w:rPr>
        <w:t>;</w:t>
      </w:r>
      <w:r w:rsidRPr="00B2059A">
        <w:rPr>
          <w:rFonts w:ascii="Book Antiqua" w:hAnsi="Book Antiqua" w:cs="Times New Roman"/>
        </w:rPr>
        <w:t xml:space="preserve"> hepatitis B e antigen</w:t>
      </w:r>
      <w:r w:rsidR="00E06A43" w:rsidRPr="00B2059A">
        <w:rPr>
          <w:rFonts w:ascii="Book Antiqua" w:hAnsi="Book Antiqua" w:cs="Times New Roman"/>
        </w:rPr>
        <w:t xml:space="preserve"> (</w:t>
      </w:r>
      <w:r w:rsidR="00920086" w:rsidRPr="00B2059A">
        <w:rPr>
          <w:rFonts w:ascii="Book Antiqua" w:hAnsi="Book Antiqua" w:cs="Times New Roman"/>
        </w:rPr>
        <w:t>HBeAg</w:t>
      </w:r>
      <w:r w:rsidR="00E06A43" w:rsidRPr="00B2059A">
        <w:rPr>
          <w:rFonts w:ascii="Book Antiqua" w:hAnsi="Book Antiqua" w:cs="Times New Roman"/>
        </w:rPr>
        <w:t>)</w:t>
      </w:r>
      <w:r w:rsidR="00870097" w:rsidRPr="00B2059A">
        <w:rPr>
          <w:rFonts w:ascii="Book Antiqua" w:hAnsi="Book Antiqua" w:cs="Times New Roman"/>
        </w:rPr>
        <w:t xml:space="preserve">; </w:t>
      </w:r>
      <w:r w:rsidR="00E06A43" w:rsidRPr="00B2059A">
        <w:rPr>
          <w:rFonts w:ascii="Book Antiqua" w:hAnsi="Book Antiqua" w:cs="Times New Roman"/>
        </w:rPr>
        <w:t>hepatitis B e antibody (</w:t>
      </w:r>
      <w:r w:rsidRPr="00B2059A">
        <w:rPr>
          <w:rFonts w:ascii="Book Antiqua" w:hAnsi="Book Antiqua" w:cs="Times New Roman"/>
        </w:rPr>
        <w:t>HBeAb</w:t>
      </w:r>
      <w:r w:rsidR="00E06A43" w:rsidRPr="00B2059A">
        <w:rPr>
          <w:rFonts w:ascii="Book Antiqua" w:hAnsi="Book Antiqua" w:cs="Times New Roman"/>
        </w:rPr>
        <w:t>)</w:t>
      </w:r>
      <w:r w:rsidR="00437AE5">
        <w:rPr>
          <w:rFonts w:ascii="Book Antiqua" w:hAnsi="Book Antiqua" w:cs="Times New Roman"/>
        </w:rPr>
        <w:t>; hepatitis B c antibody</w:t>
      </w:r>
      <w:r w:rsidR="00870097" w:rsidRPr="00B2059A">
        <w:rPr>
          <w:rFonts w:ascii="Book Antiqua" w:hAnsi="Book Antiqua" w:cs="Times New Roman"/>
        </w:rPr>
        <w:t xml:space="preserve"> and HBV-DNA</w:t>
      </w:r>
      <w:r w:rsidRPr="00B2059A">
        <w:rPr>
          <w:rFonts w:ascii="Book Antiqua" w:hAnsi="Book Antiqua" w:cs="Times New Roman"/>
        </w:rPr>
        <w:t>. Body mass index (</w:t>
      </w:r>
      <w:bookmarkStart w:id="105" w:name="OLE_LINK138"/>
      <w:bookmarkStart w:id="106" w:name="OLE_LINK139"/>
      <w:r w:rsidRPr="00B2059A">
        <w:rPr>
          <w:rFonts w:ascii="Book Antiqua" w:hAnsi="Book Antiqua" w:cs="Times New Roman"/>
        </w:rPr>
        <w:t>BM</w:t>
      </w:r>
      <w:bookmarkEnd w:id="105"/>
      <w:bookmarkEnd w:id="106"/>
      <w:r w:rsidRPr="00B2059A">
        <w:rPr>
          <w:rFonts w:ascii="Book Antiqua" w:hAnsi="Book Antiqua" w:cs="Times New Roman"/>
        </w:rPr>
        <w:t>I) was calculated as the weight (kg)</w:t>
      </w:r>
      <w:proofErr w:type="gramStart"/>
      <w:r w:rsidR="00A47106" w:rsidRPr="00B2059A">
        <w:rPr>
          <w:rFonts w:ascii="Book Antiqua" w:hAnsi="Book Antiqua" w:cs="Times New Roman"/>
        </w:rPr>
        <w:t>/</w:t>
      </w:r>
      <w:r w:rsidR="004F4830">
        <w:rPr>
          <w:rFonts w:ascii="Book Antiqua" w:hAnsi="Book Antiqua" w:cs="Times New Roman" w:hint="eastAsia"/>
        </w:rPr>
        <w:t>[</w:t>
      </w:r>
      <w:proofErr w:type="gramEnd"/>
      <w:r w:rsidR="004F4830">
        <w:rPr>
          <w:rFonts w:ascii="Book Antiqua" w:hAnsi="Book Antiqua" w:cs="Times New Roman"/>
        </w:rPr>
        <w:t xml:space="preserve">height </w:t>
      </w:r>
      <w:r w:rsidR="004F4830">
        <w:rPr>
          <w:rFonts w:ascii="Book Antiqua" w:hAnsi="Book Antiqua" w:cs="Times New Roman" w:hint="eastAsia"/>
        </w:rPr>
        <w:t>(</w:t>
      </w:r>
      <w:r w:rsidR="004F4830">
        <w:rPr>
          <w:rFonts w:ascii="Book Antiqua" w:hAnsi="Book Antiqua" w:cs="Times New Roman"/>
        </w:rPr>
        <w:t>m</w:t>
      </w:r>
      <w:r w:rsidR="004F4830">
        <w:rPr>
          <w:rFonts w:ascii="Book Antiqua" w:hAnsi="Book Antiqua" w:cs="Times New Roman" w:hint="eastAsia"/>
        </w:rPr>
        <w:t>)]</w:t>
      </w:r>
      <w:r w:rsidRPr="00B2059A">
        <w:rPr>
          <w:rFonts w:ascii="Book Antiqua" w:hAnsi="Book Antiqua" w:cs="Times New Roman"/>
          <w:vertAlign w:val="superscript"/>
        </w:rPr>
        <w:t>2</w:t>
      </w:r>
      <w:r w:rsidRPr="00B2059A">
        <w:rPr>
          <w:rFonts w:ascii="Book Antiqua" w:hAnsi="Book Antiqua" w:cs="Times New Roman"/>
        </w:rPr>
        <w:t>.</w:t>
      </w:r>
      <w:r w:rsidR="00E319BE" w:rsidRPr="00B2059A">
        <w:rPr>
          <w:rFonts w:ascii="Book Antiqua" w:hAnsi="Book Antiqua" w:cs="Times New Roman"/>
        </w:rPr>
        <w:t xml:space="preserve"> Written informed consent was obtained from all patients, and the study was approved by the Ethics Committee of Peking University First Hospital.</w:t>
      </w:r>
    </w:p>
    <w:p w14:paraId="4D32F4A0" w14:textId="77777777" w:rsidR="007B3CBE" w:rsidRDefault="007B3CBE" w:rsidP="0075209B">
      <w:pPr>
        <w:adjustRightInd w:val="0"/>
        <w:snapToGrid w:val="0"/>
        <w:spacing w:line="360" w:lineRule="auto"/>
        <w:jc w:val="both"/>
        <w:rPr>
          <w:rFonts w:ascii="Book Antiqua" w:hAnsi="Book Antiqua" w:cs="Times New Roman"/>
          <w:b/>
          <w:bCs/>
          <w:i/>
          <w:iCs/>
        </w:rPr>
      </w:pPr>
    </w:p>
    <w:p w14:paraId="1A030C1D" w14:textId="77777777" w:rsidR="00717479" w:rsidRPr="00B2059A" w:rsidRDefault="000A51DF" w:rsidP="0075209B">
      <w:pPr>
        <w:adjustRightInd w:val="0"/>
        <w:snapToGrid w:val="0"/>
        <w:spacing w:line="360" w:lineRule="auto"/>
        <w:jc w:val="both"/>
        <w:rPr>
          <w:rFonts w:ascii="Book Antiqua" w:hAnsi="Book Antiqua" w:cs="Times New Roman"/>
          <w:b/>
          <w:bCs/>
          <w:i/>
          <w:iCs/>
        </w:rPr>
      </w:pPr>
      <w:r w:rsidRPr="00B2059A">
        <w:rPr>
          <w:rFonts w:ascii="Book Antiqua" w:hAnsi="Book Antiqua" w:cs="Times New Roman"/>
          <w:b/>
          <w:bCs/>
          <w:i/>
          <w:iCs/>
        </w:rPr>
        <w:t>Liver histological assessment</w:t>
      </w:r>
    </w:p>
    <w:p w14:paraId="3F071C9B" w14:textId="2493C66C" w:rsidR="00A259C7" w:rsidRPr="00B2059A" w:rsidRDefault="007845DD" w:rsidP="0075209B">
      <w:pPr>
        <w:adjustRightInd w:val="0"/>
        <w:snapToGrid w:val="0"/>
        <w:spacing w:line="360" w:lineRule="auto"/>
        <w:jc w:val="both"/>
        <w:rPr>
          <w:rFonts w:ascii="Book Antiqua" w:eastAsia="Yu Mincho" w:hAnsi="Book Antiqua" w:cs="Times New Roman"/>
        </w:rPr>
      </w:pPr>
      <w:r w:rsidRPr="00B2059A">
        <w:rPr>
          <w:rFonts w:ascii="Book Antiqua" w:hAnsi="Book Antiqua" w:cs="Times New Roman"/>
        </w:rPr>
        <w:lastRenderedPageBreak/>
        <w:t>All patients were subjected to liver biopsy</w:t>
      </w:r>
      <w:r w:rsidR="006122FC" w:rsidRPr="00B2059A">
        <w:rPr>
          <w:rFonts w:ascii="Book Antiqua" w:hAnsi="Book Antiqua" w:cs="Times New Roman"/>
        </w:rPr>
        <w:t xml:space="preserve"> </w:t>
      </w:r>
      <w:r w:rsidR="002F2AF2" w:rsidRPr="00B2059A">
        <w:rPr>
          <w:rFonts w:ascii="Book Antiqua" w:hAnsi="Book Antiqua" w:cs="Times New Roman"/>
        </w:rPr>
        <w:t>under</w:t>
      </w:r>
      <w:r w:rsidRPr="00B2059A">
        <w:rPr>
          <w:rFonts w:ascii="Book Antiqua" w:hAnsi="Book Antiqua" w:cs="Times New Roman"/>
        </w:rPr>
        <w:t xml:space="preserve"> ultrasonograph</w:t>
      </w:r>
      <w:r w:rsidR="002F2AF2" w:rsidRPr="00B2059A">
        <w:rPr>
          <w:rFonts w:ascii="Book Antiqua" w:hAnsi="Book Antiqua" w:cs="Times New Roman"/>
        </w:rPr>
        <w:t>ic guidance</w:t>
      </w:r>
      <w:r w:rsidRPr="00B2059A">
        <w:rPr>
          <w:rFonts w:ascii="Book Antiqua" w:hAnsi="Book Antiqua" w:cs="Times New Roman"/>
        </w:rPr>
        <w:t>. P</w:t>
      </w:r>
      <w:r w:rsidRPr="00B2059A">
        <w:rPr>
          <w:rFonts w:ascii="Book Antiqua" w:hAnsi="Book Antiqua" w:cs="Times New Roman"/>
          <w:bCs/>
          <w:iCs/>
        </w:rPr>
        <w:t>atient</w:t>
      </w:r>
      <w:r w:rsidR="005A15FA" w:rsidRPr="00B2059A">
        <w:rPr>
          <w:rFonts w:ascii="Book Antiqua" w:hAnsi="Book Antiqua" w:cs="Times New Roman"/>
          <w:bCs/>
          <w:iCs/>
        </w:rPr>
        <w:t>s</w:t>
      </w:r>
      <w:r w:rsidRPr="00B2059A">
        <w:rPr>
          <w:rFonts w:ascii="Book Antiqua" w:hAnsi="Book Antiqua" w:cs="Times New Roman"/>
          <w:bCs/>
          <w:iCs/>
        </w:rPr>
        <w:t xml:space="preserve"> </w:t>
      </w:r>
      <w:r w:rsidR="002F2AF2" w:rsidRPr="00B2059A">
        <w:rPr>
          <w:rFonts w:ascii="Book Antiqua" w:hAnsi="Book Antiqua" w:cs="Times New Roman"/>
          <w:bCs/>
          <w:iCs/>
        </w:rPr>
        <w:t xml:space="preserve">were placed in </w:t>
      </w:r>
      <w:r w:rsidR="00A62B24">
        <w:rPr>
          <w:rFonts w:ascii="Book Antiqua" w:hAnsi="Book Antiqua" w:cs="Times New Roman"/>
          <w:bCs/>
          <w:iCs/>
        </w:rPr>
        <w:t xml:space="preserve">the </w:t>
      </w:r>
      <w:r w:rsidRPr="00B2059A">
        <w:rPr>
          <w:rFonts w:ascii="Book Antiqua" w:hAnsi="Book Antiqua" w:cs="Times New Roman"/>
          <w:bCs/>
          <w:iCs/>
        </w:rPr>
        <w:t xml:space="preserve">supine position. </w:t>
      </w:r>
      <w:r w:rsidR="001805CF" w:rsidRPr="00B2059A">
        <w:rPr>
          <w:rFonts w:ascii="Book Antiqua" w:hAnsi="Book Antiqua" w:cs="Times New Roman"/>
          <w:bCs/>
          <w:iCs/>
        </w:rPr>
        <w:t>Percutaneous liver biopsies were performed using 18-gauge automated needles</w:t>
      </w:r>
      <w:r w:rsidRPr="00B2059A">
        <w:rPr>
          <w:rFonts w:ascii="Book Antiqua" w:hAnsi="Book Antiqua" w:cs="Times New Roman"/>
          <w:bCs/>
          <w:iCs/>
        </w:rPr>
        <w:t xml:space="preserve">. </w:t>
      </w:r>
      <w:r w:rsidR="001805CF" w:rsidRPr="00B2059A">
        <w:rPr>
          <w:rFonts w:ascii="Book Antiqua" w:hAnsi="Book Antiqua" w:cs="Times New Roman"/>
          <w:bCs/>
          <w:iCs/>
        </w:rPr>
        <w:t>During the puncture, the large blood vessels, common bile duct</w:t>
      </w:r>
      <w:r w:rsidRPr="00B2059A">
        <w:rPr>
          <w:rFonts w:ascii="Book Antiqua" w:hAnsi="Book Antiqua" w:cs="Times New Roman"/>
          <w:bCs/>
          <w:iCs/>
        </w:rPr>
        <w:t xml:space="preserve"> and</w:t>
      </w:r>
      <w:r w:rsidR="001805CF" w:rsidRPr="00B2059A">
        <w:rPr>
          <w:rFonts w:ascii="Book Antiqua" w:hAnsi="Book Antiqua" w:cs="Times New Roman"/>
          <w:bCs/>
          <w:iCs/>
        </w:rPr>
        <w:t xml:space="preserve"> gallbladder</w:t>
      </w:r>
      <w:r w:rsidRPr="00B2059A">
        <w:rPr>
          <w:rFonts w:ascii="Book Antiqua" w:hAnsi="Book Antiqua" w:cs="Times New Roman"/>
          <w:bCs/>
          <w:iCs/>
        </w:rPr>
        <w:t xml:space="preserve"> </w:t>
      </w:r>
      <w:r w:rsidR="002F2AF2" w:rsidRPr="00B2059A">
        <w:rPr>
          <w:rFonts w:ascii="Book Antiqua" w:hAnsi="Book Antiqua" w:cs="Times New Roman"/>
          <w:bCs/>
          <w:iCs/>
        </w:rPr>
        <w:t>were</w:t>
      </w:r>
      <w:r w:rsidR="001805CF" w:rsidRPr="00B2059A">
        <w:rPr>
          <w:rFonts w:ascii="Book Antiqua" w:hAnsi="Book Antiqua" w:cs="Times New Roman"/>
          <w:bCs/>
          <w:iCs/>
        </w:rPr>
        <w:t xml:space="preserve"> bypassed. </w:t>
      </w:r>
      <w:r w:rsidRPr="00B2059A">
        <w:rPr>
          <w:rFonts w:ascii="Book Antiqua" w:hAnsi="Book Antiqua" w:cs="Times New Roman"/>
          <w:bCs/>
          <w:iCs/>
        </w:rPr>
        <w:t>Liver tissue specimens</w:t>
      </w:r>
      <w:r w:rsidR="001805CF" w:rsidRPr="00B2059A">
        <w:rPr>
          <w:rFonts w:ascii="Book Antiqua" w:hAnsi="Book Antiqua" w:cs="Times New Roman"/>
          <w:bCs/>
          <w:iCs/>
        </w:rPr>
        <w:t xml:space="preserve"> were obtained from the right hepatic lobe</w:t>
      </w:r>
      <w:r w:rsidR="002F2AF2" w:rsidRPr="00B2059A">
        <w:rPr>
          <w:rFonts w:ascii="Book Antiqua" w:hAnsi="Book Antiqua" w:cs="Times New Roman"/>
          <w:bCs/>
          <w:iCs/>
        </w:rPr>
        <w:t>, a</w:t>
      </w:r>
      <w:r w:rsidRPr="00B2059A">
        <w:rPr>
          <w:rFonts w:ascii="Book Antiqua" w:hAnsi="Book Antiqua" w:cs="Times New Roman"/>
          <w:bCs/>
          <w:iCs/>
        </w:rPr>
        <w:t xml:space="preserve">nd then these samples </w:t>
      </w:r>
      <w:r w:rsidR="001805CF" w:rsidRPr="00B2059A">
        <w:rPr>
          <w:rFonts w:ascii="Book Antiqua" w:hAnsi="Book Antiqua" w:cs="Times New Roman"/>
          <w:bCs/>
          <w:iCs/>
        </w:rPr>
        <w:t>were fixed in formalin and embedded in paraffin</w:t>
      </w:r>
      <w:r w:rsidR="007256BC" w:rsidRPr="00B2059A">
        <w:rPr>
          <w:rFonts w:ascii="Book Antiqua" w:hAnsi="Book Antiqua"/>
        </w:rPr>
        <w:t xml:space="preserve"> </w:t>
      </w:r>
      <w:r w:rsidR="007256BC" w:rsidRPr="00B2059A">
        <w:rPr>
          <w:rFonts w:ascii="Book Antiqua" w:hAnsi="Book Antiqua" w:cs="Times New Roman"/>
          <w:bCs/>
          <w:iCs/>
        </w:rPr>
        <w:t>for pathological interpretation</w:t>
      </w:r>
      <w:r w:rsidR="001805CF" w:rsidRPr="00B2059A">
        <w:rPr>
          <w:rFonts w:ascii="Book Antiqua" w:hAnsi="Book Antiqua" w:cs="Times New Roman"/>
          <w:bCs/>
          <w:iCs/>
        </w:rPr>
        <w:t xml:space="preserve">. </w:t>
      </w:r>
      <w:r w:rsidR="000A51DF" w:rsidRPr="00B2059A">
        <w:rPr>
          <w:rFonts w:ascii="Book Antiqua" w:hAnsi="Book Antiqua" w:cs="Times New Roman"/>
        </w:rPr>
        <w:t xml:space="preserve">A minimum </w:t>
      </w:r>
      <w:r w:rsidR="00C4552E" w:rsidRPr="00B2059A">
        <w:rPr>
          <w:rFonts w:ascii="Book Antiqua" w:hAnsi="Book Antiqua" w:cs="Times New Roman"/>
        </w:rPr>
        <w:t xml:space="preserve">tissue specimen </w:t>
      </w:r>
      <w:r w:rsidR="000A51DF" w:rsidRPr="00B2059A">
        <w:rPr>
          <w:rFonts w:ascii="Book Antiqua" w:hAnsi="Book Antiqua" w:cs="Times New Roman"/>
        </w:rPr>
        <w:t>of 20 mm with at least 11 portal tracts was considered valid for diagnosis. All liver</w:t>
      </w:r>
      <w:r w:rsidR="00CE079E" w:rsidRPr="00B2059A">
        <w:rPr>
          <w:rFonts w:ascii="Book Antiqua" w:hAnsi="Book Antiqua" w:cs="Times New Roman"/>
        </w:rPr>
        <w:t xml:space="preserve"> </w:t>
      </w:r>
      <w:r w:rsidR="007256BC" w:rsidRPr="00B2059A">
        <w:rPr>
          <w:rFonts w:ascii="Book Antiqua" w:hAnsi="Book Antiqua" w:cs="Times New Roman"/>
        </w:rPr>
        <w:t>tissue specimen</w:t>
      </w:r>
      <w:r w:rsidR="00076038" w:rsidRPr="00B2059A">
        <w:rPr>
          <w:rFonts w:ascii="Book Antiqua" w:hAnsi="Book Antiqua" w:cs="Times New Roman"/>
        </w:rPr>
        <w:t>s</w:t>
      </w:r>
      <w:r w:rsidR="000A51DF" w:rsidRPr="00B2059A">
        <w:rPr>
          <w:rFonts w:ascii="Book Antiqua" w:hAnsi="Book Antiqua" w:cs="Times New Roman"/>
        </w:rPr>
        <w:t xml:space="preserve"> </w:t>
      </w:r>
      <w:r w:rsidR="00DD443D" w:rsidRPr="00B2059A">
        <w:rPr>
          <w:rFonts w:ascii="Book Antiqua" w:hAnsi="Book Antiqua" w:cs="Times New Roman"/>
        </w:rPr>
        <w:t>w</w:t>
      </w:r>
      <w:r w:rsidR="00076038" w:rsidRPr="00B2059A">
        <w:rPr>
          <w:rFonts w:ascii="Book Antiqua" w:hAnsi="Book Antiqua" w:cs="Times New Roman"/>
        </w:rPr>
        <w:t>ere</w:t>
      </w:r>
      <w:r w:rsidR="000A51DF" w:rsidRPr="00B2059A">
        <w:rPr>
          <w:rFonts w:ascii="Book Antiqua" w:hAnsi="Book Antiqua" w:cs="Times New Roman"/>
        </w:rPr>
        <w:t xml:space="preserve"> blindly and independently reviewed by two hepatopathologists from Beijing You </w:t>
      </w:r>
      <w:proofErr w:type="gramStart"/>
      <w:r w:rsidR="000A51DF" w:rsidRPr="00B2059A">
        <w:rPr>
          <w:rFonts w:ascii="Book Antiqua" w:hAnsi="Book Antiqua" w:cs="Times New Roman"/>
        </w:rPr>
        <w:t>An</w:t>
      </w:r>
      <w:proofErr w:type="gramEnd"/>
      <w:r w:rsidR="000A51DF" w:rsidRPr="00B2059A">
        <w:rPr>
          <w:rFonts w:ascii="Book Antiqua" w:hAnsi="Book Antiqua" w:cs="Times New Roman"/>
        </w:rPr>
        <w:t xml:space="preserve"> Hospital affiliated with Capital Medical University. When discrepancies occurred, the final decision was made by </w:t>
      </w:r>
      <w:r w:rsidR="00B07A9C" w:rsidRPr="00B2059A">
        <w:rPr>
          <w:rFonts w:ascii="Book Antiqua" w:hAnsi="Book Antiqua" w:cs="Times New Roman"/>
        </w:rPr>
        <w:t xml:space="preserve">a </w:t>
      </w:r>
      <w:r w:rsidR="000A51DF" w:rsidRPr="00B2059A">
        <w:rPr>
          <w:rFonts w:ascii="Book Antiqua" w:hAnsi="Book Antiqua" w:cs="Times New Roman"/>
        </w:rPr>
        <w:t>third</w:t>
      </w:r>
      <w:r w:rsidR="00076038" w:rsidRPr="00B2059A">
        <w:rPr>
          <w:rFonts w:ascii="Book Antiqua" w:hAnsi="Book Antiqua" w:cs="Times New Roman"/>
        </w:rPr>
        <w:t>,</w:t>
      </w:r>
      <w:r w:rsidR="000A51DF" w:rsidRPr="00B2059A">
        <w:rPr>
          <w:rFonts w:ascii="Book Antiqua" w:hAnsi="Book Antiqua" w:cs="Times New Roman"/>
        </w:rPr>
        <w:t xml:space="preserve"> experienced </w:t>
      </w:r>
      <w:proofErr w:type="spellStart"/>
      <w:r w:rsidR="0067171E" w:rsidRPr="00B2059A">
        <w:rPr>
          <w:rFonts w:ascii="Book Antiqua" w:hAnsi="Book Antiqua" w:cs="Times New Roman"/>
        </w:rPr>
        <w:t>hepatopathologist</w:t>
      </w:r>
      <w:proofErr w:type="spellEnd"/>
      <w:r w:rsidR="00B07A9C" w:rsidRPr="00B2059A">
        <w:rPr>
          <w:rFonts w:ascii="Book Antiqua" w:hAnsi="Book Antiqua" w:cs="Times New Roman"/>
        </w:rPr>
        <w:t>,</w:t>
      </w:r>
      <w:r w:rsidR="000A51DF" w:rsidRPr="00B2059A">
        <w:rPr>
          <w:rFonts w:ascii="Book Antiqua" w:hAnsi="Book Antiqua" w:cs="Times New Roman"/>
        </w:rPr>
        <w:t xml:space="preserve"> who was also responsible for reassessment of 10% </w:t>
      </w:r>
      <w:r w:rsidR="00B07A9C" w:rsidRPr="00B2059A">
        <w:rPr>
          <w:rFonts w:ascii="Book Antiqua" w:hAnsi="Book Antiqua" w:cs="Times New Roman"/>
        </w:rPr>
        <w:t xml:space="preserve">of </w:t>
      </w:r>
      <w:r w:rsidR="000A51DF" w:rsidRPr="00B2059A">
        <w:rPr>
          <w:rFonts w:ascii="Book Antiqua" w:hAnsi="Book Antiqua" w:cs="Times New Roman"/>
        </w:rPr>
        <w:t xml:space="preserve">samples </w:t>
      </w:r>
      <w:r w:rsidR="00B07A9C" w:rsidRPr="00B2059A">
        <w:rPr>
          <w:rFonts w:ascii="Book Antiqua" w:hAnsi="Book Antiqua" w:cs="Times New Roman"/>
        </w:rPr>
        <w:t xml:space="preserve">chosen </w:t>
      </w:r>
      <w:r w:rsidR="00076038" w:rsidRPr="00B2059A">
        <w:rPr>
          <w:rFonts w:ascii="Book Antiqua" w:hAnsi="Book Antiqua" w:cs="Times New Roman"/>
        </w:rPr>
        <w:t xml:space="preserve">at </w:t>
      </w:r>
      <w:r w:rsidR="000A51DF" w:rsidRPr="00B2059A">
        <w:rPr>
          <w:rFonts w:ascii="Book Antiqua" w:hAnsi="Book Antiqua" w:cs="Times New Roman"/>
        </w:rPr>
        <w:t xml:space="preserve">random. </w:t>
      </w:r>
      <w:r w:rsidR="00076038" w:rsidRPr="00B2059A">
        <w:rPr>
          <w:rFonts w:ascii="Book Antiqua" w:hAnsi="Book Antiqua" w:cs="Times New Roman"/>
        </w:rPr>
        <w:t>The i</w:t>
      </w:r>
      <w:r w:rsidR="000A51DF" w:rsidRPr="00B2059A">
        <w:rPr>
          <w:rFonts w:ascii="Book Antiqua" w:hAnsi="Book Antiqua" w:cs="Times New Roman"/>
        </w:rPr>
        <w:t xml:space="preserve">nflammation grade and </w:t>
      </w:r>
      <w:bookmarkStart w:id="107" w:name="_Hlk20150295"/>
      <w:r w:rsidR="000A51DF" w:rsidRPr="00B2059A">
        <w:rPr>
          <w:rFonts w:ascii="Book Antiqua" w:hAnsi="Book Antiqua" w:cs="Times New Roman"/>
        </w:rPr>
        <w:t xml:space="preserve">fibrosis stage were assessed with the </w:t>
      </w:r>
      <w:bookmarkStart w:id="108" w:name="_Hlk20314317"/>
      <w:r w:rsidR="000A51DF" w:rsidRPr="00B2059A">
        <w:rPr>
          <w:rFonts w:ascii="Book Antiqua" w:hAnsi="Book Antiqua" w:cs="Times New Roman"/>
        </w:rPr>
        <w:t>Ishak scoring system</w:t>
      </w:r>
      <w:bookmarkEnd w:id="107"/>
      <w:r w:rsidR="000A51DF" w:rsidRPr="00B2059A">
        <w:rPr>
          <w:rFonts w:ascii="Book Antiqua" w:hAnsi="Book Antiqua" w:cs="Times New Roman"/>
        </w:rPr>
        <w:fldChar w:fldCharType="begin">
          <w:fldData xml:space="preserve">PEVuZE5vdGU+PENpdGU+PEF1dGhvcj5Jc2hhazwvQXV0aG9yPjxZZWFyPjE5OTU8L1llYXI+PFJl
Y051bT4xMDIwPC9SZWNOdW0+PERpc3BsYXlUZXh0PjxzdHlsZSBmYWNlPSJzdXBlcnNjcmlwdCI+
WzE2XTwvc3R5bGU+PC9EaXNwbGF5VGV4dD48cmVjb3JkPjxyZWMtbnVtYmVyPjEwMjA8L3JlYy1u
dW1iZXI+PGZvcmVpZ24ta2V5cz48a2V5IGFwcD0iRU4iIGRiLWlkPSJhZmR2cDl3enZyYXM1emV6
djVwdjJyZWpmc3MwZnR0c3dlemYiIHRpbWVzdGFtcD0iMTU3ODMyMzM5MiI+MTAyMDwva2V5Pjwv
Zm9yZWlnbi1rZXlzPjxyZWYtdHlwZSBuYW1lPSJKb3VybmFsIEFydGljbGUiPjE3PC9yZWYtdHlw
ZT48Y29udHJpYnV0b3JzPjxhdXRob3JzPjxhdXRob3I+SXNoYWssIEsuPC9hdXRob3I+PGF1dGhv
cj5CYXB0aXN0YSwgQS48L2F1dGhvcj48YXV0aG9yPkJpYW5jaGksIEwuPC9hdXRob3I+PGF1dGhv
cj5DYWxsZWEsIEYuPC9hdXRob3I+PGF1dGhvcj5EZSBHcm9vdGUsIEouPC9hdXRob3I+PGF1dGhv
cj5HdWRhdCwgRi48L2F1dGhvcj48YXV0aG9yPkRlbmssIEguPC9hdXRob3I+PGF1dGhvcj5EZXNt
ZXQsIFYuPC9hdXRob3I+PGF1dGhvcj5Lb3JiLCBHLjwvYXV0aG9yPjxhdXRob3I+TWFjU3dlZW4s
IFIuIE4uPC9hdXRob3I+PGF1dGhvcj5ldCBhbC4sPC9hdXRob3I+PC9hdXRob3JzPjwvY29udHJp
YnV0b3JzPjxhdXRoLWFkZHJlc3M+QXJtZWQgRm9yY2VzIEluc3RpdHV0ZSBvZiBQYXRob2xvZ3ks
IFdhc2hpbmd0b24sIFVTQS48L2F1dGgtYWRkcmVzcz48dGl0bGVzPjx0aXRsZT5IaXN0b2xvZ2lj
YWwgZ3JhZGluZyBhbmQgc3RhZ2luZyBvZiBjaHJvbmljIGhlcGF0aXRpczwvdGl0bGU+PHNlY29u
ZGFyeS10aXRsZT5KIEhlcGF0b2w8L3NlY29uZGFyeS10aXRsZT48L3RpdGxlcz48cGVyaW9kaWNh
bD48ZnVsbC10aXRsZT5KIEhlcGF0b2w8L2Z1bGwtdGl0bGU+PC9wZXJpb2RpY2FsPjxwYWdlcz42
OTYtOTwvcGFnZXM+PHZvbHVtZT4yMjwvdm9sdW1lPjxudW1iZXI+NjwvbnVtYmVyPjxlZGl0aW9u
PjE5OTUvMDYvMDE8L2VkaXRpb24+PGtleXdvcmRzPjxrZXl3b3JkPkJpb3BzeTwva2V5d29yZD48
a2V5d29yZD5DaHJvbmljIERpc2Vhc2U8L2tleXdvcmQ+PGtleXdvcmQ+RGlzZWFzZSBQcm9ncmVz
c2lvbjwva2V5d29yZD48a2V5d29yZD5IZXBhdGl0aXMvKnBhdGhvbG9neTwva2V5d29yZD48a2V5
d29yZD5IdW1hbnM8L2tleXdvcmQ+PC9rZXl3b3Jkcz48ZGF0ZXM+PHllYXI+MTk5NTwveWVhcj48
cHViLWRhdGVzPjxkYXRlPkp1bjwvZGF0ZT48L3B1Yi1kYXRlcz48L2RhdGVzPjxpc2JuPjAxNjgt
ODI3OCAoUHJpbnQpJiN4RDswMTY4LTgyNzggKExpbmtpbmcpPC9pc2JuPjxhY2Nlc3Npb24tbnVt
Pjc1NjA4NjQ8L2FjY2Vzc2lvbi1udW0+PHVybHM+PHJlbGF0ZWQtdXJscz48dXJsPmh0dHBzOi8v
d3d3Lm5jYmkubmxtLm5paC5nb3YvcHVibWVkLzc1NjA4NjQ8L3VybD48dXJsPmh0dHBzOi8vcGRm
LnNjaWVuY2VkaXJlY3Rhc3NldHMuY29tLzI3MjE4MS8xLXMyLjAtUzAxNjg4Mjc4MDBYMDAxNTMv
MS1zMi4wLTAxNjg4Mjc4OTU4MDIyNjYvbWFpbi5wZGY/WC1BbXotU2VjdXJpdHktVG9rZW49SVFv
SmIzSnBaMmx1WDJWakVQRCUyRiUyRiUyRiUyRiUyRiUyRiUyRiUyRiUyRiUyRndFYUNYVnpMV1Zo
YzNRdE1TSkhNRVVDSVFEN1dLV3ZybHZ2cGRjbjdVOVNMYVVydUdBbVhBaE9ZS2dPUzVuZGJiM0ty
QUlnTkhmZ3lXeFAwZTJkUWtWNmJOSEZ3RXU4QmxHbUlQejNxd1ZKN2hKV2N2UXF2UU1JdWYlMkYl
MkYlMkYlMkYlMkYlMkYlMkYlMkYlMkYlMkZBUkFDR2d3d05Ua3dNRE0xTkRZNE5qVWlEQ2xjVnJt
WEhmclpkV3M0bkNxUkEwYVphc3EydjNTMVJhR0RoU01FS2RxVnkwbmVwZ1JLeVJUNGpCVXUzT0RS
UFdJTW1FUWJBWEprcnlmJTJCSHZyMHBEMWRxVVlBTE1GNmptRTFsRTJVS1ZjM0h0QzhGQ2dTZWJ3
NmdWV2Z4bGxOMVFCWjRmNndaQWZLN3h4bnJhM21zWDJhdElUd1h6UEclMkZRSzgwY3ZXUWRBNGM2
TTVTZ3NWREo5NlBNV2Y2TWFkWTNwc25kSkpHV2NxVnhpMTBLVW5Xbk9XcU9oU1NGV1MlMkZoUThr
U0lCbVElMkJ2dzczRER0ZVlvUENYY3lacTNzNnFJQUhyeFZSMnl2SGozaXZLRmdrJTJGdDdWaWl3
ZHllYnBXVDJtY2NxczUxWXE3OElOdWY4SFdSdHRGc3RXUWRzeHhwZjB0Wmk4WEI2WEcwVXEzYnFF
Q3JBYXllb2RwN2dVR0l6aTUyQyUyQjJqQ0swSmxtQmVUUEVWTU5HVHZrb3g3M1ZVJTJCak9QUlRz
azRJamZlTkVmZHlvcm1aNnB1JTJCWW5tenRTMHdTS1QyNlIlMkZiYTlBZlFhYlpCWEVKZE5BYTdl
bERYV0MzUjFMZ0ZvY25CMDhaWXZrV3lKN052ZmxsTFU1eUxaUTlIdEdpYjViSlFKQiUyRmdlZld6
RE9lczdHWmxRJTJGaW91cjhpSTVkWThvZUhCaUhEYmpzNHdKRU8ySVBuUWlVelRPY1BJallwMGtB
Uk1NTGgzZklGT3VzQk5hWFh2WUNnNTlaNVZCRXNHQnZSbVRlOEklMkZCNTkwR0xGV0tQMk1JZ1dL
Y0E1NEZGZXRONDNjMWM2cUw0Mm9lMXJVa0ElMkJJbGw4SmQlMkIwWUxMbzNaaGFTY2NPNVZrd05W
NTB0M0FuUVlKSlF3OE9HQm85M1lidlJHM2RMUFU2TyUyRlc2cW5nWFNQNEVmb0IyNGxFY2RwRk1u
QkpHV0U4VG5OdTQlMkJ0R0NVUXUlMkZQSkxKNXlJMlhiV0c2M01xUllQUlhLdlg0aTd3VXclMkJp
aDQ4OEs4N1gwb1NSb0N0SmVMRVFSWW9BJTJGYm1rUGVkMEs3MFZSRlRXZnlWWkJyS1h1RiUyQlpo
NXUxSGxVZXdwYlV6RTZMY3AlMkJrdFg0TCUyRjlxWHp4QURiNzlxVTZEMlAxcSUyRjYlMkJWUWlm
cXlMa3FLdDJ3c0ElM0QlM0QmYW1wO1gtQW16LUFsZ29yaXRobT1BV1M0LUhNQUMtU0hBMjU2JmFt
cDtYLUFtei1EYXRlPTIwMjAwMjI3VDA5MDIzOVomYW1wO1gtQW16LVNpZ25lZEhlYWRlcnM9aG9z
dCZhbXA7WC1BbXotRXhwaXJlcz0zMDAmYW1wO1gtQW16LUNyZWRlbnRpYWw9QVNJQVEzUEhDVlRZ
V1FQWUVZTzIlMkYyMDIwMDIyNyUyRnVzLWVhc3QtMSUyRnMzJTJGYXdzNF9yZXF1ZXN0JmFtcDtY
LUFtei1TaWduYXR1cmU9NDFiYWNkOTJjOWRlMjMxNWViM2Y4MjI2NTU4NDMzNDhkYjljMDNmYWY0
N2FhZTU2MGQ0Nzc2OTExZGFjNWEzZiZhbXA7aGFzaD1lMGRiZjdiNWNiODdmYmIzYjZlMWM4MjRm
Yzk3ZDI3NWQxNGVmODdhZDkyMWY5YzlkZGFlZTJiZTA0YzI1NWI3JmFtcDtob3N0PTY4MDQyYzk0
MzU5MTAxM2FjMmIyNDMwYTg5YjI3MGY2YWYyYzc2ZDhkZmQwODZhMDcxNzZhZmU3Yzc2YzJjNjEm
YW1wO3BpaT0wMTY4ODI3ODk1ODAyMjY2JmFtcDt0aWQ9c3BkZi00MjBkNWUyMy0yYjZhLTQzOGYt
ODdkMy1iZDY3YjBiNWI2MjQmYW1wO3NpZD01ZThmNjBjNDk2MWZiNjQ2YTEtODY3Mi1iNjljN2U2
Nzg3ZWNneHJxYSZhbXA7dHlwZT1jbGllbnQ8L3VybD48L3JlbGF0ZWQtdXJscz48L3VybHM+PGVs
ZWN0cm9uaWMtcmVzb3VyY2UtbnVtPjEwLjEwMTYvMDE2OC04Mjc4KDk1KTgwMjI2LTY8L2VsZWN0
cm9uaWMtcmVzb3VyY2UtbnVtPjwvcmVjb3JkPjwvQ2l0ZT48L0VuZE5vdGU+AG==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Jc2hhazwvQXV0aG9yPjxZZWFyPjE5OTU8L1llYXI+PFJl
Y051bT4xMDIwPC9SZWNOdW0+PERpc3BsYXlUZXh0PjxzdHlsZSBmYWNlPSJzdXBlcnNjcmlwdCI+
WzE2XTwvc3R5bGU+PC9EaXNwbGF5VGV4dD48cmVjb3JkPjxyZWMtbnVtYmVyPjEwMjA8L3JlYy1u
dW1iZXI+PGZvcmVpZ24ta2V5cz48a2V5IGFwcD0iRU4iIGRiLWlkPSJhZmR2cDl3enZyYXM1emV6
djVwdjJyZWpmc3MwZnR0c3dlemYiIHRpbWVzdGFtcD0iMTU3ODMyMzM5MiI+MTAyMDwva2V5Pjwv
Zm9yZWlnbi1rZXlzPjxyZWYtdHlwZSBuYW1lPSJKb3VybmFsIEFydGljbGUiPjE3PC9yZWYtdHlw
ZT48Y29udHJpYnV0b3JzPjxhdXRob3JzPjxhdXRob3I+SXNoYWssIEsuPC9hdXRob3I+PGF1dGhv
cj5CYXB0aXN0YSwgQS48L2F1dGhvcj48YXV0aG9yPkJpYW5jaGksIEwuPC9hdXRob3I+PGF1dGhv
cj5DYWxsZWEsIEYuPC9hdXRob3I+PGF1dGhvcj5EZSBHcm9vdGUsIEouPC9hdXRob3I+PGF1dGhv
cj5HdWRhdCwgRi48L2F1dGhvcj48YXV0aG9yPkRlbmssIEguPC9hdXRob3I+PGF1dGhvcj5EZXNt
ZXQsIFYuPC9hdXRob3I+PGF1dGhvcj5Lb3JiLCBHLjwvYXV0aG9yPjxhdXRob3I+TWFjU3dlZW4s
IFIuIE4uPC9hdXRob3I+PGF1dGhvcj5ldCBhbC4sPC9hdXRob3I+PC9hdXRob3JzPjwvY29udHJp
YnV0b3JzPjxhdXRoLWFkZHJlc3M+QXJtZWQgRm9yY2VzIEluc3RpdHV0ZSBvZiBQYXRob2xvZ3ks
IFdhc2hpbmd0b24sIFVTQS48L2F1dGgtYWRkcmVzcz48dGl0bGVzPjx0aXRsZT5IaXN0b2xvZ2lj
YWwgZ3JhZGluZyBhbmQgc3RhZ2luZyBvZiBjaHJvbmljIGhlcGF0aXRpczwvdGl0bGU+PHNlY29u
ZGFyeS10aXRsZT5KIEhlcGF0b2w8L3NlY29uZGFyeS10aXRsZT48L3RpdGxlcz48cGVyaW9kaWNh
bD48ZnVsbC10aXRsZT5KIEhlcGF0b2w8L2Z1bGwtdGl0bGU+PC9wZXJpb2RpY2FsPjxwYWdlcz42
OTYtOTwvcGFnZXM+PHZvbHVtZT4yMjwvdm9sdW1lPjxudW1iZXI+NjwvbnVtYmVyPjxlZGl0aW9u
PjE5OTUvMDYvMDE8L2VkaXRpb24+PGtleXdvcmRzPjxrZXl3b3JkPkJpb3BzeTwva2V5d29yZD48
a2V5d29yZD5DaHJvbmljIERpc2Vhc2U8L2tleXdvcmQ+PGtleXdvcmQ+RGlzZWFzZSBQcm9ncmVz
c2lvbjwva2V5d29yZD48a2V5d29yZD5IZXBhdGl0aXMvKnBhdGhvbG9neTwva2V5d29yZD48a2V5
d29yZD5IdW1hbnM8L2tleXdvcmQ+PC9rZXl3b3Jkcz48ZGF0ZXM+PHllYXI+MTk5NTwveWVhcj48
cHViLWRhdGVzPjxkYXRlPkp1bjwvZGF0ZT48L3B1Yi1kYXRlcz48L2RhdGVzPjxpc2JuPjAxNjgt
ODI3OCAoUHJpbnQpJiN4RDswMTY4LTgyNzggKExpbmtpbmcpPC9pc2JuPjxhY2Nlc3Npb24tbnVt
Pjc1NjA4NjQ8L2FjY2Vzc2lvbi1udW0+PHVybHM+PHJlbGF0ZWQtdXJscz48dXJsPmh0dHBzOi8v
d3d3Lm5jYmkubmxtLm5paC5nb3YvcHVibWVkLzc1NjA4NjQ8L3VybD48dXJsPmh0dHBzOi8vcGRm
LnNjaWVuY2VkaXJlY3Rhc3NldHMuY29tLzI3MjE4MS8xLXMyLjAtUzAxNjg4Mjc4MDBYMDAxNTMv
MS1zMi4wLTAxNjg4Mjc4OTU4MDIyNjYvbWFpbi5wZGY/WC1BbXotU2VjdXJpdHktVG9rZW49SVFv
SmIzSnBaMmx1WDJWakVQRCUyRiUyRiUyRiUyRiUyRiUyRiUyRiUyRiUyRiUyRndFYUNYVnpMV1Zo
YzNRdE1TSkhNRVVDSVFEN1dLV3ZybHZ2cGRjbjdVOVNMYVVydUdBbVhBaE9ZS2dPUzVuZGJiM0ty
QUlnTkhmZ3lXeFAwZTJkUWtWNmJOSEZ3RXU4QmxHbUlQejNxd1ZKN2hKV2N2UXF2UU1JdWYlMkYl
MkYlMkYlMkYlMkYlMkYlMkYlMkYlMkYlMkZBUkFDR2d3d05Ua3dNRE0xTkRZNE5qVWlEQ2xjVnJt
WEhmclpkV3M0bkNxUkEwYVphc3EydjNTMVJhR0RoU01FS2RxVnkwbmVwZ1JLeVJUNGpCVXUzT0RS
UFdJTW1FUWJBWEprcnlmJTJCSHZyMHBEMWRxVVlBTE1GNmptRTFsRTJVS1ZjM0h0QzhGQ2dTZWJ3
NmdWV2Z4bGxOMVFCWjRmNndaQWZLN3h4bnJhM21zWDJhdElUd1h6UEclMkZRSzgwY3ZXUWRBNGM2
TTVTZ3NWREo5NlBNV2Y2TWFkWTNwc25kSkpHV2NxVnhpMTBLVW5Xbk9XcU9oU1NGV1MlMkZoUThr
U0lCbVElMkJ2dzczRER0ZVlvUENYY3lacTNzNnFJQUhyeFZSMnl2SGozaXZLRmdrJTJGdDdWaWl3
ZHllYnBXVDJtY2NxczUxWXE3OElOdWY4SFdSdHRGc3RXUWRzeHhwZjB0Wmk4WEI2WEcwVXEzYnFF
Q3JBYXllb2RwN2dVR0l6aTUyQyUyQjJqQ0swSmxtQmVUUEVWTU5HVHZrb3g3M1ZVJTJCak9QUlRz
azRJamZlTkVmZHlvcm1aNnB1JTJCWW5tenRTMHdTS1QyNlIlMkZiYTlBZlFhYlpCWEVKZE5BYTdl
bERYV0MzUjFMZ0ZvY25CMDhaWXZrV3lKN052ZmxsTFU1eUxaUTlIdEdpYjViSlFKQiUyRmdlZld6
RE9lczdHWmxRJTJGaW91cjhpSTVkWThvZUhCaUhEYmpzNHdKRU8ySVBuUWlVelRPY1BJallwMGtB
Uk1NTGgzZklGT3VzQk5hWFh2WUNnNTlaNVZCRXNHQnZSbVRlOEklMkZCNTkwR0xGV0tQMk1JZ1dL
Y0E1NEZGZXRONDNjMWM2cUw0Mm9lMXJVa0ElMkJJbGw4SmQlMkIwWUxMbzNaaGFTY2NPNVZrd05W
NTB0M0FuUVlKSlF3OE9HQm85M1lidlJHM2RMUFU2TyUyRlc2cW5nWFNQNEVmb0IyNGxFY2RwRk1u
QkpHV0U4VG5OdTQlMkJ0R0NVUXUlMkZQSkxKNXlJMlhiV0c2M01xUllQUlhLdlg0aTd3VXclMkJp
aDQ4OEs4N1gwb1NSb0N0SmVMRVFSWW9BJTJGYm1rUGVkMEs3MFZSRlRXZnlWWkJyS1h1RiUyQlpo
NXUxSGxVZXdwYlV6RTZMY3AlMkJrdFg0TCUyRjlxWHp4QURiNzlxVTZEMlAxcSUyRjYlMkJWUWlm
cXlMa3FLdDJ3c0ElM0QlM0QmYW1wO1gtQW16LUFsZ29yaXRobT1BV1M0LUhNQUMtU0hBMjU2JmFt
cDtYLUFtei1EYXRlPTIwMjAwMjI3VDA5MDIzOVomYW1wO1gtQW16LVNpZ25lZEhlYWRlcnM9aG9z
dCZhbXA7WC1BbXotRXhwaXJlcz0zMDAmYW1wO1gtQW16LUNyZWRlbnRpYWw9QVNJQVEzUEhDVlRZ
V1FQWUVZTzIlMkYyMDIwMDIyNyUyRnVzLWVhc3QtMSUyRnMzJTJGYXdzNF9yZXF1ZXN0JmFtcDtY
LUFtei1TaWduYXR1cmU9NDFiYWNkOTJjOWRlMjMxNWViM2Y4MjI2NTU4NDMzNDhkYjljMDNmYWY0
N2FhZTU2MGQ0Nzc2OTExZGFjNWEzZiZhbXA7aGFzaD1lMGRiZjdiNWNiODdmYmIzYjZlMWM4MjRm
Yzk3ZDI3NWQxNGVmODdhZDkyMWY5YzlkZGFlZTJiZTA0YzI1NWI3JmFtcDtob3N0PTY4MDQyYzk0
MzU5MTAxM2FjMmIyNDMwYTg5YjI3MGY2YWYyYzc2ZDhkZmQwODZhMDcxNzZhZmU3Yzc2YzJjNjEm
YW1wO3BpaT0wMTY4ODI3ODk1ODAyMjY2JmFtcDt0aWQ9c3BkZi00MjBkNWUyMy0yYjZhLTQzOGYt
ODdkMy1iZDY3YjBiNWI2MjQmYW1wO3NpZD01ZThmNjBjNDk2MWZiNjQ2YTEtODY3Mi1iNjljN2U2
Nzg3ZWNneHJxYSZhbXA7dHlwZT1jbGllbnQ8L3VybD48L3JlbGF0ZWQtdXJscz48L3VybHM+PGVs
ZWN0cm9uaWMtcmVzb3VyY2UtbnVtPjEwLjEwMTYvMDE2OC04Mjc4KDk1KTgwMjI2LTY8L2VsZWN0
cm9uaWMtcmVzb3VyY2UtbnVtPjwvcmVjb3JkPjwvQ2l0ZT48L0VuZE5vdGU+AG==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000A51DF" w:rsidRPr="00B2059A">
        <w:rPr>
          <w:rFonts w:ascii="Book Antiqua" w:hAnsi="Book Antiqua" w:cs="Times New Roman"/>
        </w:rPr>
      </w:r>
      <w:r w:rsidR="000A51DF" w:rsidRPr="00B2059A">
        <w:rPr>
          <w:rFonts w:ascii="Book Antiqua" w:hAnsi="Book Antiqua" w:cs="Times New Roman"/>
        </w:rPr>
        <w:fldChar w:fldCharType="separate"/>
      </w:r>
      <w:r w:rsidR="000C05B9" w:rsidRPr="00B2059A">
        <w:rPr>
          <w:rFonts w:ascii="Book Antiqua" w:hAnsi="Book Antiqua" w:cs="Times New Roman"/>
          <w:noProof/>
          <w:vertAlign w:val="superscript"/>
        </w:rPr>
        <w:t>[16]</w:t>
      </w:r>
      <w:r w:rsidR="000A51DF" w:rsidRPr="00B2059A">
        <w:rPr>
          <w:rFonts w:ascii="Book Antiqua" w:hAnsi="Book Antiqua" w:cs="Times New Roman"/>
        </w:rPr>
        <w:fldChar w:fldCharType="end"/>
      </w:r>
      <w:r w:rsidR="004F4830">
        <w:rPr>
          <w:rFonts w:ascii="Book Antiqua" w:hAnsi="Book Antiqua" w:cs="Times New Roman" w:hint="eastAsia"/>
        </w:rPr>
        <w:t>.</w:t>
      </w:r>
      <w:r w:rsidR="000A51DF" w:rsidRPr="00B2059A">
        <w:rPr>
          <w:rFonts w:ascii="Book Antiqua" w:hAnsi="Book Antiqua" w:cs="Times New Roman"/>
        </w:rPr>
        <w:t xml:space="preserve"> Fibrosis was scored as follows: F 0-1, no/mild fibrosis; F</w:t>
      </w:r>
      <w:r w:rsidR="006E06A0">
        <w:rPr>
          <w:rFonts w:ascii="Book Antiqua" w:hAnsi="Book Antiqua" w:cs="Times New Roman" w:hint="eastAsia"/>
        </w:rPr>
        <w:t xml:space="preserve"> </w:t>
      </w:r>
      <w:r w:rsidR="000A51DF" w:rsidRPr="00B2059A">
        <w:rPr>
          <w:rFonts w:ascii="Book Antiqua" w:hAnsi="Book Antiqua" w:cs="Times New Roman"/>
        </w:rPr>
        <w:t>≥</w:t>
      </w:r>
      <w:r w:rsidR="006E06A0">
        <w:rPr>
          <w:rFonts w:ascii="Book Antiqua" w:hAnsi="Book Antiqua" w:cs="Times New Roman" w:hint="eastAsia"/>
        </w:rPr>
        <w:t xml:space="preserve"> </w:t>
      </w:r>
      <w:r w:rsidR="000A51DF" w:rsidRPr="00B2059A">
        <w:rPr>
          <w:rFonts w:ascii="Book Antiqua" w:hAnsi="Book Antiqua" w:cs="Times New Roman"/>
        </w:rPr>
        <w:t>2, moderate fibrosis; F</w:t>
      </w:r>
      <w:r w:rsidR="006E06A0">
        <w:rPr>
          <w:rFonts w:ascii="Book Antiqua" w:hAnsi="Book Antiqua" w:cs="Times New Roman" w:hint="eastAsia"/>
        </w:rPr>
        <w:t xml:space="preserve"> </w:t>
      </w:r>
      <w:r w:rsidR="000A51DF" w:rsidRPr="00B2059A">
        <w:rPr>
          <w:rFonts w:ascii="Book Antiqua" w:hAnsi="Book Antiqua" w:cs="Times New Roman"/>
        </w:rPr>
        <w:t>≥</w:t>
      </w:r>
      <w:r w:rsidR="006E06A0">
        <w:rPr>
          <w:rFonts w:ascii="Book Antiqua" w:hAnsi="Book Antiqua" w:cs="Times New Roman" w:hint="eastAsia"/>
        </w:rPr>
        <w:t xml:space="preserve"> </w:t>
      </w:r>
      <w:r w:rsidR="000A51DF" w:rsidRPr="00B2059A">
        <w:rPr>
          <w:rFonts w:ascii="Book Antiqua" w:hAnsi="Book Antiqua" w:cs="Times New Roman"/>
        </w:rPr>
        <w:t>3, significant fibrosis; F</w:t>
      </w:r>
      <w:r w:rsidR="006E06A0">
        <w:rPr>
          <w:rFonts w:ascii="Book Antiqua" w:hAnsi="Book Antiqua" w:cs="Times New Roman" w:hint="eastAsia"/>
        </w:rPr>
        <w:t xml:space="preserve"> </w:t>
      </w:r>
      <w:r w:rsidR="000A51DF" w:rsidRPr="00B2059A">
        <w:rPr>
          <w:rFonts w:ascii="Book Antiqua" w:hAnsi="Book Antiqua" w:cs="Times New Roman"/>
        </w:rPr>
        <w:t>≥</w:t>
      </w:r>
      <w:r w:rsidR="006E06A0">
        <w:rPr>
          <w:rFonts w:ascii="Book Antiqua" w:hAnsi="Book Antiqua" w:cs="Times New Roman" w:hint="eastAsia"/>
        </w:rPr>
        <w:t xml:space="preserve"> </w:t>
      </w:r>
      <w:r w:rsidR="000A51DF" w:rsidRPr="00B2059A">
        <w:rPr>
          <w:rFonts w:ascii="Book Antiqua" w:hAnsi="Book Antiqua" w:cs="Times New Roman"/>
        </w:rPr>
        <w:t>4, advanced fibrosis; and F</w:t>
      </w:r>
      <w:r w:rsidR="006E06A0">
        <w:rPr>
          <w:rFonts w:ascii="Book Antiqua" w:hAnsi="Book Antiqua" w:cs="Times New Roman" w:hint="eastAsia"/>
        </w:rPr>
        <w:t xml:space="preserve"> </w:t>
      </w:r>
      <w:r w:rsidR="000A51DF" w:rsidRPr="00B2059A">
        <w:rPr>
          <w:rFonts w:ascii="Book Antiqua" w:hAnsi="Book Antiqua" w:cs="Times New Roman"/>
        </w:rPr>
        <w:t>≥</w:t>
      </w:r>
      <w:r w:rsidR="006E06A0">
        <w:rPr>
          <w:rFonts w:ascii="Book Antiqua" w:hAnsi="Book Antiqua" w:cs="Times New Roman" w:hint="eastAsia"/>
        </w:rPr>
        <w:t xml:space="preserve"> </w:t>
      </w:r>
      <w:r w:rsidR="000A51DF" w:rsidRPr="00B2059A">
        <w:rPr>
          <w:rFonts w:ascii="Book Antiqua" w:hAnsi="Book Antiqua" w:cs="Times New Roman"/>
        </w:rPr>
        <w:t>5, cirrhosis. Inflammation grading was performed using the modified</w:t>
      </w:r>
      <w:bookmarkStart w:id="109" w:name="_Hlk21347857"/>
      <w:r w:rsidR="000A51DF" w:rsidRPr="00B2059A">
        <w:rPr>
          <w:rFonts w:ascii="Book Antiqua" w:hAnsi="Book Antiqua" w:cs="Times New Roman"/>
        </w:rPr>
        <w:t xml:space="preserve"> histology activity index</w:t>
      </w:r>
      <w:bookmarkEnd w:id="109"/>
      <w:r w:rsidR="000A51DF" w:rsidRPr="00B2059A">
        <w:rPr>
          <w:rFonts w:ascii="Book Antiqua" w:hAnsi="Book Antiqua" w:cs="Times New Roman"/>
        </w:rPr>
        <w:t xml:space="preserve"> (HAI) and scored as follows: HAI 0</w:t>
      </w:r>
      <w:r w:rsidR="00076038" w:rsidRPr="00B2059A">
        <w:rPr>
          <w:rFonts w:ascii="Book Antiqua" w:hAnsi="Book Antiqua" w:cs="Times New Roman"/>
        </w:rPr>
        <w:t>-</w:t>
      </w:r>
      <w:r w:rsidR="000A51DF" w:rsidRPr="00B2059A">
        <w:rPr>
          <w:rFonts w:ascii="Book Antiqua" w:hAnsi="Book Antiqua" w:cs="Times New Roman"/>
        </w:rPr>
        <w:t>4, no/mild inflammation; HAI 5</w:t>
      </w:r>
      <w:r w:rsidR="00076038" w:rsidRPr="00B2059A">
        <w:rPr>
          <w:rFonts w:ascii="Book Antiqua" w:hAnsi="Book Antiqua" w:cs="Times New Roman"/>
        </w:rPr>
        <w:t>-</w:t>
      </w:r>
      <w:r w:rsidR="000A51DF" w:rsidRPr="00B2059A">
        <w:rPr>
          <w:rFonts w:ascii="Book Antiqua" w:hAnsi="Book Antiqua" w:cs="Times New Roman"/>
        </w:rPr>
        <w:t>6, moderate inflammation; HAI ≥</w:t>
      </w:r>
      <w:r w:rsidR="006E06A0">
        <w:rPr>
          <w:rFonts w:ascii="Book Antiqua" w:hAnsi="Book Antiqua" w:cs="Times New Roman" w:hint="eastAsia"/>
        </w:rPr>
        <w:t xml:space="preserve"> </w:t>
      </w:r>
      <w:r w:rsidR="000A51DF" w:rsidRPr="00B2059A">
        <w:rPr>
          <w:rFonts w:ascii="Book Antiqua" w:hAnsi="Book Antiqua" w:cs="Times New Roman"/>
        </w:rPr>
        <w:t>7, severe inflammation.</w:t>
      </w:r>
      <w:r w:rsidR="000A51DF" w:rsidRPr="00B2059A">
        <w:rPr>
          <w:rFonts w:ascii="Book Antiqua" w:eastAsia="Yu Mincho" w:hAnsi="Book Antiqua" w:cs="Times New Roman"/>
        </w:rPr>
        <w:t xml:space="preserve"> </w:t>
      </w:r>
    </w:p>
    <w:bookmarkEnd w:id="108"/>
    <w:p w14:paraId="36DF8B5F" w14:textId="77777777" w:rsidR="007B3CBE" w:rsidRDefault="007B3CBE" w:rsidP="0075209B">
      <w:pPr>
        <w:adjustRightInd w:val="0"/>
        <w:snapToGrid w:val="0"/>
        <w:spacing w:line="360" w:lineRule="auto"/>
        <w:jc w:val="both"/>
        <w:rPr>
          <w:rFonts w:ascii="Book Antiqua" w:hAnsi="Book Antiqua" w:cs="Times New Roman"/>
          <w:b/>
          <w:bCs/>
          <w:i/>
          <w:iCs/>
        </w:rPr>
      </w:pPr>
    </w:p>
    <w:p w14:paraId="2FD514A0" w14:textId="77777777" w:rsidR="00717479" w:rsidRPr="00B2059A" w:rsidRDefault="000A51DF" w:rsidP="0075209B">
      <w:pPr>
        <w:adjustRightInd w:val="0"/>
        <w:snapToGrid w:val="0"/>
        <w:spacing w:line="360" w:lineRule="auto"/>
        <w:jc w:val="both"/>
        <w:rPr>
          <w:rFonts w:ascii="Book Antiqua" w:hAnsi="Book Antiqua" w:cs="Times New Roman"/>
          <w:b/>
          <w:bCs/>
          <w:i/>
          <w:iCs/>
        </w:rPr>
      </w:pPr>
      <w:r w:rsidRPr="00B2059A">
        <w:rPr>
          <w:rFonts w:ascii="Book Antiqua" w:hAnsi="Book Antiqua" w:cs="Times New Roman"/>
          <w:b/>
          <w:bCs/>
          <w:i/>
          <w:iCs/>
        </w:rPr>
        <w:t>TE</w:t>
      </w:r>
    </w:p>
    <w:p w14:paraId="0EE131C4" w14:textId="50178D0B" w:rsidR="00A259C7" w:rsidRPr="00B2059A" w:rsidRDefault="000A51DF" w:rsidP="0075209B">
      <w:pPr>
        <w:adjustRightInd w:val="0"/>
        <w:snapToGrid w:val="0"/>
        <w:spacing w:line="360" w:lineRule="auto"/>
        <w:jc w:val="both"/>
        <w:rPr>
          <w:rFonts w:ascii="Book Antiqua" w:hAnsi="Book Antiqua" w:cs="Times New Roman"/>
        </w:rPr>
      </w:pPr>
      <w:r w:rsidRPr="00B2059A">
        <w:rPr>
          <w:rFonts w:ascii="Book Antiqua" w:hAnsi="Book Antiqua" w:cs="Times New Roman"/>
        </w:rPr>
        <w:t xml:space="preserve">TE was performed on fasting patients using </w:t>
      </w:r>
      <w:r w:rsidR="00A62B24">
        <w:rPr>
          <w:rFonts w:ascii="Book Antiqua" w:hAnsi="Book Antiqua" w:cs="Times New Roman"/>
        </w:rPr>
        <w:t xml:space="preserve">a </w:t>
      </w:r>
      <w:r w:rsidRPr="00B2059A">
        <w:rPr>
          <w:rFonts w:ascii="Book Antiqua" w:hAnsi="Book Antiqua" w:cs="Times New Roman"/>
        </w:rPr>
        <w:t xml:space="preserve">one-dimensional ultrasound TE </w:t>
      </w:r>
      <w:r w:rsidR="00F1039D" w:rsidRPr="00B2059A">
        <w:rPr>
          <w:rFonts w:ascii="Book Antiqua" w:hAnsi="Book Antiqua" w:cs="Times New Roman"/>
        </w:rPr>
        <w:t xml:space="preserve">device </w:t>
      </w:r>
      <w:r w:rsidRPr="00B2059A">
        <w:rPr>
          <w:rFonts w:ascii="Book Antiqua" w:hAnsi="Book Antiqua" w:cs="Times New Roman"/>
        </w:rPr>
        <w:t xml:space="preserve">(FibroScan, Echosens, Paris, France) with an M probe. The </w:t>
      </w:r>
      <w:r w:rsidR="00A62B24">
        <w:rPr>
          <w:rFonts w:ascii="Book Antiqua" w:hAnsi="Book Antiqua" w:cs="Times New Roman"/>
        </w:rPr>
        <w:t xml:space="preserve">experienced </w:t>
      </w:r>
      <w:r w:rsidRPr="00B2059A">
        <w:rPr>
          <w:rFonts w:ascii="Book Antiqua" w:hAnsi="Book Antiqua" w:cs="Times New Roman"/>
        </w:rPr>
        <w:t xml:space="preserve">operator had </w:t>
      </w:r>
      <w:r w:rsidR="00A62B24">
        <w:rPr>
          <w:rFonts w:ascii="Book Antiqua" w:hAnsi="Book Antiqua" w:cs="Times New Roman"/>
        </w:rPr>
        <w:t>carried out</w:t>
      </w:r>
      <w:r w:rsidRPr="00B2059A">
        <w:rPr>
          <w:rFonts w:ascii="Book Antiqua" w:hAnsi="Book Antiqua" w:cs="Times New Roman"/>
        </w:rPr>
        <w:t xml:space="preserve"> at least 100 TE procedures</w:t>
      </w:r>
      <w:r w:rsidR="00F1039D" w:rsidRPr="00B2059A">
        <w:rPr>
          <w:rFonts w:ascii="Book Antiqua" w:hAnsi="Book Antiqua" w:cs="Times New Roman"/>
        </w:rPr>
        <w:t xml:space="preserve"> </w:t>
      </w:r>
      <w:r w:rsidRPr="00B2059A">
        <w:rPr>
          <w:rFonts w:ascii="Book Antiqua" w:hAnsi="Book Antiqua" w:cs="Times New Roman"/>
        </w:rPr>
        <w:t>and was blind</w:t>
      </w:r>
      <w:r w:rsidR="00F1039D" w:rsidRPr="00B2059A">
        <w:rPr>
          <w:rFonts w:ascii="Book Antiqua" w:hAnsi="Book Antiqua" w:cs="Times New Roman"/>
        </w:rPr>
        <w:t>ed</w:t>
      </w:r>
      <w:r w:rsidRPr="00B2059A">
        <w:rPr>
          <w:rFonts w:ascii="Book Antiqua" w:hAnsi="Book Antiqua" w:cs="Times New Roman"/>
        </w:rPr>
        <w:t xml:space="preserve"> to the </w:t>
      </w:r>
      <w:r w:rsidR="00A62B24">
        <w:rPr>
          <w:rFonts w:ascii="Book Antiqua" w:hAnsi="Book Antiqua" w:cs="Times New Roman"/>
        </w:rPr>
        <w:t xml:space="preserve">patients’ </w:t>
      </w:r>
      <w:r w:rsidRPr="00B2059A">
        <w:rPr>
          <w:rFonts w:ascii="Book Antiqua" w:hAnsi="Book Antiqua" w:cs="Times New Roman"/>
        </w:rPr>
        <w:t xml:space="preserve">clinical data. LSMs were obtained from the right lobe of the liver through the intercostal spaces with the patient lying in the dorsal decubitus position and the right arm in maximal abduction. The operator pressed the probe button to begin the measurements. LSM values are expressed in </w:t>
      </w:r>
      <w:r w:rsidR="00126723">
        <w:rPr>
          <w:rFonts w:ascii="Book Antiqua" w:hAnsi="Book Antiqua" w:cs="Times New Roman"/>
        </w:rPr>
        <w:t>kPa</w:t>
      </w:r>
      <w:r w:rsidRPr="00B2059A">
        <w:rPr>
          <w:rFonts w:ascii="Book Antiqua" w:hAnsi="Book Antiqua" w:cs="Times New Roman"/>
        </w:rPr>
        <w:t xml:space="preserve">. </w:t>
      </w:r>
      <w:r w:rsidR="00B07A9C" w:rsidRPr="00B2059A">
        <w:rPr>
          <w:rFonts w:ascii="Book Antiqua" w:hAnsi="Book Antiqua" w:cs="Times New Roman"/>
        </w:rPr>
        <w:t>M</w:t>
      </w:r>
      <w:r w:rsidRPr="00B2059A">
        <w:rPr>
          <w:rFonts w:ascii="Book Antiqua" w:hAnsi="Book Antiqua" w:cs="Times New Roman"/>
        </w:rPr>
        <w:t xml:space="preserve">easurements were considered </w:t>
      </w:r>
      <w:r w:rsidR="00B07A9C" w:rsidRPr="00B2059A">
        <w:rPr>
          <w:rFonts w:ascii="Book Antiqua" w:hAnsi="Book Antiqua" w:cs="Times New Roman"/>
        </w:rPr>
        <w:t xml:space="preserve">reliable when </w:t>
      </w:r>
      <w:r w:rsidRPr="00B2059A">
        <w:rPr>
          <w:rFonts w:ascii="Book Antiqua" w:hAnsi="Book Antiqua" w:cs="Times New Roman"/>
        </w:rPr>
        <w:t>at least 10 valid measurements</w:t>
      </w:r>
      <w:r w:rsidR="00F46475">
        <w:rPr>
          <w:rFonts w:ascii="Book Antiqua" w:hAnsi="Book Antiqua" w:cs="Times New Roman"/>
        </w:rPr>
        <w:t>, an interquartile range</w:t>
      </w:r>
      <w:r w:rsidR="00F46475" w:rsidRPr="00F46475">
        <w:t xml:space="preserve"> </w:t>
      </w:r>
      <w:r w:rsidR="00F46475" w:rsidRPr="00F46475">
        <w:rPr>
          <w:rFonts w:ascii="Book Antiqua" w:hAnsi="Book Antiqua" w:cs="Times New Roman"/>
        </w:rPr>
        <w:t>(IQR)</w:t>
      </w:r>
      <w:r w:rsidR="00F46475">
        <w:rPr>
          <w:rFonts w:ascii="Book Antiqua" w:hAnsi="Book Antiqua" w:cs="Times New Roman"/>
        </w:rPr>
        <w:t>/median</w:t>
      </w:r>
      <w:r w:rsidRPr="00B2059A">
        <w:rPr>
          <w:rFonts w:ascii="Book Antiqua" w:hAnsi="Book Antiqua" w:cs="Times New Roman"/>
        </w:rPr>
        <w:t xml:space="preserve"> value</w:t>
      </w:r>
      <w:r w:rsidR="00B07A9C" w:rsidRPr="00B2059A">
        <w:rPr>
          <w:rFonts w:ascii="Book Antiqua" w:hAnsi="Book Antiqua" w:cs="Times New Roman"/>
        </w:rPr>
        <w:t xml:space="preserve"> </w:t>
      </w:r>
      <w:r w:rsidRPr="00B2059A">
        <w:rPr>
          <w:rFonts w:ascii="Book Antiqua" w:hAnsi="Book Antiqua" w:cs="Times New Roman"/>
        </w:rPr>
        <w:t>&lt;</w:t>
      </w:r>
      <w:r w:rsidR="00F46475">
        <w:rPr>
          <w:rFonts w:ascii="Book Antiqua" w:hAnsi="Book Antiqua" w:cs="Times New Roman" w:hint="eastAsia"/>
        </w:rPr>
        <w:t xml:space="preserve"> </w:t>
      </w:r>
      <w:r w:rsidRPr="00B2059A">
        <w:rPr>
          <w:rFonts w:ascii="Book Antiqua" w:hAnsi="Book Antiqua" w:cs="Times New Roman"/>
        </w:rPr>
        <w:t>30% and a success rate</w:t>
      </w:r>
      <w:r w:rsidR="00B07A9C" w:rsidRPr="00B2059A">
        <w:rPr>
          <w:rFonts w:ascii="Book Antiqua" w:hAnsi="Book Antiqua" w:cs="Times New Roman"/>
        </w:rPr>
        <w:t xml:space="preserve"> </w:t>
      </w:r>
      <w:r w:rsidRPr="00B2059A">
        <w:rPr>
          <w:rFonts w:ascii="Book Antiqua" w:hAnsi="Book Antiqua" w:cs="Times New Roman"/>
        </w:rPr>
        <w:t>&gt;60%</w:t>
      </w:r>
      <w:r w:rsidR="00F1039D" w:rsidRPr="00B2059A">
        <w:rPr>
          <w:rFonts w:ascii="Book Antiqua" w:hAnsi="Book Antiqua" w:cs="Times New Roman"/>
        </w:rPr>
        <w:t xml:space="preserve"> were obtained</w:t>
      </w:r>
      <w:r w:rsidRPr="00B2059A">
        <w:rPr>
          <w:rFonts w:ascii="Book Antiqua" w:hAnsi="Book Antiqua" w:cs="Times New Roman"/>
        </w:rPr>
        <w:fldChar w:fldCharType="begin">
          <w:fldData xml:space="preserve">PEVuZE5vdGU+PENpdGU+PEF1dGhvcj5TYW5kcmluPC9BdXRob3I+PFllYXI+MjAwMzwvWWVhcj48
UmVjTnVtPjU0MTwvUmVjTnVtPjxEaXNwbGF5VGV4dD48c3R5bGUgZmFjZT0ic3VwZXJzY3JpcHQi
Pls0XTwvc3R5bGU+PC9EaXNwbGF5VGV4dD48cmVjb3JkPjxyZWMtbnVtYmVyPjU0MTwvcmVjLW51
bWJlcj48Zm9yZWlnbi1rZXlzPjxrZXkgYXBwPSJFTiIgZGItaWQ9ImFmZHZwOXd6dnJhczV6ZXp2
NXB2MnJlamZzczBmdHRzd2V6ZiIgdGltZXN0YW1wPSIxNTcxOTg3MjMzIj41NDE8L2tleT48L2Zv
cmVpZ24ta2V5cz48cmVmLXR5cGUgbmFtZT0iSm91cm5hbCBBcnRpY2xlIj4xNzwvcmVmLXR5cGU+
PGNvbnRyaWJ1dG9ycz48YXV0aG9ycz48YXV0aG9yPlNhbmRyaW4sIEwuPC9hdXRob3I+PGF1dGhv
cj5Gb3VycXVldCwgQi48L2F1dGhvcj48YXV0aG9yPkhhc3F1ZW5vcGgsIEouIE0uPC9hdXRob3I+
PGF1dGhvcj5Zb24sIFMuPC9hdXRob3I+PGF1dGhvcj5Gb3VybmllciwgQy48L2F1dGhvcj48YXV0
aG9yPk1hbCwgRi48L2F1dGhvcj48YXV0aG9yPkNocmlzdGlkaXMsIEMuPC9hdXRob3I+PGF1dGhv
cj5aaW9sLCBNLjwvYXV0aG9yPjxhdXRob3I+UG91bGV0LCBCLjwvYXV0aG9yPjxhdXRob3I+S2F6
ZW1pLCBGLjwvYXV0aG9yPjxhdXRob3I+QmVhdWdyYW5kLCBNLjwvYXV0aG9yPjxhdXRob3I+UGFs
YXUsIFIuPC9hdXRob3I+PC9hdXRob3JzPjwvY29udHJpYnV0b3JzPjxhdXRoLWFkZHJlc3M+RWNo
b3NlbnMsIFBhcmlzLCBGcmFuY2UuIGxhdXJlbnQuc2FuZHJpbkBlY2hvc2Vucy5jb208L2F1dGgt
YWRkcmVzcz48dGl0bGVzPjx0aXRsZT5UcmFuc2llbnQgZWxhc3RvZ3JhcGh5OiBhIG5ldyBub25p
bnZhc2l2ZSBtZXRob2QgZm9yIGFzc2Vzc21lbnQgb2YgaGVwYXRpYyBmaWJyb3NpczwvdGl0bGU+
PHNlY29uZGFyeS10aXRsZT5VbHRyYXNvdW5kIE1lZCBCaW9sPC9zZWNvbmRhcnktdGl0bGU+PC90
aXRsZXM+PHBlcmlvZGljYWw+PGZ1bGwtdGl0bGU+VWx0cmFzb3VuZCBNZWQgQmlvbDwvZnVsbC10
aXRsZT48L3BlcmlvZGljYWw+PHBhZ2VzPjE3MDUtMTM8L3BhZ2VzPjx2b2x1bWU+Mjk8L3ZvbHVt
ZT48bnVtYmVyPjEyPC9udW1iZXI+PGVkaXRpb24+MjAwMy8xMi8zMTwvZWRpdGlvbj48a2V5d29y
ZHM+PGtleXdvcmQ+QWdlZDwva2V5d29yZD48a2V5d29yZD5FbGFzdGljaXR5PC9rZXl3b3JkPjxr
ZXl3b3JkPkVwaWRlbWlvbG9naWMgTWV0aG9kczwva2V5d29yZD48a2V5d29yZD5GZW1hbGU8L2tl
eXdvcmQ+PGtleXdvcmQ+SGVwYXRpdGlzIEMsIENocm9uaWMvKmRpYWdub3Npcy9kaWFnbm9zdGlj
IGltYWdpbmcvcGh5c2lvcGF0aG9sb2d5PC9rZXl3b3JkPjxrZXl3b3JkPkh1bWFuczwva2V5d29y
ZD48a2V5d29yZD5MaXZlci8qcGh5c2lvcGF0aG9sb2d5PC9rZXl3b3JkPjxrZXl3b3JkPkxpdmVy
IENpcnJob3Npcy8qZGlhZ25vc2lzL2RpYWdub3N0aWMgaW1hZ2luZy9waHlzaW9wYXRob2xvZ3k8
L2tleXdvcmQ+PGtleXdvcmQ+TWFsZTwva2V5d29yZD48a2V5d29yZD5NaWRkbGUgQWdlZDwva2V5
d29yZD48a2V5d29yZD5VbHRyYXNvbm9ncmFwaHk8L2tleXdvcmQ+PC9rZXl3b3Jkcz48ZGF0ZXM+
PHllYXI+MjAwMzwveWVhcj48cHViLWRhdGVzPjxkYXRlPkRlYzwvZGF0ZT48L3B1Yi1kYXRlcz48
L2RhdGVzPjxpc2JuPjAzMDEtNTYyOSAoUHJpbnQpJiN4RDswMzAxLTU2MjkgKExpbmtpbmcpPC9p
c2JuPjxhY2Nlc3Npb24tbnVtPjE0Njk4MzM4PC9hY2Nlc3Npb24tbnVtPjx1cmxzPjxyZWxhdGVk
LXVybHM+PHVybD5odHRwczovL3d3dy5uY2JpLm5sbS5uaWguZ292L3B1Ym1lZC8xNDY5ODMzODwv
dXJsPjx1cmw+aHR0cHM6Ly93d3cuc2NpZW5jZWRpcmVjdC5jb20vc2NpZW5jZS9hcnRpY2xlL2Fi
cy9waWkvUzAzMDE1NjI5MDMwMTA3MTg/dmlhJTNEaWh1YjwvdXJsPjwvcmVsYXRlZC11cmxzPjwv
dXJscz48ZWxlY3Ryb25pYy1yZXNvdXJjZS1udW0+MTAuMTAxNi9qLnVsdHJhc21lZGJpby4yMDAz
LjA3LjAwMTwvZWxlY3Ryb25pYy1yZXNvdXJjZS1udW0+PC9yZWNvcmQ+PC9DaXRlPjwvRW5kTm90
ZT5=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TYW5kcmluPC9BdXRob3I+PFllYXI+MjAwMzwvWWVhcj48
UmVjTnVtPjU0MTwvUmVjTnVtPjxEaXNwbGF5VGV4dD48c3R5bGUgZmFjZT0ic3VwZXJzY3JpcHQi
Pls0XTwvc3R5bGU+PC9EaXNwbGF5VGV4dD48cmVjb3JkPjxyZWMtbnVtYmVyPjU0MTwvcmVjLW51
bWJlcj48Zm9yZWlnbi1rZXlzPjxrZXkgYXBwPSJFTiIgZGItaWQ9ImFmZHZwOXd6dnJhczV6ZXp2
NXB2MnJlamZzczBmdHRzd2V6ZiIgdGltZXN0YW1wPSIxNTcxOTg3MjMzIj41NDE8L2tleT48L2Zv
cmVpZ24ta2V5cz48cmVmLXR5cGUgbmFtZT0iSm91cm5hbCBBcnRpY2xlIj4xNzwvcmVmLXR5cGU+
PGNvbnRyaWJ1dG9ycz48YXV0aG9ycz48YXV0aG9yPlNhbmRyaW4sIEwuPC9hdXRob3I+PGF1dGhv
cj5Gb3VycXVldCwgQi48L2F1dGhvcj48YXV0aG9yPkhhc3F1ZW5vcGgsIEouIE0uPC9hdXRob3I+
PGF1dGhvcj5Zb24sIFMuPC9hdXRob3I+PGF1dGhvcj5Gb3VybmllciwgQy48L2F1dGhvcj48YXV0
aG9yPk1hbCwgRi48L2F1dGhvcj48YXV0aG9yPkNocmlzdGlkaXMsIEMuPC9hdXRob3I+PGF1dGhv
cj5aaW9sLCBNLjwvYXV0aG9yPjxhdXRob3I+UG91bGV0LCBCLjwvYXV0aG9yPjxhdXRob3I+S2F6
ZW1pLCBGLjwvYXV0aG9yPjxhdXRob3I+QmVhdWdyYW5kLCBNLjwvYXV0aG9yPjxhdXRob3I+UGFs
YXUsIFIuPC9hdXRob3I+PC9hdXRob3JzPjwvY29udHJpYnV0b3JzPjxhdXRoLWFkZHJlc3M+RWNo
b3NlbnMsIFBhcmlzLCBGcmFuY2UuIGxhdXJlbnQuc2FuZHJpbkBlY2hvc2Vucy5jb208L2F1dGgt
YWRkcmVzcz48dGl0bGVzPjx0aXRsZT5UcmFuc2llbnQgZWxhc3RvZ3JhcGh5OiBhIG5ldyBub25p
bnZhc2l2ZSBtZXRob2QgZm9yIGFzc2Vzc21lbnQgb2YgaGVwYXRpYyBmaWJyb3NpczwvdGl0bGU+
PHNlY29uZGFyeS10aXRsZT5VbHRyYXNvdW5kIE1lZCBCaW9sPC9zZWNvbmRhcnktdGl0bGU+PC90
aXRsZXM+PHBlcmlvZGljYWw+PGZ1bGwtdGl0bGU+VWx0cmFzb3VuZCBNZWQgQmlvbDwvZnVsbC10
aXRsZT48L3BlcmlvZGljYWw+PHBhZ2VzPjE3MDUtMTM8L3BhZ2VzPjx2b2x1bWU+Mjk8L3ZvbHVt
ZT48bnVtYmVyPjEyPC9udW1iZXI+PGVkaXRpb24+MjAwMy8xMi8zMTwvZWRpdGlvbj48a2V5d29y
ZHM+PGtleXdvcmQ+QWdlZDwva2V5d29yZD48a2V5d29yZD5FbGFzdGljaXR5PC9rZXl3b3JkPjxr
ZXl3b3JkPkVwaWRlbWlvbG9naWMgTWV0aG9kczwva2V5d29yZD48a2V5d29yZD5GZW1hbGU8L2tl
eXdvcmQ+PGtleXdvcmQ+SGVwYXRpdGlzIEMsIENocm9uaWMvKmRpYWdub3Npcy9kaWFnbm9zdGlj
IGltYWdpbmcvcGh5c2lvcGF0aG9sb2d5PC9rZXl3b3JkPjxrZXl3b3JkPkh1bWFuczwva2V5d29y
ZD48a2V5d29yZD5MaXZlci8qcGh5c2lvcGF0aG9sb2d5PC9rZXl3b3JkPjxrZXl3b3JkPkxpdmVy
IENpcnJob3Npcy8qZGlhZ25vc2lzL2RpYWdub3N0aWMgaW1hZ2luZy9waHlzaW9wYXRob2xvZ3k8
L2tleXdvcmQ+PGtleXdvcmQ+TWFsZTwva2V5d29yZD48a2V5d29yZD5NaWRkbGUgQWdlZDwva2V5
d29yZD48a2V5d29yZD5VbHRyYXNvbm9ncmFwaHk8L2tleXdvcmQ+PC9rZXl3b3Jkcz48ZGF0ZXM+
PHllYXI+MjAwMzwveWVhcj48cHViLWRhdGVzPjxkYXRlPkRlYzwvZGF0ZT48L3B1Yi1kYXRlcz48
L2RhdGVzPjxpc2JuPjAzMDEtNTYyOSAoUHJpbnQpJiN4RDswMzAxLTU2MjkgKExpbmtpbmcpPC9p
c2JuPjxhY2Nlc3Npb24tbnVtPjE0Njk4MzM4PC9hY2Nlc3Npb24tbnVtPjx1cmxzPjxyZWxhdGVk
LXVybHM+PHVybD5odHRwczovL3d3dy5uY2JpLm5sbS5uaWguZ292L3B1Ym1lZC8xNDY5ODMzODwv
dXJsPjx1cmw+aHR0cHM6Ly93d3cuc2NpZW5jZWRpcmVjdC5jb20vc2NpZW5jZS9hcnRpY2xlL2Fi
cy9waWkvUzAzMDE1NjI5MDMwMTA3MTg/dmlhJTNEaWh1YjwvdXJsPjwvcmVsYXRlZC11cmxzPjwv
dXJscz48ZWxlY3Ryb25pYy1yZXNvdXJjZS1udW0+MTAuMTAxNi9qLnVsdHJhc21lZGJpby4yMDAz
LjA3LjAwMTwvZWxlY3Ryb25pYy1yZXNvdXJjZS1udW0+PC9yZWNvcmQ+PC9DaXRlPjwvRW5kTm90
ZT5=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Pr="00B2059A">
        <w:rPr>
          <w:rFonts w:ascii="Book Antiqua" w:hAnsi="Book Antiqua" w:cs="Times New Roman"/>
        </w:rPr>
      </w:r>
      <w:r w:rsidRPr="00B2059A">
        <w:rPr>
          <w:rFonts w:ascii="Book Antiqua" w:hAnsi="Book Antiqua" w:cs="Times New Roman"/>
        </w:rPr>
        <w:fldChar w:fldCharType="separate"/>
      </w:r>
      <w:r w:rsidR="000C05B9" w:rsidRPr="00B2059A">
        <w:rPr>
          <w:rFonts w:ascii="Book Antiqua" w:hAnsi="Book Antiqua" w:cs="Times New Roman"/>
          <w:noProof/>
          <w:vertAlign w:val="superscript"/>
        </w:rPr>
        <w:t>[4]</w:t>
      </w:r>
      <w:r w:rsidRPr="00B2059A">
        <w:rPr>
          <w:rFonts w:ascii="Book Antiqua" w:hAnsi="Book Antiqua" w:cs="Times New Roman"/>
        </w:rPr>
        <w:fldChar w:fldCharType="end"/>
      </w:r>
      <w:r w:rsidR="004F4830">
        <w:rPr>
          <w:rFonts w:ascii="Book Antiqua" w:hAnsi="Book Antiqua" w:cs="Times New Roman" w:hint="eastAsia"/>
        </w:rPr>
        <w:t>.</w:t>
      </w:r>
      <w:r w:rsidRPr="00B2059A">
        <w:rPr>
          <w:rFonts w:ascii="Book Antiqua" w:eastAsia="Yu Mincho" w:hAnsi="Book Antiqua" w:cs="Times New Roman"/>
        </w:rPr>
        <w:t xml:space="preserve"> </w:t>
      </w:r>
    </w:p>
    <w:p w14:paraId="38F28EE8" w14:textId="77777777" w:rsidR="007B3CBE" w:rsidRDefault="007B3CBE" w:rsidP="0075209B">
      <w:pPr>
        <w:adjustRightInd w:val="0"/>
        <w:snapToGrid w:val="0"/>
        <w:spacing w:line="360" w:lineRule="auto"/>
        <w:jc w:val="both"/>
        <w:rPr>
          <w:rFonts w:ascii="Book Antiqua" w:hAnsi="Book Antiqua" w:cs="Times New Roman"/>
          <w:b/>
          <w:i/>
        </w:rPr>
      </w:pPr>
    </w:p>
    <w:p w14:paraId="36C4A99F" w14:textId="77777777" w:rsidR="00717479" w:rsidRPr="00B2059A" w:rsidRDefault="000A51DF" w:rsidP="0075209B">
      <w:pPr>
        <w:adjustRightInd w:val="0"/>
        <w:snapToGrid w:val="0"/>
        <w:spacing w:line="360" w:lineRule="auto"/>
        <w:jc w:val="both"/>
        <w:rPr>
          <w:rFonts w:ascii="Book Antiqua" w:hAnsi="Book Antiqua" w:cs="Times New Roman"/>
          <w:b/>
          <w:i/>
        </w:rPr>
      </w:pPr>
      <w:r w:rsidRPr="00B2059A">
        <w:rPr>
          <w:rFonts w:ascii="Book Antiqua" w:hAnsi="Book Antiqua" w:cs="Times New Roman"/>
          <w:b/>
          <w:i/>
        </w:rPr>
        <w:t>SWE</w:t>
      </w:r>
    </w:p>
    <w:p w14:paraId="703EDC4E" w14:textId="1517B043" w:rsidR="00A259C7" w:rsidRPr="00B2059A" w:rsidRDefault="000A51DF" w:rsidP="0075209B">
      <w:pPr>
        <w:adjustRightInd w:val="0"/>
        <w:snapToGrid w:val="0"/>
        <w:spacing w:line="360" w:lineRule="auto"/>
        <w:jc w:val="both"/>
        <w:rPr>
          <w:rFonts w:ascii="Book Antiqua" w:hAnsi="Book Antiqua" w:cs="Times New Roman"/>
        </w:rPr>
      </w:pPr>
      <w:r w:rsidRPr="00B2059A">
        <w:rPr>
          <w:rFonts w:ascii="Book Antiqua" w:hAnsi="Book Antiqua" w:cs="Times New Roman"/>
        </w:rPr>
        <w:t xml:space="preserve">Two-dimensional SWE was also performed on fasting patients using the </w:t>
      </w:r>
      <w:proofErr w:type="spellStart"/>
      <w:r w:rsidRPr="00B2059A">
        <w:rPr>
          <w:rFonts w:ascii="Book Antiqua" w:hAnsi="Book Antiqua" w:cs="Times New Roman"/>
        </w:rPr>
        <w:t>Aix</w:t>
      </w:r>
      <w:r w:rsidR="0062766E" w:rsidRPr="00B2059A">
        <w:rPr>
          <w:rFonts w:ascii="Book Antiqua" w:hAnsi="Book Antiqua" w:cs="Times New Roman"/>
        </w:rPr>
        <w:t>P</w:t>
      </w:r>
      <w:r w:rsidRPr="00B2059A">
        <w:rPr>
          <w:rFonts w:ascii="Book Antiqua" w:hAnsi="Book Antiqua" w:cs="Times New Roman"/>
        </w:rPr>
        <w:t>lorer</w:t>
      </w:r>
      <w:proofErr w:type="spellEnd"/>
      <w:r w:rsidRPr="00B2059A">
        <w:rPr>
          <w:rFonts w:ascii="Book Antiqua" w:hAnsi="Book Antiqua" w:cs="Times New Roman"/>
        </w:rPr>
        <w:t xml:space="preserve"> US system (</w:t>
      </w:r>
      <w:proofErr w:type="spellStart"/>
      <w:r w:rsidRPr="00B2059A">
        <w:rPr>
          <w:rFonts w:ascii="Book Antiqua" w:hAnsi="Book Antiqua" w:cs="Times New Roman"/>
        </w:rPr>
        <w:t>SuperSonic</w:t>
      </w:r>
      <w:proofErr w:type="spellEnd"/>
      <w:r w:rsidRPr="00B2059A">
        <w:rPr>
          <w:rFonts w:ascii="Book Antiqua" w:hAnsi="Book Antiqua" w:cs="Times New Roman"/>
        </w:rPr>
        <w:t xml:space="preserve"> Imagine, Aix-en-Provence, France) with a convex broadband probe (SC6-1, 1–6 MHz). A radiologist (X.L. Tian) </w:t>
      </w:r>
      <w:r w:rsidR="00AE01CF" w:rsidRPr="00B2059A">
        <w:rPr>
          <w:rFonts w:ascii="Book Antiqua" w:hAnsi="Book Antiqua" w:cs="Times New Roman"/>
        </w:rPr>
        <w:t>with</w:t>
      </w:r>
      <w:r w:rsidRPr="00B2059A">
        <w:rPr>
          <w:rFonts w:ascii="Book Antiqua" w:hAnsi="Book Antiqua" w:cs="Times New Roman"/>
        </w:rPr>
        <w:t xml:space="preserve"> more than 30 years of experience in performing ultrasonic </w:t>
      </w:r>
      <w:r w:rsidR="00AE01CF" w:rsidRPr="00B2059A">
        <w:rPr>
          <w:rFonts w:ascii="Book Antiqua" w:hAnsi="Book Antiqua" w:cs="Times New Roman"/>
        </w:rPr>
        <w:t xml:space="preserve">examinations </w:t>
      </w:r>
      <w:r w:rsidR="00A62B24">
        <w:rPr>
          <w:rFonts w:ascii="Book Antiqua" w:hAnsi="Book Antiqua" w:cs="Times New Roman"/>
        </w:rPr>
        <w:t>carried out</w:t>
      </w:r>
      <w:r w:rsidRPr="00B2059A">
        <w:rPr>
          <w:rFonts w:ascii="Book Antiqua" w:hAnsi="Book Antiqua" w:cs="Times New Roman"/>
        </w:rPr>
        <w:t xml:space="preserve"> the procedures</w:t>
      </w:r>
      <w:r w:rsidR="00952A71" w:rsidRPr="00B2059A">
        <w:rPr>
          <w:rFonts w:ascii="Book Antiqua" w:hAnsi="Book Antiqua" w:cs="Times New Roman"/>
        </w:rPr>
        <w:t xml:space="preserve"> and </w:t>
      </w:r>
      <w:r w:rsidRPr="00B2059A">
        <w:rPr>
          <w:rFonts w:ascii="Book Antiqua" w:hAnsi="Book Antiqua" w:cs="Times New Roman"/>
        </w:rPr>
        <w:t xml:space="preserve">was also blinded to the patients’ clinical data and TE results. The </w:t>
      </w:r>
      <w:r w:rsidR="005460B6" w:rsidRPr="00B2059A">
        <w:rPr>
          <w:rFonts w:ascii="Book Antiqua" w:hAnsi="Book Antiqua" w:cs="Times New Roman"/>
        </w:rPr>
        <w:t>patients</w:t>
      </w:r>
      <w:r w:rsidR="00B70B22" w:rsidRPr="00B2059A">
        <w:rPr>
          <w:rFonts w:ascii="Book Antiqua" w:hAnsi="Book Antiqua" w:cs="Times New Roman"/>
        </w:rPr>
        <w:t xml:space="preserve"> </w:t>
      </w:r>
      <w:r w:rsidR="006122FC" w:rsidRPr="00B2059A">
        <w:rPr>
          <w:rFonts w:ascii="Book Antiqua" w:hAnsi="Book Antiqua" w:cs="Times New Roman"/>
        </w:rPr>
        <w:t>were</w:t>
      </w:r>
      <w:r w:rsidR="00975BE2">
        <w:rPr>
          <w:rFonts w:ascii="Book Antiqua" w:hAnsi="Book Antiqua" w:cs="Times New Roman"/>
        </w:rPr>
        <w:t xml:space="preserve"> </w:t>
      </w:r>
      <w:r w:rsidR="00952A71" w:rsidRPr="00B2059A">
        <w:rPr>
          <w:rFonts w:ascii="Book Antiqua" w:hAnsi="Book Antiqua" w:cs="Times New Roman"/>
        </w:rPr>
        <w:t xml:space="preserve">placed </w:t>
      </w:r>
      <w:r w:rsidRPr="00B2059A">
        <w:rPr>
          <w:rFonts w:ascii="Book Antiqua" w:hAnsi="Book Antiqua" w:cs="Times New Roman"/>
        </w:rPr>
        <w:t xml:space="preserve">in the supine position, and </w:t>
      </w:r>
      <w:r w:rsidR="00952A71" w:rsidRPr="00B2059A">
        <w:rPr>
          <w:rFonts w:ascii="Book Antiqua" w:hAnsi="Book Antiqua" w:cs="Times New Roman"/>
        </w:rPr>
        <w:t>the</w:t>
      </w:r>
      <w:r w:rsidRPr="00B2059A">
        <w:rPr>
          <w:rFonts w:ascii="Book Antiqua" w:hAnsi="Book Antiqua" w:cs="Times New Roman"/>
        </w:rPr>
        <w:t xml:space="preserve"> right arm was in maximal abduction. The SWE measurements were </w:t>
      </w:r>
      <w:r w:rsidR="00975BE2">
        <w:rPr>
          <w:rFonts w:ascii="Book Antiqua" w:hAnsi="Book Antiqua" w:cs="Times New Roman"/>
        </w:rPr>
        <w:t xml:space="preserve">then </w:t>
      </w:r>
      <w:r w:rsidRPr="00B2059A">
        <w:rPr>
          <w:rFonts w:ascii="Book Antiqua" w:hAnsi="Book Antiqua" w:cs="Times New Roman"/>
        </w:rPr>
        <w:t xml:space="preserve">performed on the right lobe of the liver through the intercostal spaces. When the target area was located, SWE was </w:t>
      </w:r>
      <w:r w:rsidR="00952A71" w:rsidRPr="00B2059A">
        <w:rPr>
          <w:rFonts w:ascii="Book Antiqua" w:hAnsi="Book Antiqua" w:cs="Times New Roman"/>
        </w:rPr>
        <w:t>started</w:t>
      </w:r>
      <w:r w:rsidRPr="00B2059A">
        <w:rPr>
          <w:rFonts w:ascii="Book Antiqua" w:hAnsi="Book Antiqua" w:cs="Times New Roman"/>
        </w:rPr>
        <w:t xml:space="preserve">, and the patient was asked to hold </w:t>
      </w:r>
      <w:r w:rsidR="00414856" w:rsidRPr="00B2059A">
        <w:rPr>
          <w:rFonts w:ascii="Book Antiqua" w:hAnsi="Book Antiqua" w:cs="Times New Roman"/>
        </w:rPr>
        <w:t xml:space="preserve">their </w:t>
      </w:r>
      <w:r w:rsidRPr="00B2059A">
        <w:rPr>
          <w:rFonts w:ascii="Book Antiqua" w:hAnsi="Book Antiqua" w:cs="Times New Roman"/>
        </w:rPr>
        <w:t xml:space="preserve">breath </w:t>
      </w:r>
      <w:r w:rsidR="00414856" w:rsidRPr="00B2059A">
        <w:rPr>
          <w:rFonts w:ascii="Book Antiqua" w:hAnsi="Book Antiqua" w:cs="Times New Roman"/>
        </w:rPr>
        <w:t>during</w:t>
      </w:r>
      <w:r w:rsidR="00B07A9C" w:rsidRPr="00B2059A">
        <w:rPr>
          <w:rFonts w:ascii="Book Antiqua" w:hAnsi="Book Antiqua" w:cs="Times New Roman"/>
        </w:rPr>
        <w:t xml:space="preserve"> </w:t>
      </w:r>
      <w:r w:rsidRPr="00B2059A">
        <w:rPr>
          <w:rFonts w:ascii="Book Antiqua" w:hAnsi="Book Antiqua" w:cs="Times New Roman"/>
        </w:rPr>
        <w:t>quiet breathing for approximately 5 s. The elasticity image box, which was approximately 4</w:t>
      </w:r>
      <w:r w:rsidR="007C2570">
        <w:rPr>
          <w:rFonts w:ascii="Book Antiqua" w:hAnsi="Book Antiqua" w:cs="Times New Roman"/>
        </w:rPr>
        <w:t xml:space="preserve"> </w:t>
      </w:r>
      <w:r w:rsidR="007C2570" w:rsidRPr="00B2059A">
        <w:rPr>
          <w:rFonts w:ascii="Book Antiqua" w:hAnsi="Book Antiqua" w:cs="Times New Roman"/>
        </w:rPr>
        <w:t>cm</w:t>
      </w:r>
      <w:r w:rsidR="007C2570">
        <w:rPr>
          <w:rFonts w:ascii="Book Antiqua" w:hAnsi="Book Antiqua" w:cs="Times New Roman"/>
        </w:rPr>
        <w:t xml:space="preserve"> </w:t>
      </w:r>
      <w:r w:rsidR="00B07A9C" w:rsidRPr="00B2059A">
        <w:rPr>
          <w:rFonts w:ascii="Book Antiqua" w:hAnsi="Book Antiqua" w:cs="Times New Roman"/>
        </w:rPr>
        <w:t>×</w:t>
      </w:r>
      <w:r w:rsidR="007C2570">
        <w:rPr>
          <w:rFonts w:ascii="Book Antiqua" w:hAnsi="Book Antiqua" w:cs="Times New Roman"/>
        </w:rPr>
        <w:t xml:space="preserve"> </w:t>
      </w:r>
      <w:r w:rsidRPr="00B2059A">
        <w:rPr>
          <w:rFonts w:ascii="Book Antiqua" w:hAnsi="Book Antiqua" w:cs="Times New Roman"/>
        </w:rPr>
        <w:t xml:space="preserve">3 cm, was in an area of the liver parenchyma free of large vessels and bile ducts. </w:t>
      </w:r>
      <w:r w:rsidR="00975BE2">
        <w:rPr>
          <w:rFonts w:ascii="Book Antiqua" w:hAnsi="Book Antiqua" w:cs="Times New Roman"/>
        </w:rPr>
        <w:t>A</w:t>
      </w:r>
      <w:r w:rsidRPr="00B2059A">
        <w:rPr>
          <w:rFonts w:ascii="Book Antiqua" w:hAnsi="Book Antiqua" w:cs="Times New Roman"/>
        </w:rPr>
        <w:t xml:space="preserve"> circular region of interest (ROI) with a 2 cm diameter was </w:t>
      </w:r>
      <w:r w:rsidR="00975BE2">
        <w:rPr>
          <w:rFonts w:ascii="Book Antiqua" w:hAnsi="Book Antiqua" w:cs="Times New Roman"/>
        </w:rPr>
        <w:t xml:space="preserve">then </w:t>
      </w:r>
      <w:r w:rsidRPr="00B2059A">
        <w:rPr>
          <w:rFonts w:ascii="Book Antiqua" w:hAnsi="Book Antiqua" w:cs="Times New Roman"/>
        </w:rPr>
        <w:t xml:space="preserve">positioned in an area of homogeneous color, and </w:t>
      </w:r>
      <w:r w:rsidR="00975BE2">
        <w:rPr>
          <w:rFonts w:ascii="Book Antiqua" w:hAnsi="Book Antiqua" w:cs="Times New Roman"/>
        </w:rPr>
        <w:t xml:space="preserve">the </w:t>
      </w:r>
      <w:r w:rsidRPr="00B2059A">
        <w:rPr>
          <w:rFonts w:ascii="Book Antiqua" w:hAnsi="Book Antiqua" w:cs="Times New Roman"/>
        </w:rPr>
        <w:t xml:space="preserve">mean, minimum, maximum, and standard deviation (SD) </w:t>
      </w:r>
      <w:r w:rsidR="00414856" w:rsidRPr="00B2059A">
        <w:rPr>
          <w:rFonts w:ascii="Book Antiqua" w:hAnsi="Book Antiqua" w:cs="Times New Roman"/>
        </w:rPr>
        <w:t xml:space="preserve">of liver stiffness values </w:t>
      </w:r>
      <w:r w:rsidRPr="00B2059A">
        <w:rPr>
          <w:rFonts w:ascii="Book Antiqua" w:hAnsi="Book Antiqua" w:cs="Times New Roman"/>
        </w:rPr>
        <w:t xml:space="preserve">were calculated automatically. The mean value was used in the analysis to represent the LSMs. Measurements were considered </w:t>
      </w:r>
      <w:r w:rsidR="00C07CF2">
        <w:rPr>
          <w:rFonts w:ascii="Book Antiqua" w:hAnsi="Book Antiqua" w:cs="Times New Roman"/>
        </w:rPr>
        <w:t xml:space="preserve">to have </w:t>
      </w:r>
      <w:r w:rsidRPr="00B2059A">
        <w:rPr>
          <w:rFonts w:ascii="Book Antiqua" w:hAnsi="Book Antiqua" w:cs="Times New Roman"/>
        </w:rPr>
        <w:t>fail</w:t>
      </w:r>
      <w:r w:rsidR="00975BE2">
        <w:rPr>
          <w:rFonts w:ascii="Book Antiqua" w:hAnsi="Book Antiqua" w:cs="Times New Roman"/>
        </w:rPr>
        <w:t>ed</w:t>
      </w:r>
      <w:r w:rsidRPr="00B2059A">
        <w:rPr>
          <w:rFonts w:ascii="Book Antiqua" w:hAnsi="Book Antiqua" w:cs="Times New Roman"/>
        </w:rPr>
        <w:t xml:space="preserve"> when little or no signal was obtained. </w:t>
      </w:r>
    </w:p>
    <w:p w14:paraId="4C613A7D" w14:textId="77777777" w:rsidR="007B3CBE" w:rsidRDefault="007B3CBE" w:rsidP="0075209B">
      <w:pPr>
        <w:adjustRightInd w:val="0"/>
        <w:snapToGrid w:val="0"/>
        <w:spacing w:line="360" w:lineRule="auto"/>
        <w:jc w:val="both"/>
        <w:rPr>
          <w:rFonts w:ascii="Book Antiqua" w:hAnsi="Book Antiqua" w:cs="Times New Roman"/>
          <w:b/>
          <w:i/>
        </w:rPr>
      </w:pPr>
    </w:p>
    <w:p w14:paraId="4FE837FB" w14:textId="66226D60" w:rsidR="00C63DC1" w:rsidRPr="00B2059A" w:rsidRDefault="00A310DE" w:rsidP="0075209B">
      <w:pPr>
        <w:adjustRightInd w:val="0"/>
        <w:snapToGrid w:val="0"/>
        <w:spacing w:line="360" w:lineRule="auto"/>
        <w:jc w:val="both"/>
        <w:rPr>
          <w:rFonts w:ascii="Book Antiqua" w:hAnsi="Book Antiqua" w:cs="Times New Roman"/>
          <w:b/>
          <w:i/>
        </w:rPr>
      </w:pPr>
      <w:r w:rsidRPr="00B2059A">
        <w:rPr>
          <w:rFonts w:ascii="Book Antiqua" w:hAnsi="Book Antiqua" w:cs="Times New Roman"/>
          <w:b/>
          <w:i/>
        </w:rPr>
        <w:t>Fibrosis-4</w:t>
      </w:r>
      <w:r w:rsidR="00AB17EE">
        <w:rPr>
          <w:rFonts w:ascii="Book Antiqua" w:hAnsi="Book Antiqua" w:cs="Times New Roman"/>
          <w:b/>
          <w:i/>
        </w:rPr>
        <w:t xml:space="preserve"> </w:t>
      </w:r>
      <w:r w:rsidRPr="00B2059A">
        <w:rPr>
          <w:rFonts w:ascii="Book Antiqua" w:hAnsi="Book Antiqua" w:cs="Times New Roman"/>
          <w:b/>
          <w:i/>
        </w:rPr>
        <w:t>and aspartate aminotransferase to platelet ratio index</w:t>
      </w:r>
      <w:r w:rsidR="00AB17EE">
        <w:rPr>
          <w:rFonts w:ascii="Book Antiqua" w:hAnsi="Book Antiqua" w:cs="Times New Roman"/>
          <w:b/>
          <w:i/>
        </w:rPr>
        <w:t xml:space="preserve"> </w:t>
      </w:r>
      <w:r w:rsidRPr="00B2059A">
        <w:rPr>
          <w:rFonts w:ascii="Book Antiqua" w:hAnsi="Book Antiqua" w:cs="Times New Roman"/>
          <w:b/>
          <w:i/>
        </w:rPr>
        <w:t>scores</w:t>
      </w:r>
    </w:p>
    <w:p w14:paraId="7917F543" w14:textId="30A3E9FA" w:rsidR="00A310DE" w:rsidRPr="00B2059A" w:rsidRDefault="00A310DE" w:rsidP="0075209B">
      <w:pPr>
        <w:adjustRightInd w:val="0"/>
        <w:snapToGrid w:val="0"/>
        <w:spacing w:line="360" w:lineRule="auto"/>
        <w:jc w:val="both"/>
        <w:rPr>
          <w:rFonts w:ascii="Book Antiqua" w:hAnsi="Book Antiqua" w:cs="Times New Roman"/>
        </w:rPr>
      </w:pPr>
      <w:r w:rsidRPr="00B2059A">
        <w:rPr>
          <w:rFonts w:ascii="Book Antiqua" w:hAnsi="Book Antiqua" w:cs="Times New Roman"/>
        </w:rPr>
        <w:t>Two noninvasive ind</w:t>
      </w:r>
      <w:r w:rsidR="00975BE2">
        <w:rPr>
          <w:rFonts w:ascii="Book Antiqua" w:hAnsi="Book Antiqua" w:cs="Times New Roman"/>
        </w:rPr>
        <w:t>ic</w:t>
      </w:r>
      <w:r w:rsidRPr="00B2059A">
        <w:rPr>
          <w:rFonts w:ascii="Book Antiqua" w:hAnsi="Book Antiqua" w:cs="Times New Roman"/>
        </w:rPr>
        <w:t xml:space="preserve">es for fibrosis were calculated based on the following formulas: </w:t>
      </w:r>
      <w:r w:rsidR="00AB17EE" w:rsidRPr="00AB17EE">
        <w:rPr>
          <w:rFonts w:ascii="Book Antiqua" w:hAnsi="Book Antiqua" w:cs="Times New Roman"/>
        </w:rPr>
        <w:t>Fibrosis-4 (FIB-4)</w:t>
      </w:r>
      <w:r w:rsidR="00AB17EE">
        <w:rPr>
          <w:rFonts w:ascii="Book Antiqua" w:hAnsi="Book Antiqua" w:cs="Times New Roman"/>
        </w:rPr>
        <w:t xml:space="preserve"> </w:t>
      </w:r>
      <w:r w:rsidR="004F4830">
        <w:rPr>
          <w:rFonts w:ascii="Book Antiqua" w:hAnsi="Book Antiqua" w:cs="Times New Roman"/>
        </w:rPr>
        <w:t xml:space="preserve">= </w:t>
      </w:r>
      <w:r w:rsidR="004F4830">
        <w:rPr>
          <w:rFonts w:ascii="Book Antiqua" w:hAnsi="Book Antiqua" w:cs="Times New Roman" w:hint="eastAsia"/>
        </w:rPr>
        <w:t>[</w:t>
      </w:r>
      <w:r w:rsidR="004F4830">
        <w:rPr>
          <w:rFonts w:ascii="Book Antiqua" w:hAnsi="Book Antiqua" w:cs="Times New Roman"/>
        </w:rPr>
        <w:t>(age</w:t>
      </w:r>
      <w:r w:rsidR="00136210">
        <w:rPr>
          <w:rFonts w:ascii="Book Antiqua" w:hAnsi="Book Antiqua" w:cs="Times New Roman" w:hint="eastAsia"/>
        </w:rPr>
        <w:t xml:space="preserve"> </w:t>
      </w:r>
      <w:r w:rsidR="004F4830">
        <w:rPr>
          <w:rFonts w:ascii="Book Antiqua" w:hAnsi="Book Antiqua" w:cs="Times New Roman"/>
        </w:rPr>
        <w:t>×</w:t>
      </w:r>
      <w:r w:rsidR="00136210">
        <w:rPr>
          <w:rFonts w:ascii="Book Antiqua" w:hAnsi="Book Antiqua" w:cs="Times New Roman" w:hint="eastAsia"/>
        </w:rPr>
        <w:t xml:space="preserve"> </w:t>
      </w:r>
      <w:r w:rsidR="004F4830">
        <w:rPr>
          <w:rFonts w:ascii="Book Antiqua" w:hAnsi="Book Antiqua" w:cs="Times New Roman"/>
        </w:rPr>
        <w:t>AST)</w:t>
      </w:r>
      <w:proofErr w:type="gramStart"/>
      <w:r w:rsidR="004F4830">
        <w:rPr>
          <w:rFonts w:ascii="Book Antiqua" w:hAnsi="Book Antiqua" w:cs="Times New Roman"/>
        </w:rPr>
        <w:t>/(</w:t>
      </w:r>
      <w:proofErr w:type="gramEnd"/>
      <w:r w:rsidR="004F4830">
        <w:rPr>
          <w:rFonts w:ascii="Book Antiqua" w:hAnsi="Book Antiqua" w:cs="Times New Roman"/>
        </w:rPr>
        <w:t xml:space="preserve">platelet count) </w:t>
      </w:r>
      <w:r w:rsidR="004F4830">
        <w:rPr>
          <w:rFonts w:ascii="Book Antiqua" w:hAnsi="Book Antiqua" w:cs="Times New Roman" w:hint="eastAsia"/>
        </w:rPr>
        <w:t>(</w:t>
      </w:r>
      <w:r w:rsidRPr="00B2059A">
        <w:rPr>
          <w:rFonts w:ascii="Book Antiqua" w:hAnsi="Book Antiqua" w:cs="Times New Roman"/>
        </w:rPr>
        <w:t>×</w:t>
      </w:r>
      <w:r w:rsidR="00136210">
        <w:rPr>
          <w:rFonts w:ascii="Book Antiqua" w:hAnsi="Book Antiqua" w:cs="Times New Roman" w:hint="eastAsia"/>
        </w:rPr>
        <w:t xml:space="preserve"> </w:t>
      </w:r>
      <w:r w:rsidRPr="00B2059A">
        <w:rPr>
          <w:rFonts w:ascii="Book Antiqua" w:hAnsi="Book Antiqua" w:cs="Times New Roman"/>
        </w:rPr>
        <w:t>10</w:t>
      </w:r>
      <w:r w:rsidRPr="00B2059A">
        <w:rPr>
          <w:rFonts w:ascii="Book Antiqua" w:hAnsi="Book Antiqua" w:cs="Times New Roman"/>
          <w:vertAlign w:val="superscript"/>
        </w:rPr>
        <w:t>9</w:t>
      </w:r>
      <w:r w:rsidR="004F4830">
        <w:rPr>
          <w:rFonts w:ascii="Book Antiqua" w:hAnsi="Book Antiqua" w:cs="Times New Roman"/>
        </w:rPr>
        <w:t>/L</w:t>
      </w:r>
      <w:r w:rsidR="004F4830">
        <w:rPr>
          <w:rFonts w:ascii="Book Antiqua" w:hAnsi="Book Antiqua" w:cs="Times New Roman" w:hint="eastAsia"/>
        </w:rPr>
        <w:t>)</w:t>
      </w:r>
      <w:r w:rsidR="00136210">
        <w:rPr>
          <w:rFonts w:ascii="Book Antiqua" w:hAnsi="Book Antiqua" w:cs="Times New Roman" w:hint="eastAsia"/>
        </w:rPr>
        <w:t xml:space="preserve"> </w:t>
      </w:r>
      <w:r w:rsidR="004F4830">
        <w:rPr>
          <w:rFonts w:ascii="Book Antiqua" w:hAnsi="Book Antiqua" w:cs="Times New Roman"/>
        </w:rPr>
        <w:t>×</w:t>
      </w:r>
      <w:r w:rsidR="00136210">
        <w:rPr>
          <w:rFonts w:ascii="Book Antiqua" w:hAnsi="Book Antiqua" w:cs="Times New Roman" w:hint="eastAsia"/>
        </w:rPr>
        <w:t xml:space="preserve"> </w:t>
      </w:r>
      <w:r w:rsidR="004F4830">
        <w:rPr>
          <w:rFonts w:ascii="Book Antiqua" w:hAnsi="Book Antiqua" w:cs="Times New Roman"/>
        </w:rPr>
        <w:t>ALT1/2</w:t>
      </w:r>
      <w:r w:rsidR="004F4830">
        <w:rPr>
          <w:rFonts w:ascii="Book Antiqua" w:hAnsi="Book Antiqua" w:cs="Times New Roman" w:hint="eastAsia"/>
        </w:rPr>
        <w:t>]</w:t>
      </w:r>
      <w:r w:rsidR="00AB17EE">
        <w:rPr>
          <w:rFonts w:ascii="Book Antiqua" w:hAnsi="Book Antiqua" w:cs="Times New Roman"/>
        </w:rPr>
        <w:t>,</w:t>
      </w:r>
      <w:r w:rsidR="004F4830">
        <w:rPr>
          <w:rFonts w:ascii="Book Antiqua" w:hAnsi="Book Antiqua" w:cs="Times New Roman"/>
        </w:rPr>
        <w:t xml:space="preserve"> and</w:t>
      </w:r>
      <w:r w:rsidR="00AB17EE">
        <w:rPr>
          <w:rFonts w:ascii="Book Antiqua" w:hAnsi="Book Antiqua" w:cs="Times New Roman"/>
        </w:rPr>
        <w:t xml:space="preserve"> </w:t>
      </w:r>
      <w:r w:rsidR="00AB17EE" w:rsidRPr="00AB17EE">
        <w:rPr>
          <w:rFonts w:ascii="Book Antiqua" w:hAnsi="Book Antiqua" w:cs="Times New Roman"/>
        </w:rPr>
        <w:t>aspartate aminotransferase to platelet ratio index (APRI)</w:t>
      </w:r>
      <w:r w:rsidR="004F4830">
        <w:rPr>
          <w:rFonts w:ascii="Book Antiqua" w:hAnsi="Book Antiqua" w:cs="Times New Roman"/>
        </w:rPr>
        <w:t xml:space="preserve"> = </w:t>
      </w:r>
      <w:r w:rsidR="004F4830">
        <w:rPr>
          <w:rFonts w:ascii="Book Antiqua" w:hAnsi="Book Antiqua" w:cs="Times New Roman" w:hint="eastAsia"/>
        </w:rPr>
        <w:t>[</w:t>
      </w:r>
      <w:r w:rsidR="004F4830">
        <w:rPr>
          <w:rFonts w:ascii="Book Antiqua" w:hAnsi="Book Antiqua" w:cs="Times New Roman"/>
        </w:rPr>
        <w:t>AST/</w:t>
      </w:r>
      <w:r w:rsidR="00136210" w:rsidRPr="00136210">
        <w:rPr>
          <w:rFonts w:ascii="Book Antiqua" w:hAnsi="Book Antiqua" w:cs="Times New Roman"/>
        </w:rPr>
        <w:t xml:space="preserve">upper limit of normal </w:t>
      </w:r>
      <w:r w:rsidR="00136210">
        <w:rPr>
          <w:rFonts w:ascii="Book Antiqua" w:hAnsi="Book Antiqua" w:cs="Times New Roman" w:hint="eastAsia"/>
        </w:rPr>
        <w:t>(</w:t>
      </w:r>
      <w:r w:rsidR="004F4830">
        <w:rPr>
          <w:rFonts w:ascii="Book Antiqua" w:hAnsi="Book Antiqua" w:cs="Times New Roman"/>
        </w:rPr>
        <w:t>ULN</w:t>
      </w:r>
      <w:r w:rsidR="004F4830">
        <w:rPr>
          <w:rFonts w:ascii="Book Antiqua" w:hAnsi="Book Antiqua" w:cs="Times New Roman" w:hint="eastAsia"/>
        </w:rPr>
        <w:t>)</w:t>
      </w:r>
      <w:r w:rsidRPr="00B2059A">
        <w:rPr>
          <w:rFonts w:ascii="Book Antiqua" w:hAnsi="Book Antiqua" w:cs="Times New Roman"/>
        </w:rPr>
        <w:t>/platelet c</w:t>
      </w:r>
      <w:r w:rsidR="004F4830">
        <w:rPr>
          <w:rFonts w:ascii="Book Antiqua" w:hAnsi="Book Antiqua" w:cs="Times New Roman"/>
        </w:rPr>
        <w:t xml:space="preserve">ount </w:t>
      </w:r>
      <w:r w:rsidR="004F4830">
        <w:rPr>
          <w:rFonts w:ascii="Book Antiqua" w:hAnsi="Book Antiqua" w:cs="Times New Roman" w:hint="eastAsia"/>
        </w:rPr>
        <w:t>(</w:t>
      </w:r>
      <w:r w:rsidRPr="00B2059A">
        <w:rPr>
          <w:rFonts w:ascii="Book Antiqua" w:hAnsi="Book Antiqua" w:cs="Times New Roman"/>
        </w:rPr>
        <w:t>×10</w:t>
      </w:r>
      <w:r w:rsidRPr="00B2059A">
        <w:rPr>
          <w:rFonts w:ascii="Book Antiqua" w:hAnsi="Book Antiqua" w:cs="Times New Roman"/>
          <w:vertAlign w:val="superscript"/>
        </w:rPr>
        <w:t>9</w:t>
      </w:r>
      <w:r w:rsidR="004F4830">
        <w:rPr>
          <w:rFonts w:ascii="Book Antiqua" w:hAnsi="Book Antiqua" w:cs="Times New Roman"/>
        </w:rPr>
        <w:t>/L</w:t>
      </w:r>
      <w:r w:rsidR="004F4830">
        <w:rPr>
          <w:rFonts w:ascii="Book Antiqua" w:hAnsi="Book Antiqua" w:cs="Times New Roman" w:hint="eastAsia"/>
        </w:rPr>
        <w:t>)]</w:t>
      </w:r>
      <w:r w:rsidR="001539FE">
        <w:rPr>
          <w:rFonts w:ascii="Book Antiqua" w:hAnsi="Book Antiqua" w:cs="Times New Roman" w:hint="eastAsia"/>
        </w:rPr>
        <w:t xml:space="preserve"> </w:t>
      </w:r>
      <w:r w:rsidR="004537A5">
        <w:rPr>
          <w:rFonts w:ascii="Book Antiqua" w:hAnsi="Book Antiqua" w:cs="Times New Roman"/>
        </w:rPr>
        <w:t>×</w:t>
      </w:r>
      <w:r w:rsidR="001539FE">
        <w:rPr>
          <w:rFonts w:ascii="Book Antiqua" w:hAnsi="Book Antiqua" w:cs="Times New Roman" w:hint="eastAsia"/>
        </w:rPr>
        <w:t xml:space="preserve"> </w:t>
      </w:r>
      <w:r w:rsidR="004537A5">
        <w:rPr>
          <w:rFonts w:ascii="Book Antiqua" w:hAnsi="Book Antiqua" w:cs="Times New Roman"/>
        </w:rPr>
        <w:t>100</w:t>
      </w:r>
      <w:r w:rsidRPr="00B2059A">
        <w:rPr>
          <w:rFonts w:ascii="Book Antiqua" w:hAnsi="Book Antiqua" w:cs="Times New Roman"/>
        </w:rPr>
        <w:fldChar w:fldCharType="begin">
          <w:fldData xml:space="preserve">PEVuZE5vdGU+PENpdGU+PEF1dGhvcj5TdGVybGluZzwvQXV0aG9yPjxZZWFyPjIwMDY8L1llYXI+
PFJlY051bT44MjE8L1JlY051bT48RGlzcGxheVRleHQ+PHN0eWxlIGZhY2U9InN1cGVyc2NyaXB0
Ij5bMTcsMThdPC9zdHlsZT48L0Rpc3BsYXlUZXh0PjxyZWNvcmQ+PHJlYy1udW1iZXI+ODIxPC9y
ZWMtbnVtYmVyPjxmb3JlaWduLWtleXM+PGtleSBhcHA9IkVOIiBkYi1pZD0iYWZkdnA5d3p2cmFz
NXplenY1cHYycmVqZnNzMGZ0dHN3ZXpmIiB0aW1lc3RhbXA9IjE1Nzc3MjM2MDMiPjgyMTwva2V5
PjwvZm9yZWlnbi1rZXlzPjxyZWYtdHlwZSBuYW1lPSJKb3VybmFsIEFydGljbGUiPjE3PC9yZWYt
dHlwZT48Y29udHJpYnV0b3JzPjxhdXRob3JzPjxhdXRob3I+U3RlcmxpbmcsIFIuIEsuPC9hdXRo
b3I+PGF1dGhvcj5MaXNzZW4sIEUuPC9hdXRob3I+PGF1dGhvcj5DbHVtZWNrLCBOLjwvYXV0aG9y
PjxhdXRob3I+U29sYSwgUi48L2F1dGhvcj48YXV0aG9yPkNvcnJlYSwgTS4gQy48L2F1dGhvcj48
YXV0aG9yPk1vbnRhbmVyLCBKLjwvYXV0aG9yPjxhdXRob3I+Uy4gU3Vsa293c2tpIE08L2F1dGhv
cj48YXV0aG9yPlRvcnJpYW5pLCBGLiBKLjwvYXV0aG9yPjxhdXRob3I+RGlldGVyaWNoLCBELiBU
LjwvYXV0aG9yPjxhdXRob3I+VGhvbWFzLCBELiBMLjwvYXV0aG9yPjxhdXRob3I+TWVzc2luZ2Vy
LCBELjwvYXV0aG9yPjxhdXRob3I+TmVsc29uLCBNLjwvYXV0aG9yPjxhdXRob3I+QXByaWNvdCBD
bGluaWNhbCBJbnZlc3RpZ2F0b3JzPC9hdXRob3I+PC9hdXRob3JzPjwvY29udHJpYnV0b3JzPjxh
dXRoLWFkZHJlc3M+U2VjdGlvbiBvZiBIZXBhdG9sb2d5LCBWaXJnaW5pYSBDb21tb253ZWFsdGgg
VW5pdmVyc2l0eSBIZWFsdGggU3lzdGVtLCBSaWNobW9uZCwgVkEgMjMyOTgtMDM0MSwgVVNBLiBy
a3N0ZXJsaUBoc2MudmN1LmVkdTwvYXV0aC1hZGRyZXNzPjx0aXRsZXM+PHRpdGxlPkRldmVsb3Bt
ZW50IG9mIGEgc2ltcGxlIG5vbmludmFzaXZlIGluZGV4IHRvIHByZWRpY3Qgc2lnbmlmaWNhbnQg
Zmlicm9zaXMgaW4gcGF0aWVudHMgd2l0aCBISVYvSENWIGNvaW5mZWN0aW9uPC90aXRsZT48c2Vj
b25kYXJ5LXRpdGxlPkhlcGF0b2xvZ3k8L3NlY29uZGFyeS10aXRsZT48L3RpdGxlcz48cGVyaW9k
aWNhbD48ZnVsbC10aXRsZT5IZXBhdG9sb2d5PC9mdWxsLXRpdGxlPjwvcGVyaW9kaWNhbD48cGFn
ZXM+MTMxNy0yNTwvcGFnZXM+PHZvbHVtZT40Mzwvdm9sdW1lPjxudW1iZXI+NjwvbnVtYmVyPjxl
ZGl0aW9uPjIwMDYvMDUvMjc8L2VkaXRpb24+PGtleXdvcmRzPjxrZXl3b3JkPkFnZSBGYWN0b3Jz
PC9rZXl3b3JkPjxrZXl3b3JkPkJpb3BzeSwgTmVlZGxlPC9rZXl3b3JkPjxrZXl3b3JkPkJsb29k
IENoZW1pY2FsIEFuYWx5c2lzPC9rZXl3b3JkPjxrZXl3b3JkPkNvaG9ydCBTdHVkaWVzPC9rZXl3
b3JkPjxrZXl3b3JkPkRpYWdub3N0aWMgVGVzdHMsIFJvdXRpbmUvKm1ldGhvZHM8L2tleXdvcmQ+
PGtleXdvcmQ+RGlzZWFzZSBQcm9ncmVzc2lvbjwva2V5d29yZD48a2V5d29yZD5GZW1hbGU8L2tl
eXdvcmQ+PGtleXdvcmQ+SElWIEluZmVjdGlvbnMvKmRpYWdub3Npcy9lcGlkZW1pb2xvZ3k8L2tl
eXdvcmQ+PGtleXdvcmQ+SGVwYXRpdGlzIEMsIENocm9uaWMvKmRpYWdub3Npcy9lcGlkZW1pb2xv
Z3k8L2tleXdvcmQ+PGtleXdvcmQ+SHVtYW5zPC9rZXl3b3JkPjxrZXl3b3JkPkltbXVub2hpc3Rv
Y2hlbWlzdHJ5PC9rZXl3b3JkPjxrZXl3b3JkPkxpdmVyIENpcnJob3Npcy8qZGlhZ25vc2lzL2Vw
aWRlbWlvbG9neS92aXJvbG9neTwva2V5d29yZD48a2V5d29yZD5MaXZlciBGdW5jdGlvbiBUZXN0
czwva2V5d29yZD48a2V5d29yZD5Mb2dpc3RpYyBNb2RlbHM8L2tleXdvcmQ+PGtleXdvcmQ+TWFs
ZTwva2V5d29yZD48a2V5d29yZD5QcmVkaWN0aXZlIFZhbHVlIG9mIFRlc3RzPC9rZXl3b3JkPjxr
ZXl3b3JkPlByb2JhYmlsaXR5PC9rZXl3b3JkPjxrZXl3b3JkPlByb2dub3Npczwva2V5d29yZD48
a2V5d29yZD5ST0MgQ3VydmU8L2tleXdvcmQ+PGtleXdvcmQ+UmVwcm9kdWNpYmlsaXR5IG9mIFJl
c3VsdHM8L2tleXdvcmQ+PGtleXdvcmQ+UmV0cm9zcGVjdGl2ZSBTdHVkaWVzPC9rZXl3b3JkPjxr
ZXl3b3JkPlJpc2sgQXNzZXNzbWVudDwva2V5d29yZD48a2V5d29yZD5TZW5zaXRpdml0eSBhbmQg
U3BlY2lmaWNpdHk8L2tleXdvcmQ+PGtleXdvcmQ+U2V2ZXJpdHkgb2YgSWxsbmVzcyBJbmRleDwv
a2V5d29yZD48a2V5d29yZD5TZXggRmFjdG9yczwva2V5d29yZD48L2tleXdvcmRzPjxkYXRlcz48
eWVhcj4yMDA2PC95ZWFyPjxwdWItZGF0ZXM+PGRhdGU+SnVuPC9kYXRlPjwvcHViLWRhdGVzPjwv
ZGF0ZXM+PGlzYm4+MDI3MC05MTM5IChQcmludCkmI3hEOzAyNzAtOTEzOSAoTGlua2luZyk8L2lz
Ym4+PGFjY2Vzc2lvbi1udW0+MTY3MjkzMDk8L2FjY2Vzc2lvbi1udW0+PHVybHM+PHJlbGF0ZWQt
dXJscz48dXJsPmh0dHBzOi8vd3d3Lm5jYmkubmxtLm5paC5nb3YvcHVibWVkLzE2NzI5MzA5PC91
cmw+PC9yZWxhdGVkLXVybHM+PC91cmxzPjxlbGVjdHJvbmljLXJlc291cmNlLW51bT4xMC4xMDAy
L2hlcC4yMTE3ODwvZWxlY3Ryb25pYy1yZXNvdXJjZS1udW0+PC9yZWNvcmQ+PC9DaXRlPjxDaXRl
PjxBdXRob3I+V2FpPC9BdXRob3I+PFllYXI+MjAwMzwvWWVhcj48UmVjTnVtPjkyODwvUmVjTnVt
PjxyZWNvcmQ+PHJlYy1udW1iZXI+OTI4PC9yZWMtbnVtYmVyPjxmb3JlaWduLWtleXM+PGtleSBh
cHA9IkVOIiBkYi1pZD0iYWZkdnA5d3p2cmFzNXplenY1cHYycmVqZnNzMGZ0dHN3ZXpmIiB0aW1l
c3RhbXA9IjE1Nzc4ODkxNTQiPjkyODwva2V5PjwvZm9yZWlnbi1rZXlzPjxyZWYtdHlwZSBuYW1l
PSJKb3VybmFsIEFydGljbGUiPjE3PC9yZWYtdHlwZT48Y29udHJpYnV0b3JzPjxhdXRob3JzPjxh
dXRob3I+V2FpLCBDLiBULjwvYXV0aG9yPjxhdXRob3I+R3JlZW5zb24sIEouIEsuPC9hdXRob3I+
PGF1dGhvcj5Gb250YW5hLCBSLiBKLjwvYXV0aG9yPjxhdXRob3I+S2FsYmZsZWlzY2gsIEouIEQu
PC9hdXRob3I+PGF1dGhvcj5NYXJyZXJvLCBKLiBBLjwvYXV0aG9yPjxhdXRob3I+Q29uamVldmFy
YW0sIEguIFMuPC9hdXRob3I+PGF1dGhvcj5Mb2ssIEEuIFMuPC9hdXRob3I+PC9hdXRob3JzPjwv
Y29udHJpYnV0b3JzPjxhdXRoLWFkZHJlc3M+RGl2aXNpb24gb2YgR2FzdHJvZW50ZXJvbG9neSwg
VW5pdmVyc2l0eSBvZiBNaWNoaWdhbiBNZWRpY2FsIFNjaG9vbCwgQW5uIEFyYm9yLCBNSSA0ODEw
OSwgVVNBLjwvYXV0aC1hZGRyZXNzPjx0aXRsZXM+PHRpdGxlPkEgc2ltcGxlIG5vbmludmFzaXZl
IGluZGV4IGNhbiBwcmVkaWN0IGJvdGggc2lnbmlmaWNhbnQgZmlicm9zaXMgYW5kIGNpcnJob3Np
cyBpbiBwYXRpZW50cyB3aXRoIGNocm9uaWMgaGVwYXRpdGlzIEM8L3RpdGxlPjxzZWNvbmRhcnkt
dGl0bGU+SGVwYXRvbG9neTwvc2Vjb25kYXJ5LXRpdGxlPjwvdGl0bGVzPjxwZXJpb2RpY2FsPjxm
dWxsLXRpdGxlPkhlcGF0b2xvZ3k8L2Z1bGwtdGl0bGU+PC9wZXJpb2RpY2FsPjxwYWdlcz41MTgt
MjY8L3BhZ2VzPjx2b2x1bWU+Mzg8L3ZvbHVtZT48bnVtYmVyPjI8L251bWJlcj48ZWRpdGlvbj4y
MDAzLzA3LzI5PC9lZGl0aW9uPjxrZXl3b3Jkcz48a2V5d29yZD5BZHVsdDwva2V5d29yZD48a2V5
d29yZD5CaW9wc3kvc3RhbmRhcmRzPC9rZXl3b3JkPjxrZXl3b3JkPkZlbWFsZTwva2V5d29yZD48
a2V5d29yZD5IZXBhdGl0aXMgQywgQ2hyb25pYy8qcGF0aG9sb2d5PC9rZXl3b3JkPjxrZXl3b3Jk
Pkh1bWFuczwva2V5d29yZD48a2V5d29yZD5MaXZlciBDaXJyaG9zaXMvKnBhdGhvbG9neTwva2V5
d29yZD48a2V5d29yZD5NYWxlPC9rZXl3b3JkPjxrZXl3b3JkPk1pZGRsZSBBZ2VkPC9rZXl3b3Jk
PjxrZXl3b3JkPk1vZGVscywgU3RhdGlzdGljYWw8L2tleXdvcmQ+PGtleXdvcmQ+UHJlZGljdGl2
ZSBWYWx1ZSBvZiBUZXN0czwva2V5d29yZD48a2V5d29yZD5SZXByb2R1Y2liaWxpdHkgb2YgUmVz
dWx0czwva2V5d29yZD48a2V5d29yZD5TZW5zaXRpdml0eSBhbmQgU3BlY2lmaWNpdHk8L2tleXdv
cmQ+PGtleXdvcmQ+U2V2ZXJpdHkgb2YgSWxsbmVzcyBJbmRleDwva2V5d29yZD48L2tleXdvcmRz
PjxkYXRlcz48eWVhcj4yMDAzPC95ZWFyPjxwdWItZGF0ZXM+PGRhdGU+QXVnPC9kYXRlPjwvcHVi
LWRhdGVzPjwvZGF0ZXM+PGlzYm4+MDI3MC05MTM5IChQcmludCkmI3hEOzAyNzAtOTEzOSAoTGlu
a2luZyk8L2lzYm4+PGFjY2Vzc2lvbi1udW0+MTI4ODM0OTc8L2FjY2Vzc2lvbi1udW0+PHVybHM+
PHJlbGF0ZWQtdXJscz48dXJsPmh0dHBzOi8vd3d3Lm5jYmkubmxtLm5paC5nb3YvcHVibWVkLzEy
ODgzNDk3PC91cmw+PHVybD5odHRwczovL2RlZXBibHVlLmxpYi51bWljaC5lZHUvYml0c3RyZWFt
L2hhbmRsZS8yMDI3LjQyLzM0Nzk0LzUxMDM4MDIzMF9mdHAucGRmP3NlcXVlbmNlPTE8L3VybD48
L3JlbGF0ZWQtdXJscz48L3VybHM+PGVsZWN0cm9uaWMtcmVzb3VyY2UtbnVtPjEwLjEwNTMvamhl
cC4yMDAzLjUwMzQ2PC9lbGVjdHJvbmljLXJlc291cmNlLW51bT48L3JlY29yZD48L0NpdGU+PC9F
bmROb3RlPgB=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TdGVybGluZzwvQXV0aG9yPjxZZWFyPjIwMDY8L1llYXI+
PFJlY051bT44MjE8L1JlY051bT48RGlzcGxheVRleHQ+PHN0eWxlIGZhY2U9InN1cGVyc2NyaXB0
Ij5bMTcsMThdPC9zdHlsZT48L0Rpc3BsYXlUZXh0PjxyZWNvcmQ+PHJlYy1udW1iZXI+ODIxPC9y
ZWMtbnVtYmVyPjxmb3JlaWduLWtleXM+PGtleSBhcHA9IkVOIiBkYi1pZD0iYWZkdnA5d3p2cmFz
NXplenY1cHYycmVqZnNzMGZ0dHN3ZXpmIiB0aW1lc3RhbXA9IjE1Nzc3MjM2MDMiPjgyMTwva2V5
PjwvZm9yZWlnbi1rZXlzPjxyZWYtdHlwZSBuYW1lPSJKb3VybmFsIEFydGljbGUiPjE3PC9yZWYt
dHlwZT48Y29udHJpYnV0b3JzPjxhdXRob3JzPjxhdXRob3I+U3RlcmxpbmcsIFIuIEsuPC9hdXRo
b3I+PGF1dGhvcj5MaXNzZW4sIEUuPC9hdXRob3I+PGF1dGhvcj5DbHVtZWNrLCBOLjwvYXV0aG9y
PjxhdXRob3I+U29sYSwgUi48L2F1dGhvcj48YXV0aG9yPkNvcnJlYSwgTS4gQy48L2F1dGhvcj48
YXV0aG9yPk1vbnRhbmVyLCBKLjwvYXV0aG9yPjxhdXRob3I+Uy4gU3Vsa293c2tpIE08L2F1dGhv
cj48YXV0aG9yPlRvcnJpYW5pLCBGLiBKLjwvYXV0aG9yPjxhdXRob3I+RGlldGVyaWNoLCBELiBU
LjwvYXV0aG9yPjxhdXRob3I+VGhvbWFzLCBELiBMLjwvYXV0aG9yPjxhdXRob3I+TWVzc2luZ2Vy
LCBELjwvYXV0aG9yPjxhdXRob3I+TmVsc29uLCBNLjwvYXV0aG9yPjxhdXRob3I+QXByaWNvdCBD
bGluaWNhbCBJbnZlc3RpZ2F0b3JzPC9hdXRob3I+PC9hdXRob3JzPjwvY29udHJpYnV0b3JzPjxh
dXRoLWFkZHJlc3M+U2VjdGlvbiBvZiBIZXBhdG9sb2d5LCBWaXJnaW5pYSBDb21tb253ZWFsdGgg
VW5pdmVyc2l0eSBIZWFsdGggU3lzdGVtLCBSaWNobW9uZCwgVkEgMjMyOTgtMDM0MSwgVVNBLiBy
a3N0ZXJsaUBoc2MudmN1LmVkdTwvYXV0aC1hZGRyZXNzPjx0aXRsZXM+PHRpdGxlPkRldmVsb3Bt
ZW50IG9mIGEgc2ltcGxlIG5vbmludmFzaXZlIGluZGV4IHRvIHByZWRpY3Qgc2lnbmlmaWNhbnQg
Zmlicm9zaXMgaW4gcGF0aWVudHMgd2l0aCBISVYvSENWIGNvaW5mZWN0aW9uPC90aXRsZT48c2Vj
b25kYXJ5LXRpdGxlPkhlcGF0b2xvZ3k8L3NlY29uZGFyeS10aXRsZT48L3RpdGxlcz48cGVyaW9k
aWNhbD48ZnVsbC10aXRsZT5IZXBhdG9sb2d5PC9mdWxsLXRpdGxlPjwvcGVyaW9kaWNhbD48cGFn
ZXM+MTMxNy0yNTwvcGFnZXM+PHZvbHVtZT40Mzwvdm9sdW1lPjxudW1iZXI+NjwvbnVtYmVyPjxl
ZGl0aW9uPjIwMDYvMDUvMjc8L2VkaXRpb24+PGtleXdvcmRzPjxrZXl3b3JkPkFnZSBGYWN0b3Jz
PC9rZXl3b3JkPjxrZXl3b3JkPkJpb3BzeSwgTmVlZGxlPC9rZXl3b3JkPjxrZXl3b3JkPkJsb29k
IENoZW1pY2FsIEFuYWx5c2lzPC9rZXl3b3JkPjxrZXl3b3JkPkNvaG9ydCBTdHVkaWVzPC9rZXl3
b3JkPjxrZXl3b3JkPkRpYWdub3N0aWMgVGVzdHMsIFJvdXRpbmUvKm1ldGhvZHM8L2tleXdvcmQ+
PGtleXdvcmQ+RGlzZWFzZSBQcm9ncmVzc2lvbjwva2V5d29yZD48a2V5d29yZD5GZW1hbGU8L2tl
eXdvcmQ+PGtleXdvcmQ+SElWIEluZmVjdGlvbnMvKmRpYWdub3Npcy9lcGlkZW1pb2xvZ3k8L2tl
eXdvcmQ+PGtleXdvcmQ+SGVwYXRpdGlzIEMsIENocm9uaWMvKmRpYWdub3Npcy9lcGlkZW1pb2xv
Z3k8L2tleXdvcmQ+PGtleXdvcmQ+SHVtYW5zPC9rZXl3b3JkPjxrZXl3b3JkPkltbXVub2hpc3Rv
Y2hlbWlzdHJ5PC9rZXl3b3JkPjxrZXl3b3JkPkxpdmVyIENpcnJob3Npcy8qZGlhZ25vc2lzL2Vw
aWRlbWlvbG9neS92aXJvbG9neTwva2V5d29yZD48a2V5d29yZD5MaXZlciBGdW5jdGlvbiBUZXN0
czwva2V5d29yZD48a2V5d29yZD5Mb2dpc3RpYyBNb2RlbHM8L2tleXdvcmQ+PGtleXdvcmQ+TWFs
ZTwva2V5d29yZD48a2V5d29yZD5QcmVkaWN0aXZlIFZhbHVlIG9mIFRlc3RzPC9rZXl3b3JkPjxr
ZXl3b3JkPlByb2JhYmlsaXR5PC9rZXl3b3JkPjxrZXl3b3JkPlByb2dub3Npczwva2V5d29yZD48
a2V5d29yZD5ST0MgQ3VydmU8L2tleXdvcmQ+PGtleXdvcmQ+UmVwcm9kdWNpYmlsaXR5IG9mIFJl
c3VsdHM8L2tleXdvcmQ+PGtleXdvcmQ+UmV0cm9zcGVjdGl2ZSBTdHVkaWVzPC9rZXl3b3JkPjxr
ZXl3b3JkPlJpc2sgQXNzZXNzbWVudDwva2V5d29yZD48a2V5d29yZD5TZW5zaXRpdml0eSBhbmQg
U3BlY2lmaWNpdHk8L2tleXdvcmQ+PGtleXdvcmQ+U2V2ZXJpdHkgb2YgSWxsbmVzcyBJbmRleDwv
a2V5d29yZD48a2V5d29yZD5TZXggRmFjdG9yczwva2V5d29yZD48L2tleXdvcmRzPjxkYXRlcz48
eWVhcj4yMDA2PC95ZWFyPjxwdWItZGF0ZXM+PGRhdGU+SnVuPC9kYXRlPjwvcHViLWRhdGVzPjwv
ZGF0ZXM+PGlzYm4+MDI3MC05MTM5IChQcmludCkmI3hEOzAyNzAtOTEzOSAoTGlua2luZyk8L2lz
Ym4+PGFjY2Vzc2lvbi1udW0+MTY3MjkzMDk8L2FjY2Vzc2lvbi1udW0+PHVybHM+PHJlbGF0ZWQt
dXJscz48dXJsPmh0dHBzOi8vd3d3Lm5jYmkubmxtLm5paC5nb3YvcHVibWVkLzE2NzI5MzA5PC91
cmw+PC9yZWxhdGVkLXVybHM+PC91cmxzPjxlbGVjdHJvbmljLXJlc291cmNlLW51bT4xMC4xMDAy
L2hlcC4yMTE3ODwvZWxlY3Ryb25pYy1yZXNvdXJjZS1udW0+PC9yZWNvcmQ+PC9DaXRlPjxDaXRl
PjxBdXRob3I+V2FpPC9BdXRob3I+PFllYXI+MjAwMzwvWWVhcj48UmVjTnVtPjkyODwvUmVjTnVt
PjxyZWNvcmQ+PHJlYy1udW1iZXI+OTI4PC9yZWMtbnVtYmVyPjxmb3JlaWduLWtleXM+PGtleSBh
cHA9IkVOIiBkYi1pZD0iYWZkdnA5d3p2cmFzNXplenY1cHYycmVqZnNzMGZ0dHN3ZXpmIiB0aW1l
c3RhbXA9IjE1Nzc4ODkxNTQiPjkyODwva2V5PjwvZm9yZWlnbi1rZXlzPjxyZWYtdHlwZSBuYW1l
PSJKb3VybmFsIEFydGljbGUiPjE3PC9yZWYtdHlwZT48Y29udHJpYnV0b3JzPjxhdXRob3JzPjxh
dXRob3I+V2FpLCBDLiBULjwvYXV0aG9yPjxhdXRob3I+R3JlZW5zb24sIEouIEsuPC9hdXRob3I+
PGF1dGhvcj5Gb250YW5hLCBSLiBKLjwvYXV0aG9yPjxhdXRob3I+S2FsYmZsZWlzY2gsIEouIEQu
PC9hdXRob3I+PGF1dGhvcj5NYXJyZXJvLCBKLiBBLjwvYXV0aG9yPjxhdXRob3I+Q29uamVldmFy
YW0sIEguIFMuPC9hdXRob3I+PGF1dGhvcj5Mb2ssIEEuIFMuPC9hdXRob3I+PC9hdXRob3JzPjwv
Y29udHJpYnV0b3JzPjxhdXRoLWFkZHJlc3M+RGl2aXNpb24gb2YgR2FzdHJvZW50ZXJvbG9neSwg
VW5pdmVyc2l0eSBvZiBNaWNoaWdhbiBNZWRpY2FsIFNjaG9vbCwgQW5uIEFyYm9yLCBNSSA0ODEw
OSwgVVNBLjwvYXV0aC1hZGRyZXNzPjx0aXRsZXM+PHRpdGxlPkEgc2ltcGxlIG5vbmludmFzaXZl
IGluZGV4IGNhbiBwcmVkaWN0IGJvdGggc2lnbmlmaWNhbnQgZmlicm9zaXMgYW5kIGNpcnJob3Np
cyBpbiBwYXRpZW50cyB3aXRoIGNocm9uaWMgaGVwYXRpdGlzIEM8L3RpdGxlPjxzZWNvbmRhcnkt
dGl0bGU+SGVwYXRvbG9neTwvc2Vjb25kYXJ5LXRpdGxlPjwvdGl0bGVzPjxwZXJpb2RpY2FsPjxm
dWxsLXRpdGxlPkhlcGF0b2xvZ3k8L2Z1bGwtdGl0bGU+PC9wZXJpb2RpY2FsPjxwYWdlcz41MTgt
MjY8L3BhZ2VzPjx2b2x1bWU+Mzg8L3ZvbHVtZT48bnVtYmVyPjI8L251bWJlcj48ZWRpdGlvbj4y
MDAzLzA3LzI5PC9lZGl0aW9uPjxrZXl3b3Jkcz48a2V5d29yZD5BZHVsdDwva2V5d29yZD48a2V5
d29yZD5CaW9wc3kvc3RhbmRhcmRzPC9rZXl3b3JkPjxrZXl3b3JkPkZlbWFsZTwva2V5d29yZD48
a2V5d29yZD5IZXBhdGl0aXMgQywgQ2hyb25pYy8qcGF0aG9sb2d5PC9rZXl3b3JkPjxrZXl3b3Jk
Pkh1bWFuczwva2V5d29yZD48a2V5d29yZD5MaXZlciBDaXJyaG9zaXMvKnBhdGhvbG9neTwva2V5
d29yZD48a2V5d29yZD5NYWxlPC9rZXl3b3JkPjxrZXl3b3JkPk1pZGRsZSBBZ2VkPC9rZXl3b3Jk
PjxrZXl3b3JkPk1vZGVscywgU3RhdGlzdGljYWw8L2tleXdvcmQ+PGtleXdvcmQ+UHJlZGljdGl2
ZSBWYWx1ZSBvZiBUZXN0czwva2V5d29yZD48a2V5d29yZD5SZXByb2R1Y2liaWxpdHkgb2YgUmVz
dWx0czwva2V5d29yZD48a2V5d29yZD5TZW5zaXRpdml0eSBhbmQgU3BlY2lmaWNpdHk8L2tleXdv
cmQ+PGtleXdvcmQ+U2V2ZXJpdHkgb2YgSWxsbmVzcyBJbmRleDwva2V5d29yZD48L2tleXdvcmRz
PjxkYXRlcz48eWVhcj4yMDAzPC95ZWFyPjxwdWItZGF0ZXM+PGRhdGU+QXVnPC9kYXRlPjwvcHVi
LWRhdGVzPjwvZGF0ZXM+PGlzYm4+MDI3MC05MTM5IChQcmludCkmI3hEOzAyNzAtOTEzOSAoTGlu
a2luZyk8L2lzYm4+PGFjY2Vzc2lvbi1udW0+MTI4ODM0OTc8L2FjY2Vzc2lvbi1udW0+PHVybHM+
PHJlbGF0ZWQtdXJscz48dXJsPmh0dHBzOi8vd3d3Lm5jYmkubmxtLm5paC5nb3YvcHVibWVkLzEy
ODgzNDk3PC91cmw+PHVybD5odHRwczovL2RlZXBibHVlLmxpYi51bWljaC5lZHUvYml0c3RyZWFt
L2hhbmRsZS8yMDI3LjQyLzM0Nzk0LzUxMDM4MDIzMF9mdHAucGRmP3NlcXVlbmNlPTE8L3VybD48
L3JlbGF0ZWQtdXJscz48L3VybHM+PGVsZWN0cm9uaWMtcmVzb3VyY2UtbnVtPjEwLjEwNTMvamhl
cC4yMDAzLjUwMzQ2PC9lbGVjdHJvbmljLXJlc291cmNlLW51bT48L3JlY29yZD48L0NpdGU+PC9F
bmROb3RlPgB=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Pr="00B2059A">
        <w:rPr>
          <w:rFonts w:ascii="Book Antiqua" w:hAnsi="Book Antiqua" w:cs="Times New Roman"/>
        </w:rPr>
      </w:r>
      <w:r w:rsidRPr="00B2059A">
        <w:rPr>
          <w:rFonts w:ascii="Book Antiqua" w:hAnsi="Book Antiqua" w:cs="Times New Roman"/>
        </w:rPr>
        <w:fldChar w:fldCharType="separate"/>
      </w:r>
      <w:r w:rsidR="000C05B9" w:rsidRPr="00B2059A">
        <w:rPr>
          <w:rFonts w:ascii="Book Antiqua" w:hAnsi="Book Antiqua" w:cs="Times New Roman"/>
          <w:noProof/>
          <w:vertAlign w:val="superscript"/>
        </w:rPr>
        <w:t>[17,18]</w:t>
      </w:r>
      <w:r w:rsidRPr="00B2059A">
        <w:rPr>
          <w:rFonts w:ascii="Book Antiqua" w:hAnsi="Book Antiqua" w:cs="Times New Roman"/>
        </w:rPr>
        <w:fldChar w:fldCharType="end"/>
      </w:r>
      <w:r w:rsidR="004537A5">
        <w:rPr>
          <w:rFonts w:ascii="Book Antiqua" w:hAnsi="Book Antiqua" w:cs="Times New Roman" w:hint="eastAsia"/>
        </w:rPr>
        <w:t>.</w:t>
      </w:r>
    </w:p>
    <w:p w14:paraId="490DAFF1" w14:textId="77777777" w:rsidR="007B3CBE" w:rsidRDefault="007B3CBE" w:rsidP="0075209B">
      <w:pPr>
        <w:widowControl w:val="0"/>
        <w:autoSpaceDE w:val="0"/>
        <w:autoSpaceDN w:val="0"/>
        <w:adjustRightInd w:val="0"/>
        <w:snapToGrid w:val="0"/>
        <w:spacing w:line="360" w:lineRule="auto"/>
        <w:jc w:val="both"/>
        <w:rPr>
          <w:rFonts w:ascii="Book Antiqua" w:hAnsi="Book Antiqua"/>
          <w:b/>
          <w:i/>
        </w:rPr>
      </w:pPr>
    </w:p>
    <w:p w14:paraId="193192FD" w14:textId="77777777" w:rsidR="00C63DC1" w:rsidRPr="00B2059A" w:rsidRDefault="000A51DF" w:rsidP="0075209B">
      <w:pPr>
        <w:widowControl w:val="0"/>
        <w:autoSpaceDE w:val="0"/>
        <w:autoSpaceDN w:val="0"/>
        <w:adjustRightInd w:val="0"/>
        <w:snapToGrid w:val="0"/>
        <w:spacing w:line="360" w:lineRule="auto"/>
        <w:jc w:val="both"/>
        <w:rPr>
          <w:rFonts w:ascii="Book Antiqua" w:hAnsi="Book Antiqua"/>
          <w:b/>
          <w:i/>
        </w:rPr>
      </w:pPr>
      <w:r w:rsidRPr="00B2059A">
        <w:rPr>
          <w:rFonts w:ascii="Book Antiqua" w:hAnsi="Book Antiqua"/>
          <w:b/>
          <w:i/>
        </w:rPr>
        <w:t>Statistical analyses</w:t>
      </w:r>
    </w:p>
    <w:p w14:paraId="36968DB4" w14:textId="1B53E33B" w:rsidR="00A259C7" w:rsidRPr="00B2059A" w:rsidRDefault="0053789E" w:rsidP="0075209B">
      <w:pPr>
        <w:widowControl w:val="0"/>
        <w:autoSpaceDE w:val="0"/>
        <w:autoSpaceDN w:val="0"/>
        <w:adjustRightInd w:val="0"/>
        <w:snapToGrid w:val="0"/>
        <w:spacing w:line="360" w:lineRule="auto"/>
        <w:jc w:val="both"/>
        <w:rPr>
          <w:rFonts w:ascii="Book Antiqua" w:hAnsi="Book Antiqua" w:cs="Times New Roman"/>
        </w:rPr>
      </w:pPr>
      <w:r w:rsidRPr="00B2059A">
        <w:rPr>
          <w:rFonts w:ascii="Book Antiqua" w:hAnsi="Book Antiqua" w:cs="Times New Roman"/>
        </w:rPr>
        <w:t xml:space="preserve">A </w:t>
      </w:r>
      <w:r w:rsidR="00A00CD7" w:rsidRPr="00B2059A">
        <w:rPr>
          <w:rFonts w:ascii="Book Antiqua" w:hAnsi="Book Antiqua" w:cs="Times New Roman"/>
        </w:rPr>
        <w:t xml:space="preserve">normal distribution test </w:t>
      </w:r>
      <w:r w:rsidRPr="00B2059A">
        <w:rPr>
          <w:rFonts w:ascii="Book Antiqua" w:hAnsi="Book Antiqua" w:cs="Times New Roman"/>
        </w:rPr>
        <w:t xml:space="preserve">was </w:t>
      </w:r>
      <w:r w:rsidR="00A00CD7" w:rsidRPr="00B2059A">
        <w:rPr>
          <w:rFonts w:ascii="Book Antiqua" w:hAnsi="Book Antiqua" w:cs="Times New Roman"/>
        </w:rPr>
        <w:t xml:space="preserve">performed </w:t>
      </w:r>
      <w:r w:rsidRPr="00B2059A">
        <w:rPr>
          <w:rFonts w:ascii="Book Antiqua" w:hAnsi="Book Antiqua" w:cs="Times New Roman"/>
        </w:rPr>
        <w:t xml:space="preserve">for </w:t>
      </w:r>
      <w:r w:rsidR="00A00CD7" w:rsidRPr="00B2059A">
        <w:rPr>
          <w:rFonts w:ascii="Book Antiqua" w:hAnsi="Book Antiqua" w:cs="Times New Roman"/>
        </w:rPr>
        <w:t xml:space="preserve">continuous </w:t>
      </w:r>
      <w:r w:rsidRPr="00B2059A">
        <w:rPr>
          <w:rFonts w:ascii="Book Antiqua" w:hAnsi="Book Antiqua" w:cs="Times New Roman"/>
        </w:rPr>
        <w:t>data</w:t>
      </w:r>
      <w:r w:rsidR="00390BB8" w:rsidRPr="00B2059A">
        <w:rPr>
          <w:rFonts w:ascii="Book Antiqua" w:hAnsi="Book Antiqua" w:cs="Times New Roman"/>
        </w:rPr>
        <w:t xml:space="preserve">. </w:t>
      </w:r>
      <w:r w:rsidRPr="00B2059A">
        <w:rPr>
          <w:rFonts w:ascii="Book Antiqua" w:hAnsi="Book Antiqua" w:cs="Times New Roman"/>
        </w:rPr>
        <w:t>N</w:t>
      </w:r>
      <w:r w:rsidR="00A00CD7" w:rsidRPr="00B2059A">
        <w:rPr>
          <w:rFonts w:ascii="Book Antiqua" w:hAnsi="Book Antiqua" w:cs="Times New Roman"/>
        </w:rPr>
        <w:t xml:space="preserve">ormal </w:t>
      </w:r>
      <w:r w:rsidRPr="00B2059A">
        <w:rPr>
          <w:rFonts w:ascii="Book Antiqua" w:hAnsi="Book Antiqua" w:cs="Times New Roman"/>
        </w:rPr>
        <w:t>distributed data are</w:t>
      </w:r>
      <w:r w:rsidR="00A00CD7" w:rsidRPr="00B2059A">
        <w:rPr>
          <w:rFonts w:ascii="Book Antiqua" w:hAnsi="Book Antiqua" w:cs="Times New Roman"/>
        </w:rPr>
        <w:t xml:space="preserve"> presented as</w:t>
      </w:r>
      <w:r w:rsidRPr="00B2059A">
        <w:rPr>
          <w:rFonts w:ascii="Book Antiqua" w:hAnsi="Book Antiqua" w:cs="Times New Roman"/>
        </w:rPr>
        <w:t xml:space="preserve"> the</w:t>
      </w:r>
      <w:r w:rsidR="00A00CD7" w:rsidRPr="00B2059A">
        <w:rPr>
          <w:rFonts w:ascii="Book Antiqua" w:hAnsi="Book Antiqua" w:cs="Times New Roman"/>
        </w:rPr>
        <w:t xml:space="preserve"> means</w:t>
      </w:r>
      <w:r w:rsidR="00592E7B">
        <w:rPr>
          <w:rFonts w:ascii="Book Antiqua" w:hAnsi="Book Antiqua" w:cs="Times New Roman" w:hint="eastAsia"/>
        </w:rPr>
        <w:t xml:space="preserve"> </w:t>
      </w:r>
      <w:r w:rsidR="00A00CD7" w:rsidRPr="00592E7B">
        <w:rPr>
          <w:rFonts w:ascii="Book Antiqua" w:hAnsi="Book Antiqua" w:cs="Times New Roman"/>
        </w:rPr>
        <w:t>±</w:t>
      </w:r>
      <w:r w:rsidR="00592E7B">
        <w:rPr>
          <w:rFonts w:ascii="Book Antiqua" w:hAnsi="Book Antiqua" w:cs="Times New Roman" w:hint="eastAsia"/>
        </w:rPr>
        <w:t xml:space="preserve"> </w:t>
      </w:r>
      <w:r w:rsidR="00A00CD7" w:rsidRPr="00B2059A">
        <w:rPr>
          <w:rFonts w:ascii="Book Antiqua" w:hAnsi="Book Antiqua" w:cs="Times New Roman"/>
        </w:rPr>
        <w:t xml:space="preserve">SD, </w:t>
      </w:r>
      <w:r w:rsidRPr="00B2059A">
        <w:rPr>
          <w:rFonts w:ascii="Book Antiqua" w:hAnsi="Book Antiqua" w:cs="Times New Roman"/>
        </w:rPr>
        <w:t>and</w:t>
      </w:r>
      <w:r w:rsidR="00A00CD7" w:rsidRPr="00B2059A">
        <w:rPr>
          <w:rFonts w:ascii="Book Antiqua" w:hAnsi="Book Antiqua" w:cs="Times New Roman"/>
        </w:rPr>
        <w:t xml:space="preserve"> non</w:t>
      </w:r>
      <w:r w:rsidR="00975BE2">
        <w:rPr>
          <w:rFonts w:ascii="Book Antiqua" w:hAnsi="Book Antiqua" w:cs="Times New Roman"/>
        </w:rPr>
        <w:t>-</w:t>
      </w:r>
      <w:r w:rsidR="00A00CD7" w:rsidRPr="00B2059A">
        <w:rPr>
          <w:rFonts w:ascii="Book Antiqua" w:hAnsi="Book Antiqua" w:cs="Times New Roman"/>
        </w:rPr>
        <w:t>normal</w:t>
      </w:r>
      <w:r w:rsidRPr="00B2059A">
        <w:rPr>
          <w:rFonts w:ascii="Book Antiqua" w:hAnsi="Book Antiqua" w:cs="Times New Roman"/>
        </w:rPr>
        <w:t>ly</w:t>
      </w:r>
      <w:r w:rsidR="00A00CD7" w:rsidRPr="00B2059A">
        <w:rPr>
          <w:rFonts w:ascii="Book Antiqua" w:hAnsi="Book Antiqua" w:cs="Times New Roman"/>
        </w:rPr>
        <w:t xml:space="preserve"> distribut</w:t>
      </w:r>
      <w:r w:rsidRPr="00B2059A">
        <w:rPr>
          <w:rFonts w:ascii="Book Antiqua" w:hAnsi="Book Antiqua" w:cs="Times New Roman"/>
        </w:rPr>
        <w:t>ed</w:t>
      </w:r>
      <w:r w:rsidR="00A00CD7" w:rsidRPr="00B2059A">
        <w:rPr>
          <w:rFonts w:ascii="Book Antiqua" w:hAnsi="Book Antiqua" w:cs="Times New Roman"/>
        </w:rPr>
        <w:t xml:space="preserve"> </w:t>
      </w:r>
      <w:r w:rsidRPr="00B2059A">
        <w:rPr>
          <w:rFonts w:ascii="Book Antiqua" w:hAnsi="Book Antiqua" w:cs="Times New Roman"/>
        </w:rPr>
        <w:t>data are</w:t>
      </w:r>
      <w:r w:rsidR="00A00CD7" w:rsidRPr="00B2059A">
        <w:rPr>
          <w:rFonts w:ascii="Book Antiqua" w:hAnsi="Book Antiqua" w:cs="Times New Roman"/>
        </w:rPr>
        <w:t xml:space="preserve"> presented as </w:t>
      </w:r>
      <w:r w:rsidRPr="00B2059A">
        <w:rPr>
          <w:rFonts w:ascii="Book Antiqua" w:hAnsi="Book Antiqua" w:cs="Times New Roman"/>
        </w:rPr>
        <w:t xml:space="preserve">the </w:t>
      </w:r>
      <w:r w:rsidR="00316327">
        <w:rPr>
          <w:rFonts w:ascii="Book Antiqua" w:hAnsi="Book Antiqua" w:cs="Times New Roman"/>
        </w:rPr>
        <w:t>median</w:t>
      </w:r>
      <w:r w:rsidR="00316327">
        <w:rPr>
          <w:rFonts w:ascii="Book Antiqua" w:hAnsi="Book Antiqua" w:cs="Times New Roman" w:hint="eastAsia"/>
        </w:rPr>
        <w:t>/</w:t>
      </w:r>
      <w:r w:rsidR="00316327">
        <w:rPr>
          <w:rFonts w:ascii="Book Antiqua" w:hAnsi="Book Antiqua" w:cs="Times New Roman"/>
        </w:rPr>
        <w:t>IQR</w:t>
      </w:r>
      <w:r w:rsidR="00A00CD7" w:rsidRPr="00B2059A">
        <w:rPr>
          <w:rFonts w:ascii="Book Antiqua" w:hAnsi="Book Antiqua" w:cs="Times New Roman"/>
        </w:rPr>
        <w:t xml:space="preserve">. Categorical data </w:t>
      </w:r>
      <w:r w:rsidR="00AE1AD0" w:rsidRPr="00B2059A">
        <w:rPr>
          <w:rFonts w:ascii="Book Antiqua" w:hAnsi="Book Antiqua" w:cs="Times New Roman"/>
        </w:rPr>
        <w:t xml:space="preserve">are </w:t>
      </w:r>
      <w:r w:rsidR="00A00CD7" w:rsidRPr="00B2059A">
        <w:rPr>
          <w:rFonts w:ascii="Book Antiqua" w:hAnsi="Book Antiqua" w:cs="Times New Roman"/>
        </w:rPr>
        <w:t xml:space="preserve">expressed as the number of subjects (percentage). </w:t>
      </w:r>
      <w:r w:rsidR="008D6375" w:rsidRPr="00B2059A">
        <w:rPr>
          <w:rFonts w:ascii="Book Antiqua" w:hAnsi="Book Antiqua"/>
        </w:rPr>
        <w:t xml:space="preserve">Factors affecting liver </w:t>
      </w:r>
      <w:r w:rsidR="008D6375" w:rsidRPr="00B2059A">
        <w:rPr>
          <w:rFonts w:ascii="Book Antiqua" w:hAnsi="Book Antiqua"/>
        </w:rPr>
        <w:lastRenderedPageBreak/>
        <w:t xml:space="preserve">stiffness values </w:t>
      </w:r>
      <w:r w:rsidR="00AE1AD0" w:rsidRPr="00B2059A">
        <w:rPr>
          <w:rFonts w:ascii="Book Antiqua" w:hAnsi="Book Antiqua"/>
        </w:rPr>
        <w:t>obtained by</w:t>
      </w:r>
      <w:r w:rsidR="00AE1AD0" w:rsidRPr="00B2059A" w:rsidDel="00AE1AD0">
        <w:rPr>
          <w:rFonts w:ascii="Book Antiqua" w:hAnsi="Book Antiqua"/>
        </w:rPr>
        <w:t xml:space="preserve"> </w:t>
      </w:r>
      <w:r w:rsidR="008D6375" w:rsidRPr="00B2059A">
        <w:rPr>
          <w:rFonts w:ascii="Book Antiqua" w:hAnsi="Book Antiqua"/>
        </w:rPr>
        <w:t xml:space="preserve">SWE and TE were first analyzed with univariate linear </w:t>
      </w:r>
      <w:r w:rsidR="00AE1AD0" w:rsidRPr="00B2059A">
        <w:rPr>
          <w:rFonts w:ascii="Book Antiqua" w:hAnsi="Book Antiqua"/>
        </w:rPr>
        <w:t>analysis to perform</w:t>
      </w:r>
      <w:r w:rsidR="008D6375" w:rsidRPr="00B2059A">
        <w:rPr>
          <w:rFonts w:ascii="Book Antiqua" w:hAnsi="Book Antiqua"/>
        </w:rPr>
        <w:t xml:space="preserve"> comparison</w:t>
      </w:r>
      <w:r w:rsidR="00AE1AD0" w:rsidRPr="00B2059A">
        <w:rPr>
          <w:rFonts w:ascii="Book Antiqua" w:hAnsi="Book Antiqua"/>
        </w:rPr>
        <w:t>s</w:t>
      </w:r>
      <w:r w:rsidR="008D6375" w:rsidRPr="00B2059A">
        <w:rPr>
          <w:rFonts w:ascii="Book Antiqua" w:hAnsi="Book Antiqua"/>
        </w:rPr>
        <w:t xml:space="preserve"> between one dependent variable (SWE or TE) and independent variable</w:t>
      </w:r>
      <w:r w:rsidR="00AE1AD0" w:rsidRPr="00B2059A">
        <w:rPr>
          <w:rFonts w:ascii="Book Antiqua" w:hAnsi="Book Antiqua"/>
        </w:rPr>
        <w:t>s</w:t>
      </w:r>
      <w:r w:rsidR="008D6375" w:rsidRPr="00B2059A">
        <w:rPr>
          <w:rFonts w:ascii="Book Antiqua" w:hAnsi="Book Antiqua"/>
        </w:rPr>
        <w:t xml:space="preserve">. </w:t>
      </w:r>
      <w:r w:rsidR="00481B88" w:rsidRPr="00B2059A">
        <w:rPr>
          <w:rFonts w:ascii="Book Antiqua" w:hAnsi="Book Antiqua"/>
        </w:rPr>
        <w:t xml:space="preserve">Variables </w:t>
      </w:r>
      <w:r w:rsidR="008D6375" w:rsidRPr="00B2059A">
        <w:rPr>
          <w:rFonts w:ascii="Book Antiqua" w:hAnsi="Book Antiqua"/>
        </w:rPr>
        <w:t xml:space="preserve">with </w:t>
      </w:r>
      <w:r w:rsidR="00481B88" w:rsidRPr="00B2059A">
        <w:rPr>
          <w:rFonts w:ascii="Book Antiqua" w:hAnsi="Book Antiqua"/>
        </w:rPr>
        <w:t xml:space="preserve">a value of </w:t>
      </w:r>
      <w:r w:rsidR="008D6375" w:rsidRPr="00877863">
        <w:rPr>
          <w:rFonts w:ascii="Book Antiqua" w:hAnsi="Book Antiqua"/>
          <w:i/>
        </w:rPr>
        <w:t>P</w:t>
      </w:r>
      <w:r w:rsidR="00877863">
        <w:rPr>
          <w:rFonts w:ascii="Book Antiqua" w:hAnsi="Book Antiqua" w:hint="eastAsia"/>
        </w:rPr>
        <w:t xml:space="preserve"> </w:t>
      </w:r>
      <w:r w:rsidR="008D6375" w:rsidRPr="00B2059A">
        <w:rPr>
          <w:rFonts w:ascii="Book Antiqua" w:hAnsi="Book Antiqua"/>
        </w:rPr>
        <w:t>&lt;</w:t>
      </w:r>
      <w:r w:rsidR="00877863">
        <w:rPr>
          <w:rFonts w:ascii="Book Antiqua" w:hAnsi="Book Antiqua" w:hint="eastAsia"/>
        </w:rPr>
        <w:t xml:space="preserve"> </w:t>
      </w:r>
      <w:r w:rsidR="008D6375" w:rsidRPr="00B2059A">
        <w:rPr>
          <w:rFonts w:ascii="Book Antiqua" w:hAnsi="Book Antiqua"/>
        </w:rPr>
        <w:t>0.05 were included in a multivariate linear regression analysis. Orthogonal partial least squares</w:t>
      </w:r>
      <w:r w:rsidR="002B7F1B" w:rsidRPr="002B7F1B">
        <w:rPr>
          <w:rFonts w:ascii="Book Antiqua" w:hAnsi="Book Antiqua"/>
        </w:rPr>
        <w:t xml:space="preserve"> (OPLS)</w:t>
      </w:r>
      <w:r w:rsidR="008D6375" w:rsidRPr="00B2059A">
        <w:rPr>
          <w:rFonts w:ascii="Book Antiqua" w:hAnsi="Book Antiqua"/>
        </w:rPr>
        <w:t xml:space="preserve"> discriminant analysis was used to rank the ability of the parameters to affect the LSMs of SWE and TE using SIMCA software (version 14.0; Umetrics AB, Umea, Sweden).</w:t>
      </w:r>
      <w:r w:rsidR="007723A0" w:rsidRPr="00B2059A">
        <w:rPr>
          <w:rFonts w:ascii="Book Antiqua" w:hAnsi="Book Antiqua" w:cs="Times New Roman"/>
        </w:rPr>
        <w:t xml:space="preserve"> </w:t>
      </w:r>
      <w:r w:rsidR="000A51DF" w:rsidRPr="00B2059A">
        <w:rPr>
          <w:rFonts w:ascii="Book Antiqua" w:hAnsi="Book Antiqua"/>
        </w:rPr>
        <w:t>Differences between SWE and TE were recorded as Bland-Altman plots to evaluate the</w:t>
      </w:r>
      <w:r w:rsidR="00F70404" w:rsidRPr="00B2059A">
        <w:rPr>
          <w:rFonts w:ascii="Book Antiqua" w:hAnsi="Book Antiqua"/>
        </w:rPr>
        <w:t>ir</w:t>
      </w:r>
      <w:r w:rsidR="000A51DF" w:rsidRPr="00B2059A">
        <w:rPr>
          <w:rFonts w:ascii="Book Antiqua" w:hAnsi="Book Antiqua"/>
        </w:rPr>
        <w:t xml:space="preserve"> agreement. Comparisons between groups were </w:t>
      </w:r>
      <w:r w:rsidR="00F70404" w:rsidRPr="00B2059A">
        <w:rPr>
          <w:rFonts w:ascii="Book Antiqua" w:hAnsi="Book Antiqua"/>
        </w:rPr>
        <w:t xml:space="preserve">performed </w:t>
      </w:r>
      <w:r w:rsidR="000A51DF" w:rsidRPr="00B2059A">
        <w:rPr>
          <w:rFonts w:ascii="Book Antiqua" w:hAnsi="Book Antiqua"/>
        </w:rPr>
        <w:t xml:space="preserve">with </w:t>
      </w:r>
      <w:r w:rsidR="00F70404" w:rsidRPr="00B2059A">
        <w:rPr>
          <w:rFonts w:ascii="Book Antiqua" w:hAnsi="Book Antiqua"/>
        </w:rPr>
        <w:t>a</w:t>
      </w:r>
      <w:r w:rsidR="000A51DF" w:rsidRPr="00B2059A">
        <w:rPr>
          <w:rFonts w:ascii="Book Antiqua" w:hAnsi="Book Antiqua"/>
        </w:rPr>
        <w:t xml:space="preserve"> </w:t>
      </w:r>
      <w:r w:rsidR="00931754" w:rsidRPr="00B2059A">
        <w:rPr>
          <w:rFonts w:ascii="Book Antiqua" w:hAnsi="Book Antiqua"/>
        </w:rPr>
        <w:t>nonp</w:t>
      </w:r>
      <w:r w:rsidR="000A51DF" w:rsidRPr="00B2059A">
        <w:rPr>
          <w:rFonts w:ascii="Book Antiqua" w:hAnsi="Book Antiqua"/>
        </w:rPr>
        <w:t xml:space="preserve">arametric test for quantitative variables. Correlations between noninvasive methods and liver fibrosis stages were identified with Spearman’s correlation test. The performance of noninvasive methods in the assessment of liver fibrosis stages was determined using </w:t>
      </w:r>
      <w:bookmarkStart w:id="110" w:name="_Hlk21347916"/>
      <w:r w:rsidR="000A51DF" w:rsidRPr="00B2059A">
        <w:rPr>
          <w:rFonts w:ascii="Book Antiqua" w:hAnsi="Book Antiqua"/>
        </w:rPr>
        <w:t>receiver operating characteristic</w:t>
      </w:r>
      <w:bookmarkEnd w:id="110"/>
      <w:r w:rsidR="000A51DF" w:rsidRPr="00B2059A">
        <w:rPr>
          <w:rFonts w:ascii="Book Antiqua" w:hAnsi="Book Antiqua"/>
        </w:rPr>
        <w:t xml:space="preserve"> curves. Areas under the receiver operating characteristic curve (AUROCs) were used to estimate the probability of the correct prediction of liver fibrosis stages. Differences between AUROCs were </w:t>
      </w:r>
      <w:r w:rsidR="006B1A4A" w:rsidRPr="00B2059A">
        <w:rPr>
          <w:rFonts w:ascii="Book Antiqua" w:hAnsi="Book Antiqua"/>
        </w:rPr>
        <w:t xml:space="preserve">calculated </w:t>
      </w:r>
      <w:r w:rsidR="000A51DF" w:rsidRPr="00B2059A">
        <w:rPr>
          <w:rFonts w:ascii="Book Antiqua" w:hAnsi="Book Antiqua"/>
        </w:rPr>
        <w:t xml:space="preserve">using </w:t>
      </w:r>
      <w:r w:rsidR="006B1A4A" w:rsidRPr="00B2059A">
        <w:rPr>
          <w:rFonts w:ascii="Book Antiqua" w:hAnsi="Book Antiqua"/>
        </w:rPr>
        <w:t>the</w:t>
      </w:r>
      <w:r w:rsidR="000A51DF" w:rsidRPr="00B2059A">
        <w:rPr>
          <w:rFonts w:ascii="Book Antiqua" w:hAnsi="Book Antiqua"/>
        </w:rPr>
        <w:t xml:space="preserve"> Delong test. </w:t>
      </w:r>
      <w:r w:rsidR="00F70404" w:rsidRPr="00B2059A">
        <w:rPr>
          <w:rFonts w:ascii="Book Antiqua" w:hAnsi="Book Antiqua"/>
        </w:rPr>
        <w:t>The value of s</w:t>
      </w:r>
      <w:r w:rsidR="000A51DF" w:rsidRPr="00B2059A">
        <w:rPr>
          <w:rFonts w:ascii="Book Antiqua" w:hAnsi="Book Antiqua"/>
        </w:rPr>
        <w:t>ensitivity+specificity-1 was used as the cutoff value. Positive and negative predictive values and positive and negative diagnostic likelihood ratios were calculated based on the cutoff values. All statistical tests were two</w:t>
      </w:r>
      <w:r w:rsidR="00975BE2">
        <w:rPr>
          <w:rFonts w:ascii="Book Antiqua" w:hAnsi="Book Antiqua"/>
        </w:rPr>
        <w:t>-</w:t>
      </w:r>
      <w:r w:rsidR="000A51DF" w:rsidRPr="00B2059A">
        <w:rPr>
          <w:rFonts w:ascii="Book Antiqua" w:hAnsi="Book Antiqua"/>
        </w:rPr>
        <w:t xml:space="preserve">sided, and </w:t>
      </w:r>
      <w:r w:rsidR="000A51DF" w:rsidRPr="00CB14A8">
        <w:rPr>
          <w:rFonts w:ascii="Book Antiqua" w:hAnsi="Book Antiqua"/>
          <w:i/>
        </w:rPr>
        <w:t>P</w:t>
      </w:r>
      <w:r w:rsidR="000A51DF" w:rsidRPr="00B2059A">
        <w:rPr>
          <w:rFonts w:ascii="Book Antiqua" w:hAnsi="Book Antiqua"/>
        </w:rPr>
        <w:t xml:space="preserve"> v</w:t>
      </w:r>
      <w:r w:rsidR="00CB14A8">
        <w:rPr>
          <w:rFonts w:ascii="Book Antiqua" w:hAnsi="Book Antiqua"/>
        </w:rPr>
        <w:t>alues less than 0.05 indicate</w:t>
      </w:r>
      <w:r w:rsidR="000A51DF" w:rsidRPr="00B2059A">
        <w:rPr>
          <w:rFonts w:ascii="Book Antiqua" w:hAnsi="Book Antiqua"/>
        </w:rPr>
        <w:t xml:space="preserve"> statistical significance. The statistical analyses were performed using SPSS 23.0 (SPSS Inc., Chicago, IL,</w:t>
      </w:r>
      <w:r w:rsidR="003F51F2">
        <w:rPr>
          <w:rFonts w:ascii="Book Antiqua" w:hAnsi="Book Antiqua"/>
        </w:rPr>
        <w:t xml:space="preserve"> </w:t>
      </w:r>
      <w:r w:rsidR="00E022DE">
        <w:rPr>
          <w:rFonts w:ascii="Book Antiqua" w:hAnsi="Book Antiqua" w:hint="eastAsia"/>
        </w:rPr>
        <w:t>United States</w:t>
      </w:r>
      <w:r w:rsidR="000A51DF" w:rsidRPr="00B2059A">
        <w:rPr>
          <w:rFonts w:ascii="Book Antiqua" w:hAnsi="Book Antiqua"/>
        </w:rPr>
        <w:t xml:space="preserve">) and </w:t>
      </w:r>
      <w:proofErr w:type="spellStart"/>
      <w:r w:rsidR="000A51DF" w:rsidRPr="00B2059A">
        <w:rPr>
          <w:rFonts w:ascii="Book Antiqua" w:hAnsi="Book Antiqua"/>
        </w:rPr>
        <w:t>MedCalc</w:t>
      </w:r>
      <w:proofErr w:type="spellEnd"/>
      <w:r w:rsidR="000A51DF" w:rsidRPr="00B2059A">
        <w:rPr>
          <w:rFonts w:ascii="Book Antiqua" w:hAnsi="Book Antiqua"/>
        </w:rPr>
        <w:t xml:space="preserve"> (Version 19.0.7; </w:t>
      </w:r>
      <w:proofErr w:type="spellStart"/>
      <w:r w:rsidR="000A51DF" w:rsidRPr="00B2059A">
        <w:rPr>
          <w:rFonts w:ascii="Book Antiqua" w:hAnsi="Book Antiqua"/>
        </w:rPr>
        <w:t>MedCalc</w:t>
      </w:r>
      <w:proofErr w:type="spellEnd"/>
      <w:r w:rsidR="000A51DF" w:rsidRPr="00B2059A">
        <w:rPr>
          <w:rFonts w:ascii="Book Antiqua" w:hAnsi="Book Antiqua"/>
        </w:rPr>
        <w:t xml:space="preserve"> Software bvba, Mariakerke, Belgium).</w:t>
      </w:r>
    </w:p>
    <w:p w14:paraId="24FBA33C" w14:textId="77777777" w:rsidR="007B3CBE" w:rsidRDefault="007B3CBE" w:rsidP="007B3CBE">
      <w:pPr>
        <w:adjustRightInd w:val="0"/>
        <w:snapToGrid w:val="0"/>
        <w:spacing w:line="360" w:lineRule="auto"/>
        <w:rPr>
          <w:rFonts w:ascii="Book Antiqua" w:hAnsi="Book Antiqua"/>
          <w:b/>
          <w:u w:val="single"/>
        </w:rPr>
      </w:pPr>
    </w:p>
    <w:p w14:paraId="449F0E7D" w14:textId="77777777" w:rsidR="007B3CBE" w:rsidRDefault="007B3CBE" w:rsidP="007B3CBE">
      <w:pPr>
        <w:adjustRightInd w:val="0"/>
        <w:snapToGrid w:val="0"/>
        <w:spacing w:line="360" w:lineRule="auto"/>
        <w:rPr>
          <w:rFonts w:ascii="Book Antiqua" w:hAnsi="Book Antiqua"/>
          <w:b/>
          <w:u w:val="single"/>
        </w:rPr>
      </w:pPr>
      <w:r>
        <w:rPr>
          <w:rFonts w:ascii="Book Antiqua" w:hAnsi="Book Antiqua"/>
          <w:b/>
          <w:u w:val="single"/>
        </w:rPr>
        <w:t>RESULTS</w:t>
      </w:r>
    </w:p>
    <w:p w14:paraId="162A50BF" w14:textId="00E4EE5B" w:rsidR="00A259C7" w:rsidRPr="00B2059A" w:rsidRDefault="000A51DF" w:rsidP="0075209B">
      <w:pPr>
        <w:adjustRightInd w:val="0"/>
        <w:snapToGrid w:val="0"/>
        <w:spacing w:line="360" w:lineRule="auto"/>
        <w:jc w:val="both"/>
        <w:rPr>
          <w:rFonts w:ascii="Book Antiqua" w:hAnsi="Book Antiqua" w:cs="Times New Roman"/>
          <w:b/>
        </w:rPr>
      </w:pPr>
      <w:r w:rsidRPr="00B2059A">
        <w:rPr>
          <w:rFonts w:ascii="Book Antiqua" w:hAnsi="Book Antiqua" w:cs="Times New Roman"/>
          <w:b/>
          <w:i/>
        </w:rPr>
        <w:t>Patient characteristics</w:t>
      </w:r>
    </w:p>
    <w:p w14:paraId="70687C09" w14:textId="7C4105E1" w:rsidR="00A259C7" w:rsidRPr="00B2059A" w:rsidRDefault="000A51DF" w:rsidP="0075209B">
      <w:pPr>
        <w:adjustRightInd w:val="0"/>
        <w:snapToGrid w:val="0"/>
        <w:spacing w:line="360" w:lineRule="auto"/>
        <w:jc w:val="both"/>
        <w:rPr>
          <w:rFonts w:ascii="Book Antiqua" w:hAnsi="Book Antiqua" w:cs="Times New Roman"/>
        </w:rPr>
      </w:pPr>
      <w:r w:rsidRPr="00B2059A">
        <w:rPr>
          <w:rFonts w:ascii="Book Antiqua" w:hAnsi="Book Antiqua" w:cs="Times New Roman"/>
        </w:rPr>
        <w:t>Fifty-four treatment-</w:t>
      </w:r>
      <w:r w:rsidR="00931754" w:rsidRPr="00B2059A">
        <w:rPr>
          <w:rFonts w:ascii="Book Antiqua" w:hAnsi="Book Antiqua" w:cs="Times New Roman"/>
        </w:rPr>
        <w:t>naive</w:t>
      </w:r>
      <w:r w:rsidRPr="00B2059A">
        <w:rPr>
          <w:rFonts w:ascii="Book Antiqua" w:hAnsi="Book Antiqua" w:cs="Times New Roman"/>
        </w:rPr>
        <w:t xml:space="preserve"> CHB patients were eligible for the study (Table 1</w:t>
      </w:r>
      <w:r w:rsidR="008876DC" w:rsidRPr="00B2059A">
        <w:rPr>
          <w:rFonts w:ascii="Book Antiqua" w:hAnsi="Book Antiqua" w:cs="Times New Roman"/>
        </w:rPr>
        <w:t xml:space="preserve">); their </w:t>
      </w:r>
      <w:r w:rsidRPr="00B2059A">
        <w:rPr>
          <w:rFonts w:ascii="Book Antiqua" w:hAnsi="Book Antiqua" w:cs="Times New Roman"/>
        </w:rPr>
        <w:t>Ishak HAI grades, liver fibrosis scores,</w:t>
      </w:r>
      <w:r w:rsidRPr="00B2059A">
        <w:rPr>
          <w:rFonts w:ascii="Book Antiqua" w:hAnsi="Book Antiqua"/>
        </w:rPr>
        <w:t xml:space="preserve"> and LSMs were all avail</w:t>
      </w:r>
      <w:r w:rsidRPr="00B2059A">
        <w:rPr>
          <w:rFonts w:ascii="Book Antiqua" w:hAnsi="Book Antiqua" w:cs="Times New Roman"/>
        </w:rPr>
        <w:t>able. All 54 patients were antiviral therapy-naive CHB patients</w:t>
      </w:r>
      <w:r w:rsidR="008876DC" w:rsidRPr="00B2059A">
        <w:rPr>
          <w:rFonts w:ascii="Book Antiqua" w:hAnsi="Book Antiqua" w:cs="Times New Roman"/>
        </w:rPr>
        <w:t xml:space="preserve"> and</w:t>
      </w:r>
      <w:r w:rsidR="00D449A5" w:rsidRPr="00B2059A">
        <w:rPr>
          <w:rFonts w:ascii="Book Antiqua" w:hAnsi="Book Antiqua" w:cs="Times New Roman"/>
        </w:rPr>
        <w:t xml:space="preserve"> </w:t>
      </w:r>
      <w:r w:rsidRPr="00B2059A">
        <w:rPr>
          <w:rFonts w:ascii="Book Antiqua" w:hAnsi="Book Antiqua" w:cs="Times New Roman"/>
        </w:rPr>
        <w:t>included 41 men and 13 women, with a mean age of 36.7 years. The median BMI was 23.9 kg/m</w:t>
      </w:r>
      <w:r w:rsidRPr="00B2059A">
        <w:rPr>
          <w:rFonts w:ascii="Book Antiqua" w:hAnsi="Book Antiqua" w:cs="Times New Roman"/>
          <w:vertAlign w:val="superscript"/>
        </w:rPr>
        <w:t>2</w:t>
      </w:r>
      <w:r w:rsidRPr="00B2059A">
        <w:rPr>
          <w:rFonts w:ascii="Book Antiqua" w:hAnsi="Book Antiqua" w:cs="Times New Roman"/>
        </w:rPr>
        <w:t>. The medi</w:t>
      </w:r>
      <w:r w:rsidR="00D449A5" w:rsidRPr="00B2059A">
        <w:rPr>
          <w:rFonts w:ascii="Book Antiqua" w:hAnsi="Book Antiqua" w:cs="Times New Roman"/>
        </w:rPr>
        <w:t>an</w:t>
      </w:r>
      <w:r w:rsidRPr="00B2059A">
        <w:rPr>
          <w:rFonts w:ascii="Book Antiqua" w:hAnsi="Book Antiqua" w:cs="Times New Roman"/>
        </w:rPr>
        <w:t xml:space="preserve"> and </w:t>
      </w:r>
      <w:r w:rsidR="008876DC" w:rsidRPr="00B2059A">
        <w:rPr>
          <w:rFonts w:ascii="Book Antiqua" w:hAnsi="Book Antiqua"/>
        </w:rPr>
        <w:t>IQR</w:t>
      </w:r>
      <w:r w:rsidRPr="00B2059A">
        <w:rPr>
          <w:rFonts w:ascii="Book Antiqua" w:hAnsi="Book Antiqua"/>
        </w:rPr>
        <w:t xml:space="preserve"> </w:t>
      </w:r>
      <w:r w:rsidR="008876DC" w:rsidRPr="00B2059A">
        <w:rPr>
          <w:rFonts w:ascii="Book Antiqua" w:hAnsi="Book Antiqua" w:cs="Times New Roman"/>
        </w:rPr>
        <w:t xml:space="preserve">of serum ALT </w:t>
      </w:r>
      <w:r w:rsidR="008876DC" w:rsidRPr="00B2059A">
        <w:rPr>
          <w:rFonts w:ascii="Book Antiqua" w:hAnsi="Book Antiqua"/>
        </w:rPr>
        <w:t>were</w:t>
      </w:r>
      <w:r w:rsidRPr="00B2059A">
        <w:rPr>
          <w:rFonts w:ascii="Book Antiqua" w:hAnsi="Book Antiqua"/>
        </w:rPr>
        <w:t xml:space="preserve"> higher </w:t>
      </w:r>
      <w:r w:rsidR="008876DC" w:rsidRPr="00B2059A">
        <w:rPr>
          <w:rFonts w:ascii="Book Antiqua" w:hAnsi="Book Antiqua"/>
        </w:rPr>
        <w:t>than those in</w:t>
      </w:r>
      <w:r w:rsidRPr="00B2059A">
        <w:rPr>
          <w:rFonts w:ascii="Book Antiqua" w:hAnsi="Book Antiqua"/>
        </w:rPr>
        <w:t xml:space="preserve"> </w:t>
      </w:r>
      <w:r w:rsidR="005F5718" w:rsidRPr="00B2059A">
        <w:rPr>
          <w:rFonts w:ascii="Book Antiqua" w:hAnsi="Book Antiqua"/>
        </w:rPr>
        <w:t xml:space="preserve">previous </w:t>
      </w:r>
      <w:r w:rsidRPr="00B2059A">
        <w:rPr>
          <w:rFonts w:ascii="Book Antiqua" w:hAnsi="Book Antiqua"/>
        </w:rPr>
        <w:t>reports</w:t>
      </w:r>
      <w:r w:rsidRPr="00B2059A">
        <w:rPr>
          <w:rFonts w:ascii="Book Antiqua" w:hAnsi="Book Antiqua" w:cs="Times New Roman"/>
        </w:rPr>
        <w:t xml:space="preserve"> (</w:t>
      </w:r>
      <w:r w:rsidR="00F77329" w:rsidRPr="00F77329">
        <w:rPr>
          <w:rFonts w:ascii="Book Antiqua" w:hAnsi="Book Antiqua"/>
        </w:rPr>
        <w:t>Supplementary</w:t>
      </w:r>
      <w:r w:rsidRPr="00B2059A">
        <w:rPr>
          <w:rFonts w:ascii="Book Antiqua" w:hAnsi="Book Antiqua"/>
        </w:rPr>
        <w:t xml:space="preserve"> </w:t>
      </w:r>
      <w:r w:rsidR="00F77329" w:rsidRPr="00041467">
        <w:rPr>
          <w:rFonts w:ascii="Book Antiqua" w:hAnsi="Book Antiqua" w:hint="eastAsia"/>
          <w:caps/>
        </w:rPr>
        <w:t>t</w:t>
      </w:r>
      <w:r w:rsidR="003A06DC" w:rsidRPr="00B2059A">
        <w:rPr>
          <w:rFonts w:ascii="Book Antiqua" w:hAnsi="Book Antiqua"/>
        </w:rPr>
        <w:t>able</w:t>
      </w:r>
      <w:r w:rsidRPr="00B2059A">
        <w:rPr>
          <w:rFonts w:ascii="Book Antiqua" w:hAnsi="Book Antiqua"/>
        </w:rPr>
        <w:t xml:space="preserve"> 1)</w:t>
      </w:r>
      <w:r w:rsidRPr="00B2059A">
        <w:rPr>
          <w:rFonts w:ascii="Book Antiqua" w:hAnsi="Book Antiqua" w:cs="Times New Roman"/>
        </w:rPr>
        <w:t>. The medi</w:t>
      </w:r>
      <w:r w:rsidR="00D449A5" w:rsidRPr="00B2059A">
        <w:rPr>
          <w:rFonts w:ascii="Book Antiqua" w:hAnsi="Book Antiqua" w:cs="Times New Roman"/>
        </w:rPr>
        <w:t>an</w:t>
      </w:r>
      <w:r w:rsidRPr="00B2059A">
        <w:rPr>
          <w:rFonts w:ascii="Book Antiqua" w:hAnsi="Book Antiqua" w:cs="Times New Roman"/>
        </w:rPr>
        <w:t xml:space="preserve"> </w:t>
      </w:r>
      <w:r w:rsidR="008876DC" w:rsidRPr="00B2059A">
        <w:rPr>
          <w:rFonts w:ascii="Book Antiqua" w:hAnsi="Book Antiqua" w:cs="Times New Roman"/>
        </w:rPr>
        <w:t>TBIL value</w:t>
      </w:r>
      <w:r w:rsidRPr="00B2059A">
        <w:rPr>
          <w:rFonts w:ascii="Book Antiqua" w:hAnsi="Book Antiqua" w:cs="Times New Roman"/>
        </w:rPr>
        <w:t xml:space="preserve"> was 14.5 </w:t>
      </w:r>
      <w:r w:rsidRPr="00B2059A">
        <w:rPr>
          <w:rFonts w:ascii="Book Antiqua" w:hAnsi="Book Antiqua" w:cs="Times New Roman"/>
        </w:rPr>
        <w:lastRenderedPageBreak/>
        <w:t xml:space="preserve">μmol/L, ranging </w:t>
      </w:r>
      <w:proofErr w:type="gramStart"/>
      <w:r w:rsidRPr="00B2059A">
        <w:rPr>
          <w:rFonts w:ascii="Book Antiqua" w:hAnsi="Book Antiqua" w:cs="Times New Roman"/>
        </w:rPr>
        <w:t>from 7.2 μmol/L</w:t>
      </w:r>
      <w:proofErr w:type="gramEnd"/>
      <w:r w:rsidRPr="00B2059A">
        <w:rPr>
          <w:rFonts w:ascii="Book Antiqua" w:hAnsi="Book Antiqua" w:cs="Times New Roman"/>
        </w:rPr>
        <w:t xml:space="preserve"> to 45.0 μmol/L, which was the same as</w:t>
      </w:r>
      <w:r w:rsidR="008876DC" w:rsidRPr="00B2059A">
        <w:rPr>
          <w:rFonts w:ascii="Book Antiqua" w:hAnsi="Book Antiqua" w:cs="Times New Roman"/>
        </w:rPr>
        <w:t xml:space="preserve"> in</w:t>
      </w:r>
      <w:r w:rsidRPr="00B2059A">
        <w:rPr>
          <w:rFonts w:ascii="Book Antiqua" w:hAnsi="Book Antiqua" w:cs="Times New Roman"/>
        </w:rPr>
        <w:t xml:space="preserve"> </w:t>
      </w:r>
      <w:r w:rsidR="005F5718" w:rsidRPr="00B2059A">
        <w:rPr>
          <w:rFonts w:ascii="Book Antiqua" w:hAnsi="Book Antiqua" w:cs="Times New Roman"/>
        </w:rPr>
        <w:t xml:space="preserve">previous </w:t>
      </w:r>
      <w:r w:rsidRPr="00B2059A">
        <w:rPr>
          <w:rFonts w:ascii="Book Antiqua" w:hAnsi="Book Antiqua" w:cs="Times New Roman"/>
        </w:rPr>
        <w:t>reports (</w:t>
      </w:r>
      <w:r w:rsidR="00A01288" w:rsidRPr="00A01288">
        <w:rPr>
          <w:rFonts w:ascii="Book Antiqua" w:hAnsi="Book Antiqua"/>
        </w:rPr>
        <w:t xml:space="preserve">Supplementary </w:t>
      </w:r>
      <w:r w:rsidR="00A01288" w:rsidRPr="00041467">
        <w:rPr>
          <w:rFonts w:ascii="Book Antiqua" w:hAnsi="Book Antiqua" w:hint="eastAsia"/>
          <w:caps/>
        </w:rPr>
        <w:t>t</w:t>
      </w:r>
      <w:r w:rsidR="003A06DC" w:rsidRPr="00B2059A">
        <w:rPr>
          <w:rFonts w:ascii="Book Antiqua" w:hAnsi="Book Antiqua"/>
        </w:rPr>
        <w:t>able</w:t>
      </w:r>
      <w:r w:rsidRPr="00B2059A">
        <w:rPr>
          <w:rFonts w:ascii="Book Antiqua" w:hAnsi="Book Antiqua"/>
        </w:rPr>
        <w:t xml:space="preserve"> 1)</w:t>
      </w:r>
      <w:r w:rsidRPr="00B2059A">
        <w:rPr>
          <w:rFonts w:ascii="Book Antiqua" w:hAnsi="Book Antiqua" w:cs="Times New Roman"/>
        </w:rPr>
        <w:t xml:space="preserve">. The mean </w:t>
      </w:r>
      <w:r w:rsidR="00FA1DB8" w:rsidRPr="00B2059A">
        <w:rPr>
          <w:rFonts w:ascii="Book Antiqua" w:hAnsi="Book Antiqua" w:cs="Times New Roman"/>
        </w:rPr>
        <w:t>log</w:t>
      </w:r>
      <w:r w:rsidR="00FA1DB8" w:rsidRPr="00B2059A">
        <w:rPr>
          <w:rFonts w:ascii="Book Antiqua" w:hAnsi="Book Antiqua" w:cs="Times New Roman"/>
          <w:vertAlign w:val="subscript"/>
        </w:rPr>
        <w:t>10</w:t>
      </w:r>
      <w:r w:rsidR="00FA1DB8" w:rsidRPr="00B2059A">
        <w:rPr>
          <w:rFonts w:ascii="Book Antiqua" w:hAnsi="Book Antiqua" w:cs="Times New Roman"/>
        </w:rPr>
        <w:t>HBV-</w:t>
      </w:r>
      <w:r w:rsidRPr="00B2059A">
        <w:rPr>
          <w:rFonts w:ascii="Book Antiqua" w:hAnsi="Book Antiqua" w:cs="Times New Roman"/>
        </w:rPr>
        <w:t xml:space="preserve">DNA </w:t>
      </w:r>
      <w:r w:rsidR="008C2A3F" w:rsidRPr="00B2059A">
        <w:rPr>
          <w:rFonts w:ascii="Book Antiqua" w:hAnsi="Book Antiqua" w:cs="Times New Roman"/>
        </w:rPr>
        <w:t xml:space="preserve">value </w:t>
      </w:r>
      <w:r w:rsidRPr="00B2059A">
        <w:rPr>
          <w:rFonts w:ascii="Book Antiqua" w:hAnsi="Book Antiqua" w:cs="Times New Roman"/>
        </w:rPr>
        <w:t>was 4.8, and the mean HBV-DNA level was 8.8</w:t>
      </w:r>
      <w:r w:rsidR="00A071D8">
        <w:rPr>
          <w:rFonts w:ascii="Book Antiqua" w:hAnsi="Book Antiqua" w:cs="Times New Roman" w:hint="eastAsia"/>
        </w:rPr>
        <w:t xml:space="preserve"> </w:t>
      </w:r>
      <w:r w:rsidR="00D449A5" w:rsidRPr="00B2059A">
        <w:rPr>
          <w:rFonts w:ascii="Book Antiqua" w:hAnsi="Book Antiqua" w:cs="Times New Roman"/>
        </w:rPr>
        <w:t>×</w:t>
      </w:r>
      <w:r w:rsidR="00A071D8">
        <w:rPr>
          <w:rFonts w:ascii="Book Antiqua" w:hAnsi="Book Antiqua" w:cs="Times New Roman" w:hint="eastAsia"/>
        </w:rPr>
        <w:t xml:space="preserve"> </w:t>
      </w:r>
      <w:r w:rsidRPr="00B2059A">
        <w:rPr>
          <w:rFonts w:ascii="Book Antiqua" w:hAnsi="Book Antiqua" w:cs="Times New Roman"/>
        </w:rPr>
        <w:t>10</w:t>
      </w:r>
      <w:r w:rsidRPr="00B2059A">
        <w:rPr>
          <w:rFonts w:ascii="Book Antiqua" w:hAnsi="Book Antiqua" w:cs="Times New Roman"/>
          <w:vertAlign w:val="superscript"/>
        </w:rPr>
        <w:t>4</w:t>
      </w:r>
      <w:r w:rsidR="001043C3">
        <w:rPr>
          <w:rFonts w:ascii="Book Antiqua" w:hAnsi="Book Antiqua" w:cs="Times New Roman"/>
        </w:rPr>
        <w:t xml:space="preserve"> IU/</w:t>
      </w:r>
      <w:proofErr w:type="spellStart"/>
      <w:r w:rsidR="001043C3">
        <w:rPr>
          <w:rFonts w:ascii="Book Antiqua" w:hAnsi="Book Antiqua" w:cs="Times New Roman"/>
        </w:rPr>
        <w:t>m</w:t>
      </w:r>
      <w:r w:rsidR="001043C3">
        <w:rPr>
          <w:rFonts w:ascii="Book Antiqua" w:hAnsi="Book Antiqua" w:cs="Times New Roman" w:hint="eastAsia"/>
        </w:rPr>
        <w:t>L</w:t>
      </w:r>
      <w:r w:rsidRPr="00B2059A">
        <w:rPr>
          <w:rFonts w:ascii="Book Antiqua" w:hAnsi="Book Antiqua" w:cs="Times New Roman"/>
        </w:rPr>
        <w:t>.</w:t>
      </w:r>
      <w:proofErr w:type="spellEnd"/>
      <w:r w:rsidRPr="00B2059A">
        <w:rPr>
          <w:rFonts w:ascii="Book Antiqua" w:hAnsi="Book Antiqua" w:cs="Times New Roman"/>
        </w:rPr>
        <w:t xml:space="preserve"> Almost half of the </w:t>
      </w:r>
      <w:r w:rsidR="00975BE2">
        <w:rPr>
          <w:rFonts w:ascii="Book Antiqua" w:hAnsi="Book Antiqua" w:cs="Times New Roman"/>
        </w:rPr>
        <w:t xml:space="preserve">study </w:t>
      </w:r>
      <w:r w:rsidRPr="00B2059A">
        <w:rPr>
          <w:rFonts w:ascii="Book Antiqua" w:hAnsi="Book Antiqua" w:cs="Times New Roman"/>
        </w:rPr>
        <w:t>population was diagnosed with no/mild fibrosis</w:t>
      </w:r>
      <w:r w:rsidR="005D4267" w:rsidRPr="00B2059A">
        <w:rPr>
          <w:rFonts w:ascii="Book Antiqua" w:hAnsi="Book Antiqua" w:cs="Times New Roman"/>
        </w:rPr>
        <w:t xml:space="preserve"> (</w:t>
      </w:r>
      <w:r w:rsidR="005D4267" w:rsidRPr="00B2059A">
        <w:rPr>
          <w:rFonts w:ascii="Book Antiqua" w:hAnsi="Book Antiqua"/>
        </w:rPr>
        <w:t>F</w:t>
      </w:r>
      <w:r w:rsidR="00A071D8">
        <w:rPr>
          <w:rFonts w:ascii="Book Antiqua" w:hAnsi="Book Antiqua" w:hint="eastAsia"/>
        </w:rPr>
        <w:t xml:space="preserve"> </w:t>
      </w:r>
      <w:r w:rsidR="005D4267" w:rsidRPr="00B2059A">
        <w:rPr>
          <w:rFonts w:ascii="Book Antiqua" w:hAnsi="Book Antiqua"/>
        </w:rPr>
        <w:t>≤</w:t>
      </w:r>
      <w:r w:rsidR="00A071D8">
        <w:rPr>
          <w:rFonts w:ascii="Book Antiqua" w:hAnsi="Book Antiqua" w:hint="eastAsia"/>
        </w:rPr>
        <w:t xml:space="preserve"> </w:t>
      </w:r>
      <w:r w:rsidR="005D4267" w:rsidRPr="00B2059A">
        <w:rPr>
          <w:rFonts w:ascii="Book Antiqua" w:hAnsi="Book Antiqua"/>
        </w:rPr>
        <w:t>2</w:t>
      </w:r>
      <w:r w:rsidR="005D4267" w:rsidRPr="00B2059A">
        <w:rPr>
          <w:rFonts w:ascii="Book Antiqua" w:hAnsi="Book Antiqua" w:cs="Times New Roman"/>
        </w:rPr>
        <w:t>)</w:t>
      </w:r>
      <w:r w:rsidRPr="00B2059A">
        <w:rPr>
          <w:rFonts w:ascii="Book Antiqua" w:hAnsi="Book Antiqua" w:cs="Times New Roman"/>
        </w:rPr>
        <w:t>, and the other half was diagnosed with F</w:t>
      </w:r>
      <w:r w:rsidR="00A071D8">
        <w:rPr>
          <w:rFonts w:ascii="Book Antiqua" w:hAnsi="Book Antiqua" w:cs="Times New Roman" w:hint="eastAsia"/>
        </w:rPr>
        <w:t xml:space="preserve"> </w:t>
      </w:r>
      <w:r w:rsidRPr="00B2059A">
        <w:rPr>
          <w:rFonts w:ascii="Book Antiqua" w:hAnsi="Book Antiqua" w:cs="Times New Roman"/>
        </w:rPr>
        <w:t>&gt;</w:t>
      </w:r>
      <w:r w:rsidR="00A071D8">
        <w:rPr>
          <w:rFonts w:ascii="Book Antiqua" w:hAnsi="Book Antiqua" w:cs="Times New Roman" w:hint="eastAsia"/>
        </w:rPr>
        <w:t xml:space="preserve"> </w:t>
      </w:r>
      <w:r w:rsidRPr="00B2059A">
        <w:rPr>
          <w:rFonts w:ascii="Book Antiqua" w:hAnsi="Book Antiqua" w:cs="Times New Roman"/>
        </w:rPr>
        <w:t>2</w:t>
      </w:r>
      <w:r w:rsidR="008C2A3F" w:rsidRPr="00B2059A">
        <w:rPr>
          <w:rFonts w:ascii="Book Antiqua" w:hAnsi="Book Antiqua" w:cs="Times New Roman"/>
        </w:rPr>
        <w:t xml:space="preserve"> fibrosis</w:t>
      </w:r>
      <w:r w:rsidRPr="00B2059A">
        <w:rPr>
          <w:rFonts w:ascii="Book Antiqua" w:hAnsi="Book Antiqua" w:cs="Times New Roman"/>
        </w:rPr>
        <w:t xml:space="preserve">, </w:t>
      </w:r>
      <w:r w:rsidR="008C2A3F" w:rsidRPr="00B2059A">
        <w:rPr>
          <w:rFonts w:ascii="Book Antiqua" w:hAnsi="Book Antiqua" w:cs="Times New Roman"/>
        </w:rPr>
        <w:t xml:space="preserve">indicating </w:t>
      </w:r>
      <w:proofErr w:type="spellStart"/>
      <w:r w:rsidR="008C2A3F" w:rsidRPr="00B2059A">
        <w:rPr>
          <w:rFonts w:ascii="Book Antiqua" w:hAnsi="Book Antiqua" w:cs="Times New Roman"/>
        </w:rPr>
        <w:t>histopathologically</w:t>
      </w:r>
      <w:proofErr w:type="spellEnd"/>
      <w:r w:rsidR="008C2A3F" w:rsidRPr="00B2059A">
        <w:rPr>
          <w:rFonts w:ascii="Book Antiqua" w:hAnsi="Book Antiqua" w:cs="Times New Roman"/>
        </w:rPr>
        <w:t xml:space="preserve"> </w:t>
      </w:r>
      <w:r w:rsidRPr="00B2059A">
        <w:rPr>
          <w:rFonts w:ascii="Book Antiqua" w:hAnsi="Book Antiqua" w:cs="Times New Roman"/>
        </w:rPr>
        <w:t xml:space="preserve">significant fibrosis. Approximately 80% of the population had significant-severe inflammation. The basic demographic, clinical and laboratory characteristics of these patients are summarized in Table </w:t>
      </w:r>
      <w:r w:rsidR="00A071D8" w:rsidRPr="00B2059A">
        <w:rPr>
          <w:rFonts w:ascii="Book Antiqua" w:hAnsi="Book Antiqua" w:cs="Times New Roman"/>
        </w:rPr>
        <w:t>1</w:t>
      </w:r>
      <w:r w:rsidR="00A071D8">
        <w:rPr>
          <w:rFonts w:ascii="Book Antiqua" w:hAnsi="Book Antiqua" w:cs="Times New Roman" w:hint="eastAsia"/>
        </w:rPr>
        <w:t>,</w:t>
      </w:r>
      <w:r w:rsidRPr="00B2059A">
        <w:rPr>
          <w:rFonts w:ascii="Book Antiqua" w:hAnsi="Book Antiqua" w:cs="Times New Roman"/>
        </w:rPr>
        <w:t xml:space="preserve"> and th</w:t>
      </w:r>
      <w:r w:rsidR="00A071D8">
        <w:rPr>
          <w:rFonts w:ascii="Book Antiqua" w:hAnsi="Book Antiqua" w:cs="Times New Roman" w:hint="eastAsia"/>
        </w:rPr>
        <w:t>e</w:t>
      </w:r>
      <w:r w:rsidRPr="00B2059A">
        <w:rPr>
          <w:rFonts w:ascii="Book Antiqua" w:hAnsi="Book Antiqua" w:cs="Times New Roman"/>
        </w:rPr>
        <w:t xml:space="preserve"> population characteristics </w:t>
      </w:r>
      <w:r w:rsidR="00434824" w:rsidRPr="00B2059A">
        <w:rPr>
          <w:rFonts w:ascii="Book Antiqua" w:hAnsi="Book Antiqua" w:cs="Times New Roman"/>
        </w:rPr>
        <w:t xml:space="preserve">are </w:t>
      </w:r>
      <w:r w:rsidRPr="00B2059A">
        <w:rPr>
          <w:rFonts w:ascii="Book Antiqua" w:hAnsi="Book Antiqua" w:cs="Times New Roman"/>
        </w:rPr>
        <w:t xml:space="preserve">compared with previous reports in </w:t>
      </w:r>
      <w:r w:rsidR="00A071D8" w:rsidRPr="00A071D8">
        <w:rPr>
          <w:rFonts w:ascii="Book Antiqua" w:hAnsi="Book Antiqua" w:cs="Times New Roman"/>
        </w:rPr>
        <w:t xml:space="preserve">Supplementary </w:t>
      </w:r>
      <w:r w:rsidR="00A071D8" w:rsidRPr="00041467">
        <w:rPr>
          <w:rFonts w:ascii="Book Antiqua" w:hAnsi="Book Antiqua" w:cs="Times New Roman" w:hint="eastAsia"/>
          <w:caps/>
        </w:rPr>
        <w:t>t</w:t>
      </w:r>
      <w:r w:rsidR="003A06DC" w:rsidRPr="00B2059A">
        <w:rPr>
          <w:rFonts w:ascii="Book Antiqua" w:hAnsi="Book Antiqua" w:cs="Times New Roman"/>
        </w:rPr>
        <w:t>able</w:t>
      </w:r>
      <w:r w:rsidRPr="00B2059A">
        <w:rPr>
          <w:rFonts w:ascii="Book Antiqua" w:hAnsi="Book Antiqua" w:cs="Times New Roman"/>
        </w:rPr>
        <w:t xml:space="preserve"> 1. </w:t>
      </w:r>
      <w:r w:rsidR="00470538" w:rsidRPr="00B2059A">
        <w:rPr>
          <w:rFonts w:ascii="Book Antiqua" w:hAnsi="Book Antiqua" w:cs="Times New Roman"/>
        </w:rPr>
        <w:t xml:space="preserve">In addition, pathological images of liver sections and </w:t>
      </w:r>
      <w:r w:rsidR="00434824" w:rsidRPr="00B2059A">
        <w:rPr>
          <w:rFonts w:ascii="Book Antiqua" w:hAnsi="Book Antiqua" w:cs="Times New Roman"/>
        </w:rPr>
        <w:t>their</w:t>
      </w:r>
      <w:r w:rsidR="00470538" w:rsidRPr="00B2059A">
        <w:rPr>
          <w:rFonts w:ascii="Book Antiqua" w:hAnsi="Book Antiqua" w:cs="Times New Roman"/>
        </w:rPr>
        <w:t xml:space="preserve"> corresponding SWE and TE image</w:t>
      </w:r>
      <w:r w:rsidR="00434824" w:rsidRPr="00B2059A">
        <w:rPr>
          <w:rFonts w:ascii="Book Antiqua" w:hAnsi="Book Antiqua" w:cs="Times New Roman"/>
        </w:rPr>
        <w:t>s</w:t>
      </w:r>
      <w:r w:rsidR="00470538" w:rsidRPr="00B2059A">
        <w:rPr>
          <w:rFonts w:ascii="Book Antiqua" w:hAnsi="Book Antiqua" w:cs="Times New Roman"/>
        </w:rPr>
        <w:t xml:space="preserve"> for F0</w:t>
      </w:r>
      <w:r w:rsidR="00434824" w:rsidRPr="00B2059A">
        <w:rPr>
          <w:rFonts w:ascii="Book Antiqua" w:hAnsi="Book Antiqua" w:cs="Times New Roman"/>
        </w:rPr>
        <w:t>-</w:t>
      </w:r>
      <w:r w:rsidR="00470538" w:rsidRPr="00B2059A">
        <w:rPr>
          <w:rFonts w:ascii="Book Antiqua" w:hAnsi="Book Antiqua" w:cs="Times New Roman"/>
        </w:rPr>
        <w:t>F5 CHB patient</w:t>
      </w:r>
      <w:r w:rsidR="00AB54CE">
        <w:rPr>
          <w:rFonts w:ascii="Book Antiqua" w:hAnsi="Book Antiqua" w:cs="Times New Roman"/>
        </w:rPr>
        <w:t>s</w:t>
      </w:r>
      <w:r w:rsidR="00470538" w:rsidRPr="00B2059A">
        <w:rPr>
          <w:rFonts w:ascii="Book Antiqua" w:hAnsi="Book Antiqua" w:cs="Times New Roman"/>
        </w:rPr>
        <w:t xml:space="preserve"> </w:t>
      </w:r>
      <w:r w:rsidR="00434824" w:rsidRPr="00B2059A">
        <w:rPr>
          <w:rFonts w:ascii="Book Antiqua" w:hAnsi="Book Antiqua" w:cs="Times New Roman"/>
        </w:rPr>
        <w:t>are</w:t>
      </w:r>
      <w:r w:rsidR="00470538" w:rsidRPr="00B2059A">
        <w:rPr>
          <w:rFonts w:ascii="Book Antiqua" w:hAnsi="Book Antiqua" w:cs="Times New Roman"/>
        </w:rPr>
        <w:t xml:space="preserve"> shown in </w:t>
      </w:r>
      <w:r w:rsidR="00AD0E85" w:rsidRPr="00AD0E85">
        <w:rPr>
          <w:rFonts w:ascii="Book Antiqua" w:hAnsi="Book Antiqua" w:cs="Times New Roman"/>
        </w:rPr>
        <w:t>Supplementary</w:t>
      </w:r>
      <w:r w:rsidR="00AD0E85">
        <w:rPr>
          <w:rFonts w:ascii="Book Antiqua" w:hAnsi="Book Antiqua" w:cs="Times New Roman"/>
        </w:rPr>
        <w:t xml:space="preserve"> </w:t>
      </w:r>
      <w:r w:rsidR="00AD0E85" w:rsidRPr="00041467">
        <w:rPr>
          <w:rFonts w:ascii="Book Antiqua" w:hAnsi="Book Antiqua" w:cs="Times New Roman" w:hint="eastAsia"/>
          <w:caps/>
        </w:rPr>
        <w:t>f</w:t>
      </w:r>
      <w:r w:rsidR="00470538" w:rsidRPr="00B2059A">
        <w:rPr>
          <w:rFonts w:ascii="Book Antiqua" w:hAnsi="Book Antiqua" w:cs="Times New Roman"/>
        </w:rPr>
        <w:t>igure</w:t>
      </w:r>
      <w:r w:rsidR="00AD0E85">
        <w:rPr>
          <w:rFonts w:ascii="Book Antiqua" w:hAnsi="Book Antiqua" w:cs="Times New Roman" w:hint="eastAsia"/>
        </w:rPr>
        <w:t>s</w:t>
      </w:r>
      <w:r w:rsidR="00470538" w:rsidRPr="00B2059A">
        <w:rPr>
          <w:rFonts w:ascii="Book Antiqua" w:hAnsi="Book Antiqua" w:cs="Times New Roman"/>
        </w:rPr>
        <w:t xml:space="preserve"> 1</w:t>
      </w:r>
      <w:r w:rsidR="00434824" w:rsidRPr="00B2059A">
        <w:rPr>
          <w:rFonts w:ascii="Book Antiqua" w:hAnsi="Book Antiqua" w:cs="Times New Roman"/>
        </w:rPr>
        <w:t>-</w:t>
      </w:r>
      <w:r w:rsidR="00470538" w:rsidRPr="00B2059A">
        <w:rPr>
          <w:rFonts w:ascii="Book Antiqua" w:hAnsi="Book Antiqua" w:cs="Times New Roman"/>
        </w:rPr>
        <w:t>6.</w:t>
      </w:r>
    </w:p>
    <w:p w14:paraId="64B1F5C2" w14:textId="77777777" w:rsidR="007B3CBE" w:rsidRDefault="007B3CBE" w:rsidP="0075209B">
      <w:pPr>
        <w:adjustRightInd w:val="0"/>
        <w:snapToGrid w:val="0"/>
        <w:spacing w:line="360" w:lineRule="auto"/>
        <w:jc w:val="both"/>
        <w:rPr>
          <w:rFonts w:ascii="Book Antiqua" w:hAnsi="Book Antiqua"/>
          <w:b/>
          <w:i/>
        </w:rPr>
      </w:pPr>
    </w:p>
    <w:p w14:paraId="41C9D5DD" w14:textId="258B2CF4" w:rsidR="00A259C7" w:rsidRPr="00B2059A" w:rsidRDefault="000A51DF" w:rsidP="0075209B">
      <w:pPr>
        <w:adjustRightInd w:val="0"/>
        <w:snapToGrid w:val="0"/>
        <w:spacing w:line="360" w:lineRule="auto"/>
        <w:jc w:val="both"/>
        <w:rPr>
          <w:rFonts w:ascii="Book Antiqua" w:hAnsi="Book Antiqua"/>
          <w:b/>
          <w:color w:val="FF0000"/>
        </w:rPr>
      </w:pPr>
      <w:r w:rsidRPr="00B2059A">
        <w:rPr>
          <w:rFonts w:ascii="Book Antiqua" w:hAnsi="Book Antiqua"/>
          <w:b/>
          <w:i/>
        </w:rPr>
        <w:t xml:space="preserve">Analyses of independent </w:t>
      </w:r>
      <w:r w:rsidR="009479DF" w:rsidRPr="00B2059A">
        <w:rPr>
          <w:rFonts w:ascii="Book Antiqua" w:hAnsi="Book Antiqua"/>
          <w:b/>
          <w:i/>
        </w:rPr>
        <w:t>factors</w:t>
      </w:r>
      <w:r w:rsidRPr="00B2059A">
        <w:rPr>
          <w:rFonts w:ascii="Book Antiqua" w:hAnsi="Book Antiqua"/>
          <w:b/>
          <w:i/>
        </w:rPr>
        <w:t xml:space="preserve"> associated with LSMs of SWE and TE</w:t>
      </w:r>
    </w:p>
    <w:p w14:paraId="771E4FD4" w14:textId="18C7FFF5" w:rsidR="00A259C7" w:rsidRPr="00B2059A" w:rsidRDefault="000A51DF" w:rsidP="0075209B">
      <w:pPr>
        <w:adjustRightInd w:val="0"/>
        <w:snapToGrid w:val="0"/>
        <w:spacing w:line="360" w:lineRule="auto"/>
        <w:jc w:val="both"/>
        <w:rPr>
          <w:rFonts w:ascii="Book Antiqua" w:eastAsia="Yu Mincho" w:hAnsi="Book Antiqua" w:cs="Times New Roman"/>
          <w:color w:val="000000" w:themeColor="text1"/>
        </w:rPr>
      </w:pPr>
      <w:r w:rsidRPr="00B2059A">
        <w:rPr>
          <w:rFonts w:ascii="Book Antiqua" w:eastAsia="Yu Mincho" w:hAnsi="Book Antiqua" w:cs="Times New Roman"/>
          <w:color w:val="000000" w:themeColor="text1"/>
        </w:rPr>
        <w:t xml:space="preserve">We investigated the </w:t>
      </w:r>
      <w:r w:rsidR="00863C12" w:rsidRPr="00B2059A">
        <w:rPr>
          <w:rFonts w:ascii="Book Antiqua" w:eastAsia="Yu Mincho" w:hAnsi="Book Antiqua" w:cs="Times New Roman"/>
          <w:color w:val="000000" w:themeColor="text1"/>
        </w:rPr>
        <w:t xml:space="preserve">independent </w:t>
      </w:r>
      <w:r w:rsidRPr="00B2059A">
        <w:rPr>
          <w:rFonts w:ascii="Book Antiqua" w:eastAsia="Yu Mincho" w:hAnsi="Book Antiqua" w:cs="Times New Roman"/>
          <w:color w:val="000000" w:themeColor="text1"/>
        </w:rPr>
        <w:t>factors that affect</w:t>
      </w:r>
      <w:r w:rsidR="005F5718" w:rsidRPr="00B2059A">
        <w:rPr>
          <w:rFonts w:ascii="Book Antiqua" w:eastAsia="Yu Mincho" w:hAnsi="Book Antiqua" w:cs="Times New Roman"/>
          <w:color w:val="000000" w:themeColor="text1"/>
        </w:rPr>
        <w:t>ed</w:t>
      </w:r>
      <w:r w:rsidRPr="00B2059A">
        <w:rPr>
          <w:rFonts w:ascii="Book Antiqua" w:eastAsia="Yu Mincho" w:hAnsi="Book Antiqua" w:cs="Times New Roman"/>
          <w:color w:val="000000" w:themeColor="text1"/>
        </w:rPr>
        <w:t xml:space="preserve"> liver stiffness values</w:t>
      </w:r>
      <w:r w:rsidR="00C75BC1" w:rsidRPr="00B2059A">
        <w:rPr>
          <w:rFonts w:ascii="Book Antiqua" w:eastAsia="Yu Mincho" w:hAnsi="Book Antiqua" w:cs="Times New Roman"/>
          <w:color w:val="000000" w:themeColor="text1"/>
        </w:rPr>
        <w:t xml:space="preserve"> measured</w:t>
      </w:r>
      <w:r w:rsidRPr="00B2059A">
        <w:rPr>
          <w:rFonts w:ascii="Book Antiqua" w:eastAsia="Yu Mincho" w:hAnsi="Book Antiqua" w:cs="Times New Roman"/>
          <w:color w:val="000000" w:themeColor="text1"/>
        </w:rPr>
        <w:t xml:space="preserve"> by SWE and TE. The </w:t>
      </w:r>
      <w:r w:rsidR="002A279E" w:rsidRPr="00B2059A">
        <w:rPr>
          <w:rFonts w:ascii="Book Antiqua" w:eastAsia="Yu Mincho" w:hAnsi="Book Antiqua" w:cs="Times New Roman"/>
          <w:color w:val="000000" w:themeColor="text1"/>
        </w:rPr>
        <w:t xml:space="preserve">factors </w:t>
      </w:r>
      <w:r w:rsidRPr="00B2059A">
        <w:rPr>
          <w:rFonts w:ascii="Book Antiqua" w:eastAsia="Yu Mincho" w:hAnsi="Book Antiqua" w:cs="Times New Roman"/>
          <w:color w:val="000000" w:themeColor="text1"/>
        </w:rPr>
        <w:t xml:space="preserve">included </w:t>
      </w:r>
      <w:bookmarkStart w:id="111" w:name="_Hlk22821274"/>
      <w:r w:rsidR="005F5718" w:rsidRPr="00B2059A">
        <w:rPr>
          <w:rFonts w:ascii="Book Antiqua" w:eastAsia="Yu Mincho" w:hAnsi="Book Antiqua" w:cs="Times New Roman"/>
          <w:color w:val="000000" w:themeColor="text1"/>
        </w:rPr>
        <w:t>sex</w:t>
      </w:r>
      <w:r w:rsidRPr="00B2059A">
        <w:rPr>
          <w:rFonts w:ascii="Book Antiqua" w:eastAsia="Yu Mincho" w:hAnsi="Book Antiqua" w:cs="Times New Roman"/>
          <w:color w:val="000000" w:themeColor="text1"/>
        </w:rPr>
        <w:t xml:space="preserve">, age, BMI, inflammatory grade (HAI), liver fibrosis stage, WBC count, </w:t>
      </w:r>
      <w:r w:rsidR="00C75BC1" w:rsidRPr="00B2059A">
        <w:rPr>
          <w:rFonts w:ascii="Book Antiqua" w:eastAsia="Yu Mincho" w:hAnsi="Book Antiqua" w:cs="Times New Roman"/>
          <w:color w:val="000000"/>
        </w:rPr>
        <w:t>NEU</w:t>
      </w:r>
      <w:r w:rsidR="00C75BC1" w:rsidRPr="00B2059A">
        <w:rPr>
          <w:rFonts w:ascii="Book Antiqua" w:eastAsia="Yu Mincho" w:hAnsi="Book Antiqua" w:cs="Times New Roman"/>
          <w:color w:val="000000" w:themeColor="text1"/>
        </w:rPr>
        <w:t xml:space="preserve"> </w:t>
      </w:r>
      <w:r w:rsidRPr="00B2059A">
        <w:rPr>
          <w:rFonts w:ascii="Book Antiqua" w:eastAsia="Yu Mincho" w:hAnsi="Book Antiqua" w:cs="Times New Roman"/>
          <w:color w:val="000000" w:themeColor="text1"/>
        </w:rPr>
        <w:t xml:space="preserve">count, HB, PLT count, ALT, AST, TBIL, CHE, </w:t>
      </w:r>
      <w:r w:rsidR="00C75BC1" w:rsidRPr="00B2059A">
        <w:rPr>
          <w:rFonts w:ascii="Book Antiqua" w:eastAsia="Yu Mincho" w:hAnsi="Book Antiqua" w:cs="Times New Roman"/>
          <w:color w:val="000000" w:themeColor="text1"/>
        </w:rPr>
        <w:t>SCR</w:t>
      </w:r>
      <w:r w:rsidRPr="00B2059A">
        <w:rPr>
          <w:rFonts w:ascii="Book Antiqua" w:eastAsia="Yu Mincho" w:hAnsi="Book Antiqua" w:cs="Times New Roman"/>
          <w:color w:val="000000" w:themeColor="text1"/>
        </w:rPr>
        <w:t>, PT, APTT, PTA, INR, HBsAb, HBeAg, HBeAb and log</w:t>
      </w:r>
      <w:r w:rsidRPr="00B2059A">
        <w:rPr>
          <w:rFonts w:ascii="Book Antiqua" w:eastAsia="Yu Mincho" w:hAnsi="Book Antiqua" w:cs="Times New Roman"/>
          <w:color w:val="000000" w:themeColor="text1"/>
          <w:vertAlign w:val="subscript"/>
        </w:rPr>
        <w:t>10</w:t>
      </w:r>
      <w:r w:rsidRPr="00B2059A">
        <w:rPr>
          <w:rFonts w:ascii="Book Antiqua" w:eastAsia="Yu Mincho" w:hAnsi="Book Antiqua" w:cs="Times New Roman"/>
          <w:color w:val="000000" w:themeColor="text1"/>
        </w:rPr>
        <w:t>HBV DNA</w:t>
      </w:r>
      <w:bookmarkEnd w:id="111"/>
      <w:r w:rsidRPr="00B2059A">
        <w:rPr>
          <w:rFonts w:ascii="Book Antiqua" w:eastAsia="Yu Mincho" w:hAnsi="Book Antiqua" w:cs="Times New Roman"/>
          <w:color w:val="000000" w:themeColor="text1"/>
        </w:rPr>
        <w:t xml:space="preserve"> (Table 1).</w:t>
      </w:r>
      <w:r w:rsidRPr="00B2059A">
        <w:rPr>
          <w:rFonts w:ascii="Book Antiqua" w:eastAsiaTheme="minorEastAsia" w:hAnsi="Book Antiqua" w:cs="Times New Roman"/>
          <w:color w:val="000000" w:themeColor="text1"/>
        </w:rPr>
        <w:t xml:space="preserve"> </w:t>
      </w:r>
      <w:r w:rsidR="00F1565E">
        <w:rPr>
          <w:rFonts w:ascii="Book Antiqua" w:eastAsiaTheme="minorEastAsia" w:hAnsi="Book Antiqua" w:cs="Times New Roman"/>
          <w:color w:val="000000" w:themeColor="text1"/>
        </w:rPr>
        <w:t>With regard to</w:t>
      </w:r>
      <w:r w:rsidRPr="00B2059A">
        <w:rPr>
          <w:rFonts w:ascii="Book Antiqua" w:eastAsiaTheme="minorEastAsia" w:hAnsi="Book Antiqua" w:cs="Times New Roman"/>
          <w:color w:val="000000" w:themeColor="text1"/>
        </w:rPr>
        <w:t xml:space="preserve"> SWE,</w:t>
      </w:r>
      <w:r w:rsidRPr="00B2059A">
        <w:rPr>
          <w:rFonts w:ascii="Book Antiqua" w:eastAsia="Yu Mincho" w:hAnsi="Book Antiqua" w:cs="Times New Roman"/>
          <w:color w:val="000000" w:themeColor="text1"/>
        </w:rPr>
        <w:t xml:space="preserve"> univariate linear analysis revealed corre</w:t>
      </w:r>
      <w:r w:rsidR="00F1565E">
        <w:rPr>
          <w:rFonts w:ascii="Book Antiqua" w:eastAsia="Yu Mincho" w:hAnsi="Book Antiqua" w:cs="Times New Roman"/>
          <w:color w:val="000000" w:themeColor="text1"/>
        </w:rPr>
        <w:t>la</w:t>
      </w:r>
      <w:r w:rsidRPr="00B2059A">
        <w:rPr>
          <w:rFonts w:ascii="Book Antiqua" w:eastAsia="Yu Mincho" w:hAnsi="Book Antiqua" w:cs="Times New Roman"/>
          <w:color w:val="000000" w:themeColor="text1"/>
        </w:rPr>
        <w:t>tions between LSM</w:t>
      </w:r>
      <w:r w:rsidRPr="00B2059A">
        <w:rPr>
          <w:rFonts w:ascii="Book Antiqua" w:eastAsiaTheme="minorEastAsia" w:hAnsi="Book Antiqua" w:cs="Times New Roman"/>
          <w:color w:val="000000" w:themeColor="text1"/>
        </w:rPr>
        <w:t>s</w:t>
      </w:r>
      <w:r w:rsidRPr="00B2059A">
        <w:rPr>
          <w:rFonts w:ascii="Book Antiqua" w:eastAsia="Yu Mincho" w:hAnsi="Book Antiqua" w:cs="Times New Roman"/>
          <w:color w:val="000000" w:themeColor="text1"/>
        </w:rPr>
        <w:t xml:space="preserve"> of SWE and liver fibrosis stage, TBIL, log</w:t>
      </w:r>
      <w:r w:rsidRPr="00B2059A">
        <w:rPr>
          <w:rFonts w:ascii="Book Antiqua" w:eastAsia="Yu Mincho" w:hAnsi="Book Antiqua" w:cs="Times New Roman"/>
          <w:color w:val="000000" w:themeColor="text1"/>
          <w:vertAlign w:val="subscript"/>
        </w:rPr>
        <w:t>10</w:t>
      </w:r>
      <w:r w:rsidRPr="00B2059A">
        <w:rPr>
          <w:rFonts w:ascii="Book Antiqua" w:eastAsia="Yu Mincho" w:hAnsi="Book Antiqua" w:cs="Times New Roman"/>
          <w:color w:val="000000" w:themeColor="text1"/>
        </w:rPr>
        <w:t>HBV</w:t>
      </w:r>
      <w:r w:rsidR="00C75BC1" w:rsidRPr="00B2059A">
        <w:rPr>
          <w:rFonts w:ascii="Book Antiqua" w:eastAsia="Yu Mincho" w:hAnsi="Book Antiqua" w:cs="Times New Roman"/>
          <w:color w:val="000000" w:themeColor="text1"/>
        </w:rPr>
        <w:t>-</w:t>
      </w:r>
      <w:r w:rsidRPr="00B2059A">
        <w:rPr>
          <w:rFonts w:ascii="Book Antiqua" w:eastAsia="Yu Mincho" w:hAnsi="Book Antiqua" w:cs="Times New Roman"/>
          <w:color w:val="000000" w:themeColor="text1"/>
        </w:rPr>
        <w:t>DNA and the diameter of</w:t>
      </w:r>
      <w:r w:rsidRPr="00B2059A">
        <w:rPr>
          <w:rFonts w:ascii="Book Antiqua" w:eastAsiaTheme="minorEastAsia" w:hAnsi="Book Antiqua" w:cs="Times New Roman"/>
          <w:color w:val="000000" w:themeColor="text1"/>
        </w:rPr>
        <w:t xml:space="preserve"> </w:t>
      </w:r>
      <w:r w:rsidR="00F310AB" w:rsidRPr="00B2059A">
        <w:rPr>
          <w:rFonts w:ascii="Book Antiqua" w:eastAsiaTheme="minorEastAsia" w:hAnsi="Book Antiqua" w:cs="Times New Roman"/>
          <w:color w:val="000000" w:themeColor="text1"/>
        </w:rPr>
        <w:t xml:space="preserve">the </w:t>
      </w:r>
      <w:r w:rsidRPr="00B2059A">
        <w:rPr>
          <w:rFonts w:ascii="Book Antiqua" w:eastAsia="Yu Mincho" w:hAnsi="Book Antiqua" w:cs="Times New Roman"/>
          <w:color w:val="000000" w:themeColor="text1"/>
        </w:rPr>
        <w:t>portal vein, while multivariate analysis</w:t>
      </w:r>
      <w:r w:rsidRPr="00B2059A">
        <w:rPr>
          <w:rFonts w:ascii="Book Antiqua" w:eastAsiaTheme="minorEastAsia" w:hAnsi="Book Antiqua" w:cs="Times New Roman"/>
          <w:color w:val="000000" w:themeColor="text1"/>
        </w:rPr>
        <w:t xml:space="preserve"> </w:t>
      </w:r>
      <w:r w:rsidRPr="00B2059A">
        <w:rPr>
          <w:rFonts w:ascii="Book Antiqua" w:eastAsia="Yu Mincho" w:hAnsi="Book Antiqua" w:cs="Times New Roman"/>
          <w:color w:val="000000" w:themeColor="text1"/>
        </w:rPr>
        <w:t xml:space="preserve">showed that only the liver fibrosis stage was an independent factor </w:t>
      </w:r>
      <w:r w:rsidR="00C75BC1" w:rsidRPr="00B2059A">
        <w:rPr>
          <w:rFonts w:ascii="Book Antiqua" w:eastAsia="Yu Mincho" w:hAnsi="Book Antiqua" w:cs="Times New Roman"/>
          <w:color w:val="000000" w:themeColor="text1"/>
        </w:rPr>
        <w:t xml:space="preserve">that </w:t>
      </w:r>
      <w:r w:rsidRPr="00B2059A">
        <w:rPr>
          <w:rFonts w:ascii="Book Antiqua" w:eastAsia="Yu Mincho" w:hAnsi="Book Antiqua" w:cs="Times New Roman"/>
          <w:color w:val="000000" w:themeColor="text1"/>
        </w:rPr>
        <w:t>affect</w:t>
      </w:r>
      <w:r w:rsidR="00C75BC1" w:rsidRPr="00B2059A">
        <w:rPr>
          <w:rFonts w:ascii="Book Antiqua" w:eastAsia="Yu Mincho" w:hAnsi="Book Antiqua" w:cs="Times New Roman"/>
          <w:color w:val="000000" w:themeColor="text1"/>
        </w:rPr>
        <w:t>ed</w:t>
      </w:r>
      <w:r w:rsidRPr="00B2059A">
        <w:rPr>
          <w:rFonts w:ascii="Book Antiqua" w:eastAsiaTheme="minorEastAsia" w:hAnsi="Book Antiqua" w:cs="Times New Roman"/>
          <w:color w:val="000000" w:themeColor="text1"/>
        </w:rPr>
        <w:t xml:space="preserve"> </w:t>
      </w:r>
      <w:r w:rsidRPr="00B2059A">
        <w:rPr>
          <w:rFonts w:ascii="Book Antiqua" w:eastAsia="Yu Mincho" w:hAnsi="Book Antiqua" w:cs="Times New Roman"/>
          <w:color w:val="000000" w:themeColor="text1"/>
        </w:rPr>
        <w:t>LSMs of SWE (</w:t>
      </w:r>
      <w:r w:rsidRPr="00B41D18">
        <w:rPr>
          <w:rFonts w:ascii="Book Antiqua" w:eastAsia="Yu Mincho" w:hAnsi="Book Antiqua" w:cs="Times New Roman"/>
          <w:i/>
          <w:color w:val="000000" w:themeColor="text1"/>
        </w:rPr>
        <w:t>P</w:t>
      </w:r>
      <w:r w:rsidR="00B41D18">
        <w:rPr>
          <w:rFonts w:ascii="Book Antiqua" w:eastAsiaTheme="minorEastAsia" w:hAnsi="Book Antiqua" w:cs="Times New Roman" w:hint="eastAsia"/>
          <w:color w:val="000000" w:themeColor="text1"/>
        </w:rPr>
        <w:t xml:space="preserve"> </w:t>
      </w:r>
      <w:r w:rsidRPr="00B2059A">
        <w:rPr>
          <w:rFonts w:ascii="Book Antiqua" w:eastAsia="Yu Mincho" w:hAnsi="Book Antiqua" w:cs="Times New Roman"/>
          <w:color w:val="000000" w:themeColor="text1"/>
        </w:rPr>
        <w:t>&lt;</w:t>
      </w:r>
      <w:r w:rsidR="00B41D18">
        <w:rPr>
          <w:rFonts w:ascii="Book Antiqua" w:eastAsiaTheme="minorEastAsia" w:hAnsi="Book Antiqua" w:cs="Times New Roman" w:hint="eastAsia"/>
          <w:color w:val="000000" w:themeColor="text1"/>
        </w:rPr>
        <w:t xml:space="preserve"> </w:t>
      </w:r>
      <w:r w:rsidRPr="00B2059A">
        <w:rPr>
          <w:rFonts w:ascii="Book Antiqua" w:eastAsia="Yu Mincho" w:hAnsi="Book Antiqua" w:cs="Times New Roman"/>
          <w:color w:val="000000" w:themeColor="text1"/>
        </w:rPr>
        <w:t xml:space="preserve">0.05). </w:t>
      </w:r>
      <w:r w:rsidR="00F1565E">
        <w:rPr>
          <w:rFonts w:ascii="Book Antiqua" w:eastAsia="Yu Mincho" w:hAnsi="Book Antiqua" w:cs="Times New Roman"/>
          <w:color w:val="000000" w:themeColor="text1"/>
        </w:rPr>
        <w:t>With regard to</w:t>
      </w:r>
      <w:r w:rsidRPr="00B2059A">
        <w:rPr>
          <w:rFonts w:ascii="Book Antiqua" w:eastAsiaTheme="minorEastAsia" w:hAnsi="Book Antiqua" w:cs="Times New Roman"/>
          <w:color w:val="000000" w:themeColor="text1"/>
        </w:rPr>
        <w:t xml:space="preserve"> TE, univariate analysis revealed correlations between </w:t>
      </w:r>
      <w:r w:rsidRPr="00B2059A">
        <w:rPr>
          <w:rFonts w:ascii="Book Antiqua" w:eastAsia="Yu Mincho" w:hAnsi="Book Antiqua" w:cs="Times New Roman"/>
          <w:color w:val="000000" w:themeColor="text1"/>
        </w:rPr>
        <w:t>LSM</w:t>
      </w:r>
      <w:r w:rsidRPr="00B2059A">
        <w:rPr>
          <w:rFonts w:ascii="Book Antiqua" w:eastAsiaTheme="minorEastAsia" w:hAnsi="Book Antiqua" w:cs="Times New Roman"/>
          <w:color w:val="000000" w:themeColor="text1"/>
        </w:rPr>
        <w:t>s</w:t>
      </w:r>
      <w:r w:rsidRPr="00B2059A">
        <w:rPr>
          <w:rFonts w:ascii="Book Antiqua" w:eastAsia="Yu Mincho" w:hAnsi="Book Antiqua" w:cs="Times New Roman"/>
          <w:color w:val="000000" w:themeColor="text1"/>
        </w:rPr>
        <w:t xml:space="preserve"> of TE</w:t>
      </w:r>
      <w:r w:rsidRPr="00B2059A">
        <w:rPr>
          <w:rFonts w:ascii="Book Antiqua" w:eastAsiaTheme="minorEastAsia" w:hAnsi="Book Antiqua" w:cs="Times New Roman"/>
          <w:color w:val="000000" w:themeColor="text1"/>
        </w:rPr>
        <w:t xml:space="preserve"> and </w:t>
      </w:r>
      <w:r w:rsidRPr="00B2059A">
        <w:rPr>
          <w:rFonts w:ascii="Book Antiqua" w:eastAsia="Yu Mincho" w:hAnsi="Book Antiqua" w:cs="Times New Roman"/>
          <w:color w:val="000000" w:themeColor="text1"/>
        </w:rPr>
        <w:t xml:space="preserve">liver fibrosis stage, PLT </w:t>
      </w:r>
      <w:r w:rsidR="00C75BC1" w:rsidRPr="00B2059A">
        <w:rPr>
          <w:rFonts w:ascii="Book Antiqua" w:eastAsia="Yu Mincho" w:hAnsi="Book Antiqua" w:cs="Times New Roman"/>
          <w:color w:val="000000" w:themeColor="text1"/>
        </w:rPr>
        <w:t xml:space="preserve">count </w:t>
      </w:r>
      <w:r w:rsidRPr="00B2059A">
        <w:rPr>
          <w:rFonts w:ascii="Book Antiqua" w:eastAsia="Yu Mincho" w:hAnsi="Book Antiqua" w:cs="Times New Roman"/>
          <w:color w:val="000000" w:themeColor="text1"/>
        </w:rPr>
        <w:t>and TBIL, while multivariate analysis</w:t>
      </w:r>
      <w:r w:rsidRPr="00B2059A">
        <w:rPr>
          <w:rFonts w:ascii="Book Antiqua" w:eastAsiaTheme="minorEastAsia" w:hAnsi="Book Antiqua" w:cs="Times New Roman"/>
          <w:color w:val="000000" w:themeColor="text1"/>
        </w:rPr>
        <w:t xml:space="preserve"> </w:t>
      </w:r>
      <w:r w:rsidRPr="00B2059A">
        <w:rPr>
          <w:rFonts w:ascii="Book Antiqua" w:eastAsia="Yu Mincho" w:hAnsi="Book Antiqua" w:cs="Times New Roman"/>
          <w:color w:val="000000" w:themeColor="text1"/>
        </w:rPr>
        <w:t>showed that</w:t>
      </w:r>
      <w:r w:rsidRPr="00B2059A">
        <w:rPr>
          <w:rFonts w:ascii="Book Antiqua" w:eastAsiaTheme="minorEastAsia" w:hAnsi="Book Antiqua" w:cs="Times New Roman"/>
          <w:color w:val="000000" w:themeColor="text1"/>
        </w:rPr>
        <w:t xml:space="preserve"> the liver fibrosis stage </w:t>
      </w:r>
      <w:r w:rsidR="00C75BC1" w:rsidRPr="00B2059A">
        <w:rPr>
          <w:rFonts w:ascii="Book Antiqua" w:eastAsiaTheme="minorEastAsia" w:hAnsi="Book Antiqua" w:cs="Times New Roman"/>
          <w:color w:val="000000" w:themeColor="text1"/>
        </w:rPr>
        <w:t>and</w:t>
      </w:r>
      <w:r w:rsidRPr="00B2059A">
        <w:rPr>
          <w:rFonts w:ascii="Book Antiqua" w:eastAsiaTheme="minorEastAsia" w:hAnsi="Book Antiqua" w:cs="Times New Roman"/>
          <w:color w:val="000000" w:themeColor="text1"/>
        </w:rPr>
        <w:t xml:space="preserve"> </w:t>
      </w:r>
      <w:r w:rsidRPr="00B2059A">
        <w:rPr>
          <w:rFonts w:ascii="Book Antiqua" w:eastAsia="Yu Mincho" w:hAnsi="Book Antiqua" w:cs="Times New Roman"/>
          <w:color w:val="000000" w:themeColor="text1"/>
        </w:rPr>
        <w:t xml:space="preserve">TBIL </w:t>
      </w:r>
      <w:r w:rsidRPr="00B2059A">
        <w:rPr>
          <w:rFonts w:ascii="Book Antiqua" w:eastAsiaTheme="minorEastAsia" w:hAnsi="Book Antiqua" w:cs="Times New Roman"/>
          <w:color w:val="000000" w:themeColor="text1"/>
        </w:rPr>
        <w:t>w</w:t>
      </w:r>
      <w:r w:rsidR="00C75BC1" w:rsidRPr="00B2059A">
        <w:rPr>
          <w:rFonts w:ascii="Book Antiqua" w:eastAsiaTheme="minorEastAsia" w:hAnsi="Book Antiqua" w:cs="Times New Roman"/>
          <w:color w:val="000000" w:themeColor="text1"/>
        </w:rPr>
        <w:t>ere</w:t>
      </w:r>
      <w:r w:rsidRPr="00B2059A">
        <w:rPr>
          <w:rFonts w:ascii="Book Antiqua" w:hAnsi="Book Antiqua" w:cs="Times New Roman"/>
          <w:color w:val="000000"/>
        </w:rPr>
        <w:t xml:space="preserve"> </w:t>
      </w:r>
      <w:r w:rsidR="00C75BC1" w:rsidRPr="00B2059A">
        <w:rPr>
          <w:rFonts w:ascii="Book Antiqua" w:eastAsiaTheme="minorEastAsia" w:hAnsi="Book Antiqua" w:cs="Times New Roman"/>
          <w:color w:val="000000" w:themeColor="text1"/>
        </w:rPr>
        <w:t xml:space="preserve">independent </w:t>
      </w:r>
      <w:r w:rsidR="00C75BC1" w:rsidRPr="00B2059A">
        <w:rPr>
          <w:rFonts w:ascii="Book Antiqua" w:hAnsi="Book Antiqua" w:cs="Times New Roman"/>
          <w:color w:val="000000"/>
        </w:rPr>
        <w:t>factor</w:t>
      </w:r>
      <w:r w:rsidR="00F1565E">
        <w:rPr>
          <w:rFonts w:ascii="Book Antiqua" w:hAnsi="Book Antiqua" w:cs="Times New Roman"/>
          <w:color w:val="000000"/>
        </w:rPr>
        <w:t>s</w:t>
      </w:r>
      <w:r w:rsidR="00C75BC1" w:rsidRPr="00B2059A">
        <w:rPr>
          <w:rFonts w:ascii="Book Antiqua" w:hAnsi="Book Antiqua" w:cs="Times New Roman"/>
          <w:color w:val="000000"/>
        </w:rPr>
        <w:t xml:space="preserve"> that</w:t>
      </w:r>
      <w:r w:rsidRPr="00B2059A">
        <w:rPr>
          <w:rFonts w:ascii="Book Antiqua" w:eastAsiaTheme="minorEastAsia" w:hAnsi="Book Antiqua" w:cs="Times New Roman"/>
          <w:color w:val="000000" w:themeColor="text1"/>
        </w:rPr>
        <w:t xml:space="preserve"> affect</w:t>
      </w:r>
      <w:r w:rsidR="00C75BC1" w:rsidRPr="00B2059A">
        <w:rPr>
          <w:rFonts w:ascii="Book Antiqua" w:eastAsiaTheme="minorEastAsia" w:hAnsi="Book Antiqua" w:cs="Times New Roman"/>
          <w:color w:val="000000" w:themeColor="text1"/>
        </w:rPr>
        <w:t>ed</w:t>
      </w:r>
      <w:r w:rsidRPr="00B2059A">
        <w:rPr>
          <w:rFonts w:ascii="Book Antiqua" w:eastAsiaTheme="minorEastAsia" w:hAnsi="Book Antiqua" w:cs="Times New Roman"/>
          <w:color w:val="000000" w:themeColor="text1"/>
        </w:rPr>
        <w:t xml:space="preserve"> </w:t>
      </w:r>
      <w:r w:rsidRPr="00B2059A">
        <w:rPr>
          <w:rFonts w:ascii="Book Antiqua" w:eastAsia="Yu Mincho" w:hAnsi="Book Antiqua" w:cs="Times New Roman"/>
          <w:color w:val="000000" w:themeColor="text1"/>
        </w:rPr>
        <w:t>LSM</w:t>
      </w:r>
      <w:r w:rsidRPr="00B2059A">
        <w:rPr>
          <w:rFonts w:ascii="Book Antiqua" w:eastAsiaTheme="minorEastAsia" w:hAnsi="Book Antiqua" w:cs="Times New Roman"/>
          <w:color w:val="000000" w:themeColor="text1"/>
        </w:rPr>
        <w:t>s</w:t>
      </w:r>
      <w:r w:rsidRPr="00B2059A">
        <w:rPr>
          <w:rFonts w:ascii="Book Antiqua" w:eastAsia="Yu Mincho" w:hAnsi="Book Antiqua" w:cs="Times New Roman"/>
          <w:color w:val="000000" w:themeColor="text1"/>
        </w:rPr>
        <w:t xml:space="preserve"> of TE (</w:t>
      </w:r>
      <w:r w:rsidRPr="00B41D18">
        <w:rPr>
          <w:rFonts w:ascii="Book Antiqua" w:eastAsia="Yu Mincho" w:hAnsi="Book Antiqua" w:cs="Times New Roman"/>
          <w:i/>
          <w:color w:val="000000" w:themeColor="text1"/>
        </w:rPr>
        <w:t>P</w:t>
      </w:r>
      <w:r w:rsidR="00B41D18">
        <w:rPr>
          <w:rFonts w:ascii="Book Antiqua" w:eastAsiaTheme="minorEastAsia" w:hAnsi="Book Antiqua" w:cs="Times New Roman" w:hint="eastAsia"/>
          <w:color w:val="000000" w:themeColor="text1"/>
        </w:rPr>
        <w:t xml:space="preserve"> </w:t>
      </w:r>
      <w:r w:rsidRPr="00B2059A">
        <w:rPr>
          <w:rFonts w:ascii="Book Antiqua" w:eastAsia="Yu Mincho" w:hAnsi="Book Antiqua" w:cs="Times New Roman"/>
          <w:color w:val="000000" w:themeColor="text1"/>
        </w:rPr>
        <w:t>&lt;</w:t>
      </w:r>
      <w:r w:rsidR="00B41D18">
        <w:rPr>
          <w:rFonts w:ascii="Book Antiqua" w:eastAsiaTheme="minorEastAsia" w:hAnsi="Book Antiqua" w:cs="Times New Roman" w:hint="eastAsia"/>
          <w:color w:val="000000" w:themeColor="text1"/>
        </w:rPr>
        <w:t xml:space="preserve"> </w:t>
      </w:r>
      <w:r w:rsidRPr="00B2059A">
        <w:rPr>
          <w:rFonts w:ascii="Book Antiqua" w:eastAsia="Yu Mincho" w:hAnsi="Book Antiqua" w:cs="Times New Roman"/>
          <w:color w:val="000000" w:themeColor="text1"/>
        </w:rPr>
        <w:t xml:space="preserve">0.05). </w:t>
      </w:r>
    </w:p>
    <w:p w14:paraId="60E98255" w14:textId="00627F95" w:rsidR="00A259C7" w:rsidRPr="00B2059A" w:rsidRDefault="000A51DF" w:rsidP="007B3CBE">
      <w:pPr>
        <w:adjustRightInd w:val="0"/>
        <w:snapToGrid w:val="0"/>
        <w:spacing w:line="360" w:lineRule="auto"/>
        <w:ind w:firstLineChars="100" w:firstLine="240"/>
        <w:jc w:val="both"/>
        <w:rPr>
          <w:rFonts w:ascii="Book Antiqua" w:hAnsi="Book Antiqua"/>
        </w:rPr>
      </w:pPr>
      <w:r w:rsidRPr="00B2059A">
        <w:rPr>
          <w:rFonts w:ascii="Book Antiqua" w:hAnsi="Book Antiqua"/>
        </w:rPr>
        <w:t xml:space="preserve">OPLS discriminant analysis was further used to rank the effects of the </w:t>
      </w:r>
      <w:r w:rsidR="006B58EF" w:rsidRPr="00B2059A">
        <w:rPr>
          <w:rFonts w:ascii="Book Antiqua" w:hAnsi="Book Antiqua"/>
        </w:rPr>
        <w:t xml:space="preserve">variables </w:t>
      </w:r>
      <w:r w:rsidRPr="00B2059A">
        <w:rPr>
          <w:rFonts w:ascii="Book Antiqua" w:hAnsi="Book Antiqua"/>
        </w:rPr>
        <w:t xml:space="preserve">on SWE and TE. As shown in </w:t>
      </w:r>
      <w:r w:rsidR="009C4C42" w:rsidRPr="00B2059A">
        <w:rPr>
          <w:rFonts w:ascii="Book Antiqua" w:hAnsi="Book Antiqua"/>
        </w:rPr>
        <w:t xml:space="preserve">Figure </w:t>
      </w:r>
      <w:r w:rsidRPr="00B2059A">
        <w:rPr>
          <w:rFonts w:ascii="Book Antiqua" w:hAnsi="Book Antiqua"/>
        </w:rPr>
        <w:t xml:space="preserve">1, the top predictors </w:t>
      </w:r>
      <w:r w:rsidR="009C4C42" w:rsidRPr="00B2059A">
        <w:rPr>
          <w:rFonts w:ascii="Book Antiqua" w:hAnsi="Book Antiqua"/>
        </w:rPr>
        <w:t>w</w:t>
      </w:r>
      <w:r w:rsidR="00F670F7" w:rsidRPr="00B2059A">
        <w:rPr>
          <w:rFonts w:ascii="Book Antiqua" w:hAnsi="Book Antiqua"/>
        </w:rPr>
        <w:t>ere</w:t>
      </w:r>
      <w:r w:rsidR="009C4C42" w:rsidRPr="00B2059A">
        <w:rPr>
          <w:rFonts w:ascii="Book Antiqua" w:hAnsi="Book Antiqua"/>
        </w:rPr>
        <w:t xml:space="preserve"> </w:t>
      </w:r>
      <w:r w:rsidRPr="00B2059A">
        <w:rPr>
          <w:rFonts w:ascii="Book Antiqua" w:hAnsi="Book Antiqua"/>
        </w:rPr>
        <w:t>liver fibrosis for both SWE and TE, while higher VIP predictors (&gt;</w:t>
      </w:r>
      <w:r w:rsidR="00B41D18">
        <w:rPr>
          <w:rFonts w:ascii="Book Antiqua" w:hAnsi="Book Antiqua" w:hint="eastAsia"/>
        </w:rPr>
        <w:t xml:space="preserve"> </w:t>
      </w:r>
      <w:r w:rsidRPr="00B2059A">
        <w:rPr>
          <w:rFonts w:ascii="Book Antiqua" w:hAnsi="Book Antiqua"/>
        </w:rPr>
        <w:t xml:space="preserve">1) were much more common in TE than SWE. </w:t>
      </w:r>
      <w:r w:rsidR="009C4C42" w:rsidRPr="00B2059A">
        <w:rPr>
          <w:rFonts w:ascii="Book Antiqua" w:hAnsi="Book Antiqua"/>
        </w:rPr>
        <w:t xml:space="preserve">Therefore, </w:t>
      </w:r>
      <w:r w:rsidRPr="00B2059A">
        <w:rPr>
          <w:rFonts w:ascii="Book Antiqua" w:hAnsi="Book Antiqua"/>
        </w:rPr>
        <w:t>the</w:t>
      </w:r>
      <w:r w:rsidR="005B58E4" w:rsidRPr="00B2059A">
        <w:rPr>
          <w:rFonts w:ascii="Book Antiqua" w:hAnsi="Book Antiqua"/>
        </w:rPr>
        <w:t xml:space="preserve"> </w:t>
      </w:r>
      <w:r w:rsidRPr="00B2059A">
        <w:rPr>
          <w:rFonts w:ascii="Book Antiqua" w:hAnsi="Book Antiqua"/>
        </w:rPr>
        <w:t xml:space="preserve">SWE </w:t>
      </w:r>
      <w:r w:rsidR="009C4C42" w:rsidRPr="00B2059A">
        <w:rPr>
          <w:rFonts w:ascii="Book Antiqua" w:hAnsi="Book Antiqua"/>
        </w:rPr>
        <w:t xml:space="preserve">value </w:t>
      </w:r>
      <w:r w:rsidR="006B58EF" w:rsidRPr="00B2059A">
        <w:rPr>
          <w:rFonts w:ascii="Book Antiqua" w:hAnsi="Book Antiqua"/>
        </w:rPr>
        <w:t xml:space="preserve">was </w:t>
      </w:r>
      <w:r w:rsidRPr="00B2059A">
        <w:rPr>
          <w:rFonts w:ascii="Book Antiqua" w:hAnsi="Book Antiqua"/>
        </w:rPr>
        <w:t xml:space="preserve">less affected by </w:t>
      </w:r>
      <w:r w:rsidR="006B58EF" w:rsidRPr="00B2059A">
        <w:rPr>
          <w:rFonts w:ascii="Book Antiqua" w:hAnsi="Book Antiqua"/>
        </w:rPr>
        <w:lastRenderedPageBreak/>
        <w:t xml:space="preserve">the above </w:t>
      </w:r>
      <w:r w:rsidRPr="00B2059A">
        <w:rPr>
          <w:rFonts w:ascii="Book Antiqua" w:hAnsi="Book Antiqua"/>
        </w:rPr>
        <w:t xml:space="preserve">factors and is a reliable method </w:t>
      </w:r>
      <w:r w:rsidRPr="00B2059A">
        <w:rPr>
          <w:rFonts w:ascii="Book Antiqua" w:hAnsi="Book Antiqua" w:cs="Times New Roman"/>
        </w:rPr>
        <w:t xml:space="preserve">that </w:t>
      </w:r>
      <w:r w:rsidR="006B2FAD" w:rsidRPr="00B2059A">
        <w:rPr>
          <w:rFonts w:ascii="Book Antiqua" w:hAnsi="Book Antiqua" w:cs="Times New Roman"/>
        </w:rPr>
        <w:t>is expected to</w:t>
      </w:r>
      <w:r w:rsidRPr="00B2059A">
        <w:rPr>
          <w:rFonts w:ascii="Book Antiqua" w:hAnsi="Book Antiqua" w:cs="Times New Roman"/>
        </w:rPr>
        <w:t xml:space="preserve"> have broader clinical application prospects</w:t>
      </w:r>
      <w:r w:rsidRPr="00B2059A">
        <w:rPr>
          <w:rFonts w:ascii="Book Antiqua" w:hAnsi="Book Antiqua"/>
        </w:rPr>
        <w:t>.</w:t>
      </w:r>
    </w:p>
    <w:p w14:paraId="1A2DFFD3" w14:textId="77777777" w:rsidR="007B3CBE" w:rsidRDefault="007B3CBE" w:rsidP="0075209B">
      <w:pPr>
        <w:adjustRightInd w:val="0"/>
        <w:snapToGrid w:val="0"/>
        <w:spacing w:line="360" w:lineRule="auto"/>
        <w:jc w:val="both"/>
        <w:rPr>
          <w:rFonts w:ascii="Book Antiqua" w:hAnsi="Book Antiqua"/>
          <w:b/>
          <w:i/>
        </w:rPr>
      </w:pPr>
    </w:p>
    <w:p w14:paraId="3BD4DFD3" w14:textId="43A00429" w:rsidR="00A259C7" w:rsidRPr="00B2059A" w:rsidRDefault="000A51DF" w:rsidP="0075209B">
      <w:pPr>
        <w:adjustRightInd w:val="0"/>
        <w:snapToGrid w:val="0"/>
        <w:spacing w:line="360" w:lineRule="auto"/>
        <w:jc w:val="both"/>
        <w:rPr>
          <w:rFonts w:ascii="Book Antiqua" w:hAnsi="Book Antiqua" w:cs="Times New Roman"/>
          <w:b/>
        </w:rPr>
      </w:pPr>
      <w:r w:rsidRPr="00B2059A">
        <w:rPr>
          <w:rFonts w:ascii="Book Antiqua" w:hAnsi="Book Antiqua"/>
          <w:b/>
          <w:i/>
        </w:rPr>
        <w:t xml:space="preserve">Agreement and </w:t>
      </w:r>
      <w:r w:rsidR="00542B57" w:rsidRPr="00B2059A">
        <w:rPr>
          <w:rFonts w:ascii="Book Antiqua" w:hAnsi="Book Antiqua"/>
          <w:b/>
          <w:i/>
        </w:rPr>
        <w:t xml:space="preserve">correlation </w:t>
      </w:r>
      <w:r w:rsidR="00F5020A" w:rsidRPr="00B2059A">
        <w:rPr>
          <w:rFonts w:ascii="Book Antiqua" w:hAnsi="Book Antiqua"/>
          <w:b/>
          <w:i/>
        </w:rPr>
        <w:t xml:space="preserve">among </w:t>
      </w:r>
      <w:r w:rsidRPr="00B2059A">
        <w:rPr>
          <w:rFonts w:ascii="Book Antiqua" w:hAnsi="Book Antiqua"/>
          <w:b/>
          <w:i/>
        </w:rPr>
        <w:t>SWE, TE</w:t>
      </w:r>
      <w:r w:rsidR="00D56ECF" w:rsidRPr="00B2059A">
        <w:rPr>
          <w:rFonts w:ascii="Book Antiqua" w:hAnsi="Book Antiqua"/>
          <w:b/>
          <w:i/>
        </w:rPr>
        <w:t xml:space="preserve">, </w:t>
      </w:r>
      <w:r w:rsidRPr="00B2059A">
        <w:rPr>
          <w:rFonts w:ascii="Book Antiqua" w:hAnsi="Book Antiqua"/>
          <w:b/>
          <w:i/>
        </w:rPr>
        <w:t>histological hepatitis fibrosis</w:t>
      </w:r>
      <w:r w:rsidR="00D56ECF" w:rsidRPr="00B2059A">
        <w:rPr>
          <w:rFonts w:ascii="Book Antiqua" w:hAnsi="Book Antiqua"/>
          <w:b/>
          <w:i/>
        </w:rPr>
        <w:t xml:space="preserve"> and liver functional variables</w:t>
      </w:r>
    </w:p>
    <w:p w14:paraId="709B73FF" w14:textId="4BB3278E" w:rsidR="00A259C7" w:rsidRPr="00B2059A" w:rsidRDefault="000A51DF" w:rsidP="0075209B">
      <w:pPr>
        <w:adjustRightInd w:val="0"/>
        <w:snapToGrid w:val="0"/>
        <w:spacing w:line="360" w:lineRule="auto"/>
        <w:jc w:val="both"/>
        <w:rPr>
          <w:rFonts w:ascii="Book Antiqua" w:hAnsi="Book Antiqua"/>
        </w:rPr>
      </w:pPr>
      <w:r w:rsidRPr="00B2059A">
        <w:rPr>
          <w:rFonts w:ascii="Book Antiqua" w:hAnsi="Book Antiqua"/>
        </w:rPr>
        <w:t>Bland</w:t>
      </w:r>
      <w:r w:rsidR="00F5020A" w:rsidRPr="00B2059A">
        <w:rPr>
          <w:rFonts w:ascii="Book Antiqua" w:hAnsi="Book Antiqua"/>
        </w:rPr>
        <w:t>-</w:t>
      </w:r>
      <w:r w:rsidRPr="00B2059A">
        <w:rPr>
          <w:rFonts w:ascii="Book Antiqua" w:hAnsi="Book Antiqua"/>
        </w:rPr>
        <w:t xml:space="preserve">Altman analysis </w:t>
      </w:r>
      <w:r w:rsidR="00F5020A" w:rsidRPr="00B2059A">
        <w:rPr>
          <w:rFonts w:ascii="Book Antiqua" w:hAnsi="Book Antiqua"/>
        </w:rPr>
        <w:t xml:space="preserve">was </w:t>
      </w:r>
      <w:r w:rsidRPr="00B2059A">
        <w:rPr>
          <w:rFonts w:ascii="Book Antiqua" w:hAnsi="Book Antiqua"/>
        </w:rPr>
        <w:t>used to assess the agreement between</w:t>
      </w:r>
      <w:r w:rsidR="007817EE" w:rsidRPr="00B2059A">
        <w:rPr>
          <w:rFonts w:ascii="Book Antiqua" w:hAnsi="Book Antiqua"/>
        </w:rPr>
        <w:t xml:space="preserve"> the</w:t>
      </w:r>
      <w:r w:rsidRPr="00B2059A">
        <w:rPr>
          <w:rFonts w:ascii="Book Antiqua" w:hAnsi="Book Antiqua"/>
        </w:rPr>
        <w:t xml:space="preserve"> two measurements. The mean difference </w:t>
      </w:r>
      <w:r w:rsidR="006B2FAD" w:rsidRPr="00B2059A">
        <w:rPr>
          <w:rFonts w:ascii="Book Antiqua" w:hAnsi="Book Antiqua"/>
        </w:rPr>
        <w:t xml:space="preserve">between </w:t>
      </w:r>
      <w:r w:rsidRPr="00B2059A">
        <w:rPr>
          <w:rFonts w:ascii="Book Antiqua" w:hAnsi="Book Antiqua"/>
        </w:rPr>
        <w:t>the two measurements was 1.3 kPa, the SD was 3.0 kPa, and the upper and lower limits of the mean difference (95% CI) were 11.2 kPa and -8.7 kPa, respectively (</w:t>
      </w:r>
      <w:r w:rsidR="00C1385D" w:rsidRPr="00B2059A">
        <w:rPr>
          <w:rFonts w:ascii="Book Antiqua" w:hAnsi="Book Antiqua"/>
        </w:rPr>
        <w:t xml:space="preserve">Figure </w:t>
      </w:r>
      <w:r w:rsidRPr="00B2059A">
        <w:rPr>
          <w:rFonts w:ascii="Book Antiqua" w:hAnsi="Book Antiqua"/>
        </w:rPr>
        <w:t xml:space="preserve">2). </w:t>
      </w:r>
      <w:r w:rsidR="006B2FAD" w:rsidRPr="00B2059A">
        <w:rPr>
          <w:rFonts w:ascii="Book Antiqua" w:hAnsi="Book Antiqua"/>
        </w:rPr>
        <w:t xml:space="preserve">These </w:t>
      </w:r>
      <w:r w:rsidR="00F1565E">
        <w:rPr>
          <w:rFonts w:ascii="Book Antiqua" w:hAnsi="Book Antiqua"/>
        </w:rPr>
        <w:t>values</w:t>
      </w:r>
      <w:r w:rsidR="006B2FAD" w:rsidRPr="00B2059A">
        <w:rPr>
          <w:rFonts w:ascii="Book Antiqua" w:hAnsi="Book Antiqua"/>
        </w:rPr>
        <w:t xml:space="preserve"> </w:t>
      </w:r>
      <w:r w:rsidRPr="00B2059A">
        <w:rPr>
          <w:rFonts w:ascii="Book Antiqua" w:hAnsi="Book Antiqua"/>
        </w:rPr>
        <w:t xml:space="preserve">showed </w:t>
      </w:r>
      <w:r w:rsidR="007817EE" w:rsidRPr="00B2059A">
        <w:rPr>
          <w:rFonts w:ascii="Book Antiqua" w:hAnsi="Book Antiqua" w:cs="Times New Roman"/>
        </w:rPr>
        <w:t xml:space="preserve">satisfactory </w:t>
      </w:r>
      <w:r w:rsidRPr="00B2059A">
        <w:rPr>
          <w:rFonts w:ascii="Book Antiqua" w:hAnsi="Book Antiqua"/>
        </w:rPr>
        <w:t xml:space="preserve">agreement of LSMs between SWE and TE. </w:t>
      </w:r>
    </w:p>
    <w:p w14:paraId="68C18086" w14:textId="68BC9EE2" w:rsidR="00A259C7" w:rsidRPr="00B2059A" w:rsidRDefault="000A51DF" w:rsidP="00B41D18">
      <w:pPr>
        <w:adjustRightInd w:val="0"/>
        <w:snapToGrid w:val="0"/>
        <w:spacing w:line="360" w:lineRule="auto"/>
        <w:ind w:firstLineChars="100" w:firstLine="240"/>
        <w:jc w:val="both"/>
        <w:rPr>
          <w:rFonts w:ascii="Book Antiqua" w:eastAsiaTheme="minorEastAsia" w:hAnsi="Book Antiqua" w:cs="Times New Roman"/>
          <w:color w:val="000000" w:themeColor="text1"/>
        </w:rPr>
      </w:pPr>
      <w:r w:rsidRPr="00B2059A">
        <w:rPr>
          <w:rFonts w:ascii="Book Antiqua" w:eastAsiaTheme="minorEastAsia" w:hAnsi="Book Antiqua" w:cs="Times New Roman"/>
          <w:color w:val="000000" w:themeColor="text1"/>
        </w:rPr>
        <w:t>All 54 patients had been given a confirmed histologic diagnosis</w:t>
      </w:r>
      <w:r w:rsidR="005B58E4" w:rsidRPr="00B2059A">
        <w:rPr>
          <w:rFonts w:ascii="Book Antiqua" w:eastAsiaTheme="minorEastAsia" w:hAnsi="Book Antiqua" w:cs="Times New Roman"/>
          <w:color w:val="000000" w:themeColor="text1"/>
        </w:rPr>
        <w:t xml:space="preserve"> </w:t>
      </w:r>
      <w:r w:rsidRPr="00B2059A">
        <w:rPr>
          <w:rFonts w:ascii="Book Antiqua" w:eastAsiaTheme="minorEastAsia" w:hAnsi="Book Antiqua" w:cs="Times New Roman"/>
          <w:color w:val="000000" w:themeColor="text1"/>
        </w:rPr>
        <w:t xml:space="preserve">using </w:t>
      </w:r>
      <w:r w:rsidR="006B2FAD" w:rsidRPr="00B2059A">
        <w:rPr>
          <w:rFonts w:ascii="Book Antiqua" w:eastAsiaTheme="minorEastAsia" w:hAnsi="Book Antiqua" w:cs="Times New Roman"/>
          <w:color w:val="000000" w:themeColor="text1"/>
        </w:rPr>
        <w:t xml:space="preserve">the </w:t>
      </w:r>
      <w:r w:rsidRPr="00B2059A">
        <w:rPr>
          <w:rFonts w:ascii="Book Antiqua" w:eastAsiaTheme="minorEastAsia" w:hAnsi="Book Antiqua" w:cs="Times New Roman"/>
          <w:color w:val="000000" w:themeColor="text1"/>
        </w:rPr>
        <w:t>Ishak score as the reference method. Increasing</w:t>
      </w:r>
      <w:r w:rsidR="00E47AF6" w:rsidRPr="00B2059A">
        <w:rPr>
          <w:rFonts w:ascii="Book Antiqua" w:eastAsiaTheme="minorEastAsia" w:hAnsi="Book Antiqua" w:cs="Times New Roman"/>
          <w:color w:val="000000" w:themeColor="text1"/>
        </w:rPr>
        <w:t xml:space="preserve"> LSMs</w:t>
      </w:r>
      <w:r w:rsidR="007817EE" w:rsidRPr="00B2059A">
        <w:rPr>
          <w:rFonts w:ascii="Book Antiqua" w:eastAsiaTheme="minorEastAsia" w:hAnsi="Book Antiqua" w:cs="Times New Roman"/>
          <w:color w:val="000000" w:themeColor="text1"/>
        </w:rPr>
        <w:t xml:space="preserve"> values</w:t>
      </w:r>
      <w:r w:rsidR="00E47AF6" w:rsidRPr="00B2059A">
        <w:rPr>
          <w:rFonts w:ascii="Book Antiqua" w:eastAsiaTheme="minorEastAsia" w:hAnsi="Book Antiqua" w:cs="Times New Roman"/>
          <w:color w:val="000000" w:themeColor="text1"/>
        </w:rPr>
        <w:t xml:space="preserve"> </w:t>
      </w:r>
      <w:r w:rsidRPr="00B2059A">
        <w:rPr>
          <w:rFonts w:ascii="Book Antiqua" w:eastAsiaTheme="minorEastAsia" w:hAnsi="Book Antiqua" w:cs="Times New Roman"/>
          <w:color w:val="000000" w:themeColor="text1"/>
        </w:rPr>
        <w:t xml:space="preserve">were highly </w:t>
      </w:r>
      <w:r w:rsidRPr="00B2059A">
        <w:rPr>
          <w:rFonts w:ascii="Book Antiqua" w:hAnsi="Book Antiqua" w:cs="Times New Roman"/>
          <w:color w:val="000000"/>
        </w:rPr>
        <w:t>correlated</w:t>
      </w:r>
      <w:r w:rsidRPr="00B2059A">
        <w:rPr>
          <w:rFonts w:ascii="Book Antiqua" w:eastAsiaTheme="minorEastAsia" w:hAnsi="Book Antiqua" w:cs="Times New Roman"/>
          <w:color w:val="000000" w:themeColor="text1"/>
        </w:rPr>
        <w:t xml:space="preserve"> with </w:t>
      </w:r>
      <w:r w:rsidR="007817EE" w:rsidRPr="00B2059A">
        <w:rPr>
          <w:rFonts w:ascii="Book Antiqua" w:eastAsiaTheme="minorEastAsia" w:hAnsi="Book Antiqua" w:cs="Times New Roman"/>
          <w:color w:val="000000" w:themeColor="text1"/>
        </w:rPr>
        <w:t>the progression</w:t>
      </w:r>
      <w:r w:rsidR="003454B5" w:rsidRPr="00B2059A">
        <w:rPr>
          <w:rFonts w:ascii="Book Antiqua" w:eastAsiaTheme="minorEastAsia" w:hAnsi="Book Antiqua" w:cs="Times New Roman"/>
          <w:color w:val="000000" w:themeColor="text1"/>
        </w:rPr>
        <w:t xml:space="preserve"> </w:t>
      </w:r>
      <w:r w:rsidRPr="00B2059A">
        <w:rPr>
          <w:rFonts w:ascii="Book Antiqua" w:eastAsiaTheme="minorEastAsia" w:hAnsi="Book Antiqua" w:cs="Times New Roman"/>
          <w:color w:val="000000" w:themeColor="text1"/>
        </w:rPr>
        <w:t>of fibrosis</w:t>
      </w:r>
      <w:r w:rsidR="007817EE" w:rsidRPr="00B2059A">
        <w:rPr>
          <w:rFonts w:ascii="Book Antiqua" w:eastAsiaTheme="minorEastAsia" w:hAnsi="Book Antiqua" w:cs="Times New Roman"/>
          <w:color w:val="000000" w:themeColor="text1"/>
        </w:rPr>
        <w:t xml:space="preserve"> stages</w:t>
      </w:r>
      <w:r w:rsidRPr="00B2059A">
        <w:rPr>
          <w:rFonts w:ascii="Book Antiqua" w:eastAsiaTheme="minorEastAsia" w:hAnsi="Book Antiqua" w:cs="Times New Roman"/>
          <w:color w:val="000000" w:themeColor="text1"/>
        </w:rPr>
        <w:t xml:space="preserve">. </w:t>
      </w:r>
      <w:r w:rsidR="00E10850" w:rsidRPr="00B2059A">
        <w:rPr>
          <w:rFonts w:ascii="Book Antiqua" w:eastAsiaTheme="minorEastAsia" w:hAnsi="Book Antiqua" w:cs="Times New Roman"/>
          <w:color w:val="000000" w:themeColor="text1"/>
        </w:rPr>
        <w:t>The</w:t>
      </w:r>
      <w:r w:rsidRPr="00B2059A">
        <w:rPr>
          <w:rFonts w:ascii="Book Antiqua" w:eastAsiaTheme="minorEastAsia" w:hAnsi="Book Antiqua" w:cs="Times New Roman"/>
          <w:color w:val="000000" w:themeColor="text1"/>
        </w:rPr>
        <w:t xml:space="preserve"> LSM</w:t>
      </w:r>
      <w:r w:rsidR="00226D71" w:rsidRPr="00B2059A">
        <w:rPr>
          <w:rFonts w:ascii="Book Antiqua" w:eastAsiaTheme="minorEastAsia" w:hAnsi="Book Antiqua" w:cs="Times New Roman"/>
          <w:color w:val="000000" w:themeColor="text1"/>
        </w:rPr>
        <w:t>s</w:t>
      </w:r>
      <w:r w:rsidRPr="00B2059A">
        <w:rPr>
          <w:rFonts w:ascii="Book Antiqua" w:eastAsiaTheme="minorEastAsia" w:hAnsi="Book Antiqua" w:cs="Times New Roman"/>
          <w:color w:val="000000" w:themeColor="text1"/>
        </w:rPr>
        <w:t xml:space="preserve"> increased as the fibrosis stage </w:t>
      </w:r>
      <w:r w:rsidRPr="00B2059A">
        <w:rPr>
          <w:rFonts w:ascii="Book Antiqua" w:hAnsi="Book Antiqua" w:cs="Times New Roman"/>
          <w:color w:val="000000"/>
        </w:rPr>
        <w:t>increased</w:t>
      </w:r>
      <w:r w:rsidRPr="00B2059A">
        <w:rPr>
          <w:rFonts w:ascii="Book Antiqua" w:eastAsiaTheme="minorEastAsia" w:hAnsi="Book Antiqua" w:cs="Times New Roman"/>
          <w:color w:val="000000" w:themeColor="text1"/>
        </w:rPr>
        <w:t xml:space="preserve"> </w:t>
      </w:r>
      <w:r w:rsidR="00A010C1" w:rsidRPr="00B2059A">
        <w:rPr>
          <w:rFonts w:ascii="Book Antiqua" w:eastAsiaTheme="minorEastAsia" w:hAnsi="Book Antiqua" w:cs="Times New Roman"/>
          <w:color w:val="000000" w:themeColor="text1"/>
        </w:rPr>
        <w:t xml:space="preserve">on </w:t>
      </w:r>
      <w:r w:rsidRPr="00B2059A">
        <w:rPr>
          <w:rFonts w:ascii="Book Antiqua" w:eastAsiaTheme="minorEastAsia" w:hAnsi="Book Antiqua" w:cs="Times New Roman"/>
          <w:color w:val="000000" w:themeColor="text1"/>
        </w:rPr>
        <w:t>both SWE and TE (</w:t>
      </w:r>
      <w:r w:rsidRPr="00B41D18">
        <w:rPr>
          <w:rFonts w:ascii="Book Antiqua" w:eastAsiaTheme="minorEastAsia" w:hAnsi="Book Antiqua" w:cs="Times New Roman"/>
          <w:i/>
          <w:color w:val="000000" w:themeColor="text1"/>
        </w:rPr>
        <w:t>P</w:t>
      </w:r>
      <w:r w:rsidR="00B41D18">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lt;</w:t>
      </w:r>
      <w:r w:rsidR="00B41D18">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0.001, Figure 3</w:t>
      </w:r>
      <w:r w:rsidR="00703A4C" w:rsidRPr="00B2059A">
        <w:rPr>
          <w:rFonts w:ascii="Book Antiqua" w:eastAsiaTheme="minorEastAsia" w:hAnsi="Book Antiqua" w:cs="Times New Roman"/>
          <w:color w:val="000000" w:themeColor="text1"/>
        </w:rPr>
        <w:t>A</w:t>
      </w:r>
      <w:r w:rsidR="00831727">
        <w:rPr>
          <w:rFonts w:ascii="Book Antiqua" w:eastAsiaTheme="minorEastAsia" w:hAnsi="Book Antiqua" w:cs="Times New Roman" w:hint="eastAsia"/>
          <w:color w:val="000000" w:themeColor="text1"/>
        </w:rPr>
        <w:t xml:space="preserve"> and </w:t>
      </w:r>
      <w:r w:rsidR="00703A4C" w:rsidRPr="00B2059A">
        <w:rPr>
          <w:rFonts w:ascii="Book Antiqua" w:eastAsiaTheme="minorEastAsia" w:hAnsi="Book Antiqua" w:cs="Times New Roman"/>
          <w:color w:val="000000" w:themeColor="text1"/>
        </w:rPr>
        <w:t>B</w:t>
      </w:r>
      <w:r w:rsidRPr="00B2059A">
        <w:rPr>
          <w:rFonts w:ascii="Book Antiqua" w:eastAsiaTheme="minorEastAsia" w:hAnsi="Book Antiqua" w:cs="Times New Roman"/>
          <w:color w:val="000000" w:themeColor="text1"/>
        </w:rPr>
        <w:t xml:space="preserve">), </w:t>
      </w:r>
      <w:r w:rsidR="007817EE" w:rsidRPr="00B2059A">
        <w:rPr>
          <w:rFonts w:ascii="Book Antiqua" w:eastAsiaTheme="minorEastAsia" w:hAnsi="Book Antiqua" w:cs="Times New Roman"/>
          <w:color w:val="000000" w:themeColor="text1"/>
        </w:rPr>
        <w:t>but</w:t>
      </w:r>
      <w:r w:rsidR="00A010C1" w:rsidRPr="00B2059A">
        <w:rPr>
          <w:rFonts w:ascii="Book Antiqua" w:eastAsiaTheme="minorEastAsia" w:hAnsi="Book Antiqua" w:cs="Times New Roman"/>
          <w:color w:val="000000" w:themeColor="text1"/>
        </w:rPr>
        <w:t xml:space="preserve"> </w:t>
      </w:r>
      <w:r w:rsidRPr="00B2059A">
        <w:rPr>
          <w:rFonts w:ascii="Book Antiqua" w:eastAsiaTheme="minorEastAsia" w:hAnsi="Book Antiqua" w:cs="Times New Roman"/>
          <w:color w:val="000000" w:themeColor="text1"/>
        </w:rPr>
        <w:t xml:space="preserve">TE showed a </w:t>
      </w:r>
      <w:r w:rsidR="00A010C1" w:rsidRPr="00B2059A">
        <w:rPr>
          <w:rFonts w:ascii="Book Antiqua" w:eastAsiaTheme="minorEastAsia" w:hAnsi="Book Antiqua" w:cs="Times New Roman"/>
          <w:color w:val="000000" w:themeColor="text1"/>
        </w:rPr>
        <w:t xml:space="preserve">wider </w:t>
      </w:r>
      <w:r w:rsidR="007817EE" w:rsidRPr="00B2059A">
        <w:rPr>
          <w:rFonts w:ascii="Book Antiqua" w:eastAsiaTheme="minorEastAsia" w:hAnsi="Book Antiqua" w:cs="Times New Roman"/>
          <w:color w:val="000000" w:themeColor="text1"/>
        </w:rPr>
        <w:t xml:space="preserve">IQR </w:t>
      </w:r>
      <w:r w:rsidRPr="00B2059A">
        <w:rPr>
          <w:rFonts w:ascii="Book Antiqua" w:eastAsiaTheme="minorEastAsia" w:hAnsi="Book Antiqua" w:cs="Times New Roman"/>
          <w:color w:val="000000" w:themeColor="text1"/>
        </w:rPr>
        <w:t xml:space="preserve">of SDs </w:t>
      </w:r>
      <w:r w:rsidR="007817EE" w:rsidRPr="00B2059A">
        <w:rPr>
          <w:rFonts w:ascii="Book Antiqua" w:eastAsiaTheme="minorEastAsia" w:hAnsi="Book Antiqua" w:cs="Times New Roman"/>
          <w:color w:val="000000" w:themeColor="text1"/>
        </w:rPr>
        <w:t>than</w:t>
      </w:r>
      <w:r w:rsidRPr="00B2059A">
        <w:rPr>
          <w:rFonts w:ascii="Book Antiqua" w:eastAsiaTheme="minorEastAsia" w:hAnsi="Book Antiqua" w:cs="Times New Roman"/>
          <w:color w:val="000000" w:themeColor="text1"/>
        </w:rPr>
        <w:t xml:space="preserve"> SWE.</w:t>
      </w:r>
      <w:r w:rsidR="00D745D8" w:rsidRPr="00B2059A">
        <w:rPr>
          <w:rFonts w:ascii="Book Antiqua" w:eastAsiaTheme="minorEastAsia" w:hAnsi="Book Antiqua" w:cs="Times New Roman"/>
          <w:color w:val="000000" w:themeColor="text1"/>
        </w:rPr>
        <w:t xml:space="preserve"> SWE and TE</w:t>
      </w:r>
      <w:r w:rsidR="00494840" w:rsidRPr="00B2059A">
        <w:rPr>
          <w:rFonts w:ascii="Book Antiqua" w:eastAsiaTheme="minorEastAsia" w:hAnsi="Book Antiqua" w:cs="Times New Roman"/>
          <w:color w:val="000000" w:themeColor="text1"/>
        </w:rPr>
        <w:t xml:space="preserve"> also</w:t>
      </w:r>
      <w:r w:rsidR="00D745D8" w:rsidRPr="00B2059A">
        <w:rPr>
          <w:rFonts w:ascii="Book Antiqua" w:eastAsiaTheme="minorEastAsia" w:hAnsi="Book Antiqua" w:cs="Times New Roman"/>
          <w:color w:val="000000" w:themeColor="text1"/>
        </w:rPr>
        <w:t xml:space="preserve"> showed statistical significance in distinguishing mild liver fibrosis</w:t>
      </w:r>
      <w:r w:rsidR="00494840" w:rsidRPr="00B2059A">
        <w:rPr>
          <w:rFonts w:ascii="Book Antiqua" w:eastAsiaTheme="minorEastAsia" w:hAnsi="Book Antiqua" w:cs="Times New Roman"/>
          <w:color w:val="000000" w:themeColor="text1"/>
        </w:rPr>
        <w:t xml:space="preserve"> (</w:t>
      </w:r>
      <w:r w:rsidR="00344453" w:rsidRPr="00B2059A">
        <w:rPr>
          <w:rFonts w:ascii="Book Antiqua" w:hAnsi="Book Antiqua"/>
        </w:rPr>
        <w:t>F</w:t>
      </w:r>
      <w:r w:rsidR="00B41D18">
        <w:rPr>
          <w:rFonts w:ascii="Book Antiqua" w:hAnsi="Book Antiqua" w:hint="eastAsia"/>
        </w:rPr>
        <w:t xml:space="preserve"> </w:t>
      </w:r>
      <w:r w:rsidR="00344453" w:rsidRPr="00B2059A">
        <w:rPr>
          <w:rFonts w:ascii="Book Antiqua" w:hAnsi="Book Antiqua"/>
        </w:rPr>
        <w:t>≤</w:t>
      </w:r>
      <w:r w:rsidR="00B41D18">
        <w:rPr>
          <w:rFonts w:ascii="Book Antiqua" w:hAnsi="Book Antiqua" w:hint="eastAsia"/>
        </w:rPr>
        <w:t xml:space="preserve"> </w:t>
      </w:r>
      <w:r w:rsidR="00344453" w:rsidRPr="00B2059A">
        <w:rPr>
          <w:rFonts w:ascii="Book Antiqua" w:hAnsi="Book Antiqua"/>
        </w:rPr>
        <w:t>2</w:t>
      </w:r>
      <w:r w:rsidR="00494840" w:rsidRPr="00B2059A">
        <w:rPr>
          <w:rFonts w:ascii="Book Antiqua" w:eastAsiaTheme="minorEastAsia" w:hAnsi="Book Antiqua" w:cs="Times New Roman"/>
          <w:color w:val="000000" w:themeColor="text1"/>
        </w:rPr>
        <w:t>)</w:t>
      </w:r>
      <w:r w:rsidR="00D745D8" w:rsidRPr="00B2059A">
        <w:rPr>
          <w:rFonts w:ascii="Book Antiqua" w:eastAsiaTheme="minorEastAsia" w:hAnsi="Book Antiqua" w:cs="Times New Roman"/>
          <w:color w:val="000000" w:themeColor="text1"/>
        </w:rPr>
        <w:t xml:space="preserve"> and significant liver fibrosis</w:t>
      </w:r>
      <w:r w:rsidR="00494840" w:rsidRPr="00B2059A">
        <w:rPr>
          <w:rFonts w:ascii="Book Antiqua" w:eastAsiaTheme="minorEastAsia" w:hAnsi="Book Antiqua" w:cs="Times New Roman"/>
          <w:color w:val="000000" w:themeColor="text1"/>
        </w:rPr>
        <w:t xml:space="preserve"> (</w:t>
      </w:r>
      <w:r w:rsidR="00344453" w:rsidRPr="00B2059A">
        <w:rPr>
          <w:rFonts w:ascii="Book Antiqua" w:hAnsi="Book Antiqua"/>
        </w:rPr>
        <w:t>F</w:t>
      </w:r>
      <w:r w:rsidR="00A6585F">
        <w:rPr>
          <w:rFonts w:ascii="Book Antiqua" w:hAnsi="Book Antiqua" w:hint="eastAsia"/>
        </w:rPr>
        <w:t xml:space="preserve"> </w:t>
      </w:r>
      <w:r w:rsidR="00344453" w:rsidRPr="00B2059A">
        <w:rPr>
          <w:rFonts w:ascii="Book Antiqua" w:hAnsi="Book Antiqua"/>
        </w:rPr>
        <w:t>&gt;</w:t>
      </w:r>
      <w:r w:rsidR="00A6585F">
        <w:rPr>
          <w:rFonts w:ascii="Book Antiqua" w:hAnsi="Book Antiqua" w:hint="eastAsia"/>
        </w:rPr>
        <w:t xml:space="preserve"> </w:t>
      </w:r>
      <w:r w:rsidR="00344453" w:rsidRPr="00B2059A">
        <w:rPr>
          <w:rFonts w:ascii="Book Antiqua" w:hAnsi="Book Antiqua"/>
        </w:rPr>
        <w:t>2</w:t>
      </w:r>
      <w:r w:rsidR="00A6585F">
        <w:rPr>
          <w:rFonts w:ascii="Book Antiqua" w:eastAsiaTheme="minorEastAsia" w:hAnsi="Book Antiqua" w:cs="Times New Roman" w:hint="eastAsia"/>
          <w:color w:val="000000" w:themeColor="text1"/>
        </w:rPr>
        <w:t xml:space="preserve">, </w:t>
      </w:r>
      <w:r w:rsidR="00703A4C" w:rsidRPr="00B2059A">
        <w:rPr>
          <w:rFonts w:ascii="Book Antiqua" w:eastAsiaTheme="minorEastAsia" w:hAnsi="Book Antiqua" w:cs="Times New Roman"/>
          <w:color w:val="000000" w:themeColor="text1"/>
        </w:rPr>
        <w:t>Figure 3E</w:t>
      </w:r>
      <w:r w:rsidR="00831727">
        <w:rPr>
          <w:rFonts w:ascii="Book Antiqua" w:eastAsiaTheme="minorEastAsia" w:hAnsi="Book Antiqua" w:cs="Times New Roman" w:hint="eastAsia"/>
          <w:color w:val="000000" w:themeColor="text1"/>
        </w:rPr>
        <w:t xml:space="preserve"> and </w:t>
      </w:r>
      <w:r w:rsidR="00703A4C" w:rsidRPr="00B2059A">
        <w:rPr>
          <w:rFonts w:ascii="Book Antiqua" w:eastAsiaTheme="minorEastAsia" w:hAnsi="Book Antiqua" w:cs="Times New Roman"/>
          <w:color w:val="000000" w:themeColor="text1"/>
        </w:rPr>
        <w:t>F)</w:t>
      </w:r>
      <w:r w:rsidR="00D745D8" w:rsidRPr="00B2059A">
        <w:rPr>
          <w:rFonts w:ascii="Book Antiqua" w:eastAsiaTheme="minorEastAsia" w:hAnsi="Book Antiqua" w:cs="Times New Roman"/>
          <w:color w:val="000000" w:themeColor="text1"/>
        </w:rPr>
        <w:t xml:space="preserve">. </w:t>
      </w:r>
      <w:r w:rsidR="007817EE" w:rsidRPr="00B2059A">
        <w:rPr>
          <w:rFonts w:ascii="Book Antiqua" w:eastAsiaTheme="minorEastAsia" w:hAnsi="Book Antiqua" w:cs="Times New Roman"/>
          <w:color w:val="000000" w:themeColor="text1"/>
        </w:rPr>
        <w:t xml:space="preserve">However, the </w:t>
      </w:r>
      <w:bookmarkStart w:id="112" w:name="_Hlk33740743"/>
      <w:r w:rsidR="002A63FA" w:rsidRPr="00B2059A">
        <w:rPr>
          <w:rFonts w:ascii="Book Antiqua" w:eastAsiaTheme="minorEastAsia" w:hAnsi="Book Antiqua" w:cs="Times New Roman"/>
          <w:color w:val="000000" w:themeColor="text1"/>
        </w:rPr>
        <w:t xml:space="preserve">FIB-4 and APRI </w:t>
      </w:r>
      <w:r w:rsidR="007817EE" w:rsidRPr="00B2059A">
        <w:rPr>
          <w:rFonts w:ascii="Book Antiqua" w:eastAsiaTheme="minorEastAsia" w:hAnsi="Book Antiqua" w:cs="Times New Roman"/>
          <w:color w:val="000000" w:themeColor="text1"/>
        </w:rPr>
        <w:t xml:space="preserve">did not </w:t>
      </w:r>
      <w:r w:rsidR="002A63FA" w:rsidRPr="00B2059A">
        <w:rPr>
          <w:rFonts w:ascii="Book Antiqua" w:eastAsiaTheme="minorEastAsia" w:hAnsi="Book Antiqua" w:cs="Times New Roman"/>
          <w:color w:val="000000" w:themeColor="text1"/>
        </w:rPr>
        <w:t>show any difference with</w:t>
      </w:r>
      <w:r w:rsidR="007817EE" w:rsidRPr="00B2059A">
        <w:rPr>
          <w:rFonts w:ascii="Book Antiqua" w:eastAsiaTheme="minorEastAsia" w:hAnsi="Book Antiqua" w:cs="Times New Roman"/>
          <w:color w:val="000000" w:themeColor="text1"/>
        </w:rPr>
        <w:t xml:space="preserve"> the</w:t>
      </w:r>
      <w:r w:rsidR="002A63FA" w:rsidRPr="00B2059A">
        <w:rPr>
          <w:rFonts w:ascii="Book Antiqua" w:eastAsiaTheme="minorEastAsia" w:hAnsi="Book Antiqua" w:cs="Times New Roman"/>
          <w:color w:val="000000" w:themeColor="text1"/>
        </w:rPr>
        <w:t xml:space="preserve"> progressi</w:t>
      </w:r>
      <w:r w:rsidR="007817EE" w:rsidRPr="00B2059A">
        <w:rPr>
          <w:rFonts w:ascii="Book Antiqua" w:eastAsiaTheme="minorEastAsia" w:hAnsi="Book Antiqua" w:cs="Times New Roman"/>
          <w:color w:val="000000" w:themeColor="text1"/>
        </w:rPr>
        <w:t>on</w:t>
      </w:r>
      <w:r w:rsidR="002A63FA" w:rsidRPr="00B2059A">
        <w:rPr>
          <w:rFonts w:ascii="Book Antiqua" w:eastAsiaTheme="minorEastAsia" w:hAnsi="Book Antiqua" w:cs="Times New Roman"/>
          <w:color w:val="000000" w:themeColor="text1"/>
        </w:rPr>
        <w:t xml:space="preserve"> of fibrosis</w:t>
      </w:r>
      <w:bookmarkEnd w:id="112"/>
      <w:r w:rsidR="009923EC" w:rsidRPr="00B2059A">
        <w:rPr>
          <w:rFonts w:ascii="Book Antiqua" w:eastAsiaTheme="minorEastAsia" w:hAnsi="Book Antiqua" w:cs="Times New Roman"/>
          <w:color w:val="000000" w:themeColor="text1"/>
        </w:rPr>
        <w:t xml:space="preserve"> </w:t>
      </w:r>
      <w:r w:rsidR="007817EE" w:rsidRPr="00B2059A">
        <w:rPr>
          <w:rFonts w:ascii="Book Antiqua" w:eastAsiaTheme="minorEastAsia" w:hAnsi="Book Antiqua" w:cs="Times New Roman"/>
          <w:color w:val="000000" w:themeColor="text1"/>
        </w:rPr>
        <w:t xml:space="preserve">stage </w:t>
      </w:r>
      <w:r w:rsidR="009923EC" w:rsidRPr="00B2059A">
        <w:rPr>
          <w:rFonts w:ascii="Book Antiqua" w:eastAsiaTheme="minorEastAsia" w:hAnsi="Book Antiqua" w:cs="Times New Roman"/>
          <w:color w:val="000000" w:themeColor="text1"/>
        </w:rPr>
        <w:t>(Figure 3)</w:t>
      </w:r>
      <w:r w:rsidR="002A63FA" w:rsidRPr="00B2059A">
        <w:rPr>
          <w:rFonts w:ascii="Book Antiqua" w:eastAsiaTheme="minorEastAsia" w:hAnsi="Book Antiqua" w:cs="Times New Roman"/>
          <w:color w:val="000000" w:themeColor="text1"/>
        </w:rPr>
        <w:t xml:space="preserve">. </w:t>
      </w:r>
    </w:p>
    <w:p w14:paraId="78484E69" w14:textId="6B98932B" w:rsidR="00A259C7" w:rsidRPr="00B2059A" w:rsidRDefault="000A51DF" w:rsidP="007B3CBE">
      <w:pPr>
        <w:adjustRightInd w:val="0"/>
        <w:snapToGrid w:val="0"/>
        <w:spacing w:line="360" w:lineRule="auto"/>
        <w:ind w:firstLineChars="100" w:firstLine="240"/>
        <w:jc w:val="both"/>
        <w:rPr>
          <w:rFonts w:ascii="Book Antiqua" w:eastAsiaTheme="minorEastAsia" w:hAnsi="Book Antiqua" w:cs="Times New Roman"/>
          <w:color w:val="000000" w:themeColor="text1"/>
        </w:rPr>
      </w:pPr>
      <w:r w:rsidRPr="00B2059A">
        <w:rPr>
          <w:rFonts w:ascii="Book Antiqua" w:eastAsiaTheme="minorEastAsia" w:hAnsi="Book Antiqua" w:cs="Times New Roman"/>
          <w:color w:val="000000" w:themeColor="text1"/>
        </w:rPr>
        <w:t xml:space="preserve">Spearman’s correlation between </w:t>
      </w:r>
      <w:r w:rsidR="00E65FB8" w:rsidRPr="00B2059A">
        <w:rPr>
          <w:rFonts w:ascii="Book Antiqua" w:eastAsiaTheme="minorEastAsia" w:hAnsi="Book Antiqua" w:cs="Times New Roman"/>
          <w:color w:val="000000" w:themeColor="text1"/>
        </w:rPr>
        <w:t xml:space="preserve">the </w:t>
      </w:r>
      <w:r w:rsidRPr="00B2059A">
        <w:rPr>
          <w:rFonts w:ascii="Book Antiqua" w:eastAsiaTheme="minorEastAsia" w:hAnsi="Book Antiqua" w:cs="Times New Roman"/>
          <w:color w:val="000000" w:themeColor="text1"/>
        </w:rPr>
        <w:t xml:space="preserve">different noninvasive approaches </w:t>
      </w:r>
      <w:r w:rsidRPr="00B2059A">
        <w:rPr>
          <w:rFonts w:ascii="Book Antiqua" w:hAnsi="Book Antiqua" w:cs="Times New Roman"/>
          <w:color w:val="000000"/>
        </w:rPr>
        <w:t>was</w:t>
      </w:r>
      <w:r w:rsidRPr="00B2059A">
        <w:rPr>
          <w:rFonts w:ascii="Book Antiqua" w:eastAsiaTheme="minorEastAsia" w:hAnsi="Book Antiqua" w:cs="Times New Roman"/>
          <w:color w:val="000000" w:themeColor="text1"/>
        </w:rPr>
        <w:t xml:space="preserve"> also analyzed. The </w:t>
      </w:r>
      <w:r w:rsidR="00542B57" w:rsidRPr="00B2059A">
        <w:rPr>
          <w:rFonts w:ascii="Book Antiqua" w:eastAsiaTheme="minorEastAsia" w:hAnsi="Book Antiqua" w:cs="Times New Roman"/>
          <w:color w:val="000000" w:themeColor="text1"/>
        </w:rPr>
        <w:t xml:space="preserve">correlation </w:t>
      </w:r>
      <w:r w:rsidRPr="00B2059A">
        <w:rPr>
          <w:rFonts w:ascii="Book Antiqua" w:eastAsiaTheme="minorEastAsia" w:hAnsi="Book Antiqua" w:cs="Times New Roman"/>
          <w:color w:val="000000" w:themeColor="text1"/>
        </w:rPr>
        <w:t xml:space="preserve">was stronger between </w:t>
      </w:r>
      <w:r w:rsidR="00E65FB8" w:rsidRPr="00B2059A">
        <w:rPr>
          <w:rFonts w:ascii="Book Antiqua" w:eastAsiaTheme="minorEastAsia" w:hAnsi="Book Antiqua" w:cs="Times New Roman"/>
          <w:color w:val="000000" w:themeColor="text1"/>
        </w:rPr>
        <w:t xml:space="preserve">the </w:t>
      </w:r>
      <w:r w:rsidRPr="00B2059A">
        <w:rPr>
          <w:rFonts w:ascii="Book Antiqua" w:eastAsiaTheme="minorEastAsia" w:hAnsi="Book Antiqua" w:cs="Times New Roman"/>
          <w:color w:val="000000" w:themeColor="text1"/>
        </w:rPr>
        <w:t>fibrosis stage and SWE</w:t>
      </w:r>
      <w:r w:rsidRPr="00B2059A">
        <w:rPr>
          <w:rFonts w:ascii="Book Antiqua" w:hAnsi="Book Antiqua" w:cs="Times New Roman"/>
          <w:color w:val="000000"/>
        </w:rPr>
        <w:t>,</w:t>
      </w:r>
      <w:r w:rsidRPr="00B2059A">
        <w:rPr>
          <w:rFonts w:ascii="Book Antiqua" w:eastAsiaTheme="minorEastAsia" w:hAnsi="Book Antiqua" w:cs="Times New Roman"/>
          <w:color w:val="000000" w:themeColor="text1"/>
        </w:rPr>
        <w:t xml:space="preserve"> which </w:t>
      </w:r>
      <w:r w:rsidRPr="00B2059A">
        <w:rPr>
          <w:rFonts w:ascii="Book Antiqua" w:hAnsi="Book Antiqua" w:cs="Times New Roman"/>
          <w:color w:val="000000"/>
        </w:rPr>
        <w:t>showed</w:t>
      </w:r>
      <w:r w:rsidRPr="00B2059A">
        <w:rPr>
          <w:rFonts w:ascii="Book Antiqua" w:eastAsiaTheme="minorEastAsia" w:hAnsi="Book Antiqua" w:cs="Times New Roman"/>
          <w:color w:val="000000" w:themeColor="text1"/>
        </w:rPr>
        <w:t xml:space="preserve"> a moderate correlation (</w:t>
      </w:r>
      <w:r w:rsidR="00834545" w:rsidRPr="00834545">
        <w:rPr>
          <w:rFonts w:ascii="Book Antiqua" w:eastAsiaTheme="minorEastAsia" w:hAnsi="Book Antiqua" w:cs="Times New Roman"/>
          <w:i/>
          <w:color w:val="000000" w:themeColor="text1"/>
        </w:rPr>
        <w:t>r</w:t>
      </w:r>
      <w:r w:rsidR="004967E6">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w:t>
      </w:r>
      <w:r w:rsidR="004967E6">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 xml:space="preserve">0.65, </w:t>
      </w:r>
      <w:r w:rsidRPr="004967E6">
        <w:rPr>
          <w:rFonts w:ascii="Book Antiqua" w:eastAsiaTheme="minorEastAsia" w:hAnsi="Book Antiqua" w:cs="Times New Roman"/>
          <w:i/>
          <w:color w:val="000000" w:themeColor="text1"/>
        </w:rPr>
        <w:t>P</w:t>
      </w:r>
      <w:r w:rsidR="004967E6">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lt;</w:t>
      </w:r>
      <w:r w:rsidR="004967E6">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 xml:space="preserve">0.001), </w:t>
      </w:r>
      <w:r w:rsidR="00E65FB8" w:rsidRPr="00B2059A">
        <w:rPr>
          <w:rFonts w:ascii="Book Antiqua" w:eastAsiaTheme="minorEastAsia" w:hAnsi="Book Antiqua" w:cs="Times New Roman"/>
          <w:color w:val="000000" w:themeColor="text1"/>
        </w:rPr>
        <w:t>than</w:t>
      </w:r>
      <w:r w:rsidRPr="00B2059A">
        <w:rPr>
          <w:rFonts w:ascii="Book Antiqua" w:eastAsiaTheme="minorEastAsia" w:hAnsi="Book Antiqua" w:cs="Times New Roman"/>
          <w:color w:val="000000" w:themeColor="text1"/>
        </w:rPr>
        <w:t xml:space="preserve"> the association between fibrosis stage and TE</w:t>
      </w:r>
      <w:r w:rsidRPr="00B2059A">
        <w:rPr>
          <w:rFonts w:ascii="Book Antiqua" w:hAnsi="Book Antiqua" w:cs="Times New Roman"/>
          <w:color w:val="000000"/>
        </w:rPr>
        <w:t>,</w:t>
      </w:r>
      <w:r w:rsidRPr="00B2059A">
        <w:rPr>
          <w:rFonts w:ascii="Book Antiqua" w:eastAsiaTheme="minorEastAsia" w:hAnsi="Book Antiqua" w:cs="Times New Roman"/>
          <w:color w:val="000000" w:themeColor="text1"/>
        </w:rPr>
        <w:t xml:space="preserve"> which </w:t>
      </w:r>
      <w:r w:rsidRPr="00B2059A">
        <w:rPr>
          <w:rFonts w:ascii="Book Antiqua" w:hAnsi="Book Antiqua" w:cs="Times New Roman"/>
          <w:color w:val="000000"/>
        </w:rPr>
        <w:t>showed</w:t>
      </w:r>
      <w:r w:rsidRPr="00B2059A">
        <w:rPr>
          <w:rFonts w:ascii="Book Antiqua" w:eastAsiaTheme="minorEastAsia" w:hAnsi="Book Antiqua" w:cs="Times New Roman"/>
          <w:color w:val="000000" w:themeColor="text1"/>
        </w:rPr>
        <w:t xml:space="preserve"> a weak correlation (</w:t>
      </w:r>
      <w:r w:rsidRPr="00834545">
        <w:rPr>
          <w:rFonts w:ascii="Book Antiqua" w:eastAsiaTheme="minorEastAsia" w:hAnsi="Book Antiqua" w:cs="Times New Roman"/>
          <w:i/>
          <w:color w:val="000000" w:themeColor="text1"/>
        </w:rPr>
        <w:t>r</w:t>
      </w:r>
      <w:r w:rsidR="004967E6">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w:t>
      </w:r>
      <w:r w:rsidR="004967E6">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 xml:space="preserve">0.50, </w:t>
      </w:r>
      <w:r w:rsidRPr="004967E6">
        <w:rPr>
          <w:rFonts w:ascii="Book Antiqua" w:eastAsiaTheme="minorEastAsia" w:hAnsi="Book Antiqua" w:cs="Times New Roman"/>
          <w:i/>
          <w:color w:val="000000" w:themeColor="text1"/>
        </w:rPr>
        <w:t>P</w:t>
      </w:r>
      <w:r w:rsidR="004967E6">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lt;</w:t>
      </w:r>
      <w:r w:rsidR="004967E6">
        <w:rPr>
          <w:rFonts w:ascii="Book Antiqua" w:eastAsiaTheme="minorEastAsia" w:hAnsi="Book Antiqua" w:cs="Times New Roman" w:hint="eastAsia"/>
          <w:color w:val="000000" w:themeColor="text1"/>
        </w:rPr>
        <w:t xml:space="preserve"> </w:t>
      </w:r>
      <w:r w:rsidRPr="00B2059A">
        <w:rPr>
          <w:rFonts w:ascii="Book Antiqua" w:eastAsiaTheme="minorEastAsia" w:hAnsi="Book Antiqua" w:cs="Times New Roman"/>
          <w:color w:val="000000" w:themeColor="text1"/>
        </w:rPr>
        <w:t>0.001)</w:t>
      </w:r>
      <w:r w:rsidR="00FE7B1A" w:rsidRPr="00B2059A">
        <w:rPr>
          <w:rFonts w:ascii="Book Antiqua" w:eastAsiaTheme="minorEastAsia" w:hAnsi="Book Antiqua" w:cs="Times New Roman"/>
          <w:color w:val="000000" w:themeColor="text1"/>
        </w:rPr>
        <w:t>.</w:t>
      </w:r>
      <w:r w:rsidR="006D240F" w:rsidRPr="00B2059A">
        <w:rPr>
          <w:rFonts w:ascii="Book Antiqua" w:eastAsiaTheme="minorEastAsia" w:hAnsi="Book Antiqua" w:cs="Times New Roman"/>
          <w:color w:val="000000" w:themeColor="text1"/>
        </w:rPr>
        <w:t xml:space="preserve"> The correlations between SWE/TE and liver function variables (ALB, PT, PLT, and ALT) are presented in </w:t>
      </w:r>
      <w:bookmarkStart w:id="113" w:name="OLE_LINK142"/>
      <w:bookmarkStart w:id="114" w:name="OLE_LINK143"/>
      <w:r w:rsidR="00C842A9" w:rsidRPr="00C842A9">
        <w:rPr>
          <w:rFonts w:ascii="Book Antiqua" w:eastAsiaTheme="minorEastAsia" w:hAnsi="Book Antiqua" w:cs="Times New Roman"/>
          <w:color w:val="000000" w:themeColor="text1"/>
        </w:rPr>
        <w:t>Supplementary</w:t>
      </w:r>
      <w:bookmarkEnd w:id="113"/>
      <w:bookmarkEnd w:id="114"/>
      <w:r w:rsidR="00C842A9" w:rsidRPr="00C842A9">
        <w:rPr>
          <w:rFonts w:ascii="Book Antiqua" w:eastAsiaTheme="minorEastAsia" w:hAnsi="Book Antiqua" w:cs="Times New Roman"/>
          <w:color w:val="000000" w:themeColor="text1"/>
        </w:rPr>
        <w:t xml:space="preserve"> </w:t>
      </w:r>
      <w:r w:rsidR="00C842A9" w:rsidRPr="00041467">
        <w:rPr>
          <w:rFonts w:ascii="Book Antiqua" w:eastAsiaTheme="minorEastAsia" w:hAnsi="Book Antiqua" w:cs="Times New Roman" w:hint="eastAsia"/>
          <w:caps/>
          <w:color w:val="000000" w:themeColor="text1"/>
        </w:rPr>
        <w:t>t</w:t>
      </w:r>
      <w:r w:rsidR="006D240F" w:rsidRPr="00B2059A">
        <w:rPr>
          <w:rFonts w:ascii="Book Antiqua" w:eastAsiaTheme="minorEastAsia" w:hAnsi="Book Antiqua" w:cs="Times New Roman"/>
          <w:color w:val="000000" w:themeColor="text1"/>
        </w:rPr>
        <w:t>able 2.</w:t>
      </w:r>
      <w:r w:rsidR="00E65FB8" w:rsidRPr="00B2059A">
        <w:rPr>
          <w:rFonts w:ascii="Book Antiqua" w:eastAsiaTheme="minorEastAsia" w:hAnsi="Book Antiqua" w:cs="Times New Roman"/>
          <w:color w:val="000000" w:themeColor="text1"/>
        </w:rPr>
        <w:t xml:space="preserve"> </w:t>
      </w:r>
      <w:r w:rsidR="006D240F" w:rsidRPr="00B2059A">
        <w:rPr>
          <w:rFonts w:ascii="Book Antiqua" w:eastAsiaTheme="minorEastAsia" w:hAnsi="Book Antiqua" w:cs="Times New Roman"/>
          <w:color w:val="000000" w:themeColor="text1"/>
        </w:rPr>
        <w:t xml:space="preserve">TBIL </w:t>
      </w:r>
      <w:r w:rsidR="00E65FB8" w:rsidRPr="00B2059A">
        <w:rPr>
          <w:rFonts w:ascii="Book Antiqua" w:eastAsiaTheme="minorEastAsia" w:hAnsi="Book Antiqua" w:cs="Times New Roman"/>
          <w:color w:val="000000" w:themeColor="text1"/>
        </w:rPr>
        <w:t>wa</w:t>
      </w:r>
      <w:r w:rsidR="006D240F" w:rsidRPr="00B2059A">
        <w:rPr>
          <w:rFonts w:ascii="Book Antiqua" w:eastAsiaTheme="minorEastAsia" w:hAnsi="Book Antiqua" w:cs="Times New Roman"/>
          <w:color w:val="000000" w:themeColor="text1"/>
        </w:rPr>
        <w:t xml:space="preserve">s correlated with both SWE and TE, but the r value </w:t>
      </w:r>
      <w:r w:rsidR="00E65FB8" w:rsidRPr="00B2059A">
        <w:rPr>
          <w:rFonts w:ascii="Book Antiqua" w:eastAsiaTheme="minorEastAsia" w:hAnsi="Book Antiqua" w:cs="Times New Roman"/>
          <w:color w:val="000000" w:themeColor="text1"/>
        </w:rPr>
        <w:t>was</w:t>
      </w:r>
      <w:r w:rsidR="006D240F" w:rsidRPr="00B2059A">
        <w:rPr>
          <w:rFonts w:ascii="Book Antiqua" w:eastAsiaTheme="minorEastAsia" w:hAnsi="Book Antiqua" w:cs="Times New Roman"/>
          <w:color w:val="000000" w:themeColor="text1"/>
        </w:rPr>
        <w:t xml:space="preserve"> low. </w:t>
      </w:r>
      <w:r w:rsidR="005F49B8" w:rsidRPr="00B2059A">
        <w:rPr>
          <w:rFonts w:ascii="Book Antiqua" w:eastAsiaTheme="minorEastAsia" w:hAnsi="Book Antiqua" w:cs="Times New Roman"/>
          <w:color w:val="000000" w:themeColor="text1"/>
        </w:rPr>
        <w:t>P</w:t>
      </w:r>
      <w:r w:rsidR="006D240F" w:rsidRPr="00B2059A">
        <w:rPr>
          <w:rFonts w:ascii="Book Antiqua" w:eastAsiaTheme="minorEastAsia" w:hAnsi="Book Antiqua" w:cs="Times New Roman"/>
          <w:color w:val="000000" w:themeColor="text1"/>
        </w:rPr>
        <w:t xml:space="preserve">LT </w:t>
      </w:r>
      <w:r w:rsidR="00E65FB8" w:rsidRPr="00B2059A">
        <w:rPr>
          <w:rFonts w:ascii="Book Antiqua" w:eastAsiaTheme="minorEastAsia" w:hAnsi="Book Antiqua" w:cs="Times New Roman"/>
          <w:color w:val="000000" w:themeColor="text1"/>
        </w:rPr>
        <w:t>was</w:t>
      </w:r>
      <w:r w:rsidR="006D240F" w:rsidRPr="00B2059A">
        <w:rPr>
          <w:rFonts w:ascii="Book Antiqua" w:eastAsiaTheme="minorEastAsia" w:hAnsi="Book Antiqua" w:cs="Times New Roman"/>
          <w:color w:val="000000" w:themeColor="text1"/>
        </w:rPr>
        <w:t xml:space="preserve"> correlated with TE but not SWE, which is in accordance with our univariate analysis (Table 1).</w:t>
      </w:r>
    </w:p>
    <w:p w14:paraId="71BC0E27" w14:textId="77777777" w:rsidR="007B3CBE" w:rsidRDefault="007B3CBE" w:rsidP="0075209B">
      <w:pPr>
        <w:adjustRightInd w:val="0"/>
        <w:snapToGrid w:val="0"/>
        <w:spacing w:line="360" w:lineRule="auto"/>
        <w:jc w:val="both"/>
        <w:rPr>
          <w:rFonts w:ascii="Book Antiqua" w:hAnsi="Book Antiqua"/>
          <w:b/>
          <w:i/>
        </w:rPr>
      </w:pPr>
    </w:p>
    <w:p w14:paraId="08F516D9" w14:textId="50359672" w:rsidR="00A259C7" w:rsidRPr="00B2059A" w:rsidRDefault="005B58E4" w:rsidP="0075209B">
      <w:pPr>
        <w:adjustRightInd w:val="0"/>
        <w:snapToGrid w:val="0"/>
        <w:spacing w:line="360" w:lineRule="auto"/>
        <w:jc w:val="both"/>
        <w:rPr>
          <w:rFonts w:ascii="Book Antiqua" w:hAnsi="Book Antiqua"/>
        </w:rPr>
      </w:pPr>
      <w:r w:rsidRPr="00B2059A">
        <w:rPr>
          <w:rFonts w:ascii="Book Antiqua" w:hAnsi="Book Antiqua"/>
          <w:b/>
          <w:i/>
        </w:rPr>
        <w:t xml:space="preserve">Comparison of </w:t>
      </w:r>
      <w:r w:rsidR="00F1565E">
        <w:rPr>
          <w:rFonts w:ascii="Book Antiqua" w:hAnsi="Book Antiqua"/>
          <w:b/>
          <w:i/>
        </w:rPr>
        <w:t xml:space="preserve">the </w:t>
      </w:r>
      <w:r w:rsidRPr="00B2059A">
        <w:rPr>
          <w:rFonts w:ascii="Book Antiqua" w:hAnsi="Book Antiqua"/>
          <w:b/>
          <w:i/>
        </w:rPr>
        <w:t>performance of SWE and TE for diagnosing significant liver fibrosis stage</w:t>
      </w:r>
    </w:p>
    <w:p w14:paraId="12B65B11" w14:textId="64D7850A" w:rsidR="00A259C7" w:rsidRPr="00B2059A" w:rsidRDefault="000A51DF" w:rsidP="0075209B">
      <w:pPr>
        <w:adjustRightInd w:val="0"/>
        <w:snapToGrid w:val="0"/>
        <w:spacing w:line="360" w:lineRule="auto"/>
        <w:jc w:val="both"/>
        <w:rPr>
          <w:rFonts w:ascii="Book Antiqua" w:hAnsi="Book Antiqua"/>
        </w:rPr>
      </w:pPr>
      <w:r w:rsidRPr="00B2059A">
        <w:rPr>
          <w:rFonts w:ascii="Book Antiqua" w:hAnsi="Book Antiqua"/>
        </w:rPr>
        <w:lastRenderedPageBreak/>
        <w:t xml:space="preserve">The </w:t>
      </w:r>
      <w:r w:rsidR="00BB4489" w:rsidRPr="00B2059A">
        <w:rPr>
          <w:rFonts w:ascii="Book Antiqua" w:hAnsi="Book Antiqua"/>
        </w:rPr>
        <w:t>AUROCs</w:t>
      </w:r>
      <w:r w:rsidRPr="00B2059A">
        <w:rPr>
          <w:rFonts w:ascii="Book Antiqua" w:hAnsi="Book Antiqua"/>
        </w:rPr>
        <w:t>, cutoff values, sensitivity, specificity, positive</w:t>
      </w:r>
      <w:r w:rsidR="00D95638" w:rsidRPr="00B2059A">
        <w:rPr>
          <w:rFonts w:ascii="Book Antiqua" w:hAnsi="Book Antiqua"/>
        </w:rPr>
        <w:t xml:space="preserve"> </w:t>
      </w:r>
      <w:r w:rsidRPr="00B2059A">
        <w:rPr>
          <w:rFonts w:ascii="Book Antiqua" w:hAnsi="Book Antiqua"/>
        </w:rPr>
        <w:t>predictive values and negative predictive values for the diagnosis of mild liver fibrosis (F</w:t>
      </w:r>
      <w:r w:rsidR="00ED59B7">
        <w:rPr>
          <w:rFonts w:ascii="Book Antiqua" w:hAnsi="Book Antiqua" w:hint="eastAsia"/>
        </w:rPr>
        <w:t xml:space="preserve"> </w:t>
      </w:r>
      <w:r w:rsidRPr="00B2059A">
        <w:rPr>
          <w:rFonts w:ascii="Book Antiqua" w:hAnsi="Book Antiqua"/>
        </w:rPr>
        <w:t>≤</w:t>
      </w:r>
      <w:r w:rsidR="00ED59B7">
        <w:rPr>
          <w:rFonts w:ascii="Book Antiqua" w:hAnsi="Book Antiqua" w:hint="eastAsia"/>
        </w:rPr>
        <w:t xml:space="preserve"> </w:t>
      </w:r>
      <w:r w:rsidRPr="00B2059A">
        <w:rPr>
          <w:rFonts w:ascii="Book Antiqua" w:hAnsi="Book Antiqua"/>
        </w:rPr>
        <w:t>2) and significant liver fibrosis (F</w:t>
      </w:r>
      <w:r w:rsidR="00ED59B7">
        <w:rPr>
          <w:rFonts w:ascii="Book Antiqua" w:hAnsi="Book Antiqua" w:hint="eastAsia"/>
        </w:rPr>
        <w:t xml:space="preserve"> </w:t>
      </w:r>
      <w:r w:rsidRPr="00B2059A">
        <w:rPr>
          <w:rFonts w:ascii="Book Antiqua" w:hAnsi="Book Antiqua"/>
        </w:rPr>
        <w:t>&gt;</w:t>
      </w:r>
      <w:r w:rsidR="00ED59B7">
        <w:rPr>
          <w:rFonts w:ascii="Book Antiqua" w:hAnsi="Book Antiqua" w:hint="eastAsia"/>
        </w:rPr>
        <w:t xml:space="preserve"> </w:t>
      </w:r>
      <w:r w:rsidRPr="00B2059A">
        <w:rPr>
          <w:rFonts w:ascii="Book Antiqua" w:hAnsi="Book Antiqua"/>
        </w:rPr>
        <w:t xml:space="preserve">2) using SWE and TE are shown in Table </w:t>
      </w:r>
      <w:r w:rsidR="00131D41" w:rsidRPr="00B2059A">
        <w:rPr>
          <w:rFonts w:ascii="Book Antiqua" w:hAnsi="Book Antiqua"/>
        </w:rPr>
        <w:t>2</w:t>
      </w:r>
      <w:r w:rsidRPr="00B2059A">
        <w:rPr>
          <w:rFonts w:ascii="Book Antiqua" w:hAnsi="Book Antiqua"/>
        </w:rPr>
        <w:t xml:space="preserve">. </w:t>
      </w:r>
      <w:r w:rsidR="00BB4489" w:rsidRPr="00B2059A">
        <w:rPr>
          <w:rFonts w:ascii="Book Antiqua" w:hAnsi="Book Antiqua"/>
        </w:rPr>
        <w:t xml:space="preserve">When </w:t>
      </w:r>
      <w:r w:rsidRPr="00B2059A">
        <w:rPr>
          <w:rFonts w:ascii="Book Antiqua" w:hAnsi="Book Antiqua"/>
        </w:rPr>
        <w:t>predicting significant fibrosis (&gt;</w:t>
      </w:r>
      <w:r w:rsidR="00ED59B7">
        <w:rPr>
          <w:rFonts w:ascii="Book Antiqua" w:hAnsi="Book Antiqua" w:hint="eastAsia"/>
        </w:rPr>
        <w:t xml:space="preserve"> </w:t>
      </w:r>
      <w:r w:rsidRPr="00B2059A">
        <w:rPr>
          <w:rFonts w:ascii="Book Antiqua" w:hAnsi="Book Antiqua"/>
        </w:rPr>
        <w:t xml:space="preserve">F2, Figure 4), the AUROCs </w:t>
      </w:r>
      <w:r w:rsidR="00ED59B7">
        <w:rPr>
          <w:rFonts w:ascii="Book Antiqua" w:hAnsi="Book Antiqua"/>
        </w:rPr>
        <w:t>of LSMs were 0.786 for SWE (95%</w:t>
      </w:r>
      <w:r w:rsidRPr="00B2059A">
        <w:rPr>
          <w:rFonts w:ascii="Book Antiqua" w:hAnsi="Book Antiqua"/>
        </w:rPr>
        <w:t>CI</w:t>
      </w:r>
      <w:r w:rsidR="00834545">
        <w:rPr>
          <w:rFonts w:ascii="Book Antiqua" w:hAnsi="Book Antiqua"/>
        </w:rPr>
        <w:t>:</w:t>
      </w:r>
      <w:r w:rsidRPr="00B2059A">
        <w:rPr>
          <w:rFonts w:ascii="Book Antiqua" w:hAnsi="Book Antiqua"/>
        </w:rPr>
        <w:t xml:space="preserve"> 0.6</w:t>
      </w:r>
      <w:r w:rsidR="00ED59B7">
        <w:rPr>
          <w:rFonts w:ascii="Book Antiqua" w:hAnsi="Book Antiqua"/>
        </w:rPr>
        <w:t>61-0.911) and 0.714 for TE (95%</w:t>
      </w:r>
      <w:r w:rsidRPr="00B2059A">
        <w:rPr>
          <w:rFonts w:ascii="Book Antiqua" w:hAnsi="Book Antiqua"/>
        </w:rPr>
        <w:t>CI</w:t>
      </w:r>
      <w:r w:rsidR="00834545">
        <w:rPr>
          <w:rFonts w:ascii="Book Antiqua" w:hAnsi="Book Antiqua"/>
        </w:rPr>
        <w:t>:</w:t>
      </w:r>
      <w:r w:rsidRPr="00B2059A">
        <w:rPr>
          <w:rFonts w:ascii="Book Antiqua" w:hAnsi="Book Antiqua"/>
        </w:rPr>
        <w:t xml:space="preserve"> 0.573-0.855) (Figure 4). There were no statistically significant differences in the AUROCs between SWE and TE for significant fibrosis (</w:t>
      </w:r>
      <w:r w:rsidRPr="00ED59B7">
        <w:rPr>
          <w:rFonts w:ascii="Book Antiqua" w:hAnsi="Book Antiqua"/>
          <w:i/>
        </w:rPr>
        <w:t>P</w:t>
      </w:r>
      <w:r w:rsidR="00ED59B7">
        <w:rPr>
          <w:rFonts w:ascii="Book Antiqua" w:hAnsi="Book Antiqua" w:hint="eastAsia"/>
        </w:rPr>
        <w:t xml:space="preserve"> </w:t>
      </w:r>
      <w:r w:rsidRPr="00B2059A">
        <w:rPr>
          <w:rFonts w:ascii="Book Antiqua" w:hAnsi="Book Antiqua"/>
        </w:rPr>
        <w:t>&gt;</w:t>
      </w:r>
      <w:r w:rsidR="00ED59B7">
        <w:rPr>
          <w:rFonts w:ascii="Book Antiqua" w:hAnsi="Book Antiqua" w:hint="eastAsia"/>
        </w:rPr>
        <w:t xml:space="preserve"> </w:t>
      </w:r>
      <w:r w:rsidRPr="00B2059A">
        <w:rPr>
          <w:rFonts w:ascii="Book Antiqua" w:hAnsi="Book Antiqua"/>
        </w:rPr>
        <w:t xml:space="preserve">0.05). The optimal cutoff values of LSMs for significant fibrosis were 9.05 kPa for SWE and 8.15 kPa for TE (Table </w:t>
      </w:r>
      <w:r w:rsidR="00131D41" w:rsidRPr="00B2059A">
        <w:rPr>
          <w:rFonts w:ascii="Book Antiqua" w:hAnsi="Book Antiqua"/>
        </w:rPr>
        <w:t>2</w:t>
      </w:r>
      <w:r w:rsidRPr="00B2059A">
        <w:rPr>
          <w:rFonts w:ascii="Book Antiqua" w:hAnsi="Book Antiqua"/>
        </w:rPr>
        <w:t xml:space="preserve">). </w:t>
      </w:r>
    </w:p>
    <w:p w14:paraId="2C4CC572" w14:textId="77777777" w:rsidR="007B3CBE" w:rsidRDefault="007B3CBE" w:rsidP="007B3CBE">
      <w:pPr>
        <w:adjustRightInd w:val="0"/>
        <w:snapToGrid w:val="0"/>
        <w:spacing w:line="360" w:lineRule="auto"/>
        <w:rPr>
          <w:rFonts w:ascii="Book Antiqua" w:hAnsi="Book Antiqua"/>
          <w:b/>
          <w:u w:val="single"/>
        </w:rPr>
      </w:pPr>
    </w:p>
    <w:p w14:paraId="03B75BE3" w14:textId="77777777" w:rsidR="007B3CBE" w:rsidRDefault="007B3CBE" w:rsidP="007B3CBE">
      <w:pPr>
        <w:adjustRightInd w:val="0"/>
        <w:snapToGrid w:val="0"/>
        <w:spacing w:line="360" w:lineRule="auto"/>
        <w:rPr>
          <w:rFonts w:ascii="Book Antiqua" w:hAnsi="Book Antiqua"/>
          <w:b/>
          <w:u w:val="single"/>
        </w:rPr>
      </w:pPr>
      <w:r>
        <w:rPr>
          <w:rFonts w:ascii="Book Antiqua" w:hAnsi="Book Antiqua"/>
          <w:b/>
          <w:u w:val="single"/>
        </w:rPr>
        <w:t>DISCUSSION</w:t>
      </w:r>
    </w:p>
    <w:p w14:paraId="6B68E2B3" w14:textId="33014C5A" w:rsidR="00A259C7" w:rsidRPr="00B2059A" w:rsidRDefault="000A51DF" w:rsidP="0075209B">
      <w:pPr>
        <w:widowControl w:val="0"/>
        <w:autoSpaceDE w:val="0"/>
        <w:autoSpaceDN w:val="0"/>
        <w:adjustRightInd w:val="0"/>
        <w:snapToGrid w:val="0"/>
        <w:spacing w:line="360" w:lineRule="auto"/>
        <w:jc w:val="both"/>
        <w:rPr>
          <w:rFonts w:ascii="Book Antiqua" w:hAnsi="Book Antiqua" w:cs="Times New Roman"/>
        </w:rPr>
      </w:pPr>
      <w:r w:rsidRPr="00B2059A">
        <w:rPr>
          <w:rFonts w:ascii="Book Antiqua" w:hAnsi="Book Antiqua" w:cs="Times New Roman"/>
        </w:rPr>
        <w:t>Early diagnosis of significant liver fibrosis is particularly important for clinical treatment decisions in treatment-</w:t>
      </w:r>
      <w:r w:rsidR="00931754" w:rsidRPr="00B2059A">
        <w:rPr>
          <w:rFonts w:ascii="Book Antiqua" w:hAnsi="Book Antiqua" w:cs="Times New Roman"/>
        </w:rPr>
        <w:t>naive</w:t>
      </w:r>
      <w:r w:rsidRPr="00B2059A">
        <w:rPr>
          <w:rFonts w:ascii="Book Antiqua" w:hAnsi="Book Antiqua" w:cs="Times New Roman"/>
        </w:rPr>
        <w:t xml:space="preserve"> CHB patients, especially in patients with normal ALT and mildly elevated ALT (&lt;</w:t>
      </w:r>
      <w:r w:rsidR="00136210">
        <w:rPr>
          <w:rFonts w:ascii="Book Antiqua" w:hAnsi="Book Antiqua" w:cs="Times New Roman" w:hint="eastAsia"/>
        </w:rPr>
        <w:t xml:space="preserve"> </w:t>
      </w:r>
      <w:r w:rsidRPr="00B2059A">
        <w:rPr>
          <w:rFonts w:ascii="Book Antiqua" w:hAnsi="Book Antiqua" w:cs="Times New Roman"/>
        </w:rPr>
        <w:t xml:space="preserve">2 ULN) who </w:t>
      </w:r>
      <w:r w:rsidR="00A0201E" w:rsidRPr="00B2059A">
        <w:rPr>
          <w:rFonts w:ascii="Book Antiqua" w:hAnsi="Book Antiqua" w:cs="Times New Roman"/>
        </w:rPr>
        <w:t xml:space="preserve">are </w:t>
      </w:r>
      <w:r w:rsidRPr="00B2059A">
        <w:rPr>
          <w:rFonts w:ascii="Book Antiqua" w:hAnsi="Book Antiqua" w:cs="Times New Roman"/>
        </w:rPr>
        <w:t>considered “inactive”</w:t>
      </w:r>
      <w:r w:rsidRPr="00B2059A">
        <w:rPr>
          <w:rFonts w:ascii="Book Antiqua" w:hAnsi="Book Antiqua" w:cs="Times New Roman"/>
        </w:rPr>
        <w:fldChar w:fldCharType="begin">
          <w:fldData xml:space="preserve">PEVuZE5vdGU+PENpdGU+PEF1dGhvcj5UZXJyYXVsdDwvQXV0aG9yPjxZZWFyPjIwMTg8L1llYXI+
PFJlY051bT4zPC9SZWNOdW0+PERpc3BsYXlUZXh0PjxzdHlsZSBmYWNlPSJzdXBlcnNjcmlwdCI+
WzFdPC9zdHlsZT48L0Rpc3BsYXlUZXh0PjxyZWNvcmQ+PHJlYy1udW1iZXI+MzwvcmVjLW51bWJl
cj48Zm9yZWlnbi1rZXlzPjxrZXkgYXBwPSJFTiIgZGItaWQ9ImFmZHZwOXd6dnJhczV6ZXp2NXB2
MnJlamZzczBmdHRzd2V6ZiIgdGltZXN0YW1wPSIxNTY1NDg2NjQ2Ij4z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dXJsPmh0dHBzOi8vd3d3Lm5jYmkubmxtLm5paC5nb3YvcG1jL2FydGljbGVzL1BNQzU5NzU5NTgv
cGRmL25paG1zOTU3MjUzLnBkZjwvdXJsPjwvcmVsYXRlZC11cmxzPjwvdXJscz48ZWxlY3Ryb25p
Yy1yZXNvdXJjZS1udW0+MTAuMTAwMi9oZXAuMjk4MDA8L2VsZWN0cm9uaWMtcmVzb3VyY2UtbnVt
PjwvcmVjb3JkPjwvQ2l0ZT48L0VuZE5vdGU+AG==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UZXJyYXVsdDwvQXV0aG9yPjxZZWFyPjIwMTg8L1llYXI+
PFJlY051bT4zPC9SZWNOdW0+PERpc3BsYXlUZXh0PjxzdHlsZSBmYWNlPSJzdXBlcnNjcmlwdCI+
WzFdPC9zdHlsZT48L0Rpc3BsYXlUZXh0PjxyZWNvcmQ+PHJlYy1udW1iZXI+MzwvcmVjLW51bWJl
cj48Zm9yZWlnbi1rZXlzPjxrZXkgYXBwPSJFTiIgZGItaWQ9ImFmZHZwOXd6dnJhczV6ZXp2NXB2
MnJlamZzczBmdHRzd2V6ZiIgdGltZXN0YW1wPSIxNTY1NDg2NjQ2Ij4zPC9rZXk+PC9mb3JlaWdu
LWtleXM+PHJlZi10eXBlIG5hbWU9IkpvdXJuYWwgQXJ0aWNsZSI+MTc8L3JlZi10eXBlPjxjb250
cmlidXRvcnM+PGF1dGhvcnM+PGF1dGhvcj5UZXJyYXVsdCwgTi4gQS48L2F1dGhvcj48YXV0aG9y
PkxvaywgQS4gUy4gRi48L2F1dGhvcj48YXV0aG9yPk1jTWFob24sIEIuIEouPC9hdXRob3I+PGF1
dGhvcj5DaGFuZywgSy4gTS48L2F1dGhvcj48YXV0aG9yPkh3YW5nLCBKLiBQLjwvYXV0aG9yPjxh
dXRob3I+Sm9uYXMsIE0uIE0uPC9hdXRob3I+PGF1dGhvcj5Ccm93biwgUi4gUy4sIEpyLjwvYXV0
aG9yPjxhdXRob3I+Qnpvd2VqLCBOLiBILjwvYXV0aG9yPjxhdXRob3I+V29uZywgSi4gQi48L2F1
dGhvcj48L2F1dGhvcnM+PC9jb250cmlidXRvcnM+PGF1dGgtYWRkcmVzcz5EaXZpc2lvbiBvZiBH
YXN0cm9lbnRlcm9sb2d5L0hlcGF0b2xvZ3ksIFVuaXZlcnNpdHkgb2YgQ2FsaWZvcm5pYSBTYW4g
RnJhbmNpc2NvLCBTYW4gRnJhbmNpc2NvLCBDQS4mI3hEO0RpdmlzaW9uIG9mIEdhc3Ryb2VudGVy
b2xvZ3kgYW5kIEhlcGF0b2xvZ3ksIFVuaXZlcnNpdHkgb2YgTWljaGlnYW4sIEFubiBBcmJvciwg
TUkuJiN4RDtMaXZlciBEaXNlYXNlcyBhbmQgSGVwYXRpdGlzIFByb2dyYW0sIEFsYXNrYSBOYXRp
dmVUcmliYWwgSGVhbHRoIENvbnNvcnRpdW0sIEFuY2hvcmFnZSwgQUsuJiN4RDtEaXZpc2lvbiBv
ZiBHYXN0cm9lbnRlcm9sb2d5LCBDb3Jwb3JhbCBNaWNoYWVsIEouIENyZXNjZW56IFZBIE1lZGlj
YWwgQ2VudGVyICZhbXA7IFVuaXZlcnNpdHkgb2YgUGVubnN5bHZhbmlhIFBlcmVsbWFuIFNjaG9v
bCBvZiBNZWRpY2luZSwgUGhpbGFkZWxwaGlhLCBQQS4mI3hEO0RlcGFydG1lbnQgb2YgR2VuZXJh
bCBJbnRlcm5hbCBNZWRpY2luZSwgVGhlIFVuaXZlcnNpdHkgb2YgVGV4YXMgTUQgQW5kZXJzb24g
Q2FuY2VyIENlbnRlciwgSG91c3RvbiwgVFguJiN4RDtEaXZpc2lvbiBvZiBHYXN0cm9lbnRlcm9s
b2d5LCBIZXBhdG9sb2d5IGFuZCBOdXRyaXRpb24sIEJvc3RvbiBDaGlsZHJlbiZhcG9zO3MgSG9z
cGl0YWwsIEJvc3RvbiwgTUEuJiN4RDtEaXZpc2lvbiBvZiBHYXN0cm9lbnRlcm9sb2d5IGFuZCBI
ZXBhdG9sb2d5LCBXZWlsbCBDb3JuZWxsIE1lZGljYWwgQ29sbGVnZSwgTmV3IFlvcmssIE5ZLiYj
eEQ7T2Noc25lciBNZWRpY2FsIENlbnRlciwgTmV3IE9ybGVhbnMsIExBLiYjeEQ7RGl2aXNpb24g
b2YgQ2xpbmljYWwgRGVjaXNpb24gTWFraW5nLCBUdWZ0cyBNZWRpY2FsIENlbnRlciwgVHVmdHMg
VW5pdmVyc2l0eSBTY2hvb2wgb2YgTWVkaWNpbmUsIEJvc3RvbiwgTUEuPC9hdXRoLWFkZHJlc3M+
PHRpdGxlcz48dGl0bGU+VXBkYXRlIG9uIHByZXZlbnRpb24sIGRpYWdub3NpcywgYW5kIHRyZWF0
bWVudCBvZiBjaHJvbmljIGhlcGF0aXRpcyBCOiBBQVNMRCAyMDE4IGhlcGF0aXRpcyBCIGd1aWRh
bmNlPC90aXRsZT48c2Vjb25kYXJ5LXRpdGxlPkhlcGF0b2xvZ3k8L3NlY29uZGFyeS10aXRsZT48
L3RpdGxlcz48cGVyaW9kaWNhbD48ZnVsbC10aXRsZT5IZXBhdG9sb2d5PC9mdWxsLXRpdGxlPjwv
cGVyaW9kaWNhbD48cGFnZXM+MTU2MC0xNTk5PC9wYWdlcz48dm9sdW1lPjY3PC92b2x1bWU+PG51
bWJlcj40PC9udW1iZXI+PGVkaXRpb24+MjAxOC8wMi8wNzwvZWRpdGlvbj48a2V5d29yZHM+PGtl
eXdvcmQ+QWR1bHQ8L2tleXdvcmQ+PGtleXdvcmQ+QW50aXZpcmFsIEFnZW50cy9hZHZlcnNlIGVm
ZmVjdHMvKnRoZXJhcGV1dGljIHVzZTwva2V5d29yZD48a2V5d29yZD5DaGlsZDwva2V5d29yZD48
a2V5d29yZD5Db3Vuc2VsaW5nL21ldGhvZHM8L2tleXdvcmQ+PGtleXdvcmQ+SGVwYXRpdGlzIEIg
VmFjY2luZXMvYWRtaW5pc3RyYXRpb24gJmFtcDsgZG9zYWdlPC9rZXl3b3JkPjxrZXl3b3JkPkhl
cGF0aXRpcyBCLCBDaHJvbmljL2RpYWdub3Npcy8qZHJ1ZyB0aGVyYXB5L3ByZXZlbnRpb24gJmFt
cDsgY29udHJvbDwva2V5d29yZD48a2V5d29yZD5IdW1hbnM8L2tleXdvcmQ+PGtleXdvcmQ+TWFz
cyBTY3JlZW5pbmcvbWV0aG9kczwva2V5d29yZD48L2tleXdvcmRzPjxkYXRlcz48eWVhcj4yMDE4
PC95ZWFyPjxwdWItZGF0ZXM+PGRhdGU+QXByPC9kYXRlPjwvcHViLWRhdGVzPjwvZGF0ZXM+PGlz
Ym4+MTUyNy0zMzUwIChFbGVjdHJvbmljKSYjeEQ7MDI3MC05MTM5IChMaW5raW5nKTwvaXNibj48
YWNjZXNzaW9uLW51bT4yOTQwNTMyOTwvYWNjZXNzaW9uLW51bT48dXJscz48cmVsYXRlZC11cmxz
Pjx1cmw+aHR0cHM6Ly93d3cubmNiaS5ubG0ubmloLmdvdi9wdWJtZWQvMjk0MDUzMjk8L3VybD48
dXJsPmh0dHBzOi8vd3d3Lm5jYmkubmxtLm5paC5nb3YvcG1jL2FydGljbGVzL1BNQzU5NzU5NTgv
cGRmL25paG1zOTU3MjUzLnBkZjwvdXJsPjwvcmVsYXRlZC11cmxzPjwvdXJscz48ZWxlY3Ryb25p
Yy1yZXNvdXJjZS1udW0+MTAuMTAwMi9oZXAuMjk4MDA8L2VsZWN0cm9uaWMtcmVzb3VyY2UtbnVt
PjwvcmVjb3JkPjwvQ2l0ZT48L0VuZE5vdGU+AG==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Pr="00B2059A">
        <w:rPr>
          <w:rFonts w:ascii="Book Antiqua" w:hAnsi="Book Antiqua" w:cs="Times New Roman"/>
        </w:rPr>
      </w:r>
      <w:r w:rsidRPr="00B2059A">
        <w:rPr>
          <w:rFonts w:ascii="Book Antiqua" w:hAnsi="Book Antiqua" w:cs="Times New Roman"/>
        </w:rPr>
        <w:fldChar w:fldCharType="separate"/>
      </w:r>
      <w:r w:rsidR="000C05B9" w:rsidRPr="00B2059A">
        <w:rPr>
          <w:rFonts w:ascii="Book Antiqua" w:hAnsi="Book Antiqua" w:cs="Times New Roman"/>
          <w:noProof/>
          <w:vertAlign w:val="superscript"/>
        </w:rPr>
        <w:t>[1]</w:t>
      </w:r>
      <w:r w:rsidRPr="00B2059A">
        <w:rPr>
          <w:rFonts w:ascii="Book Antiqua" w:hAnsi="Book Antiqua" w:cs="Times New Roman"/>
        </w:rPr>
        <w:fldChar w:fldCharType="end"/>
      </w:r>
      <w:r w:rsidR="004537A5">
        <w:rPr>
          <w:rFonts w:ascii="Book Antiqua" w:hAnsi="Book Antiqua" w:cs="Times New Roman" w:hint="eastAsia"/>
        </w:rPr>
        <w:t>.</w:t>
      </w:r>
      <w:r w:rsidRPr="00B2059A">
        <w:rPr>
          <w:rFonts w:ascii="Book Antiqua" w:hAnsi="Book Antiqua" w:cs="Times New Roman"/>
        </w:rPr>
        <w:t xml:space="preserve"> </w:t>
      </w:r>
      <w:r w:rsidR="00A0201E" w:rsidRPr="00B2059A">
        <w:rPr>
          <w:rFonts w:ascii="Book Antiqua" w:hAnsi="Book Antiqua" w:cs="Times New Roman"/>
        </w:rPr>
        <w:t>Therefore</w:t>
      </w:r>
      <w:r w:rsidRPr="00B2059A">
        <w:rPr>
          <w:rFonts w:ascii="Book Antiqua" w:hAnsi="Book Antiqua" w:cs="Times New Roman"/>
        </w:rPr>
        <w:t xml:space="preserve">, 55% (24/44) of patients with normal or mildly elevated ALT analyzed in our study should initiate antiviral therapy because they were </w:t>
      </w:r>
      <w:r w:rsidR="00A0201E" w:rsidRPr="00B2059A">
        <w:rPr>
          <w:rFonts w:ascii="Book Antiqua" w:hAnsi="Book Antiqua" w:cs="Times New Roman"/>
        </w:rPr>
        <w:t xml:space="preserve">histopathologically </w:t>
      </w:r>
      <w:r w:rsidRPr="00B2059A">
        <w:rPr>
          <w:rFonts w:ascii="Book Antiqua" w:hAnsi="Book Antiqua" w:cs="Times New Roman"/>
        </w:rPr>
        <w:t xml:space="preserve">diagnosed with significant fibrosis. </w:t>
      </w:r>
      <w:r w:rsidR="008602E0" w:rsidRPr="00B2059A">
        <w:rPr>
          <w:rFonts w:ascii="Book Antiqua" w:hAnsi="Book Antiqua" w:cs="Times New Roman"/>
        </w:rPr>
        <w:t xml:space="preserve">However, </w:t>
      </w:r>
      <w:r w:rsidR="00386E26" w:rsidRPr="00B2059A">
        <w:rPr>
          <w:rFonts w:ascii="Book Antiqua" w:hAnsi="Book Antiqua" w:cs="Times New Roman"/>
        </w:rPr>
        <w:t>the use of</w:t>
      </w:r>
      <w:r w:rsidR="008602E0" w:rsidRPr="00B2059A">
        <w:rPr>
          <w:rFonts w:ascii="Book Antiqua" w:hAnsi="Book Antiqua" w:cs="Times New Roman"/>
        </w:rPr>
        <w:t xml:space="preserve"> liver biopsy</w:t>
      </w:r>
      <w:r w:rsidR="00AE381C" w:rsidRPr="00B2059A">
        <w:rPr>
          <w:rFonts w:ascii="Book Antiqua" w:hAnsi="Book Antiqua" w:cs="Times New Roman"/>
        </w:rPr>
        <w:t xml:space="preserve"> </w:t>
      </w:r>
      <w:r w:rsidR="00A0201E" w:rsidRPr="00B2059A">
        <w:rPr>
          <w:rFonts w:ascii="Book Antiqua" w:hAnsi="Book Antiqua" w:cs="Times New Roman"/>
        </w:rPr>
        <w:t xml:space="preserve">is </w:t>
      </w:r>
      <w:r w:rsidR="00386E26" w:rsidRPr="00B2059A">
        <w:rPr>
          <w:rFonts w:ascii="Book Antiqua" w:hAnsi="Book Antiqua" w:cs="Times New Roman"/>
        </w:rPr>
        <w:t>limited</w:t>
      </w:r>
      <w:r w:rsidR="002258DD" w:rsidRPr="00B2059A">
        <w:rPr>
          <w:rFonts w:ascii="Book Antiqua" w:hAnsi="Book Antiqua" w:cs="Times New Roman"/>
        </w:rPr>
        <w:t xml:space="preserve"> </w:t>
      </w:r>
      <w:r w:rsidR="007E6EA2">
        <w:rPr>
          <w:rFonts w:ascii="Book Antiqua" w:hAnsi="Book Antiqua" w:cs="Times New Roman"/>
        </w:rPr>
        <w:t>due to</w:t>
      </w:r>
      <w:r w:rsidR="002258DD" w:rsidRPr="00B2059A">
        <w:rPr>
          <w:rFonts w:ascii="Book Antiqua" w:hAnsi="Book Antiqua" w:cs="Times New Roman"/>
        </w:rPr>
        <w:t xml:space="preserve"> its </w:t>
      </w:r>
      <w:r w:rsidR="00A0201E" w:rsidRPr="00B2059A">
        <w:rPr>
          <w:rFonts w:ascii="Book Antiqua" w:hAnsi="Book Antiqua" w:cs="Times New Roman"/>
        </w:rPr>
        <w:t xml:space="preserve">associated </w:t>
      </w:r>
      <w:r w:rsidR="002258DD" w:rsidRPr="00B2059A">
        <w:rPr>
          <w:rFonts w:ascii="Book Antiqua" w:hAnsi="Book Antiqua" w:cs="Times New Roman"/>
        </w:rPr>
        <w:t>complication</w:t>
      </w:r>
      <w:r w:rsidR="00A0201E" w:rsidRPr="00B2059A">
        <w:rPr>
          <w:rFonts w:ascii="Book Antiqua" w:hAnsi="Book Antiqua" w:cs="Times New Roman"/>
        </w:rPr>
        <w:t>s</w:t>
      </w:r>
      <w:r w:rsidR="002258DD" w:rsidRPr="00B2059A">
        <w:rPr>
          <w:rFonts w:ascii="Book Antiqua" w:hAnsi="Book Antiqua" w:cs="Times New Roman"/>
        </w:rPr>
        <w:t xml:space="preserve"> and sampl</w:t>
      </w:r>
      <w:r w:rsidR="00A0201E" w:rsidRPr="00B2059A">
        <w:rPr>
          <w:rFonts w:ascii="Book Antiqua" w:hAnsi="Book Antiqua" w:cs="Times New Roman"/>
        </w:rPr>
        <w:t>ing</w:t>
      </w:r>
      <w:r w:rsidR="002258DD" w:rsidRPr="00B2059A">
        <w:rPr>
          <w:rFonts w:ascii="Book Antiqua" w:hAnsi="Book Antiqua" w:cs="Times New Roman"/>
        </w:rPr>
        <w:t xml:space="preserve"> errors</w:t>
      </w:r>
      <w:r w:rsidR="00E33AFA" w:rsidRPr="00B2059A">
        <w:rPr>
          <w:rFonts w:ascii="Book Antiqua" w:hAnsi="Book Antiqua" w:cs="Times New Roman"/>
        </w:rPr>
        <w:t>.</w:t>
      </w:r>
      <w:r w:rsidR="008602E0" w:rsidRPr="00B2059A">
        <w:rPr>
          <w:rFonts w:ascii="Book Antiqua" w:hAnsi="Book Antiqua" w:cs="Times New Roman"/>
        </w:rPr>
        <w:t xml:space="preserve"> </w:t>
      </w:r>
      <w:r w:rsidR="00A0201E" w:rsidRPr="00B2059A">
        <w:rPr>
          <w:rFonts w:ascii="Book Antiqua" w:hAnsi="Book Antiqua" w:cs="Times New Roman"/>
        </w:rPr>
        <w:t xml:space="preserve">Therefore, </w:t>
      </w:r>
      <w:r w:rsidR="008602E0" w:rsidRPr="00B2059A">
        <w:rPr>
          <w:rFonts w:ascii="Book Antiqua" w:hAnsi="Book Antiqua" w:cs="Times New Roman"/>
        </w:rPr>
        <w:t>noninvasive assessments of LSMs</w:t>
      </w:r>
      <w:r w:rsidR="00A0201E" w:rsidRPr="00B2059A">
        <w:rPr>
          <w:rFonts w:ascii="Book Antiqua" w:hAnsi="Book Antiqua" w:cs="Times New Roman"/>
        </w:rPr>
        <w:t xml:space="preserve"> are </w:t>
      </w:r>
      <w:r w:rsidR="00FC00B2" w:rsidRPr="00B2059A">
        <w:rPr>
          <w:rFonts w:ascii="Book Antiqua" w:hAnsi="Book Antiqua" w:cs="Times New Roman"/>
        </w:rPr>
        <w:t xml:space="preserve">the </w:t>
      </w:r>
      <w:r w:rsidR="008602E0" w:rsidRPr="00B2059A">
        <w:rPr>
          <w:rFonts w:ascii="Book Antiqua" w:hAnsi="Book Antiqua" w:cs="Times New Roman"/>
        </w:rPr>
        <w:t xml:space="preserve">first </w:t>
      </w:r>
      <w:r w:rsidR="00A0201E" w:rsidRPr="00B2059A">
        <w:rPr>
          <w:rFonts w:ascii="Book Antiqua" w:hAnsi="Book Antiqua" w:cs="Times New Roman"/>
        </w:rPr>
        <w:t xml:space="preserve">choice </w:t>
      </w:r>
      <w:r w:rsidR="00AF7936" w:rsidRPr="00B2059A">
        <w:rPr>
          <w:rFonts w:ascii="Book Antiqua" w:hAnsi="Book Antiqua" w:cs="Times New Roman"/>
        </w:rPr>
        <w:t>for CHB patients, especially for treatment-na</w:t>
      </w:r>
      <w:r w:rsidR="00A0201E" w:rsidRPr="00B2059A">
        <w:rPr>
          <w:rFonts w:ascii="Book Antiqua" w:hAnsi="Book Antiqua" w:cs="Times New Roman"/>
        </w:rPr>
        <w:t>i</w:t>
      </w:r>
      <w:r w:rsidR="00AF7936" w:rsidRPr="00B2059A">
        <w:rPr>
          <w:rFonts w:ascii="Book Antiqua" w:hAnsi="Book Antiqua" w:cs="Times New Roman"/>
        </w:rPr>
        <w:t>ve CHB patients who would like to initiate antiviral treatment</w:t>
      </w:r>
      <w:r w:rsidR="008602E0" w:rsidRPr="00B2059A">
        <w:rPr>
          <w:rFonts w:ascii="Book Antiqua" w:hAnsi="Book Antiqua" w:cs="Times New Roman"/>
        </w:rPr>
        <w:t>.</w:t>
      </w:r>
      <w:r w:rsidRPr="00B2059A">
        <w:rPr>
          <w:rFonts w:ascii="Book Antiqua" w:hAnsi="Book Antiqua" w:cs="Times New Roman"/>
        </w:rPr>
        <w:t xml:space="preserve"> </w:t>
      </w:r>
      <w:r w:rsidR="00A0201E" w:rsidRPr="00B2059A">
        <w:rPr>
          <w:rFonts w:ascii="Book Antiqua" w:hAnsi="Book Antiqua" w:cs="Times New Roman"/>
        </w:rPr>
        <w:t>Thus</w:t>
      </w:r>
      <w:r w:rsidRPr="00B2059A">
        <w:rPr>
          <w:rFonts w:ascii="Book Antiqua" w:hAnsi="Book Antiqua" w:cs="Times New Roman"/>
        </w:rPr>
        <w:t xml:space="preserve">, finding </w:t>
      </w:r>
      <w:r w:rsidR="00B65C84" w:rsidRPr="00B2059A">
        <w:rPr>
          <w:rFonts w:ascii="Book Antiqua" w:hAnsi="Book Antiqua" w:cs="Times New Roman"/>
        </w:rPr>
        <w:t xml:space="preserve">precise </w:t>
      </w:r>
      <w:r w:rsidRPr="00B2059A">
        <w:rPr>
          <w:rFonts w:ascii="Book Antiqua" w:hAnsi="Book Antiqua" w:cs="Times New Roman"/>
        </w:rPr>
        <w:t xml:space="preserve">noninvasive methods for the </w:t>
      </w:r>
      <w:r w:rsidR="00597D07" w:rsidRPr="00B2059A">
        <w:rPr>
          <w:rFonts w:ascii="Book Antiqua" w:hAnsi="Book Antiqua" w:cs="Times New Roman"/>
        </w:rPr>
        <w:t>evaluation</w:t>
      </w:r>
      <w:r w:rsidRPr="00B2059A">
        <w:rPr>
          <w:rFonts w:ascii="Book Antiqua" w:hAnsi="Book Antiqua" w:cs="Times New Roman"/>
        </w:rPr>
        <w:t xml:space="preserve"> of </w:t>
      </w:r>
      <w:r w:rsidR="00597D07" w:rsidRPr="00B2059A">
        <w:rPr>
          <w:rFonts w:ascii="Book Antiqua" w:hAnsi="Book Antiqua" w:cs="Times New Roman"/>
        </w:rPr>
        <w:t>liver</w:t>
      </w:r>
      <w:r w:rsidRPr="00B2059A">
        <w:rPr>
          <w:rFonts w:ascii="Book Antiqua" w:hAnsi="Book Antiqua" w:cs="Times New Roman"/>
        </w:rPr>
        <w:t xml:space="preserve"> fibrosis is</w:t>
      </w:r>
      <w:r w:rsidR="00A0201E" w:rsidRPr="00B2059A">
        <w:rPr>
          <w:rFonts w:ascii="Book Antiqua" w:hAnsi="Book Antiqua" w:cs="Times New Roman"/>
        </w:rPr>
        <w:t xml:space="preserve"> an</w:t>
      </w:r>
      <w:r w:rsidRPr="00B2059A">
        <w:rPr>
          <w:rFonts w:ascii="Book Antiqua" w:hAnsi="Book Antiqua" w:cs="Times New Roman"/>
        </w:rPr>
        <w:t xml:space="preserve"> urgent</w:t>
      </w:r>
      <w:r w:rsidR="00A0201E" w:rsidRPr="00B2059A">
        <w:rPr>
          <w:rFonts w:ascii="Book Antiqua" w:hAnsi="Book Antiqua" w:cs="Times New Roman"/>
        </w:rPr>
        <w:t xml:space="preserve"> issue</w:t>
      </w:r>
      <w:r w:rsidR="00497A16" w:rsidRPr="00B2059A">
        <w:rPr>
          <w:rFonts w:ascii="Book Antiqua" w:hAnsi="Book Antiqua" w:cs="Times New Roman"/>
        </w:rPr>
        <w:t>.</w:t>
      </w:r>
    </w:p>
    <w:p w14:paraId="402A6F30" w14:textId="0F529D92" w:rsidR="00A259C7" w:rsidRPr="00B2059A" w:rsidRDefault="000A51DF" w:rsidP="007B3CBE">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B2059A">
        <w:rPr>
          <w:rFonts w:ascii="Book Antiqua" w:hAnsi="Book Antiqua" w:cs="Times New Roman"/>
        </w:rPr>
        <w:t>SWE is a relatively new technique that is based on</w:t>
      </w:r>
      <w:r w:rsidR="00601F8F" w:rsidRPr="00B2059A">
        <w:rPr>
          <w:rFonts w:ascii="Book Antiqua" w:hAnsi="Book Antiqua" w:cs="Times New Roman"/>
        </w:rPr>
        <w:t xml:space="preserve"> estimation of the speed of</w:t>
      </w:r>
      <w:r w:rsidRPr="00B2059A">
        <w:rPr>
          <w:rFonts w:ascii="Book Antiqua" w:hAnsi="Book Antiqua" w:cs="Times New Roman"/>
        </w:rPr>
        <w:t xml:space="preserve"> shear waves on a diagnostic ultrasound system to provide a quantitative estimate of tissue stiffness</w:t>
      </w:r>
      <w:r w:rsidR="00F34DC2" w:rsidRPr="00B2059A">
        <w:rPr>
          <w:rFonts w:ascii="Book Antiqua" w:hAnsi="Book Antiqua" w:cs="Times New Roman"/>
        </w:rPr>
        <w:t xml:space="preserve">, </w:t>
      </w:r>
      <w:r w:rsidR="00601F8F" w:rsidRPr="00B2059A">
        <w:rPr>
          <w:rFonts w:ascii="Book Antiqua" w:hAnsi="Book Antiqua" w:cs="Times New Roman"/>
        </w:rPr>
        <w:t>similar to</w:t>
      </w:r>
      <w:r w:rsidRPr="00B2059A">
        <w:rPr>
          <w:rFonts w:ascii="Book Antiqua" w:hAnsi="Book Antiqua" w:cs="Times New Roman"/>
        </w:rPr>
        <w:t xml:space="preserve"> TE</w:t>
      </w:r>
      <w:r w:rsidRPr="00B2059A">
        <w:rPr>
          <w:rFonts w:ascii="Book Antiqua" w:hAnsi="Book Antiqua" w:cs="Times New Roman"/>
        </w:rPr>
        <w:fldChar w:fldCharType="begin">
          <w:fldData xml:space="preserve">PEVuZE5vdGU+PENpdGU+PEF1dGhvcj5OYWRlYmF1bTwvQXV0aG9yPjxZZWFyPjIwMTg8L1llYXI+
PFJlY051bT41MzA8L1JlY051bT48RGlzcGxheVRleHQ+PHN0eWxlIGZhY2U9InN1cGVyc2NyaXB0
Ij5bMTldPC9zdHlsZT48L0Rpc3BsYXlUZXh0PjxyZWNvcmQ+PHJlYy1udW1iZXI+NTMwPC9yZWMt
bnVtYmVyPjxmb3JlaWduLWtleXM+PGtleSBhcHA9IkVOIiBkYi1pZD0iYWZkdnA5d3p2cmFzNXpl
enY1cHYycmVqZnNzMGZ0dHN3ZXpmIiB0aW1lc3RhbXA9IjE1NzA0NTgyODMiPjUzMDwva2V5Pjwv
Zm9yZWlnbi1rZXlzPjxyZWYtdHlwZSBuYW1lPSJKb3VybmFsIEFydGljbGUiPjE3PC9yZWYtdHlw
ZT48Y29udHJpYnV0b3JzPjxhdXRob3JzPjxhdXRob3I+TmFkZWJhdW0sIEQuIFAuPC9hdXRob3I+
PGF1dGhvcj5OaWNvbGwsIEEuIEouPC9hdXRob3I+PGF1dGhvcj5Tb29kLCBTLjwvYXV0aG9yPjxh
dXRob3I+R29yZWxpaywgQS48L2F1dGhvcj48YXV0aG9yPkdpYnNvbiwgUi4gTi48L2F1dGhvcj48
L2F1dGhvcnM+PC9jb250cmlidXRvcnM+PGF1dGgtYWRkcmVzcz5EZXBhcnRtZW50IG9mIEdhc3Ry
b2VudGVyb2xvZ3kgYW5kIEhlcGF0b2xvZ3ksIFJveWFsIE1lbGJvdXJuZSBIb3NwaXRhbCwgUGFy
a3ZpbGxlLCBWaWN0b3JpYSwgQXVzdHJhbGlhLiYjeEQ7RGVwYXJ0bWVudCBvZiBNZWxib3VybmUg
RXBpY2VudGVyLCBSb3lhbCBNZWxib3VybmUgSG9zcGl0YWwsIFBhcmt2aWxsZSwgVmljdG9yaWEs
IEF1c3RyYWxpYS4mI3hEO1VuaXZlcnNpdHkgb2YgTWVsYm91cm5lLCBQYXJrdmlsbGUsIFZpY3Rv
cmlhLCBBdXN0cmFsaWEuJiN4RDtEZXBhcnRtZW50IG9mIEdhc3Ryb2VudGVyb2xvZ3ksIEVhc3Rl
cm4gSGVhbHRoLCBCb3ggSGlsbCwgVmljdG9yaWEsIEF1c3RyYWxpYS4mI3hEO0RlcGFydG1lbnQg
b2YgUmFkaW9sb2d5LCBSb3lhbCBNZWxib3VybmUgSG9zcGl0YWwsIFBhcmt2aWxsZSwgVmljdG9y
aWEsIEF1c3RyYWxpYS48L2F1dGgtYWRkcmVzcz48dGl0bGVzPjx0aXRsZT5WYXJpYWJpbGl0eSBv
ZiBMaXZlciBTaGVhciBXYXZlIE1lYXN1cmVtZW50cyBVc2luZyBhIE5ldyBVbHRyYXNvdW5kIEVs
YXN0b2dyYXBoaWMgVGVjaG5pcXVlPC90aXRsZT48c2Vjb25kYXJ5LXRpdGxlPkogVWx0cmFzb3Vu
ZCBNZWQ8L3NlY29uZGFyeS10aXRsZT48L3RpdGxlcz48cGVyaW9kaWNhbD48ZnVsbC10aXRsZT5K
IFVsdHJhc291bmQgTWVkPC9mdWxsLXRpdGxlPjwvcGVyaW9kaWNhbD48cGFnZXM+NjQ3LTY1Njwv
cGFnZXM+PHZvbHVtZT4zNzwvdm9sdW1lPjxudW1iZXI+MzwvbnVtYmVyPjxlZGl0aW9uPjIwMTcv
MDkvMzA8L2VkaXRpb24+PGtleXdvcmRzPjxrZXl3b3JkPkFkdWx0PC9rZXl3b3JkPjxrZXl3b3Jk
PkFnZWQ8L2tleXdvcmQ+PGtleXdvcmQ+QWdlZCwgODAgYW5kIG92ZXI8L2tleXdvcmQ+PGtleXdv
cmQ+RWxhc3RpY2l0eSBJbWFnaW5nIFRlY2huaXF1ZXMvKm1ldGhvZHM8L2tleXdvcmQ+PGtleXdv
cmQ+RmVtYWxlPC9rZXl3b3JkPjxrZXl3b3JkPkh1bWFuczwva2V5d29yZD48a2V5d29yZD5MaXZl
ci9kaWFnbm9zdGljIGltYWdpbmc8L2tleXdvcmQ+PGtleXdvcmQ+TGl2ZXIgQ2lycmhvc2lzLypk
aWFnbm9zdGljIGltYWdpbmc8L2tleXdvcmQ+PGtleXdvcmQ+TGl2ZXIgRGlzZWFzZXMvZGlhZ25v
c3RpYyBpbWFnaW5nPC9rZXl3b3JkPjxrZXl3b3JkPk1hbGU8L2tleXdvcmQ+PGtleXdvcmQ+TWlk
ZGxlIEFnZWQ8L2tleXdvcmQ+PGtleXdvcmQ+UHJvc3BlY3RpdmUgU3R1ZGllczwva2V5d29yZD48
a2V5d29yZD5SZXByb2R1Y2liaWxpdHkgb2YgUmVzdWx0czwva2V5d29yZD48a2V5d29yZD5Zb3Vu
ZyBBZHVsdDwva2V5d29yZD48a2V5d29yZD4yLWRpbWVuc2lvbmFsIHNoZWFyIHdhdmUgZWxhc3Rv
Z3JhcGh5PC9rZXl3b3JkPjxrZXl3b3JkPmFiZG9taW5hbDwva2V5d29yZD48a2V5d29yZD5maWJy
b3Npczwva2V5d29yZD48a2V5d29yZD5oZXBhdG9iaWxpYXJ5PC9rZXl3b3JkPjxrZXl3b3JkPmlu
dGVycXVhcnRpbGUgcmFuZ2U8L2tleXdvcmQ+PGtleXdvcmQ+bGl2ZXI8L2tleXdvcmQ+PGtleXdv
cmQ+b2Jlc2l0eTwva2V5d29yZD48a2V5d29yZD51bHRyYXNvdW5kPC9rZXl3b3JkPjwva2V5d29y
ZHM+PGRhdGVzPjx5ZWFyPjIwMTg8L3llYXI+PHB1Yi1kYXRlcz48ZGF0ZT5NYXI8L2RhdGU+PC9w
dWItZGF0ZXM+PC9kYXRlcz48aXNibj4xNTUwLTk2MTMgKEVsZWN0cm9uaWMpJiN4RDswMjc4LTQy
OTcgKExpbmtpbmcpPC9pc2JuPjxhY2Nlc3Npb24tbnVtPjI4OTYwMzg1PC9hY2Nlc3Npb24tbnVt
Pjx1cmxzPjxyZWxhdGVkLXVybHM+PHVybD5odHRwczovL3d3dy5uY2JpLm5sbS5uaWguZ292L3B1
Ym1lZC8yODk2MDM4NTwvdXJsPjx1cmw+aHR0cHM6Ly9vbmxpbmVsaWJyYXJ5LndpbGV5LmNvbS9k
b2kvZnVsbC8xMC4xMDAyL2p1bS4xNDM3NTwvdXJsPjwvcmVsYXRlZC11cmxzPjwvdXJscz48ZWxl
Y3Ryb25pYy1yZXNvdXJjZS1udW0+MTAuMTAwMi9qdW0uMTQzNzU8L2VsZWN0cm9uaWMtcmVzb3Vy
Y2UtbnVtPjwvcmVjb3JkPjwvQ2l0ZT48L0VuZE5vdGU+AG==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OYWRlYmF1bTwvQXV0aG9yPjxZZWFyPjIwMTg8L1llYXI+
PFJlY051bT41MzA8L1JlY051bT48RGlzcGxheVRleHQ+PHN0eWxlIGZhY2U9InN1cGVyc2NyaXB0
Ij5bMTldPC9zdHlsZT48L0Rpc3BsYXlUZXh0PjxyZWNvcmQ+PHJlYy1udW1iZXI+NTMwPC9yZWMt
bnVtYmVyPjxmb3JlaWduLWtleXM+PGtleSBhcHA9IkVOIiBkYi1pZD0iYWZkdnA5d3p2cmFzNXpl
enY1cHYycmVqZnNzMGZ0dHN3ZXpmIiB0aW1lc3RhbXA9IjE1NzA0NTgyODMiPjUzMDwva2V5Pjwv
Zm9yZWlnbi1rZXlzPjxyZWYtdHlwZSBuYW1lPSJKb3VybmFsIEFydGljbGUiPjE3PC9yZWYtdHlw
ZT48Y29udHJpYnV0b3JzPjxhdXRob3JzPjxhdXRob3I+TmFkZWJhdW0sIEQuIFAuPC9hdXRob3I+
PGF1dGhvcj5OaWNvbGwsIEEuIEouPC9hdXRob3I+PGF1dGhvcj5Tb29kLCBTLjwvYXV0aG9yPjxh
dXRob3I+R29yZWxpaywgQS48L2F1dGhvcj48YXV0aG9yPkdpYnNvbiwgUi4gTi48L2F1dGhvcj48
L2F1dGhvcnM+PC9jb250cmlidXRvcnM+PGF1dGgtYWRkcmVzcz5EZXBhcnRtZW50IG9mIEdhc3Ry
b2VudGVyb2xvZ3kgYW5kIEhlcGF0b2xvZ3ksIFJveWFsIE1lbGJvdXJuZSBIb3NwaXRhbCwgUGFy
a3ZpbGxlLCBWaWN0b3JpYSwgQXVzdHJhbGlhLiYjeEQ7RGVwYXJ0bWVudCBvZiBNZWxib3VybmUg
RXBpY2VudGVyLCBSb3lhbCBNZWxib3VybmUgSG9zcGl0YWwsIFBhcmt2aWxsZSwgVmljdG9yaWEs
IEF1c3RyYWxpYS4mI3hEO1VuaXZlcnNpdHkgb2YgTWVsYm91cm5lLCBQYXJrdmlsbGUsIFZpY3Rv
cmlhLCBBdXN0cmFsaWEuJiN4RDtEZXBhcnRtZW50IG9mIEdhc3Ryb2VudGVyb2xvZ3ksIEVhc3Rl
cm4gSGVhbHRoLCBCb3ggSGlsbCwgVmljdG9yaWEsIEF1c3RyYWxpYS4mI3hEO0RlcGFydG1lbnQg
b2YgUmFkaW9sb2d5LCBSb3lhbCBNZWxib3VybmUgSG9zcGl0YWwsIFBhcmt2aWxsZSwgVmljdG9y
aWEsIEF1c3RyYWxpYS48L2F1dGgtYWRkcmVzcz48dGl0bGVzPjx0aXRsZT5WYXJpYWJpbGl0eSBv
ZiBMaXZlciBTaGVhciBXYXZlIE1lYXN1cmVtZW50cyBVc2luZyBhIE5ldyBVbHRyYXNvdW5kIEVs
YXN0b2dyYXBoaWMgVGVjaG5pcXVlPC90aXRsZT48c2Vjb25kYXJ5LXRpdGxlPkogVWx0cmFzb3Vu
ZCBNZWQ8L3NlY29uZGFyeS10aXRsZT48L3RpdGxlcz48cGVyaW9kaWNhbD48ZnVsbC10aXRsZT5K
IFVsdHJhc291bmQgTWVkPC9mdWxsLXRpdGxlPjwvcGVyaW9kaWNhbD48cGFnZXM+NjQ3LTY1Njwv
cGFnZXM+PHZvbHVtZT4zNzwvdm9sdW1lPjxudW1iZXI+MzwvbnVtYmVyPjxlZGl0aW9uPjIwMTcv
MDkvMzA8L2VkaXRpb24+PGtleXdvcmRzPjxrZXl3b3JkPkFkdWx0PC9rZXl3b3JkPjxrZXl3b3Jk
PkFnZWQ8L2tleXdvcmQ+PGtleXdvcmQ+QWdlZCwgODAgYW5kIG92ZXI8L2tleXdvcmQ+PGtleXdv
cmQ+RWxhc3RpY2l0eSBJbWFnaW5nIFRlY2huaXF1ZXMvKm1ldGhvZHM8L2tleXdvcmQ+PGtleXdv
cmQ+RmVtYWxlPC9rZXl3b3JkPjxrZXl3b3JkPkh1bWFuczwva2V5d29yZD48a2V5d29yZD5MaXZl
ci9kaWFnbm9zdGljIGltYWdpbmc8L2tleXdvcmQ+PGtleXdvcmQ+TGl2ZXIgQ2lycmhvc2lzLypk
aWFnbm9zdGljIGltYWdpbmc8L2tleXdvcmQ+PGtleXdvcmQ+TGl2ZXIgRGlzZWFzZXMvZGlhZ25v
c3RpYyBpbWFnaW5nPC9rZXl3b3JkPjxrZXl3b3JkPk1hbGU8L2tleXdvcmQ+PGtleXdvcmQ+TWlk
ZGxlIEFnZWQ8L2tleXdvcmQ+PGtleXdvcmQ+UHJvc3BlY3RpdmUgU3R1ZGllczwva2V5d29yZD48
a2V5d29yZD5SZXByb2R1Y2liaWxpdHkgb2YgUmVzdWx0czwva2V5d29yZD48a2V5d29yZD5Zb3Vu
ZyBBZHVsdDwva2V5d29yZD48a2V5d29yZD4yLWRpbWVuc2lvbmFsIHNoZWFyIHdhdmUgZWxhc3Rv
Z3JhcGh5PC9rZXl3b3JkPjxrZXl3b3JkPmFiZG9taW5hbDwva2V5d29yZD48a2V5d29yZD5maWJy
b3Npczwva2V5d29yZD48a2V5d29yZD5oZXBhdG9iaWxpYXJ5PC9rZXl3b3JkPjxrZXl3b3JkPmlu
dGVycXVhcnRpbGUgcmFuZ2U8L2tleXdvcmQ+PGtleXdvcmQ+bGl2ZXI8L2tleXdvcmQ+PGtleXdv
cmQ+b2Jlc2l0eTwva2V5d29yZD48a2V5d29yZD51bHRyYXNvdW5kPC9rZXl3b3JkPjwva2V5d29y
ZHM+PGRhdGVzPjx5ZWFyPjIwMTg8L3llYXI+PHB1Yi1kYXRlcz48ZGF0ZT5NYXI8L2RhdGU+PC9w
dWItZGF0ZXM+PC9kYXRlcz48aXNibj4xNTUwLTk2MTMgKEVsZWN0cm9uaWMpJiN4RDswMjc4LTQy
OTcgKExpbmtpbmcpPC9pc2JuPjxhY2Nlc3Npb24tbnVtPjI4OTYwMzg1PC9hY2Nlc3Npb24tbnVt
Pjx1cmxzPjxyZWxhdGVkLXVybHM+PHVybD5odHRwczovL3d3dy5uY2JpLm5sbS5uaWguZ292L3B1
Ym1lZC8yODk2MDM4NTwvdXJsPjx1cmw+aHR0cHM6Ly9vbmxpbmVsaWJyYXJ5LndpbGV5LmNvbS9k
b2kvZnVsbC8xMC4xMDAyL2p1bS4xNDM3NTwvdXJsPjwvcmVsYXRlZC11cmxzPjwvdXJscz48ZWxl
Y3Ryb25pYy1yZXNvdXJjZS1udW0+MTAuMTAwMi9qdW0uMTQzNzU8L2VsZWN0cm9uaWMtcmVzb3Vy
Y2UtbnVtPjwvcmVjb3JkPjwvQ2l0ZT48L0VuZE5vdGU+AG==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Pr="00B2059A">
        <w:rPr>
          <w:rFonts w:ascii="Book Antiqua" w:hAnsi="Book Antiqua" w:cs="Times New Roman"/>
        </w:rPr>
      </w:r>
      <w:r w:rsidRPr="00B2059A">
        <w:rPr>
          <w:rFonts w:ascii="Book Antiqua" w:hAnsi="Book Antiqua" w:cs="Times New Roman"/>
        </w:rPr>
        <w:fldChar w:fldCharType="separate"/>
      </w:r>
      <w:r w:rsidR="000C05B9" w:rsidRPr="00B2059A">
        <w:rPr>
          <w:rFonts w:ascii="Book Antiqua" w:hAnsi="Book Antiqua" w:cs="Times New Roman"/>
          <w:noProof/>
          <w:vertAlign w:val="superscript"/>
        </w:rPr>
        <w:t>[19]</w:t>
      </w:r>
      <w:r w:rsidRPr="00B2059A">
        <w:rPr>
          <w:rFonts w:ascii="Book Antiqua" w:hAnsi="Book Antiqua" w:cs="Times New Roman"/>
        </w:rPr>
        <w:fldChar w:fldCharType="end"/>
      </w:r>
      <w:r w:rsidR="004537A5">
        <w:rPr>
          <w:rFonts w:ascii="Book Antiqua" w:hAnsi="Book Antiqua" w:cs="Times New Roman" w:hint="eastAsia"/>
        </w:rPr>
        <w:t>.</w:t>
      </w:r>
      <w:r w:rsidRPr="00B2059A">
        <w:rPr>
          <w:rFonts w:ascii="Book Antiqua" w:hAnsi="Book Antiqua" w:cs="Times New Roman"/>
        </w:rPr>
        <w:t xml:space="preserve"> </w:t>
      </w:r>
      <w:r w:rsidR="00601F8F" w:rsidRPr="00B2059A">
        <w:rPr>
          <w:rFonts w:ascii="Book Antiqua" w:hAnsi="Book Antiqua" w:cs="Times New Roman"/>
        </w:rPr>
        <w:t>C</w:t>
      </w:r>
      <w:r w:rsidR="00DD0ACB" w:rsidRPr="00B2059A">
        <w:rPr>
          <w:rFonts w:ascii="Book Antiqua" w:hAnsi="Book Antiqua" w:cs="Times New Roman"/>
        </w:rPr>
        <w:t>onsider</w:t>
      </w:r>
      <w:r w:rsidR="00601F8F" w:rsidRPr="00B2059A">
        <w:rPr>
          <w:rFonts w:ascii="Book Antiqua" w:hAnsi="Book Antiqua" w:cs="Times New Roman"/>
        </w:rPr>
        <w:t>ing the</w:t>
      </w:r>
      <w:r w:rsidR="00DD0ACB" w:rsidRPr="00B2059A">
        <w:rPr>
          <w:rFonts w:ascii="Book Antiqua" w:hAnsi="Book Antiqua" w:cs="Times New Roman"/>
        </w:rPr>
        <w:t xml:space="preserve"> interfer</w:t>
      </w:r>
      <w:r w:rsidR="00601F8F" w:rsidRPr="00B2059A">
        <w:rPr>
          <w:rFonts w:ascii="Book Antiqua" w:hAnsi="Book Antiqua" w:cs="Times New Roman"/>
        </w:rPr>
        <w:t>ing</w:t>
      </w:r>
      <w:r w:rsidR="00DD0ACB" w:rsidRPr="00B2059A">
        <w:rPr>
          <w:rFonts w:ascii="Book Antiqua" w:hAnsi="Book Antiqua" w:cs="Times New Roman"/>
        </w:rPr>
        <w:t xml:space="preserve"> factors </w:t>
      </w:r>
      <w:r w:rsidR="00601F8F" w:rsidRPr="00B2059A">
        <w:rPr>
          <w:rFonts w:ascii="Book Antiqua" w:hAnsi="Book Antiqua" w:cs="Times New Roman"/>
        </w:rPr>
        <w:t>that</w:t>
      </w:r>
      <w:r w:rsidR="00DD0ACB" w:rsidRPr="00B2059A">
        <w:rPr>
          <w:rFonts w:ascii="Book Antiqua" w:hAnsi="Book Antiqua" w:cs="Times New Roman"/>
        </w:rPr>
        <w:t xml:space="preserve"> may affect the reliability of LSMs, we analyzed </w:t>
      </w:r>
      <w:r w:rsidR="00A30519" w:rsidRPr="00B2059A">
        <w:rPr>
          <w:rFonts w:ascii="Book Antiqua" w:hAnsi="Book Antiqua" w:cs="Times New Roman"/>
        </w:rPr>
        <w:t xml:space="preserve">the independent factors that affected </w:t>
      </w:r>
      <w:r w:rsidR="007E6EA2">
        <w:rPr>
          <w:rFonts w:ascii="Book Antiqua" w:hAnsi="Book Antiqua" w:cs="Times New Roman"/>
        </w:rPr>
        <w:t xml:space="preserve">the </w:t>
      </w:r>
      <w:r w:rsidR="00A30519" w:rsidRPr="00B2059A">
        <w:rPr>
          <w:rFonts w:ascii="Book Antiqua" w:hAnsi="Book Antiqua" w:cs="Times New Roman"/>
        </w:rPr>
        <w:t xml:space="preserve">liver stiffness values </w:t>
      </w:r>
      <w:r w:rsidR="00D343FA" w:rsidRPr="00B2059A">
        <w:rPr>
          <w:rFonts w:ascii="Book Antiqua" w:hAnsi="Book Antiqua" w:cs="Times New Roman"/>
        </w:rPr>
        <w:t>of</w:t>
      </w:r>
      <w:r w:rsidR="00A30519" w:rsidRPr="00B2059A">
        <w:rPr>
          <w:rFonts w:ascii="Book Antiqua" w:hAnsi="Book Antiqua" w:cs="Times New Roman"/>
        </w:rPr>
        <w:t xml:space="preserve"> SWE and TE.</w:t>
      </w:r>
      <w:r w:rsidRPr="00B2059A">
        <w:rPr>
          <w:rFonts w:ascii="Book Antiqua" w:hAnsi="Book Antiqua" w:cs="Times New Roman"/>
        </w:rPr>
        <w:t xml:space="preserve"> The results showed that liver fibrosis stage was the only independent factor </w:t>
      </w:r>
      <w:r w:rsidR="00601F8F" w:rsidRPr="00B2059A">
        <w:rPr>
          <w:rFonts w:ascii="Book Antiqua" w:hAnsi="Book Antiqua" w:cs="Times New Roman"/>
        </w:rPr>
        <w:t xml:space="preserve">that </w:t>
      </w:r>
      <w:r w:rsidRPr="00B2059A">
        <w:rPr>
          <w:rFonts w:ascii="Book Antiqua" w:hAnsi="Book Antiqua" w:cs="Times New Roman"/>
        </w:rPr>
        <w:t>affect</w:t>
      </w:r>
      <w:r w:rsidR="00601F8F" w:rsidRPr="00B2059A">
        <w:rPr>
          <w:rFonts w:ascii="Book Antiqua" w:hAnsi="Book Antiqua" w:cs="Times New Roman"/>
        </w:rPr>
        <w:t>ed</w:t>
      </w:r>
      <w:r w:rsidRPr="00B2059A">
        <w:rPr>
          <w:rFonts w:ascii="Book Antiqua" w:hAnsi="Book Antiqua" w:cs="Times New Roman"/>
        </w:rPr>
        <w:t xml:space="preserve"> the LSMs of SWE</w:t>
      </w:r>
      <w:r w:rsidR="00601F8F" w:rsidRPr="00B2059A">
        <w:rPr>
          <w:rFonts w:ascii="Book Antiqua" w:hAnsi="Book Antiqua" w:cs="Times New Roman"/>
        </w:rPr>
        <w:t>, a</w:t>
      </w:r>
      <w:r w:rsidR="000C05B9" w:rsidRPr="00B2059A">
        <w:rPr>
          <w:rFonts w:ascii="Book Antiqua" w:hAnsi="Book Antiqua" w:cs="Times New Roman"/>
        </w:rPr>
        <w:t xml:space="preserve">nd </w:t>
      </w:r>
      <w:r w:rsidR="004545D8" w:rsidRPr="00B2059A">
        <w:rPr>
          <w:rFonts w:ascii="Book Antiqua" w:hAnsi="Book Antiqua" w:cs="Times New Roman"/>
        </w:rPr>
        <w:t xml:space="preserve">OPLS </w:t>
      </w:r>
      <w:r w:rsidR="00601F8F" w:rsidRPr="00B2059A">
        <w:rPr>
          <w:rFonts w:ascii="Book Antiqua" w:hAnsi="Book Antiqua" w:cs="Times New Roman"/>
        </w:rPr>
        <w:t xml:space="preserve">analysis </w:t>
      </w:r>
      <w:r w:rsidR="000C05B9" w:rsidRPr="00B2059A">
        <w:rPr>
          <w:rFonts w:ascii="Book Antiqua" w:hAnsi="Book Antiqua" w:cs="Times New Roman"/>
        </w:rPr>
        <w:t xml:space="preserve">also </w:t>
      </w:r>
      <w:r w:rsidR="004545D8" w:rsidRPr="00B2059A">
        <w:rPr>
          <w:rFonts w:ascii="Book Antiqua" w:hAnsi="Book Antiqua" w:cs="Times New Roman"/>
        </w:rPr>
        <w:t xml:space="preserve">showed that the most </w:t>
      </w:r>
      <w:r w:rsidR="00601F8F" w:rsidRPr="00B2059A">
        <w:rPr>
          <w:rFonts w:ascii="Book Antiqua" w:hAnsi="Book Antiqua" w:cs="Times New Roman"/>
        </w:rPr>
        <w:t xml:space="preserve">important </w:t>
      </w:r>
      <w:r w:rsidR="004545D8" w:rsidRPr="00B2059A">
        <w:rPr>
          <w:rFonts w:ascii="Book Antiqua" w:hAnsi="Book Antiqua" w:cs="Times New Roman"/>
        </w:rPr>
        <w:t xml:space="preserve">factor </w:t>
      </w:r>
      <w:r w:rsidR="00601F8F" w:rsidRPr="00B2059A">
        <w:rPr>
          <w:rFonts w:ascii="Book Antiqua" w:hAnsi="Book Antiqua" w:cs="Times New Roman"/>
        </w:rPr>
        <w:t xml:space="preserve">for SWE </w:t>
      </w:r>
      <w:r w:rsidR="004545D8" w:rsidRPr="00B2059A">
        <w:rPr>
          <w:rFonts w:ascii="Book Antiqua" w:hAnsi="Book Antiqua" w:cs="Times New Roman"/>
        </w:rPr>
        <w:t>was fibrosis stage</w:t>
      </w:r>
      <w:r w:rsidR="000C05B9" w:rsidRPr="00B2059A">
        <w:rPr>
          <w:rFonts w:ascii="Book Antiqua" w:hAnsi="Book Antiqua" w:cs="Times New Roman"/>
        </w:rPr>
        <w:t>. This result was consistent with a previous study</w:t>
      </w:r>
      <w:r w:rsidR="002438DC" w:rsidRPr="00B2059A">
        <w:rPr>
          <w:rFonts w:ascii="Book Antiqua" w:hAnsi="Book Antiqua" w:cs="Times New Roman"/>
        </w:rPr>
        <w:t xml:space="preserve"> </w:t>
      </w:r>
      <w:r w:rsidR="000B672A" w:rsidRPr="00B2059A">
        <w:rPr>
          <w:rFonts w:ascii="Book Antiqua" w:hAnsi="Book Antiqua" w:cs="Times New Roman"/>
        </w:rPr>
        <w:t>that</w:t>
      </w:r>
      <w:r w:rsidR="000C05B9" w:rsidRPr="00B2059A">
        <w:rPr>
          <w:rFonts w:ascii="Book Antiqua" w:hAnsi="Book Antiqua" w:cs="Times New Roman"/>
        </w:rPr>
        <w:t xml:space="preserve"> showed </w:t>
      </w:r>
      <w:r w:rsidR="00E414A7" w:rsidRPr="00B2059A">
        <w:rPr>
          <w:rFonts w:ascii="Book Antiqua" w:hAnsi="Book Antiqua" w:cs="Times New Roman"/>
        </w:rPr>
        <w:t xml:space="preserve">that </w:t>
      </w:r>
      <w:r w:rsidR="000C05B9" w:rsidRPr="00B2059A">
        <w:rPr>
          <w:rFonts w:ascii="Book Antiqua" w:hAnsi="Book Antiqua" w:cs="Times New Roman"/>
        </w:rPr>
        <w:t xml:space="preserve">hepatic fibrosis stage was independently correlated with SWE </w:t>
      </w:r>
      <w:r w:rsidR="000C05B9" w:rsidRPr="00B2059A">
        <w:rPr>
          <w:rFonts w:ascii="Book Antiqua" w:hAnsi="Book Antiqua" w:cs="Times New Roman"/>
        </w:rPr>
        <w:lastRenderedPageBreak/>
        <w:t>measurements</w:t>
      </w:r>
      <w:r w:rsidR="00AA171E" w:rsidRPr="00B2059A">
        <w:rPr>
          <w:rFonts w:ascii="Book Antiqua" w:hAnsi="Book Antiqua" w:cs="Times New Roman"/>
        </w:rPr>
        <w:t xml:space="preserve"> (</w:t>
      </w:r>
      <w:r w:rsidR="00AA171E" w:rsidRPr="00461384">
        <w:rPr>
          <w:rFonts w:ascii="Book Antiqua" w:hAnsi="Book Antiqua" w:cs="Times New Roman"/>
          <w:i/>
        </w:rPr>
        <w:t>P</w:t>
      </w:r>
      <w:r w:rsidR="00461384">
        <w:rPr>
          <w:rFonts w:ascii="Book Antiqua" w:hAnsi="Book Antiqua" w:cs="Times New Roman" w:hint="eastAsia"/>
        </w:rPr>
        <w:t xml:space="preserve"> </w:t>
      </w:r>
      <w:r w:rsidR="00AA171E" w:rsidRPr="00B2059A">
        <w:rPr>
          <w:rFonts w:ascii="Book Antiqua" w:hAnsi="Book Antiqua" w:cs="Times New Roman"/>
        </w:rPr>
        <w:t>&lt; 0.001)</w:t>
      </w:r>
      <w:r w:rsidR="000C05B9" w:rsidRPr="00B2059A">
        <w:rPr>
          <w:rFonts w:ascii="Book Antiqua" w:hAnsi="Book Antiqua" w:cs="Times New Roman"/>
        </w:rPr>
        <w:fldChar w:fldCharType="begin">
          <w:fldData xml:space="preserve">PEVuZE5vdGU+PENpdGU+PEF1dGhvcj5aaHVhbmc8L0F1dGhvcj48WWVhcj4yMDE3PC9ZZWFyPjxS
ZWNOdW0+MzM4PC9SZWNOdW0+PERpc3BsYXlUZXh0PjxzdHlsZSBmYWNlPSJzdXBlcnNjcmlwdCI+
WzIwXTwvc3R5bGU+PC9EaXNwbGF5VGV4dD48cmVjb3JkPjxyZWMtbnVtYmVyPjMzODwvcmVjLW51
bWJlcj48Zm9yZWlnbi1rZXlzPjxrZXkgYXBwPSJFTiIgZGItaWQ9ImFmZHZwOXd6dnJhczV6ZXp2
NXB2MnJlamZzczBmdHRzd2V6ZiIgdGltZXN0YW1wPSIxNTY1NTM5Mjc3Ij4zMzg8L2tleT48L2Zv
cmVpZ24ta2V5cz48cmVmLXR5cGUgbmFtZT0iSm91cm5hbCBBcnRpY2xlIj4xNzwvcmVmLXR5cGU+
PGNvbnRyaWJ1dG9ycz48YXV0aG9ycz48YXV0aG9yPlpodWFuZywgWS48L2F1dGhvcj48YXV0aG9y
PkRpbmcsIEguPC9hdXRob3I+PGF1dGhvcj5aaGFuZywgWS48L2F1dGhvcj48YXV0aG9yPlN1biwg
SC4gQy48L2F1dGhvcj48YXV0aG9yPlh1LCBDLjwvYXV0aG9yPjxhdXRob3I+V2FuZywgVy4gUC48
L2F1dGhvcj48L2F1dGhvcnM+PC9jb250cmlidXRvcnM+PGF1dGgtYWRkcmVzcz5GdWRhbiBVbml2
LCBaaG9uZ3NoYW4gSG9zcCwgRGVwdCBVbHRyYXNvdW5kLCAxODAgRmVuZ2xpbiBSZCwgU2hhbmdo
YWkgMjAwMDMyLCBQZW9wbGVzIFIgQ2hpbmEmI3hEO0Z1ZGFuIFVuaXYsIFpob25nc2hhbiBIb3Nw
LCBEZXB0IFN1cmcsIDE4MCBGZW5nbGluIFJkLCBTaGFuZ2hhaSAyMDAwMzIsIFBlb3BsZXMgUiBD
aGluYSYjeEQ7RnVkYW4gVW5pdiwgWmhvbmdzaGFuIEhvc3AsIERlcHQgUGF0aG9sLCAxODAgRmVu
Z2xpbiBSZCwgU2hhbmdoYWkgMjAwMDMyLCBQZW9wbGVzIFIgQ2hpbmE8L2F1dGgtYWRkcmVzcz48
dGl0bGVzPjx0aXRsZT5Ud28tZGltZW5zaW9uYWwgU2hlYXItV2F2ZSBFbGFzdG9ncmFwaHkgUGVy
Zm9ybWFuY2UgaW4gdGhlIE5vbmludmFzaXZlIEV2YWx1YXRpb24gb2YgTGl2ZXIgRmlicm9zaXMg
aW4gUGF0aWVudHMgd2l0aCBDaHJvbmljIEhlcGF0aXRpcyBCOiBDb21wYXJpc29uIHdpdGggU2Vy
dW0gRmlicm9zaXMgSW5kZXhlcz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4NzItODgxPC9wYWdlcz48dm9sdW1lPjI4Mzwvdm9sdW1lPjxudW1i
ZXI+MzwvbnVtYmVyPjxrZXl3b3Jkcz48a2V5d29yZD5jaHJvbmljIHZpcmFsLWhlcGF0aXRpczwv
a2V5d29yZD48a2V5d29yZD50cmFuc2llbnQgZWxhc3RvZ3JhcGh5PC9rZXl3b3JkPjxrZXl3b3Jk
PmFjY3VyYXRlIG1hcmtlcjwva2V5d29yZD48a2V5d29yZD5iaW9wc3k8L2tleXdvcmQ+PGtleXdv
cmQ+c3RpZmZuZXNzPC9rZXl3b3JkPjxrZXl3b3JkPmZpYi00PC9rZXl3b3JkPjxrZXl3b3JkPmFs
Z29yaXRobXM8L2tleXdvcmQ+PGtleXdvcmQ+aW5mZWN0aW9uPC9rZXl3b3JkPjxrZXl3b3JkPmRp
c2Vhc2U8L2tleXdvcmQ+PGtleXdvcmQ+Y29ob3J0PC9rZXl3b3JkPjwva2V5d29yZHM+PGRhdGVz
Pjx5ZWFyPjIwMTc8L3llYXI+PHB1Yi1kYXRlcz48ZGF0ZT5KdW48L2RhdGU+PC9wdWItZGF0ZXM+
PC9kYXRlcz48aXNibj4wMDMzLTg0MTk8L2lzYm4+PGFjY2Vzc2lvbi1udW0+V09TOjAwMDQwMTg5
ODQwMDAyNzwvYWNjZXNzaW9uLW51bT48dXJscz48cmVsYXRlZC11cmxzPjx1cmw+PHN0eWxlIGZh
Y2U9InVuZGVybGluZSIgZm9udD0iZGVmYXVsdCIgc2l6ZT0iMTAwJSI+Jmx0O0dvIHRvIElTSSZn
dDs6Ly9XT1M6MDAwNDAxODk4NDAwMDI3PC9zdHlsZT48L3VybD48L3JlbGF0ZWQtdXJscz48L3Vy
bHM+PGVsZWN0cm9uaWMtcmVzb3VyY2UtbnVtPjEwLjExNDgvcmFkaW9sLjIwMTYxNjAxMzE8L2Vs
ZWN0cm9uaWMtcmVzb3VyY2UtbnVtPjxsYW5ndWFnZT5FbmdsaXNoPC9sYW5ndWFnZT48L3JlY29y
ZD48L0NpdGU+PC9FbmROb3RlPgB=
</w:fldData>
        </w:fldChar>
      </w:r>
      <w:r w:rsidR="007C20F7" w:rsidRPr="00B2059A">
        <w:rPr>
          <w:rFonts w:ascii="Book Antiqua" w:hAnsi="Book Antiqua" w:cs="Times New Roman"/>
        </w:rPr>
        <w:instrText xml:space="preserve"> ADDIN EN.CITE </w:instrText>
      </w:r>
      <w:r w:rsidR="007C20F7" w:rsidRPr="00B2059A">
        <w:rPr>
          <w:rFonts w:ascii="Book Antiqua" w:hAnsi="Book Antiqua" w:cs="Times New Roman"/>
        </w:rPr>
        <w:fldChar w:fldCharType="begin">
          <w:fldData xml:space="preserve">PEVuZE5vdGU+PENpdGU+PEF1dGhvcj5aaHVhbmc8L0F1dGhvcj48WWVhcj4yMDE3PC9ZZWFyPjxS
ZWNOdW0+MzM4PC9SZWNOdW0+PERpc3BsYXlUZXh0PjxzdHlsZSBmYWNlPSJzdXBlcnNjcmlwdCI+
WzIwXTwvc3R5bGU+PC9EaXNwbGF5VGV4dD48cmVjb3JkPjxyZWMtbnVtYmVyPjMzODwvcmVjLW51
bWJlcj48Zm9yZWlnbi1rZXlzPjxrZXkgYXBwPSJFTiIgZGItaWQ9ImFmZHZwOXd6dnJhczV6ZXp2
NXB2MnJlamZzczBmdHRzd2V6ZiIgdGltZXN0YW1wPSIxNTY1NTM5Mjc3Ij4zMzg8L2tleT48L2Zv
cmVpZ24ta2V5cz48cmVmLXR5cGUgbmFtZT0iSm91cm5hbCBBcnRpY2xlIj4xNzwvcmVmLXR5cGU+
PGNvbnRyaWJ1dG9ycz48YXV0aG9ycz48YXV0aG9yPlpodWFuZywgWS48L2F1dGhvcj48YXV0aG9y
PkRpbmcsIEguPC9hdXRob3I+PGF1dGhvcj5aaGFuZywgWS48L2F1dGhvcj48YXV0aG9yPlN1biwg
SC4gQy48L2F1dGhvcj48YXV0aG9yPlh1LCBDLjwvYXV0aG9yPjxhdXRob3I+V2FuZywgVy4gUC48
L2F1dGhvcj48L2F1dGhvcnM+PC9jb250cmlidXRvcnM+PGF1dGgtYWRkcmVzcz5GdWRhbiBVbml2
LCBaaG9uZ3NoYW4gSG9zcCwgRGVwdCBVbHRyYXNvdW5kLCAxODAgRmVuZ2xpbiBSZCwgU2hhbmdo
YWkgMjAwMDMyLCBQZW9wbGVzIFIgQ2hpbmEmI3hEO0Z1ZGFuIFVuaXYsIFpob25nc2hhbiBIb3Nw
LCBEZXB0IFN1cmcsIDE4MCBGZW5nbGluIFJkLCBTaGFuZ2hhaSAyMDAwMzIsIFBlb3BsZXMgUiBD
aGluYSYjeEQ7RnVkYW4gVW5pdiwgWmhvbmdzaGFuIEhvc3AsIERlcHQgUGF0aG9sLCAxODAgRmVu
Z2xpbiBSZCwgU2hhbmdoYWkgMjAwMDMyLCBQZW9wbGVzIFIgQ2hpbmE8L2F1dGgtYWRkcmVzcz48
dGl0bGVzPjx0aXRsZT5Ud28tZGltZW5zaW9uYWwgU2hlYXItV2F2ZSBFbGFzdG9ncmFwaHkgUGVy
Zm9ybWFuY2UgaW4gdGhlIE5vbmludmFzaXZlIEV2YWx1YXRpb24gb2YgTGl2ZXIgRmlicm9zaXMg
aW4gUGF0aWVudHMgd2l0aCBDaHJvbmljIEhlcGF0aXRpcyBCOiBDb21wYXJpc29uIHdpdGggU2Vy
dW0gRmlicm9zaXMgSW5kZXhlcz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4NzItODgxPC9wYWdlcz48dm9sdW1lPjI4Mzwvdm9sdW1lPjxudW1i
ZXI+MzwvbnVtYmVyPjxrZXl3b3Jkcz48a2V5d29yZD5jaHJvbmljIHZpcmFsLWhlcGF0aXRpczwv
a2V5d29yZD48a2V5d29yZD50cmFuc2llbnQgZWxhc3RvZ3JhcGh5PC9rZXl3b3JkPjxrZXl3b3Jk
PmFjY3VyYXRlIG1hcmtlcjwva2V5d29yZD48a2V5d29yZD5iaW9wc3k8L2tleXdvcmQ+PGtleXdv
cmQ+c3RpZmZuZXNzPC9rZXl3b3JkPjxrZXl3b3JkPmZpYi00PC9rZXl3b3JkPjxrZXl3b3JkPmFs
Z29yaXRobXM8L2tleXdvcmQ+PGtleXdvcmQ+aW5mZWN0aW9uPC9rZXl3b3JkPjxrZXl3b3JkPmRp
c2Vhc2U8L2tleXdvcmQ+PGtleXdvcmQ+Y29ob3J0PC9rZXl3b3JkPjwva2V5d29yZHM+PGRhdGVz
Pjx5ZWFyPjIwMTc8L3llYXI+PHB1Yi1kYXRlcz48ZGF0ZT5KdW48L2RhdGU+PC9wdWItZGF0ZXM+
PC9kYXRlcz48aXNibj4wMDMzLTg0MTk8L2lzYm4+PGFjY2Vzc2lvbi1udW0+V09TOjAwMDQwMTg5
ODQwMDAyNzwvYWNjZXNzaW9uLW51bT48dXJscz48cmVsYXRlZC11cmxzPjx1cmw+PHN0eWxlIGZh
Y2U9InVuZGVybGluZSIgZm9udD0iZGVmYXVsdCIgc2l6ZT0iMTAwJSI+Jmx0O0dvIHRvIElTSSZn
dDs6Ly9XT1M6MDAwNDAxODk4NDAwMDI3PC9zdHlsZT48L3VybD48L3JlbGF0ZWQtdXJscz48L3Vy
bHM+PGVsZWN0cm9uaWMtcmVzb3VyY2UtbnVtPjEwLjExNDgvcmFkaW9sLjIwMTYxNjAxMzE8L2Vs
ZWN0cm9uaWMtcmVzb3VyY2UtbnVtPjxsYW5ndWFnZT5FbmdsaXNoPC9sYW5ndWFnZT48L3JlY29y
ZD48L0NpdGU+PC9FbmROb3RlPgB=
</w:fldData>
        </w:fldChar>
      </w:r>
      <w:r w:rsidR="007C20F7" w:rsidRPr="00B2059A">
        <w:rPr>
          <w:rFonts w:ascii="Book Antiqua" w:hAnsi="Book Antiqua" w:cs="Times New Roman"/>
        </w:rPr>
        <w:instrText xml:space="preserve"> ADDIN EN.CITE.DATA </w:instrText>
      </w:r>
      <w:r w:rsidR="007C20F7" w:rsidRPr="00B2059A">
        <w:rPr>
          <w:rFonts w:ascii="Book Antiqua" w:hAnsi="Book Antiqua" w:cs="Times New Roman"/>
        </w:rPr>
      </w:r>
      <w:r w:rsidR="007C20F7" w:rsidRPr="00B2059A">
        <w:rPr>
          <w:rFonts w:ascii="Book Antiqua" w:hAnsi="Book Antiqua" w:cs="Times New Roman"/>
        </w:rPr>
        <w:fldChar w:fldCharType="end"/>
      </w:r>
      <w:r w:rsidR="000C05B9" w:rsidRPr="00B2059A">
        <w:rPr>
          <w:rFonts w:ascii="Book Antiqua" w:hAnsi="Book Antiqua" w:cs="Times New Roman"/>
        </w:rPr>
      </w:r>
      <w:r w:rsidR="000C05B9" w:rsidRPr="00B2059A">
        <w:rPr>
          <w:rFonts w:ascii="Book Antiqua" w:hAnsi="Book Antiqua" w:cs="Times New Roman"/>
        </w:rPr>
        <w:fldChar w:fldCharType="separate"/>
      </w:r>
      <w:r w:rsidR="000C05B9" w:rsidRPr="00B2059A">
        <w:rPr>
          <w:rFonts w:ascii="Book Antiqua" w:hAnsi="Book Antiqua" w:cs="Times New Roman"/>
          <w:noProof/>
          <w:vertAlign w:val="superscript"/>
        </w:rPr>
        <w:t>[20]</w:t>
      </w:r>
      <w:r w:rsidR="000C05B9" w:rsidRPr="00B2059A">
        <w:rPr>
          <w:rFonts w:ascii="Book Antiqua" w:hAnsi="Book Antiqua" w:cs="Times New Roman"/>
        </w:rPr>
        <w:fldChar w:fldCharType="end"/>
      </w:r>
      <w:r w:rsidR="004537A5">
        <w:rPr>
          <w:rFonts w:ascii="Book Antiqua" w:hAnsi="Book Antiqua" w:cs="Times New Roman" w:hint="eastAsia"/>
        </w:rPr>
        <w:t>.</w:t>
      </w:r>
      <w:r w:rsidR="008846FA" w:rsidRPr="00B2059A">
        <w:rPr>
          <w:rFonts w:ascii="Book Antiqua" w:hAnsi="Book Antiqua" w:cs="Times New Roman"/>
        </w:rPr>
        <w:t xml:space="preserve"> However, some differences </w:t>
      </w:r>
      <w:r w:rsidR="00E414A7" w:rsidRPr="00B2059A">
        <w:rPr>
          <w:rFonts w:ascii="Book Antiqua" w:hAnsi="Book Antiqua" w:cs="Times New Roman"/>
        </w:rPr>
        <w:t xml:space="preserve">were noted </w:t>
      </w:r>
      <w:r w:rsidR="008846FA" w:rsidRPr="00B2059A">
        <w:rPr>
          <w:rFonts w:ascii="Book Antiqua" w:hAnsi="Book Antiqua" w:cs="Times New Roman"/>
        </w:rPr>
        <w:t>between our finding</w:t>
      </w:r>
      <w:r w:rsidR="00E414A7" w:rsidRPr="00B2059A">
        <w:rPr>
          <w:rFonts w:ascii="Book Antiqua" w:hAnsi="Book Antiqua" w:cs="Times New Roman"/>
        </w:rPr>
        <w:t>s</w:t>
      </w:r>
      <w:r w:rsidR="008846FA" w:rsidRPr="00B2059A">
        <w:rPr>
          <w:rFonts w:ascii="Book Antiqua" w:hAnsi="Book Antiqua" w:cs="Times New Roman"/>
        </w:rPr>
        <w:t xml:space="preserve"> an</w:t>
      </w:r>
      <w:r w:rsidR="002438DC" w:rsidRPr="00B2059A">
        <w:rPr>
          <w:rFonts w:ascii="Book Antiqua" w:hAnsi="Book Antiqua" w:cs="Times New Roman"/>
        </w:rPr>
        <w:t>d</w:t>
      </w:r>
      <w:r w:rsidR="008846FA" w:rsidRPr="00B2059A">
        <w:rPr>
          <w:rFonts w:ascii="Book Antiqua" w:hAnsi="Book Antiqua" w:cs="Times New Roman"/>
        </w:rPr>
        <w:t xml:space="preserve"> previous results. </w:t>
      </w:r>
      <w:r w:rsidR="00E414A7" w:rsidRPr="00B2059A">
        <w:rPr>
          <w:rFonts w:ascii="Book Antiqua" w:hAnsi="Book Antiqua" w:cs="Times New Roman"/>
        </w:rPr>
        <w:t>One</w:t>
      </w:r>
      <w:r w:rsidR="008846FA" w:rsidRPr="00B2059A">
        <w:rPr>
          <w:rFonts w:ascii="Book Antiqua" w:hAnsi="Book Antiqua" w:cs="Times New Roman"/>
        </w:rPr>
        <w:t xml:space="preserve"> study indicated the LSMs of SWE were affected not only by</w:t>
      </w:r>
      <w:r w:rsidR="00E414A7" w:rsidRPr="00B2059A">
        <w:rPr>
          <w:rFonts w:ascii="Book Antiqua" w:hAnsi="Book Antiqua" w:cs="Times New Roman"/>
        </w:rPr>
        <w:t xml:space="preserve"> the</w:t>
      </w:r>
      <w:r w:rsidR="008846FA" w:rsidRPr="00B2059A">
        <w:rPr>
          <w:rFonts w:ascii="Book Antiqua" w:hAnsi="Book Antiqua" w:cs="Times New Roman"/>
        </w:rPr>
        <w:t xml:space="preserve"> liver fibrosis stage but also by variables such as liver inflammation, AST, ALT, and gluta</w:t>
      </w:r>
      <w:r w:rsidR="004537A5">
        <w:rPr>
          <w:rFonts w:ascii="Book Antiqua" w:hAnsi="Book Antiqua" w:cs="Times New Roman"/>
        </w:rPr>
        <w:t>myl transpeptidase levels</w:t>
      </w:r>
      <w:r w:rsidR="008846FA" w:rsidRPr="00B2059A">
        <w:rPr>
          <w:rFonts w:ascii="Book Antiqua" w:hAnsi="Book Antiqua" w:cs="Times New Roman"/>
        </w:rPr>
        <w:fldChar w:fldCharType="begin">
          <w:fldData xml:space="preserve">PEVuZE5vdGU+PENpdGU+PEF1dGhvcj5aaHVhbmc8L0F1dGhvcj48WWVhcj4yMDE3PC9ZZWFyPjxS
ZWNOdW0+MzM4PC9SZWNOdW0+PERpc3BsYXlUZXh0PjxzdHlsZSBmYWNlPSJzdXBlcnNjcmlwdCI+
WzIwXTwvc3R5bGU+PC9EaXNwbGF5VGV4dD48cmVjb3JkPjxyZWMtbnVtYmVyPjMzODwvcmVjLW51
bWJlcj48Zm9yZWlnbi1rZXlzPjxrZXkgYXBwPSJFTiIgZGItaWQ9ImFmZHZwOXd6dnJhczV6ZXp2
NXB2MnJlamZzczBmdHRzd2V6ZiIgdGltZXN0YW1wPSIxNTY1NTM5Mjc3Ij4zMzg8L2tleT48L2Zv
cmVpZ24ta2V5cz48cmVmLXR5cGUgbmFtZT0iSm91cm5hbCBBcnRpY2xlIj4xNzwvcmVmLXR5cGU+
PGNvbnRyaWJ1dG9ycz48YXV0aG9ycz48YXV0aG9yPlpodWFuZywgWS48L2F1dGhvcj48YXV0aG9y
PkRpbmcsIEguPC9hdXRob3I+PGF1dGhvcj5aaGFuZywgWS48L2F1dGhvcj48YXV0aG9yPlN1biwg
SC4gQy48L2F1dGhvcj48YXV0aG9yPlh1LCBDLjwvYXV0aG9yPjxhdXRob3I+V2FuZywgVy4gUC48
L2F1dGhvcj48L2F1dGhvcnM+PC9jb250cmlidXRvcnM+PGF1dGgtYWRkcmVzcz5GdWRhbiBVbml2
LCBaaG9uZ3NoYW4gSG9zcCwgRGVwdCBVbHRyYXNvdW5kLCAxODAgRmVuZ2xpbiBSZCwgU2hhbmdo
YWkgMjAwMDMyLCBQZW9wbGVzIFIgQ2hpbmEmI3hEO0Z1ZGFuIFVuaXYsIFpob25nc2hhbiBIb3Nw
LCBEZXB0IFN1cmcsIDE4MCBGZW5nbGluIFJkLCBTaGFuZ2hhaSAyMDAwMzIsIFBlb3BsZXMgUiBD
aGluYSYjeEQ7RnVkYW4gVW5pdiwgWmhvbmdzaGFuIEhvc3AsIERlcHQgUGF0aG9sLCAxODAgRmVu
Z2xpbiBSZCwgU2hhbmdoYWkgMjAwMDMyLCBQZW9wbGVzIFIgQ2hpbmE8L2F1dGgtYWRkcmVzcz48
dGl0bGVzPjx0aXRsZT5Ud28tZGltZW5zaW9uYWwgU2hlYXItV2F2ZSBFbGFzdG9ncmFwaHkgUGVy
Zm9ybWFuY2UgaW4gdGhlIE5vbmludmFzaXZlIEV2YWx1YXRpb24gb2YgTGl2ZXIgRmlicm9zaXMg
aW4gUGF0aWVudHMgd2l0aCBDaHJvbmljIEhlcGF0aXRpcyBCOiBDb21wYXJpc29uIHdpdGggU2Vy
dW0gRmlicm9zaXMgSW5kZXhlcz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4NzItODgxPC9wYWdlcz48dm9sdW1lPjI4Mzwvdm9sdW1lPjxudW1i
ZXI+MzwvbnVtYmVyPjxrZXl3b3Jkcz48a2V5d29yZD5jaHJvbmljIHZpcmFsLWhlcGF0aXRpczwv
a2V5d29yZD48a2V5d29yZD50cmFuc2llbnQgZWxhc3RvZ3JhcGh5PC9rZXl3b3JkPjxrZXl3b3Jk
PmFjY3VyYXRlIG1hcmtlcjwva2V5d29yZD48a2V5d29yZD5iaW9wc3k8L2tleXdvcmQ+PGtleXdv
cmQ+c3RpZmZuZXNzPC9rZXl3b3JkPjxrZXl3b3JkPmZpYi00PC9rZXl3b3JkPjxrZXl3b3JkPmFs
Z29yaXRobXM8L2tleXdvcmQ+PGtleXdvcmQ+aW5mZWN0aW9uPC9rZXl3b3JkPjxrZXl3b3JkPmRp
c2Vhc2U8L2tleXdvcmQ+PGtleXdvcmQ+Y29ob3J0PC9rZXl3b3JkPjwva2V5d29yZHM+PGRhdGVz
Pjx5ZWFyPjIwMTc8L3llYXI+PHB1Yi1kYXRlcz48ZGF0ZT5KdW48L2RhdGU+PC9wdWItZGF0ZXM+
PC9kYXRlcz48aXNibj4wMDMzLTg0MTk8L2lzYm4+PGFjY2Vzc2lvbi1udW0+V09TOjAwMDQwMTg5
ODQwMDAyNzwvYWNjZXNzaW9uLW51bT48dXJscz48cmVsYXRlZC11cmxzPjx1cmw+PHN0eWxlIGZh
Y2U9InVuZGVybGluZSIgZm9udD0iZGVmYXVsdCIgc2l6ZT0iMTAwJSI+Jmx0O0dvIHRvIElTSSZn
dDs6Ly9XT1M6MDAwNDAxODk4NDAwMDI3PC9zdHlsZT48L3VybD48L3JlbGF0ZWQtdXJscz48L3Vy
bHM+PGVsZWN0cm9uaWMtcmVzb3VyY2UtbnVtPjEwLjExNDgvcmFkaW9sLjIwMTYxNjAxMzE8L2Vs
ZWN0cm9uaWMtcmVzb3VyY2UtbnVtPjxsYW5ndWFnZT5FbmdsaXNoPC9sYW5ndWFnZT48L3JlY29y
ZD48L0NpdGU+PC9FbmROb3RlPgB=
</w:fldData>
        </w:fldChar>
      </w:r>
      <w:r w:rsidR="008846FA" w:rsidRPr="00B2059A">
        <w:rPr>
          <w:rFonts w:ascii="Book Antiqua" w:hAnsi="Book Antiqua" w:cs="Times New Roman"/>
        </w:rPr>
        <w:instrText xml:space="preserve"> ADDIN EN.CITE </w:instrText>
      </w:r>
      <w:r w:rsidR="008846FA" w:rsidRPr="00B2059A">
        <w:rPr>
          <w:rFonts w:ascii="Book Antiqua" w:hAnsi="Book Antiqua" w:cs="Times New Roman"/>
        </w:rPr>
        <w:fldChar w:fldCharType="begin">
          <w:fldData xml:space="preserve">PEVuZE5vdGU+PENpdGU+PEF1dGhvcj5aaHVhbmc8L0F1dGhvcj48WWVhcj4yMDE3PC9ZZWFyPjxS
ZWNOdW0+MzM4PC9SZWNOdW0+PERpc3BsYXlUZXh0PjxzdHlsZSBmYWNlPSJzdXBlcnNjcmlwdCI+
WzIwXTwvc3R5bGU+PC9EaXNwbGF5VGV4dD48cmVjb3JkPjxyZWMtbnVtYmVyPjMzODwvcmVjLW51
bWJlcj48Zm9yZWlnbi1rZXlzPjxrZXkgYXBwPSJFTiIgZGItaWQ9ImFmZHZwOXd6dnJhczV6ZXp2
NXB2MnJlamZzczBmdHRzd2V6ZiIgdGltZXN0YW1wPSIxNTY1NTM5Mjc3Ij4zMzg8L2tleT48L2Zv
cmVpZ24ta2V5cz48cmVmLXR5cGUgbmFtZT0iSm91cm5hbCBBcnRpY2xlIj4xNzwvcmVmLXR5cGU+
PGNvbnRyaWJ1dG9ycz48YXV0aG9ycz48YXV0aG9yPlpodWFuZywgWS48L2F1dGhvcj48YXV0aG9y
PkRpbmcsIEguPC9hdXRob3I+PGF1dGhvcj5aaGFuZywgWS48L2F1dGhvcj48YXV0aG9yPlN1biwg
SC4gQy48L2F1dGhvcj48YXV0aG9yPlh1LCBDLjwvYXV0aG9yPjxhdXRob3I+V2FuZywgVy4gUC48
L2F1dGhvcj48L2F1dGhvcnM+PC9jb250cmlidXRvcnM+PGF1dGgtYWRkcmVzcz5GdWRhbiBVbml2
LCBaaG9uZ3NoYW4gSG9zcCwgRGVwdCBVbHRyYXNvdW5kLCAxODAgRmVuZ2xpbiBSZCwgU2hhbmdo
YWkgMjAwMDMyLCBQZW9wbGVzIFIgQ2hpbmEmI3hEO0Z1ZGFuIFVuaXYsIFpob25nc2hhbiBIb3Nw
LCBEZXB0IFN1cmcsIDE4MCBGZW5nbGluIFJkLCBTaGFuZ2hhaSAyMDAwMzIsIFBlb3BsZXMgUiBD
aGluYSYjeEQ7RnVkYW4gVW5pdiwgWmhvbmdzaGFuIEhvc3AsIERlcHQgUGF0aG9sLCAxODAgRmVu
Z2xpbiBSZCwgU2hhbmdoYWkgMjAwMDMyLCBQZW9wbGVzIFIgQ2hpbmE8L2F1dGgtYWRkcmVzcz48
dGl0bGVzPjx0aXRsZT5Ud28tZGltZW5zaW9uYWwgU2hlYXItV2F2ZSBFbGFzdG9ncmFwaHkgUGVy
Zm9ybWFuY2UgaW4gdGhlIE5vbmludmFzaXZlIEV2YWx1YXRpb24gb2YgTGl2ZXIgRmlicm9zaXMg
aW4gUGF0aWVudHMgd2l0aCBDaHJvbmljIEhlcGF0aXRpcyBCOiBDb21wYXJpc29uIHdpdGggU2Vy
dW0gRmlicm9zaXMgSW5kZXhlcz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4NzItODgxPC9wYWdlcz48dm9sdW1lPjI4Mzwvdm9sdW1lPjxudW1i
ZXI+MzwvbnVtYmVyPjxrZXl3b3Jkcz48a2V5d29yZD5jaHJvbmljIHZpcmFsLWhlcGF0aXRpczwv
a2V5d29yZD48a2V5d29yZD50cmFuc2llbnQgZWxhc3RvZ3JhcGh5PC9rZXl3b3JkPjxrZXl3b3Jk
PmFjY3VyYXRlIG1hcmtlcjwva2V5d29yZD48a2V5d29yZD5iaW9wc3k8L2tleXdvcmQ+PGtleXdv
cmQ+c3RpZmZuZXNzPC9rZXl3b3JkPjxrZXl3b3JkPmZpYi00PC9rZXl3b3JkPjxrZXl3b3JkPmFs
Z29yaXRobXM8L2tleXdvcmQ+PGtleXdvcmQ+aW5mZWN0aW9uPC9rZXl3b3JkPjxrZXl3b3JkPmRp
c2Vhc2U8L2tleXdvcmQ+PGtleXdvcmQ+Y29ob3J0PC9rZXl3b3JkPjwva2V5d29yZHM+PGRhdGVz
Pjx5ZWFyPjIwMTc8L3llYXI+PHB1Yi1kYXRlcz48ZGF0ZT5KdW48L2RhdGU+PC9wdWItZGF0ZXM+
PC9kYXRlcz48aXNibj4wMDMzLTg0MTk8L2lzYm4+PGFjY2Vzc2lvbi1udW0+V09TOjAwMDQwMTg5
ODQwMDAyNzwvYWNjZXNzaW9uLW51bT48dXJscz48cmVsYXRlZC11cmxzPjx1cmw+PHN0eWxlIGZh
Y2U9InVuZGVybGluZSIgZm9udD0iZGVmYXVsdCIgc2l6ZT0iMTAwJSI+Jmx0O0dvIHRvIElTSSZn
dDs6Ly9XT1M6MDAwNDAxODk4NDAwMDI3PC9zdHlsZT48L3VybD48L3JlbGF0ZWQtdXJscz48L3Vy
bHM+PGVsZWN0cm9uaWMtcmVzb3VyY2UtbnVtPjEwLjExNDgvcmFkaW9sLjIwMTYxNjAxMzE8L2Vs
ZWN0cm9uaWMtcmVzb3VyY2UtbnVtPjxsYW5ndWFnZT5FbmdsaXNoPC9sYW5ndWFnZT48L3JlY29y
ZD48L0NpdGU+PC9FbmROb3RlPgB=
</w:fldData>
        </w:fldChar>
      </w:r>
      <w:r w:rsidR="008846FA" w:rsidRPr="00B2059A">
        <w:rPr>
          <w:rFonts w:ascii="Book Antiqua" w:hAnsi="Book Antiqua" w:cs="Times New Roman"/>
        </w:rPr>
        <w:instrText xml:space="preserve"> ADDIN EN.CITE.DATA </w:instrText>
      </w:r>
      <w:r w:rsidR="008846FA" w:rsidRPr="00B2059A">
        <w:rPr>
          <w:rFonts w:ascii="Book Antiqua" w:hAnsi="Book Antiqua" w:cs="Times New Roman"/>
        </w:rPr>
      </w:r>
      <w:r w:rsidR="008846FA" w:rsidRPr="00B2059A">
        <w:rPr>
          <w:rFonts w:ascii="Book Antiqua" w:hAnsi="Book Antiqua" w:cs="Times New Roman"/>
        </w:rPr>
        <w:fldChar w:fldCharType="end"/>
      </w:r>
      <w:r w:rsidR="008846FA" w:rsidRPr="00B2059A">
        <w:rPr>
          <w:rFonts w:ascii="Book Antiqua" w:hAnsi="Book Antiqua" w:cs="Times New Roman"/>
        </w:rPr>
      </w:r>
      <w:r w:rsidR="008846FA" w:rsidRPr="00B2059A">
        <w:rPr>
          <w:rFonts w:ascii="Book Antiqua" w:hAnsi="Book Antiqua" w:cs="Times New Roman"/>
        </w:rPr>
        <w:fldChar w:fldCharType="separate"/>
      </w:r>
      <w:r w:rsidR="008846FA" w:rsidRPr="00B2059A">
        <w:rPr>
          <w:rFonts w:ascii="Book Antiqua" w:hAnsi="Book Antiqua" w:cs="Times New Roman"/>
          <w:noProof/>
          <w:vertAlign w:val="superscript"/>
        </w:rPr>
        <w:t>[20]</w:t>
      </w:r>
      <w:r w:rsidR="008846FA" w:rsidRPr="00B2059A">
        <w:rPr>
          <w:rFonts w:ascii="Book Antiqua" w:hAnsi="Book Antiqua" w:cs="Times New Roman"/>
        </w:rPr>
        <w:fldChar w:fldCharType="end"/>
      </w:r>
      <w:r w:rsidR="004537A5">
        <w:rPr>
          <w:rFonts w:ascii="Book Antiqua" w:hAnsi="Book Antiqua" w:cs="Times New Roman" w:hint="eastAsia"/>
        </w:rPr>
        <w:t>.</w:t>
      </w:r>
      <w:r w:rsidR="008846FA" w:rsidRPr="00B2059A">
        <w:rPr>
          <w:rFonts w:ascii="Book Antiqua" w:hAnsi="Book Antiqua" w:cs="Times New Roman"/>
        </w:rPr>
        <w:t xml:space="preserve"> Another analysis</w:t>
      </w:r>
      <w:r w:rsidR="002438DC" w:rsidRPr="00B2059A">
        <w:rPr>
          <w:rFonts w:ascii="Book Antiqua" w:hAnsi="Book Antiqua" w:cs="Times New Roman"/>
        </w:rPr>
        <w:t xml:space="preserve"> </w:t>
      </w:r>
      <w:r w:rsidR="008846FA" w:rsidRPr="00B2059A">
        <w:rPr>
          <w:rFonts w:ascii="Book Antiqua" w:hAnsi="Book Antiqua" w:cs="Times New Roman"/>
        </w:rPr>
        <w:t>also demonstrated that aminotransferase levels influenced LSMs of SWE in the index cohort and that TBIL levels influence</w:t>
      </w:r>
      <w:r w:rsidR="004537A5">
        <w:rPr>
          <w:rFonts w:ascii="Book Antiqua" w:hAnsi="Book Antiqua" w:cs="Times New Roman"/>
        </w:rPr>
        <w:t>d LSMs in the validation cohort</w:t>
      </w:r>
      <w:r w:rsidR="008846FA" w:rsidRPr="00B2059A">
        <w:rPr>
          <w:rFonts w:ascii="Book Antiqua" w:hAnsi="Book Antiqua" w:cs="Times New Roman"/>
        </w:rPr>
        <w:fldChar w:fldCharType="begin">
          <w:fldData xml:space="preserve">PEVuZE5vdGU+PENpdGU+PEF1dGhvcj5aZW5nPC9BdXRob3I+PFllYXI+MjAxNDwvWWVhcj48UmVj
TnVtPjQxNDwvUmVjTnVtPjxEaXNwbGF5VGV4dD48c3R5bGUgZmFjZT0ic3VwZXJzY3JpcHQiPlsx
M108L3N0eWxlPjwvRGlzcGxheVRleHQ+PHJlY29yZD48cmVjLW51bWJlcj40MTQ8L3JlYy1udW1i
ZXI+PGZvcmVpZ24ta2V5cz48a2V5IGFwcD0iRU4iIGRiLWlkPSJhZmR2cDl3enZyYXM1emV6djVw
djJyZWpmc3MwZnR0c3dlemYiIHRpbWVzdGFtcD0iMTU2OTc2MzA5OCI+NDE0PC9rZXk+PC9mb3Jl
aWduLWtleXM+PHJlZi10eXBlIG5hbWU9IkpvdXJuYWwgQXJ0aWNsZSI+MTc8L3JlZi10eXBlPjxj
b250cmlidXRvcnM+PGF1dGhvcnM+PGF1dGhvcj5aZW5nLCBKLjwvYXV0aG9yPjxhdXRob3I+TGl1
LCBHLiBKLjwvYXV0aG9yPjxhdXRob3I+SHVhbmcsIFouIFAuPC9hdXRob3I+PGF1dGhvcj5aaGVu
ZywgSi48L2F1dGhvcj48YXV0aG9yPld1LCBULjwvYXV0aG9yPjxhdXRob3I+WmhlbmcsIFIuIFEu
PC9hdXRob3I+PGF1dGhvcj5MdSwgTS4gRC48L2F1dGhvcj48L2F1dGhvcnM+PC9jb250cmlidXRv
cnM+PGF1dGgtYWRkcmVzcz5EZXBhcnRtZW50IG9mIE1lZGljYWwgVWx0cmFzb25pY3MsIFRoaXJk
IEFmZmlsaWF0ZWQgSG9zcGl0YWwgb2YgU3VuIFlhdC1TZW4gVW5pdmVyc2l0eSwgSW5zdGl0dXRl
IG9mIERpYWdub3N0aWMgYW5kIEludGVydmVudGlvbmFsIFVsdHJhc291bmQsIFN1biBZYXQtU2Vu
IFVuaXZlcnNpdHksIDYwMCBUaWFuaGUgUm9hZCwgR3Vhbmd6aG91LCA1MTA2MzAsIENoaW5hLCB6
ZW5lbnZAZ21haWwuY29tLjwvYXV0aC1hZGRyZXNzPjx0aXRsZXM+PHRpdGxlPkRpYWdub3N0aWMg
YWNjdXJhY3kgb2YgdHdvLWRpbWVuc2lvbmFsIHNoZWFyIHdhdmUgZWxhc3RvZ3JhcGh5IGZvciB0
aGUgbm9uLWludmFzaXZlIHN0YWdpbmcgb2YgaGVwYXRpYyBmaWJyb3NpcyBpbiBjaHJvbmljIGhl
cGF0aXRpcyBCOiBhIGNvaG9ydCBzdHVkeSB3aXRoIGludGVybmFsIHZhbGlkYXRpb248L3RpdGxl
PjxzZWNvbmRhcnktdGl0bGU+RXVyIFJhZGlvbDwvc2Vjb25kYXJ5LXRpdGxlPjwvdGl0bGVzPjxw
ZXJpb2RpY2FsPjxmdWxsLXRpdGxlPkV1cm9wZWFuIFJhZGlvbG9neTwvZnVsbC10aXRsZT48YWJi
ci0xPkV1ciBSYWRpb2w8L2FiYnItMT48L3BlcmlvZGljYWw+PHBhZ2VzPjI1NzItODE8L3BhZ2Vz
Pjx2b2x1bWU+MjQ8L3ZvbHVtZT48bnVtYmVyPjEwPC9udW1iZXI+PGVkaXRpb24+MjAxNC8wNy8x
NzwvZWRpdGlvbj48a2V5d29yZHM+PGtleXdvcmQ+QWRvbGVzY2VudDwva2V5d29yZD48a2V5d29y
ZD5BZHVsdDwva2V5d29yZD48a2V5d29yZD5BZ2VkPC9rZXl3b3JkPjxrZXl3b3JkPkJpb3BzeTwv
a2V5d29yZD48a2V5d29yZD5EaWFnbm9zaXMsIERpZmZlcmVudGlhbDwva2V5d29yZD48a2V5d29y
ZD5FbGFzdGljaXR5IEltYWdpbmcgVGVjaG5pcXVlcy8qbWV0aG9kczwva2V5d29yZD48a2V5d29y
ZD5GZW1hbGU8L2tleXdvcmQ+PGtleXdvcmQ+Rm9sbG93LVVwIFN0dWRpZXM8L2tleXdvcmQ+PGtl
eXdvcmQ+SGVwYXRpdGlzIEIsIENocm9uaWMvY29tcGxpY2F0aW9ucy8qZGlhZ25vc2lzPC9rZXl3
b3JkPjxrZXl3b3JkPkh1bWFuczwva2V5d29yZD48a2V5d29yZD5MaXZlciBDaXJyaG9zaXMvKmRp
YWdub3Npcy9ldGlvbG9neTwva2V5d29yZD48a2V5d29yZD5NYWxlPC9rZXl3b3JkPjxrZXl3b3Jk
Pk1pZGRsZSBBZ2VkPC9rZXl3b3JkPjxrZXl3b3JkPlJPQyBDdXJ2ZTwva2V5d29yZD48a2V5d29y
ZD5SZXByb2R1Y2liaWxpdHkgb2YgUmVzdWx0czwva2V5d29yZD48a2V5d29yZD5SZXRyb3NwZWN0
aXZlIFN0dWRpZXM8L2tleXdvcmQ+PGtleXdvcmQ+WW91bmcgQWR1bHQ8L2tleXdvcmQ+PC9rZXl3
b3Jkcz48ZGF0ZXM+PHllYXI+MjAxNDwveWVhcj48cHViLWRhdGVzPjxkYXRlPk9jdDwvZGF0ZT48
L3B1Yi1kYXRlcz48L2RhdGVzPjxpc2JuPjE0MzItMTA4NCAoRWxlY3Ryb25pYykmI3hEOzA5Mzgt
Nzk5NCAoTGlua2luZyk8L2lzYm4+PGFjY2Vzc2lvbi1udW0+MjUwMjc4Mzc8L2FjY2Vzc2lvbi1u
dW0+PHVybHM+PHJlbGF0ZWQtdXJscz48dXJsPmh0dHBzOi8vd3d3Lm5jYmkubmxtLm5paC5nb3Yv
cHVibWVkLzI1MDI3ODM3PC91cmw+PHVybD5odHRwczovL2xpbmsuc3ByaW5nZXIuY29tL2NvbnRl
bnQvcGRmLzEwLjEwMDcvczAwMzMwLTAxNC0zMjkyLTkucGRmPC91cmw+PC9yZWxhdGVkLXVybHM+
PC91cmxzPjxlbGVjdHJvbmljLXJlc291cmNlLW51bT4xMC4xMDA3L3MwMDMzMC0wMTQtMzI5Mi05
PC9lbGVjdHJvbmljLXJlc291cmNlLW51bT48L3JlY29yZD48L0NpdGU+PC9FbmROb3RlPn==
</w:fldData>
        </w:fldChar>
      </w:r>
      <w:r w:rsidR="008846FA" w:rsidRPr="00B2059A">
        <w:rPr>
          <w:rFonts w:ascii="Book Antiqua" w:hAnsi="Book Antiqua" w:cs="Times New Roman"/>
        </w:rPr>
        <w:instrText xml:space="preserve"> ADDIN EN.CITE </w:instrText>
      </w:r>
      <w:r w:rsidR="008846FA" w:rsidRPr="00B2059A">
        <w:rPr>
          <w:rFonts w:ascii="Book Antiqua" w:hAnsi="Book Antiqua" w:cs="Times New Roman"/>
        </w:rPr>
        <w:fldChar w:fldCharType="begin">
          <w:fldData xml:space="preserve">PEVuZE5vdGU+PENpdGU+PEF1dGhvcj5aZW5nPC9BdXRob3I+PFllYXI+MjAxNDwvWWVhcj48UmVj
TnVtPjQxNDwvUmVjTnVtPjxEaXNwbGF5VGV4dD48c3R5bGUgZmFjZT0ic3VwZXJzY3JpcHQiPlsx
M108L3N0eWxlPjwvRGlzcGxheVRleHQ+PHJlY29yZD48cmVjLW51bWJlcj40MTQ8L3JlYy1udW1i
ZXI+PGZvcmVpZ24ta2V5cz48a2V5IGFwcD0iRU4iIGRiLWlkPSJhZmR2cDl3enZyYXM1emV6djVw
djJyZWpmc3MwZnR0c3dlemYiIHRpbWVzdGFtcD0iMTU2OTc2MzA5OCI+NDE0PC9rZXk+PC9mb3Jl
aWduLWtleXM+PHJlZi10eXBlIG5hbWU9IkpvdXJuYWwgQXJ0aWNsZSI+MTc8L3JlZi10eXBlPjxj
b250cmlidXRvcnM+PGF1dGhvcnM+PGF1dGhvcj5aZW5nLCBKLjwvYXV0aG9yPjxhdXRob3I+TGl1
LCBHLiBKLjwvYXV0aG9yPjxhdXRob3I+SHVhbmcsIFouIFAuPC9hdXRob3I+PGF1dGhvcj5aaGVu
ZywgSi48L2F1dGhvcj48YXV0aG9yPld1LCBULjwvYXV0aG9yPjxhdXRob3I+WmhlbmcsIFIuIFEu
PC9hdXRob3I+PGF1dGhvcj5MdSwgTS4gRC48L2F1dGhvcj48L2F1dGhvcnM+PC9jb250cmlidXRv
cnM+PGF1dGgtYWRkcmVzcz5EZXBhcnRtZW50IG9mIE1lZGljYWwgVWx0cmFzb25pY3MsIFRoaXJk
IEFmZmlsaWF0ZWQgSG9zcGl0YWwgb2YgU3VuIFlhdC1TZW4gVW5pdmVyc2l0eSwgSW5zdGl0dXRl
IG9mIERpYWdub3N0aWMgYW5kIEludGVydmVudGlvbmFsIFVsdHJhc291bmQsIFN1biBZYXQtU2Vu
IFVuaXZlcnNpdHksIDYwMCBUaWFuaGUgUm9hZCwgR3Vhbmd6aG91LCA1MTA2MzAsIENoaW5hLCB6
ZW5lbnZAZ21haWwuY29tLjwvYXV0aC1hZGRyZXNzPjx0aXRsZXM+PHRpdGxlPkRpYWdub3N0aWMg
YWNjdXJhY3kgb2YgdHdvLWRpbWVuc2lvbmFsIHNoZWFyIHdhdmUgZWxhc3RvZ3JhcGh5IGZvciB0
aGUgbm9uLWludmFzaXZlIHN0YWdpbmcgb2YgaGVwYXRpYyBmaWJyb3NpcyBpbiBjaHJvbmljIGhl
cGF0aXRpcyBCOiBhIGNvaG9ydCBzdHVkeSB3aXRoIGludGVybmFsIHZhbGlkYXRpb248L3RpdGxl
PjxzZWNvbmRhcnktdGl0bGU+RXVyIFJhZGlvbDwvc2Vjb25kYXJ5LXRpdGxlPjwvdGl0bGVzPjxw
ZXJpb2RpY2FsPjxmdWxsLXRpdGxlPkV1cm9wZWFuIFJhZGlvbG9neTwvZnVsbC10aXRsZT48YWJi
ci0xPkV1ciBSYWRpb2w8L2FiYnItMT48L3BlcmlvZGljYWw+PHBhZ2VzPjI1NzItODE8L3BhZ2Vz
Pjx2b2x1bWU+MjQ8L3ZvbHVtZT48bnVtYmVyPjEwPC9udW1iZXI+PGVkaXRpb24+MjAxNC8wNy8x
NzwvZWRpdGlvbj48a2V5d29yZHM+PGtleXdvcmQ+QWRvbGVzY2VudDwva2V5d29yZD48a2V5d29y
ZD5BZHVsdDwva2V5d29yZD48a2V5d29yZD5BZ2VkPC9rZXl3b3JkPjxrZXl3b3JkPkJpb3BzeTwv
a2V5d29yZD48a2V5d29yZD5EaWFnbm9zaXMsIERpZmZlcmVudGlhbDwva2V5d29yZD48a2V5d29y
ZD5FbGFzdGljaXR5IEltYWdpbmcgVGVjaG5pcXVlcy8qbWV0aG9kczwva2V5d29yZD48a2V5d29y
ZD5GZW1hbGU8L2tleXdvcmQ+PGtleXdvcmQ+Rm9sbG93LVVwIFN0dWRpZXM8L2tleXdvcmQ+PGtl
eXdvcmQ+SGVwYXRpdGlzIEIsIENocm9uaWMvY29tcGxpY2F0aW9ucy8qZGlhZ25vc2lzPC9rZXl3
b3JkPjxrZXl3b3JkPkh1bWFuczwva2V5d29yZD48a2V5d29yZD5MaXZlciBDaXJyaG9zaXMvKmRp
YWdub3Npcy9ldGlvbG9neTwva2V5d29yZD48a2V5d29yZD5NYWxlPC9rZXl3b3JkPjxrZXl3b3Jk
Pk1pZGRsZSBBZ2VkPC9rZXl3b3JkPjxrZXl3b3JkPlJPQyBDdXJ2ZTwva2V5d29yZD48a2V5d29y
ZD5SZXByb2R1Y2liaWxpdHkgb2YgUmVzdWx0czwva2V5d29yZD48a2V5d29yZD5SZXRyb3NwZWN0
aXZlIFN0dWRpZXM8L2tleXdvcmQ+PGtleXdvcmQ+WW91bmcgQWR1bHQ8L2tleXdvcmQ+PC9rZXl3
b3Jkcz48ZGF0ZXM+PHllYXI+MjAxNDwveWVhcj48cHViLWRhdGVzPjxkYXRlPk9jdDwvZGF0ZT48
L3B1Yi1kYXRlcz48L2RhdGVzPjxpc2JuPjE0MzItMTA4NCAoRWxlY3Ryb25pYykmI3hEOzA5Mzgt
Nzk5NCAoTGlua2luZyk8L2lzYm4+PGFjY2Vzc2lvbi1udW0+MjUwMjc4Mzc8L2FjY2Vzc2lvbi1u
dW0+PHVybHM+PHJlbGF0ZWQtdXJscz48dXJsPmh0dHBzOi8vd3d3Lm5jYmkubmxtLm5paC5nb3Yv
cHVibWVkLzI1MDI3ODM3PC91cmw+PHVybD5odHRwczovL2xpbmsuc3ByaW5nZXIuY29tL2NvbnRl
bnQvcGRmLzEwLjEwMDcvczAwMzMwLTAxNC0zMjkyLTkucGRmPC91cmw+PC9yZWxhdGVkLXVybHM+
PC91cmxzPjxlbGVjdHJvbmljLXJlc291cmNlLW51bT4xMC4xMDA3L3MwMDMzMC0wMTQtMzI5Mi05
PC9lbGVjdHJvbmljLXJlc291cmNlLW51bT48L3JlY29yZD48L0NpdGU+PC9FbmROb3RlPn==
</w:fldData>
        </w:fldChar>
      </w:r>
      <w:r w:rsidR="008846FA" w:rsidRPr="00B2059A">
        <w:rPr>
          <w:rFonts w:ascii="Book Antiqua" w:hAnsi="Book Antiqua" w:cs="Times New Roman"/>
        </w:rPr>
        <w:instrText xml:space="preserve"> ADDIN EN.CITE.DATA </w:instrText>
      </w:r>
      <w:r w:rsidR="008846FA" w:rsidRPr="00B2059A">
        <w:rPr>
          <w:rFonts w:ascii="Book Antiqua" w:hAnsi="Book Antiqua" w:cs="Times New Roman"/>
        </w:rPr>
      </w:r>
      <w:r w:rsidR="008846FA" w:rsidRPr="00B2059A">
        <w:rPr>
          <w:rFonts w:ascii="Book Antiqua" w:hAnsi="Book Antiqua" w:cs="Times New Roman"/>
        </w:rPr>
        <w:fldChar w:fldCharType="end"/>
      </w:r>
      <w:r w:rsidR="008846FA" w:rsidRPr="00B2059A">
        <w:rPr>
          <w:rFonts w:ascii="Book Antiqua" w:hAnsi="Book Antiqua" w:cs="Times New Roman"/>
        </w:rPr>
      </w:r>
      <w:r w:rsidR="008846FA" w:rsidRPr="00B2059A">
        <w:rPr>
          <w:rFonts w:ascii="Book Antiqua" w:hAnsi="Book Antiqua" w:cs="Times New Roman"/>
        </w:rPr>
        <w:fldChar w:fldCharType="separate"/>
      </w:r>
      <w:r w:rsidR="008846FA" w:rsidRPr="00B2059A">
        <w:rPr>
          <w:rFonts w:ascii="Book Antiqua" w:hAnsi="Book Antiqua" w:cs="Times New Roman"/>
          <w:noProof/>
          <w:vertAlign w:val="superscript"/>
        </w:rPr>
        <w:t>[13]</w:t>
      </w:r>
      <w:r w:rsidR="008846FA" w:rsidRPr="00B2059A">
        <w:rPr>
          <w:rFonts w:ascii="Book Antiqua" w:hAnsi="Book Antiqua" w:cs="Times New Roman"/>
        </w:rPr>
        <w:fldChar w:fldCharType="end"/>
      </w:r>
      <w:r w:rsidR="004537A5">
        <w:rPr>
          <w:rFonts w:ascii="Book Antiqua" w:hAnsi="Book Antiqua" w:cs="Times New Roman" w:hint="eastAsia"/>
        </w:rPr>
        <w:t>.</w:t>
      </w:r>
      <w:r w:rsidR="008846FA" w:rsidRPr="00B2059A">
        <w:rPr>
          <w:rFonts w:ascii="Book Antiqua" w:hAnsi="Book Antiqua" w:cs="Times New Roman"/>
        </w:rPr>
        <w:t xml:space="preserve"> In </w:t>
      </w:r>
      <w:r w:rsidR="00E414A7" w:rsidRPr="00B2059A">
        <w:rPr>
          <w:rFonts w:ascii="Book Antiqua" w:hAnsi="Book Antiqua" w:cs="Times New Roman"/>
        </w:rPr>
        <w:t>the</w:t>
      </w:r>
      <w:r w:rsidR="008846FA" w:rsidRPr="00B2059A">
        <w:rPr>
          <w:rFonts w:ascii="Book Antiqua" w:hAnsi="Book Antiqua" w:cs="Times New Roman"/>
        </w:rPr>
        <w:t xml:space="preserve"> present study, the SWE </w:t>
      </w:r>
      <w:r w:rsidR="00E414A7" w:rsidRPr="00B2059A">
        <w:rPr>
          <w:rFonts w:ascii="Book Antiqua" w:hAnsi="Book Antiqua" w:cs="Times New Roman"/>
        </w:rPr>
        <w:t xml:space="preserve">value </w:t>
      </w:r>
      <w:r w:rsidR="008846FA" w:rsidRPr="00B2059A">
        <w:rPr>
          <w:rFonts w:ascii="Book Antiqua" w:hAnsi="Book Antiqua" w:cs="Times New Roman"/>
        </w:rPr>
        <w:t xml:space="preserve">was not significantly associated with the above factors, possibly because the cohort </w:t>
      </w:r>
      <w:r w:rsidR="00E414A7" w:rsidRPr="00B2059A">
        <w:rPr>
          <w:rFonts w:ascii="Book Antiqua" w:hAnsi="Book Antiqua" w:cs="Times New Roman"/>
        </w:rPr>
        <w:t>in</w:t>
      </w:r>
      <w:r w:rsidR="008846FA" w:rsidRPr="00B2059A">
        <w:rPr>
          <w:rFonts w:ascii="Book Antiqua" w:hAnsi="Book Antiqua" w:cs="Times New Roman"/>
        </w:rPr>
        <w:t xml:space="preserve"> the present study consisted of CHB </w:t>
      </w:r>
      <w:r w:rsidR="00E414A7" w:rsidRPr="00B2059A">
        <w:rPr>
          <w:rFonts w:ascii="Book Antiqua" w:hAnsi="Book Antiqua" w:cs="Times New Roman"/>
        </w:rPr>
        <w:t>patients</w:t>
      </w:r>
      <w:r w:rsidR="008846FA" w:rsidRPr="00B2059A">
        <w:rPr>
          <w:rFonts w:ascii="Book Antiqua" w:hAnsi="Book Antiqua" w:cs="Times New Roman"/>
        </w:rPr>
        <w:t xml:space="preserve"> whose aminotransferase levels were higher than </w:t>
      </w:r>
      <w:r w:rsidR="00E414A7" w:rsidRPr="00B2059A">
        <w:rPr>
          <w:rFonts w:ascii="Book Antiqua" w:hAnsi="Book Antiqua" w:cs="Times New Roman"/>
        </w:rPr>
        <w:t xml:space="preserve">those in </w:t>
      </w:r>
      <w:r w:rsidR="008846FA" w:rsidRPr="00B2059A">
        <w:rPr>
          <w:rFonts w:ascii="Book Antiqua" w:hAnsi="Book Antiqua" w:cs="Times New Roman"/>
        </w:rPr>
        <w:t>the reported SWE results (</w:t>
      </w:r>
      <w:r w:rsidR="00E73279">
        <w:rPr>
          <w:rFonts w:ascii="Book Antiqua" w:eastAsiaTheme="minorEastAsia" w:hAnsi="Book Antiqua" w:cs="Times New Roman"/>
          <w:color w:val="000000" w:themeColor="text1"/>
        </w:rPr>
        <w:t>Supplementary</w:t>
      </w:r>
      <w:r w:rsidR="008846FA" w:rsidRPr="00B2059A">
        <w:rPr>
          <w:rFonts w:ascii="Book Antiqua" w:hAnsi="Book Antiqua" w:cs="Times New Roman"/>
        </w:rPr>
        <w:t xml:space="preserve"> </w:t>
      </w:r>
      <w:r w:rsidR="00E73279" w:rsidRPr="00041467">
        <w:rPr>
          <w:rFonts w:ascii="Book Antiqua" w:hAnsi="Book Antiqua" w:cs="Times New Roman" w:hint="eastAsia"/>
          <w:caps/>
        </w:rPr>
        <w:t>t</w:t>
      </w:r>
      <w:r w:rsidR="003A06DC" w:rsidRPr="00B2059A">
        <w:rPr>
          <w:rFonts w:ascii="Book Antiqua" w:hAnsi="Book Antiqua" w:cs="Times New Roman"/>
        </w:rPr>
        <w:t>able</w:t>
      </w:r>
      <w:r w:rsidR="008846FA" w:rsidRPr="00B2059A">
        <w:rPr>
          <w:rFonts w:ascii="Book Antiqua" w:hAnsi="Book Antiqua" w:cs="Times New Roman"/>
        </w:rPr>
        <w:t xml:space="preserve"> 1). The higher aminotransferase levels led to no factor being selected in SWE. To investigate whether different inflammatory grade</w:t>
      </w:r>
      <w:r w:rsidR="00E414A7" w:rsidRPr="00B2059A">
        <w:rPr>
          <w:rFonts w:ascii="Book Antiqua" w:hAnsi="Book Antiqua" w:cs="Times New Roman"/>
        </w:rPr>
        <w:t>s</w:t>
      </w:r>
      <w:r w:rsidR="008846FA" w:rsidRPr="00B2059A">
        <w:rPr>
          <w:rFonts w:ascii="Book Antiqua" w:hAnsi="Book Antiqua" w:cs="Times New Roman"/>
        </w:rPr>
        <w:t xml:space="preserve"> affected the performance of SWE or TE, stratification analysis in subgroups was performed. The results revealed that for </w:t>
      </w:r>
      <w:r w:rsidR="00E414A7" w:rsidRPr="00B2059A">
        <w:rPr>
          <w:rFonts w:ascii="Book Antiqua" w:hAnsi="Book Antiqua" w:cs="Times New Roman"/>
        </w:rPr>
        <w:t>both the</w:t>
      </w:r>
      <w:r w:rsidR="008846FA" w:rsidRPr="00B2059A">
        <w:rPr>
          <w:rFonts w:ascii="Book Antiqua" w:hAnsi="Book Antiqua" w:cs="Times New Roman"/>
        </w:rPr>
        <w:t xml:space="preserve"> F</w:t>
      </w:r>
      <w:r w:rsidR="006B5076">
        <w:rPr>
          <w:rFonts w:ascii="Book Antiqua" w:hAnsi="Book Antiqua" w:cs="Times New Roman" w:hint="eastAsia"/>
        </w:rPr>
        <w:t xml:space="preserve"> </w:t>
      </w:r>
      <w:r w:rsidR="008846FA" w:rsidRPr="00B2059A">
        <w:rPr>
          <w:rFonts w:ascii="Book Antiqua" w:hAnsi="Book Antiqua" w:cs="Times New Roman"/>
        </w:rPr>
        <w:t xml:space="preserve">≤ 2 </w:t>
      </w:r>
      <w:r w:rsidR="00E414A7" w:rsidRPr="00B2059A">
        <w:rPr>
          <w:rFonts w:ascii="Book Antiqua" w:hAnsi="Book Antiqua" w:cs="Times New Roman"/>
        </w:rPr>
        <w:t>and</w:t>
      </w:r>
      <w:r w:rsidR="008846FA" w:rsidRPr="00B2059A">
        <w:rPr>
          <w:rFonts w:ascii="Book Antiqua" w:hAnsi="Book Antiqua" w:cs="Times New Roman"/>
        </w:rPr>
        <w:t xml:space="preserve"> F</w:t>
      </w:r>
      <w:r w:rsidR="006B5076">
        <w:rPr>
          <w:rFonts w:ascii="Book Antiqua" w:hAnsi="Book Antiqua" w:cs="Times New Roman" w:hint="eastAsia"/>
        </w:rPr>
        <w:t xml:space="preserve"> </w:t>
      </w:r>
      <w:r w:rsidR="008846FA" w:rsidRPr="00B2059A">
        <w:rPr>
          <w:rFonts w:ascii="Book Antiqua" w:hAnsi="Book Antiqua" w:cs="Times New Roman"/>
        </w:rPr>
        <w:t>&gt; 2</w:t>
      </w:r>
      <w:r w:rsidR="007E6EA2">
        <w:rPr>
          <w:rFonts w:ascii="Book Antiqua" w:hAnsi="Book Antiqua" w:cs="Times New Roman"/>
        </w:rPr>
        <w:t xml:space="preserve"> </w:t>
      </w:r>
      <w:r w:rsidR="00E414A7" w:rsidRPr="00B2059A">
        <w:rPr>
          <w:rFonts w:ascii="Book Antiqua" w:hAnsi="Book Antiqua" w:cs="Times New Roman"/>
        </w:rPr>
        <w:t>groups,</w:t>
      </w:r>
      <w:r w:rsidR="008846FA" w:rsidRPr="00B2059A">
        <w:rPr>
          <w:rFonts w:ascii="Book Antiqua" w:hAnsi="Book Antiqua" w:cs="Times New Roman"/>
        </w:rPr>
        <w:t xml:space="preserve"> the inflammation grade </w:t>
      </w:r>
      <w:r w:rsidR="007E6EA2">
        <w:rPr>
          <w:rFonts w:ascii="Book Antiqua" w:hAnsi="Book Antiqua" w:cs="Times New Roman"/>
        </w:rPr>
        <w:t>had</w:t>
      </w:r>
      <w:r w:rsidR="008846FA" w:rsidRPr="00B2059A">
        <w:rPr>
          <w:rFonts w:ascii="Book Antiqua" w:hAnsi="Book Antiqua" w:cs="Times New Roman"/>
        </w:rPr>
        <w:t xml:space="preserve"> </w:t>
      </w:r>
      <w:r w:rsidR="00E414A7" w:rsidRPr="00B2059A">
        <w:rPr>
          <w:rFonts w:ascii="Book Antiqua" w:hAnsi="Book Antiqua" w:cs="Times New Roman"/>
        </w:rPr>
        <w:t>no</w:t>
      </w:r>
      <w:r w:rsidR="008846FA" w:rsidRPr="00B2059A">
        <w:rPr>
          <w:rFonts w:ascii="Book Antiqua" w:hAnsi="Book Antiqua" w:cs="Times New Roman"/>
        </w:rPr>
        <w:t xml:space="preserve"> significant impact on the performance of SWE or TE. This inconsistent result </w:t>
      </w:r>
      <w:r w:rsidR="00E414A7" w:rsidRPr="00B2059A">
        <w:rPr>
          <w:rFonts w:ascii="Book Antiqua" w:hAnsi="Book Antiqua" w:cs="Times New Roman"/>
        </w:rPr>
        <w:t>for the</w:t>
      </w:r>
      <w:r w:rsidR="008846FA" w:rsidRPr="00B2059A">
        <w:rPr>
          <w:rFonts w:ascii="Book Antiqua" w:hAnsi="Book Antiqua" w:cs="Times New Roman"/>
        </w:rPr>
        <w:t xml:space="preserve"> inflammation grade may be caused by the higher inflammatory grade of our study population, </w:t>
      </w:r>
      <w:r w:rsidR="00E414A7" w:rsidRPr="00B2059A">
        <w:rPr>
          <w:rFonts w:ascii="Book Antiqua" w:hAnsi="Book Antiqua" w:cs="Times New Roman"/>
        </w:rPr>
        <w:t>in which the</w:t>
      </w:r>
      <w:r w:rsidR="008846FA" w:rsidRPr="00B2059A">
        <w:rPr>
          <w:rFonts w:ascii="Book Antiqua" w:hAnsi="Book Antiqua" w:cs="Times New Roman"/>
        </w:rPr>
        <w:t xml:space="preserve"> percentage of moderate to severe inflammation </w:t>
      </w:r>
      <w:r w:rsidR="00E414A7" w:rsidRPr="00B2059A">
        <w:rPr>
          <w:rFonts w:ascii="Book Antiqua" w:hAnsi="Book Antiqua" w:cs="Times New Roman"/>
        </w:rPr>
        <w:t>was</w:t>
      </w:r>
      <w:r w:rsidR="008846FA" w:rsidRPr="00B2059A">
        <w:rPr>
          <w:rFonts w:ascii="Book Antiqua" w:hAnsi="Book Antiqua" w:cs="Times New Roman"/>
        </w:rPr>
        <w:t xml:space="preserve"> 80% (Table 1). Further large-scale research is needed to verify whether aminotransferase levels and </w:t>
      </w:r>
      <w:r w:rsidR="00E414A7" w:rsidRPr="00B2059A">
        <w:rPr>
          <w:rFonts w:ascii="Book Antiqua" w:hAnsi="Book Antiqua" w:cs="Times New Roman"/>
        </w:rPr>
        <w:t xml:space="preserve">a </w:t>
      </w:r>
      <w:r w:rsidR="008846FA" w:rsidRPr="00B2059A">
        <w:rPr>
          <w:rFonts w:ascii="Book Antiqua" w:hAnsi="Book Antiqua" w:cs="Times New Roman"/>
        </w:rPr>
        <w:t xml:space="preserve">severe inflammatory response in the liver could impact </w:t>
      </w:r>
      <w:r w:rsidR="007E6EA2">
        <w:rPr>
          <w:rFonts w:ascii="Book Antiqua" w:hAnsi="Book Antiqua" w:cs="Times New Roman"/>
        </w:rPr>
        <w:t xml:space="preserve">the </w:t>
      </w:r>
      <w:r w:rsidR="008846FA" w:rsidRPr="00B2059A">
        <w:rPr>
          <w:rFonts w:ascii="Book Antiqua" w:hAnsi="Book Antiqua" w:cs="Times New Roman"/>
        </w:rPr>
        <w:t>LSMs of SWE.</w:t>
      </w:r>
      <w:r w:rsidR="0033260E" w:rsidRPr="00B2059A">
        <w:rPr>
          <w:rFonts w:ascii="Book Antiqua" w:hAnsi="Book Antiqua" w:cs="Times New Roman"/>
        </w:rPr>
        <w:t xml:space="preserve"> </w:t>
      </w:r>
      <w:r w:rsidR="00E414A7" w:rsidRPr="00B2059A">
        <w:rPr>
          <w:rFonts w:ascii="Book Antiqua" w:hAnsi="Book Antiqua" w:cs="Times New Roman"/>
        </w:rPr>
        <w:t>However,</w:t>
      </w:r>
      <w:r w:rsidR="000C05B9" w:rsidRPr="00B2059A">
        <w:rPr>
          <w:rFonts w:ascii="Book Antiqua" w:hAnsi="Book Antiqua" w:cs="Times New Roman"/>
        </w:rPr>
        <w:t xml:space="preserve"> the LSMs of TE</w:t>
      </w:r>
      <w:r w:rsidR="000C05B9" w:rsidRPr="00B2059A">
        <w:rPr>
          <w:rFonts w:ascii="Book Antiqua" w:eastAsia="Yu Mincho" w:hAnsi="Book Antiqua" w:cs="Times New Roman"/>
          <w:color w:val="000000" w:themeColor="text1"/>
        </w:rPr>
        <w:t xml:space="preserve"> were </w:t>
      </w:r>
      <w:r w:rsidR="000C05B9" w:rsidRPr="00B2059A">
        <w:rPr>
          <w:rFonts w:ascii="Book Antiqua" w:hAnsi="Book Antiqua" w:cs="Times New Roman"/>
        </w:rPr>
        <w:t>affected</w:t>
      </w:r>
      <w:r w:rsidR="000C05B9" w:rsidRPr="00B2059A">
        <w:rPr>
          <w:rFonts w:ascii="Book Antiqua" w:eastAsia="Yu Mincho" w:hAnsi="Book Antiqua" w:cs="Times New Roman"/>
          <w:color w:val="000000" w:themeColor="text1"/>
        </w:rPr>
        <w:t xml:space="preserve"> by</w:t>
      </w:r>
      <w:r w:rsidR="000C05B9" w:rsidRPr="00B2059A">
        <w:rPr>
          <w:rFonts w:ascii="Book Antiqua" w:hAnsi="Book Antiqua" w:cs="Times New Roman"/>
        </w:rPr>
        <w:t xml:space="preserve"> </w:t>
      </w:r>
      <w:r w:rsidR="00E414A7" w:rsidRPr="00B2059A">
        <w:rPr>
          <w:rFonts w:ascii="Book Antiqua" w:hAnsi="Book Antiqua" w:cs="Times New Roman"/>
        </w:rPr>
        <w:t xml:space="preserve">the </w:t>
      </w:r>
      <w:r w:rsidR="000C05B9" w:rsidRPr="00B2059A">
        <w:rPr>
          <w:rFonts w:ascii="Book Antiqua" w:hAnsi="Book Antiqua" w:cs="Times New Roman"/>
        </w:rPr>
        <w:t>liver fibrosis stage as well as</w:t>
      </w:r>
      <w:r w:rsidR="00E414A7" w:rsidRPr="00B2059A">
        <w:rPr>
          <w:rFonts w:ascii="Book Antiqua" w:hAnsi="Book Antiqua" w:cs="Times New Roman"/>
        </w:rPr>
        <w:t xml:space="preserve"> the</w:t>
      </w:r>
      <w:r w:rsidR="000C05B9" w:rsidRPr="00B2059A">
        <w:rPr>
          <w:rFonts w:ascii="Book Antiqua" w:eastAsia="Yu Mincho" w:hAnsi="Book Antiqua" w:cs="Times New Roman"/>
          <w:color w:val="000000" w:themeColor="text1"/>
        </w:rPr>
        <w:t xml:space="preserve"> TBIL level. </w:t>
      </w:r>
      <w:r w:rsidR="0033260E" w:rsidRPr="00B2059A">
        <w:rPr>
          <w:rFonts w:ascii="Book Antiqua" w:hAnsi="Book Antiqua" w:cs="Times New Roman"/>
        </w:rPr>
        <w:t xml:space="preserve">This result could be explained by </w:t>
      </w:r>
      <w:r w:rsidR="00E414A7" w:rsidRPr="00B2059A">
        <w:rPr>
          <w:rFonts w:ascii="Book Antiqua" w:hAnsi="Book Antiqua" w:cs="Times New Roman"/>
        </w:rPr>
        <w:t>a</w:t>
      </w:r>
      <w:r w:rsidR="0033260E" w:rsidRPr="00B2059A">
        <w:rPr>
          <w:rFonts w:ascii="Book Antiqua" w:hAnsi="Book Antiqua" w:cs="Times New Roman"/>
        </w:rPr>
        <w:t xml:space="preserve"> previous study </w:t>
      </w:r>
      <w:r w:rsidR="00E414A7" w:rsidRPr="00B2059A">
        <w:rPr>
          <w:rFonts w:ascii="Book Antiqua" w:hAnsi="Book Antiqua" w:cs="Times New Roman"/>
        </w:rPr>
        <w:t>that</w:t>
      </w:r>
      <w:r w:rsidR="0033260E" w:rsidRPr="00B2059A">
        <w:rPr>
          <w:rFonts w:ascii="Book Antiqua" w:hAnsi="Book Antiqua" w:cs="Times New Roman"/>
        </w:rPr>
        <w:t xml:space="preserve"> indicated </w:t>
      </w:r>
      <w:r w:rsidR="00E414A7" w:rsidRPr="00B2059A">
        <w:rPr>
          <w:rFonts w:ascii="Book Antiqua" w:hAnsi="Book Antiqua" w:cs="Times New Roman"/>
        </w:rPr>
        <w:t xml:space="preserve">that </w:t>
      </w:r>
      <w:r w:rsidR="0033260E" w:rsidRPr="00B2059A">
        <w:rPr>
          <w:rFonts w:ascii="Book Antiqua" w:hAnsi="Book Antiqua" w:cs="Times New Roman"/>
        </w:rPr>
        <w:t xml:space="preserve">the liver stiffness values </w:t>
      </w:r>
      <w:r w:rsidR="00E414A7" w:rsidRPr="00B2059A">
        <w:rPr>
          <w:rFonts w:ascii="Book Antiqua" w:hAnsi="Book Antiqua" w:cs="Times New Roman"/>
        </w:rPr>
        <w:t xml:space="preserve">were significantly </w:t>
      </w:r>
      <w:r w:rsidR="0033260E" w:rsidRPr="00B2059A">
        <w:rPr>
          <w:rFonts w:ascii="Book Antiqua" w:hAnsi="Book Antiqua" w:cs="Times New Roman"/>
        </w:rPr>
        <w:t>correlated with TBIL</w:t>
      </w:r>
      <w:r w:rsidR="0033260E" w:rsidRPr="00B2059A">
        <w:rPr>
          <w:rFonts w:ascii="Book Antiqua" w:hAnsi="Book Antiqua" w:cs="Times New Roman"/>
        </w:rPr>
        <w:fldChar w:fldCharType="begin"/>
      </w:r>
      <w:r w:rsidR="0033260E" w:rsidRPr="00B2059A">
        <w:rPr>
          <w:rFonts w:ascii="Book Antiqua" w:hAnsi="Book Antiqua" w:cs="Times New Roman"/>
        </w:rPr>
        <w:instrText xml:space="preserve"> ADDIN EN.CITE &lt;EndNote&gt;&lt;Cite&gt;&lt;Author&gt;Trifan&lt;/Author&gt;&lt;Year&gt;2011&lt;/Year&gt;&lt;RecNum&gt;56&lt;/RecNum&gt;&lt;DisplayText&gt;&lt;style face="superscript"&gt;[5]&lt;/style&gt;&lt;/DisplayText&gt;&lt;record&gt;&lt;rec-number&gt;56&lt;/rec-number&gt;&lt;foreign-keys&gt;&lt;key app="EN" db-id="afdvp9wzvras5zezv5pv2rejfss0fttswezf" timestamp="1565510990"&gt;56&lt;/key&gt;&lt;/foreign-keys&gt;&lt;ref-type name="Journal Article"&gt;17&lt;/ref-type&gt;&lt;contributors&gt;&lt;authors&gt;&lt;author&gt;Trifan, A.&lt;/author&gt;&lt;author&gt;Sfarti, C.&lt;/author&gt;&lt;author&gt;Cojocariu, C.&lt;/author&gt;&lt;author&gt;Dimache, M.&lt;/author&gt;&lt;author&gt;Cretu, M.&lt;/author&gt;&lt;author&gt;Hutanasu, C.&lt;/author&gt;&lt;author&gt;Stanciu, C.&lt;/author&gt;&lt;/authors&gt;&lt;/contributors&gt;&lt;auth-address&gt;Institute of Gastroenterology and Hepatology, Iasi, Romania.&lt;/auth-address&gt;&lt;titles&gt;&lt;title&gt;Increased liver stiffness in extrahepatic cholestasis caused by choledocholithiasis&lt;/title&gt;&lt;secondary-title&gt;Hepat Mon&lt;/secondary-title&gt;&lt;/titles&gt;&lt;periodical&gt;&lt;full-title&gt;Hepat Mon&lt;/full-title&gt;&lt;/periodical&gt;&lt;pages&gt;372-5&lt;/pages&gt;&lt;volume&gt;11&lt;/volume&gt;&lt;number&gt;5&lt;/number&gt;&lt;edition&gt;2011/11/17&lt;/edition&gt;&lt;keywords&gt;&lt;keyword&gt;Extrahepatic cholestasis&lt;/keyword&gt;&lt;keyword&gt;Liver stiffness&lt;/keyword&gt;&lt;keyword&gt;Transient elastography&lt;/keyword&gt;&lt;/keywords&gt;&lt;dates&gt;&lt;year&gt;2011&lt;/year&gt;&lt;pub-dates&gt;&lt;date&gt;May&lt;/date&gt;&lt;/pub-dates&gt;&lt;/dates&gt;&lt;isbn&gt;1735-3408 (Electronic)&amp;#xD;1735-143X (Linking)&lt;/isbn&gt;&lt;accession-num&gt;22087164&lt;/accession-num&gt;&lt;urls&gt;&lt;related-urls&gt;&lt;url&gt;https://www.ncbi.nlm.nih.gov/pubmed/22087164&lt;/url&gt;&lt;url&gt;https://www.ncbi.nlm.nih.gov/pmc/articles/PMC3212780/pdf/hepatmon-11-372.pdf&lt;/url&gt;&lt;/related-urls&gt;&lt;/urls&gt;&lt;custom2&gt;PMC3212780&lt;/custom2&gt;&lt;/record&gt;&lt;/Cite&gt;&lt;/EndNote&gt;</w:instrText>
      </w:r>
      <w:r w:rsidR="0033260E" w:rsidRPr="00B2059A">
        <w:rPr>
          <w:rFonts w:ascii="Book Antiqua" w:hAnsi="Book Antiqua" w:cs="Times New Roman"/>
        </w:rPr>
        <w:fldChar w:fldCharType="separate"/>
      </w:r>
      <w:r w:rsidR="0033260E" w:rsidRPr="00B2059A">
        <w:rPr>
          <w:rFonts w:ascii="Book Antiqua" w:hAnsi="Book Antiqua" w:cs="Times New Roman"/>
          <w:noProof/>
          <w:vertAlign w:val="superscript"/>
        </w:rPr>
        <w:t>[5]</w:t>
      </w:r>
      <w:r w:rsidR="0033260E" w:rsidRPr="00B2059A">
        <w:rPr>
          <w:rFonts w:ascii="Book Antiqua" w:hAnsi="Book Antiqua" w:cs="Times New Roman"/>
        </w:rPr>
        <w:fldChar w:fldCharType="end"/>
      </w:r>
      <w:r w:rsidR="004537A5">
        <w:rPr>
          <w:rFonts w:ascii="Book Antiqua" w:hAnsi="Book Antiqua" w:cs="Times New Roman" w:hint="eastAsia"/>
        </w:rPr>
        <w:t>.</w:t>
      </w:r>
      <w:r w:rsidR="0033260E" w:rsidRPr="00B2059A">
        <w:rPr>
          <w:rFonts w:ascii="Book Antiqua" w:hAnsi="Book Antiqua" w:cs="Times New Roman"/>
        </w:rPr>
        <w:t xml:space="preserve"> The decrease in liver stiffness values</w:t>
      </w:r>
      <w:r w:rsidR="00E414A7" w:rsidRPr="00B2059A">
        <w:rPr>
          <w:rFonts w:ascii="Book Antiqua" w:hAnsi="Book Antiqua" w:cs="Times New Roman"/>
        </w:rPr>
        <w:t xml:space="preserve"> was</w:t>
      </w:r>
      <w:r w:rsidR="0033260E" w:rsidRPr="00B2059A">
        <w:rPr>
          <w:rFonts w:ascii="Book Antiqua" w:hAnsi="Book Antiqua" w:cs="Times New Roman"/>
        </w:rPr>
        <w:t xml:space="preserve"> significantly </w:t>
      </w:r>
      <w:r w:rsidR="00E414A7" w:rsidRPr="00B2059A">
        <w:rPr>
          <w:rFonts w:ascii="Book Antiqua" w:hAnsi="Book Antiqua" w:cs="Times New Roman"/>
        </w:rPr>
        <w:t xml:space="preserve">correlated </w:t>
      </w:r>
      <w:r w:rsidR="0033260E" w:rsidRPr="00B2059A">
        <w:rPr>
          <w:rFonts w:ascii="Book Antiqua" w:hAnsi="Book Antiqua" w:cs="Times New Roman"/>
        </w:rPr>
        <w:t xml:space="preserve">with a decline in serum </w:t>
      </w:r>
      <w:r w:rsidR="00E414A7" w:rsidRPr="00B2059A">
        <w:rPr>
          <w:rFonts w:ascii="Book Antiqua" w:hAnsi="Book Antiqua" w:cs="Times New Roman"/>
        </w:rPr>
        <w:t>TBIL</w:t>
      </w:r>
      <w:r w:rsidR="0033260E" w:rsidRPr="00B2059A">
        <w:rPr>
          <w:rFonts w:ascii="Book Antiqua" w:hAnsi="Book Antiqua" w:cs="Times New Roman"/>
        </w:rPr>
        <w:t xml:space="preserve"> levels. </w:t>
      </w:r>
      <w:r w:rsidR="000C05B9" w:rsidRPr="00B2059A">
        <w:rPr>
          <w:rFonts w:ascii="Book Antiqua" w:eastAsia="Yu Mincho" w:hAnsi="Book Antiqua" w:cs="Times New Roman"/>
          <w:color w:val="000000" w:themeColor="text1"/>
        </w:rPr>
        <w:t xml:space="preserve">Moreover, </w:t>
      </w:r>
      <w:r w:rsidR="004545D8" w:rsidRPr="00B2059A">
        <w:rPr>
          <w:rFonts w:ascii="Book Antiqua" w:hAnsi="Book Antiqua" w:cs="Times New Roman"/>
        </w:rPr>
        <w:t>the number of independent factors (VIP</w:t>
      </w:r>
      <w:r w:rsidR="006B5076">
        <w:rPr>
          <w:rFonts w:ascii="Book Antiqua" w:hAnsi="Book Antiqua" w:cs="Times New Roman" w:hint="eastAsia"/>
        </w:rPr>
        <w:t xml:space="preserve"> </w:t>
      </w:r>
      <w:r w:rsidR="004545D8" w:rsidRPr="00B2059A">
        <w:rPr>
          <w:rFonts w:ascii="Book Antiqua" w:hAnsi="Book Antiqua" w:cs="Times New Roman"/>
        </w:rPr>
        <w:t>&gt;</w:t>
      </w:r>
      <w:r w:rsidR="006B5076">
        <w:rPr>
          <w:rFonts w:ascii="Book Antiqua" w:hAnsi="Book Antiqua" w:cs="Times New Roman" w:hint="eastAsia"/>
        </w:rPr>
        <w:t xml:space="preserve"> </w:t>
      </w:r>
      <w:r w:rsidR="004545D8" w:rsidRPr="00B2059A">
        <w:rPr>
          <w:rFonts w:ascii="Book Antiqua" w:hAnsi="Book Antiqua" w:cs="Times New Roman"/>
        </w:rPr>
        <w:t xml:space="preserve">1) was greater </w:t>
      </w:r>
      <w:r w:rsidR="00BC1995" w:rsidRPr="00B2059A">
        <w:rPr>
          <w:rFonts w:ascii="Book Antiqua" w:hAnsi="Book Antiqua" w:cs="Times New Roman"/>
        </w:rPr>
        <w:t xml:space="preserve">for </w:t>
      </w:r>
      <w:r w:rsidR="004545D8" w:rsidRPr="00B2059A">
        <w:rPr>
          <w:rFonts w:ascii="Book Antiqua" w:hAnsi="Book Antiqua" w:cs="Times New Roman"/>
        </w:rPr>
        <w:t xml:space="preserve">TE than SWE. </w:t>
      </w:r>
      <w:r w:rsidR="0033260E" w:rsidRPr="00B2059A">
        <w:rPr>
          <w:rFonts w:ascii="Book Antiqua" w:hAnsi="Book Antiqua" w:cs="Times New Roman"/>
        </w:rPr>
        <w:t>TE can be influenced by several factors</w:t>
      </w:r>
      <w:r w:rsidR="00C94BF5" w:rsidRPr="00B2059A">
        <w:rPr>
          <w:rFonts w:ascii="Book Antiqua" w:hAnsi="Book Antiqua" w:cs="Times New Roman"/>
        </w:rPr>
        <w:t xml:space="preserve"> including aminotransferase levels, liver inflammatory grade and other factors</w:t>
      </w:r>
      <w:r w:rsidR="00D605C4" w:rsidRPr="00B2059A">
        <w:rPr>
          <w:rFonts w:ascii="Book Antiqua" w:hAnsi="Book Antiqua" w:cs="Times New Roman"/>
        </w:rPr>
        <w:fldChar w:fldCharType="begin">
          <w:fldData xml:space="preserve">PEVuZE5vdGU+PENpdGU+PEF1dGhvcj5ZdTwvQXV0aG9yPjxZZWFyPjIwMTc8L1llYXI+PFJlY051
bT41NzwvUmVjTnVtPjxEaXNwbGF5VGV4dD48c3R5bGUgZmFjZT0ic3VwZXJzY3JpcHQiPls2LDdd
PC9zdHlsZT48L0Rpc3BsYXlUZXh0PjxyZWNvcmQ+PHJlYy1udW1iZXI+NTc8L3JlYy1udW1iZXI+
PGZvcmVpZ24ta2V5cz48a2V5IGFwcD0iRU4iIGRiLWlkPSJhZmR2cDl3enZyYXM1emV6djVwdjJy
ZWpmc3MwZnR0c3dlemYiIHRpbWVzdGFtcD0iMTU2NTUxMjMxNyI+NTc8L2tleT48L2ZvcmVpZ24t
a2V5cz48cmVmLXR5cGUgbmFtZT0iSm91cm5hbCBBcnRpY2xlIj4xNzwvcmVmLXR5cGU+PGNvbnRy
aWJ1dG9ycz48YXV0aG9ycz48YXV0aG9yPll1LCBKLiBILjwvYXV0aG9yPjxhdXRob3I+TGVlLCBK
LiBJLjwvYXV0aG9yPjwvYXV0aG9ycz48L2NvbnRyaWJ1dG9ycz48YXV0aC1hZGRyZXNzPllvbnNl
aSBVbml2LCBDb2xsIE1lZCwgRGVwdCBJbnRlcm5hbCBNZWQsIFNlb3VsLCBTb3V0aCBLb3JlYTwv
YXV0aC1hZGRyZXNzPjx0aXRsZXM+PHRpdGxlPkN1cnJlbnQgcm9sZSBvZiB0cmFuc2llbnQgZWxh
c3RvZ3JhcGh5IGluIHRoZSBtYW5hZ2VtZW50IG9mIGNocm9uaWMgaGVwYXRpdGlzIEIgcGF0aWVu
dHM8L3RpdGxlPjxzZWNvbmRhcnktdGl0bGU+VWx0cmFzb25vZ3JhcGh5PC9zZWNvbmRhcnktdGl0
bGU+PGFsdC10aXRsZT5VbHRyYXNvbm9ncmFwaHk8L2FsdC10aXRsZT48L3RpdGxlcz48cGVyaW9k
aWNhbD48ZnVsbC10aXRsZT5VbHRyYXNvbm9ncmFwaHk8L2Z1bGwtdGl0bGU+PGFiYnItMT5VbHRy
YXNvbm9ncmFwaHk8L2FiYnItMT48L3BlcmlvZGljYWw+PGFsdC1wZXJpb2RpY2FsPjxmdWxsLXRp
dGxlPlVsdHJhc29ub2dyYXBoeTwvZnVsbC10aXRsZT48YWJici0xPlVsdHJhc29ub2dyYXBoeTwv
YWJici0xPjwvYWx0LXBlcmlvZGljYWw+PHBhZ2VzPjg2LTk0PC9wYWdlcz48dm9sdW1lPjM2PC92
b2x1bWU+PG51bWJlcj4yPC9udW1iZXI+PGtleXdvcmRzPjxrZXl3b3JkPmVsYXN0b2dyYXBoeTwv
a2V5d29yZD48a2V5d29yZD5jaHJvbmljIGhlcGF0aXRpcyBiPC9rZXl3b3JkPjxrZXl3b3JkPmxp
dmVyIGNpcnJob3Npczwva2V5d29yZD48a2V5d29yZD5saXZlciBzdGlmZm5lc3MgbWVhc3VyZW1l
bnQ8L2tleXdvcmQ+PGtleXdvcmQ+bWFnbmV0aWMtcmVzb25hbmNlIGVsYXN0b2dyYXBoeTwva2V5
d29yZD48a2V5d29yZD5lLWFudGlnZW4gc2Vyb2NvbnZlcnNpb248L2tleXdvcmQ+PGtleXdvcmQ+
cGxhdGVsZXQgcmF0aW8gaW5kZXg8L2tleXdvcmQ+PGtleXdvcmQ+bm9uaW52YXNpdmUgYXNzZXNz
bWVudDwva2V5d29yZD48a2V5d29yZD5wb3J0YWwtaHlwZXJ0ZW5zaW9uPC9rZXl3b3JkPjxrZXl3
b3JkPnZpcnVzLWluZmVjdGlvbjwva2V5d29yZD48a2V5d29yZD5jb3JlIHByb21vdGVyPC9rZXl3
b3JkPjxrZXl3b3JkPmFtaW5vdHJhbnNmZXJhc2UgbGV2ZWxzPC9rZXl3b3JkPjxrZXl3b3JkPmFj
dXRlIGV4YWNlcmJhdGlvbnM8L2tleXdvcmQ+PC9rZXl3b3Jkcz48ZGF0ZXM+PHllYXI+MjAxNzwv
eWVhcj48cHViLWRhdGVzPjxkYXRlPkFwcjwvZGF0ZT48L3B1Yi1kYXRlcz48L2RhdGVzPjxpc2Ju
PjIyODgtNTkxOTwvaXNibj48YWNjZXNzaW9uLW51bT5XT1M6MDAwNDA0MTg4NDAwMDAyPC9hY2Nl
c3Npb24tbnVtPjx1cmxzPjxyZWxhdGVkLXVybHM+PHVybD4mbHQ7R28gdG8gSVNJJmd0OzovL1dP
UzowMDA0MDQxODg0MDAwMDI8L3VybD48dXJsPmh0dHBzOi8vd3d3Lm5jYmkubmxtLm5paC5nb3Yv
cG1jL2FydGljbGVzL1BNQzUzODE4NTAvcGRmL3VzZy0xNjAyMy5wZGY8L3VybD48L3JlbGF0ZWQt
dXJscz48L3VybHM+PGVsZWN0cm9uaWMtcmVzb3VyY2UtbnVtPjEwLjE0MzY2L3VzZy4xNjAyMzwv
ZWxlY3Ryb25pYy1yZXNvdXJjZS1udW0+PGxhbmd1YWdlPkVuZ2xpc2g8L2xhbmd1YWdlPjwvcmVj
b3JkPjwvQ2l0ZT48Q2l0ZT48QXV0aG9yPkFyZW5hPC9BdXRob3I+PFllYXI+MjAwODwvWWVhcj48
UmVjTnVtPjMxNjwvUmVjTnVtPjxyZWNvcmQ+PHJlYy1udW1iZXI+MzE2PC9yZWMtbnVtYmVyPjxm
b3JlaWduLWtleXM+PGtleSBhcHA9IkVOIiBkYi1pZD0iYWZkdnA5d3p2cmFzNXplenY1cHYycmVq
ZnNzMGZ0dHN3ZXpmIiB0aW1lc3RhbXA9IjE1NjU1MzU4NzMiPjMxNjwva2V5PjwvZm9yZWlnbi1r
ZXlzPjxyZWYtdHlwZSBuYW1lPSJKb3VybmFsIEFydGljbGUiPjE3PC9yZWYtdHlwZT48Y29udHJp
YnV0b3JzPjxhdXRob3JzPjxhdXRob3I+QXJlbmEsIFUuPC9hdXRob3I+PGF1dGhvcj5WaXp6dXR0
aSwgRi48L2F1dGhvcj48YXV0aG9yPkNvcnRpLCBHLjwvYXV0aG9yPjxhdXRob3I+QW1idSwgUy48
L2F1dGhvcj48YXV0aG9yPlN0YXNpLCBDLjwvYXV0aG9yPjxhdXRob3I+QnJlc2NpLCBTLjwvYXV0
aG9yPjxhdXRob3I+TW9zY2FyZWxsYSwgUy48L2F1dGhvcj48YXV0aG9yPkJvZGRpLCBWLjwvYXV0
aG9yPjxhdXRob3I+UGV0cmFyY2EsIEEuPC9hdXRob3I+PGF1dGhvcj5MYWZmaSwgRy48L2F1dGhv
cj48YXV0aG9yPk1hcnJhLCBGLjwvYXV0aG9yPjxhdXRob3I+UGluemFuaSwgTS48L2F1dGhvcj48
L2F1dGhvcnM+PC9jb250cmlidXRvcnM+PGF1dGgtYWRkcmVzcz5Vbml2IEZsb3JlbmNlLCBPc3Bl
ZCBVbml2IENhcmVnZ2kgRmlyZW56ZSwgRGlwYXJ0aW1lbnRvIE1lZCBJbnRlcm5hLCBJLTUwMTM0
IEZsb3JlbmNlLCBJdGFseSYjeEQ7VW5pdiBGbG9yZW5jZSwgT3NwZWQgVW5pdiBDYXJlZ2dpIEZp
cmVuemUsIEN0ciBSZXMgSGlnaGVyIEVkdWMgJmFtcDsgVHJhbnNmZXIgREVOT1RoZSwgSS01MDEz
NCBGbG9yZW5jZSwgSXRhbHkmI3hEO1VuaXYgRmxvcmVuY2UsIE9zcGVkIFVuaXYgQ2FyZWdnaSBG
aXJlbnplLCBVbml0YSBNYWxhdHQgSW5mZXR0IGsmYW1wOyBUcm9wLCBJLTUwMTM0IEZsb3JlbmNl
LCBJdGFseSYjeEQ7VW5pdiBGbG9yZW5jZSwgT3NwZWQgVW5pdiBDYXJlZ2dpIEZpcmVuemUsIFVu
aXRhIE1hbGF0dCBJbmZldHQsIEktNTAxMzQgRmxvcmVuY2UsIEl0YWx5JiN4RDtVbml2IEZsb3Jl
bmNlLCBPc3BlZCBVbml2IENhcmVnZ2kgRmlyZW56ZSwgRGlwYXJ0aW1lbnRvIFNhbHV0ZSBQdWJi
bCwgSS01MDEzNCBGbG9yZW5jZSwgSXRhbHk8L2F1dGgtYWRkcmVzcz48dGl0bGVzPjx0aXRsZT5B
Y3V0ZSB2aXJhbCBoZXBhdGl0aXMgaW5jcmVhc2VzIGxpdmVyIHN0aWZmbmVzcyB2YWx1ZXMgbWVh
c3VyZWQgYnkgdHJhbnNpZW50IGVsYXN0b2dyYXBoeT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zgwLTM4NDwvcGFnZXM+PHZvbHVtZT40
Nzwvdm9sdW1lPjxudW1iZXI+MjwvbnVtYmVyPjxrZXl3b3Jkcz48a2V5d29yZD5jb21wZW5zYXRl
ZCBjaXJyaG9zaXM8L2tleXdvcmQ+PGtleXdvcmQ+cG9ydGFsLWh5cGVydGVuc2lvbjwva2V5d29y
ZD48a2V5d29yZD5maWJyb3Npczwva2V5d29yZD48a2V5d29yZD5kaWFnbm9zaXM8L2tleXdvcmQ+
PGtleXdvcmQ+YmlvcHN5PC9rZXl3b3JkPjwva2V5d29yZHM+PGRhdGVzPjx5ZWFyPjIwMDg8L3ll
YXI+PHB1Yi1kYXRlcz48ZGF0ZT5GZWI8L2RhdGU+PC9wdWItZGF0ZXM+PC9kYXRlcz48aXNibj4w
MjcwLTkxMzk8L2lzYm4+PGFjY2Vzc2lvbi1udW0+V09TOjAwMDI1MjkzOTUwMDAwNjwvYWNjZXNz
aW9uLW51bT48dXJscz48cmVsYXRlZC11cmxzPjx1cmw+PHN0eWxlIGZhY2U9InVuZGVybGluZSIg
Zm9udD0iZGVmYXVsdCIgc2l6ZT0iMTAwJSI+Jmx0O0dvIHRvIElTSSZndDs6Ly9XT1M6MDAwMjUy
OTM5NTAwMDA2PC9zdHlsZT48L3VybD48L3JlbGF0ZWQtdXJscz48L3VybHM+PGVsZWN0cm9uaWMt
cmVzb3VyY2UtbnVtPjEwLjEwMDIvaGVwLjIyMDA3PC9lbGVjdHJvbmljLXJlc291cmNlLW51bT48
bGFuZ3VhZ2U+RW5nbGlzaDwvbGFuZ3VhZ2U+PC9yZWNvcmQ+PC9DaXRlPjwvRW5kTm90ZT5=
</w:fldData>
        </w:fldChar>
      </w:r>
      <w:r w:rsidR="00D605C4" w:rsidRPr="00B2059A">
        <w:rPr>
          <w:rFonts w:ascii="Book Antiqua" w:hAnsi="Book Antiqua" w:cs="Times New Roman"/>
        </w:rPr>
        <w:instrText xml:space="preserve"> ADDIN EN.CITE </w:instrText>
      </w:r>
      <w:r w:rsidR="00D605C4" w:rsidRPr="00B2059A">
        <w:rPr>
          <w:rFonts w:ascii="Book Antiqua" w:hAnsi="Book Antiqua" w:cs="Times New Roman"/>
        </w:rPr>
        <w:fldChar w:fldCharType="begin">
          <w:fldData xml:space="preserve">PEVuZE5vdGU+PENpdGU+PEF1dGhvcj5ZdTwvQXV0aG9yPjxZZWFyPjIwMTc8L1llYXI+PFJlY051
bT41NzwvUmVjTnVtPjxEaXNwbGF5VGV4dD48c3R5bGUgZmFjZT0ic3VwZXJzY3JpcHQiPls2LDdd
PC9zdHlsZT48L0Rpc3BsYXlUZXh0PjxyZWNvcmQ+PHJlYy1udW1iZXI+NTc8L3JlYy1udW1iZXI+
PGZvcmVpZ24ta2V5cz48a2V5IGFwcD0iRU4iIGRiLWlkPSJhZmR2cDl3enZyYXM1emV6djVwdjJy
ZWpmc3MwZnR0c3dlemYiIHRpbWVzdGFtcD0iMTU2NTUxMjMxNyI+NTc8L2tleT48L2ZvcmVpZ24t
a2V5cz48cmVmLXR5cGUgbmFtZT0iSm91cm5hbCBBcnRpY2xlIj4xNzwvcmVmLXR5cGU+PGNvbnRy
aWJ1dG9ycz48YXV0aG9ycz48YXV0aG9yPll1LCBKLiBILjwvYXV0aG9yPjxhdXRob3I+TGVlLCBK
LiBJLjwvYXV0aG9yPjwvYXV0aG9ycz48L2NvbnRyaWJ1dG9ycz48YXV0aC1hZGRyZXNzPllvbnNl
aSBVbml2LCBDb2xsIE1lZCwgRGVwdCBJbnRlcm5hbCBNZWQsIFNlb3VsLCBTb3V0aCBLb3JlYTwv
YXV0aC1hZGRyZXNzPjx0aXRsZXM+PHRpdGxlPkN1cnJlbnQgcm9sZSBvZiB0cmFuc2llbnQgZWxh
c3RvZ3JhcGh5IGluIHRoZSBtYW5hZ2VtZW50IG9mIGNocm9uaWMgaGVwYXRpdGlzIEIgcGF0aWVu
dHM8L3RpdGxlPjxzZWNvbmRhcnktdGl0bGU+VWx0cmFzb25vZ3JhcGh5PC9zZWNvbmRhcnktdGl0
bGU+PGFsdC10aXRsZT5VbHRyYXNvbm9ncmFwaHk8L2FsdC10aXRsZT48L3RpdGxlcz48cGVyaW9k
aWNhbD48ZnVsbC10aXRsZT5VbHRyYXNvbm9ncmFwaHk8L2Z1bGwtdGl0bGU+PGFiYnItMT5VbHRy
YXNvbm9ncmFwaHk8L2FiYnItMT48L3BlcmlvZGljYWw+PGFsdC1wZXJpb2RpY2FsPjxmdWxsLXRp
dGxlPlVsdHJhc29ub2dyYXBoeTwvZnVsbC10aXRsZT48YWJici0xPlVsdHJhc29ub2dyYXBoeTwv
YWJici0xPjwvYWx0LXBlcmlvZGljYWw+PHBhZ2VzPjg2LTk0PC9wYWdlcz48dm9sdW1lPjM2PC92
b2x1bWU+PG51bWJlcj4yPC9udW1iZXI+PGtleXdvcmRzPjxrZXl3b3JkPmVsYXN0b2dyYXBoeTwv
a2V5d29yZD48a2V5d29yZD5jaHJvbmljIGhlcGF0aXRpcyBiPC9rZXl3b3JkPjxrZXl3b3JkPmxp
dmVyIGNpcnJob3Npczwva2V5d29yZD48a2V5d29yZD5saXZlciBzdGlmZm5lc3MgbWVhc3VyZW1l
bnQ8L2tleXdvcmQ+PGtleXdvcmQ+bWFnbmV0aWMtcmVzb25hbmNlIGVsYXN0b2dyYXBoeTwva2V5
d29yZD48a2V5d29yZD5lLWFudGlnZW4gc2Vyb2NvbnZlcnNpb248L2tleXdvcmQ+PGtleXdvcmQ+
cGxhdGVsZXQgcmF0aW8gaW5kZXg8L2tleXdvcmQ+PGtleXdvcmQ+bm9uaW52YXNpdmUgYXNzZXNz
bWVudDwva2V5d29yZD48a2V5d29yZD5wb3J0YWwtaHlwZXJ0ZW5zaW9uPC9rZXl3b3JkPjxrZXl3
b3JkPnZpcnVzLWluZmVjdGlvbjwva2V5d29yZD48a2V5d29yZD5jb3JlIHByb21vdGVyPC9rZXl3
b3JkPjxrZXl3b3JkPmFtaW5vdHJhbnNmZXJhc2UgbGV2ZWxzPC9rZXl3b3JkPjxrZXl3b3JkPmFj
dXRlIGV4YWNlcmJhdGlvbnM8L2tleXdvcmQ+PC9rZXl3b3Jkcz48ZGF0ZXM+PHllYXI+MjAxNzwv
eWVhcj48cHViLWRhdGVzPjxkYXRlPkFwcjwvZGF0ZT48L3B1Yi1kYXRlcz48L2RhdGVzPjxpc2Ju
PjIyODgtNTkxOTwvaXNibj48YWNjZXNzaW9uLW51bT5XT1M6MDAwNDA0MTg4NDAwMDAyPC9hY2Nl
c3Npb24tbnVtPjx1cmxzPjxyZWxhdGVkLXVybHM+PHVybD4mbHQ7R28gdG8gSVNJJmd0OzovL1dP
UzowMDA0MDQxODg0MDAwMDI8L3VybD48dXJsPmh0dHBzOi8vd3d3Lm5jYmkubmxtLm5paC5nb3Yv
cG1jL2FydGljbGVzL1BNQzUzODE4NTAvcGRmL3VzZy0xNjAyMy5wZGY8L3VybD48L3JlbGF0ZWQt
dXJscz48L3VybHM+PGVsZWN0cm9uaWMtcmVzb3VyY2UtbnVtPjEwLjE0MzY2L3VzZy4xNjAyMzwv
ZWxlY3Ryb25pYy1yZXNvdXJjZS1udW0+PGxhbmd1YWdlPkVuZ2xpc2g8L2xhbmd1YWdlPjwvcmVj
b3JkPjwvQ2l0ZT48Q2l0ZT48QXV0aG9yPkFyZW5hPC9BdXRob3I+PFllYXI+MjAwODwvWWVhcj48
UmVjTnVtPjMxNjwvUmVjTnVtPjxyZWNvcmQ+PHJlYy1udW1iZXI+MzE2PC9yZWMtbnVtYmVyPjxm
b3JlaWduLWtleXM+PGtleSBhcHA9IkVOIiBkYi1pZD0iYWZkdnA5d3p2cmFzNXplenY1cHYycmVq
ZnNzMGZ0dHN3ZXpmIiB0aW1lc3RhbXA9IjE1NjU1MzU4NzMiPjMxNjwva2V5PjwvZm9yZWlnbi1r
ZXlzPjxyZWYtdHlwZSBuYW1lPSJKb3VybmFsIEFydGljbGUiPjE3PC9yZWYtdHlwZT48Y29udHJp
YnV0b3JzPjxhdXRob3JzPjxhdXRob3I+QXJlbmEsIFUuPC9hdXRob3I+PGF1dGhvcj5WaXp6dXR0
aSwgRi48L2F1dGhvcj48YXV0aG9yPkNvcnRpLCBHLjwvYXV0aG9yPjxhdXRob3I+QW1idSwgUy48
L2F1dGhvcj48YXV0aG9yPlN0YXNpLCBDLjwvYXV0aG9yPjxhdXRob3I+QnJlc2NpLCBTLjwvYXV0
aG9yPjxhdXRob3I+TW9zY2FyZWxsYSwgUy48L2F1dGhvcj48YXV0aG9yPkJvZGRpLCBWLjwvYXV0
aG9yPjxhdXRob3I+UGV0cmFyY2EsIEEuPC9hdXRob3I+PGF1dGhvcj5MYWZmaSwgRy48L2F1dGhv
cj48YXV0aG9yPk1hcnJhLCBGLjwvYXV0aG9yPjxhdXRob3I+UGluemFuaSwgTS48L2F1dGhvcj48
L2F1dGhvcnM+PC9jb250cmlidXRvcnM+PGF1dGgtYWRkcmVzcz5Vbml2IEZsb3JlbmNlLCBPc3Bl
ZCBVbml2IENhcmVnZ2kgRmlyZW56ZSwgRGlwYXJ0aW1lbnRvIE1lZCBJbnRlcm5hLCBJLTUwMTM0
IEZsb3JlbmNlLCBJdGFseSYjeEQ7VW5pdiBGbG9yZW5jZSwgT3NwZWQgVW5pdiBDYXJlZ2dpIEZp
cmVuemUsIEN0ciBSZXMgSGlnaGVyIEVkdWMgJmFtcDsgVHJhbnNmZXIgREVOT1RoZSwgSS01MDEz
NCBGbG9yZW5jZSwgSXRhbHkmI3hEO1VuaXYgRmxvcmVuY2UsIE9zcGVkIFVuaXYgQ2FyZWdnaSBG
aXJlbnplLCBVbml0YSBNYWxhdHQgSW5mZXR0IGsmYW1wOyBUcm9wLCBJLTUwMTM0IEZsb3JlbmNl
LCBJdGFseSYjeEQ7VW5pdiBGbG9yZW5jZSwgT3NwZWQgVW5pdiBDYXJlZ2dpIEZpcmVuemUsIFVu
aXRhIE1hbGF0dCBJbmZldHQsIEktNTAxMzQgRmxvcmVuY2UsIEl0YWx5JiN4RDtVbml2IEZsb3Jl
bmNlLCBPc3BlZCBVbml2IENhcmVnZ2kgRmlyZW56ZSwgRGlwYXJ0aW1lbnRvIFNhbHV0ZSBQdWJi
bCwgSS01MDEzNCBGbG9yZW5jZSwgSXRhbHk8L2F1dGgtYWRkcmVzcz48dGl0bGVzPjx0aXRsZT5B
Y3V0ZSB2aXJhbCBoZXBhdGl0aXMgaW5jcmVhc2VzIGxpdmVyIHN0aWZmbmVzcyB2YWx1ZXMgbWVh
c3VyZWQgYnkgdHJhbnNpZW50IGVsYXN0b2dyYXBoeT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zgwLTM4NDwvcGFnZXM+PHZvbHVtZT40
Nzwvdm9sdW1lPjxudW1iZXI+MjwvbnVtYmVyPjxrZXl3b3Jkcz48a2V5d29yZD5jb21wZW5zYXRl
ZCBjaXJyaG9zaXM8L2tleXdvcmQ+PGtleXdvcmQ+cG9ydGFsLWh5cGVydGVuc2lvbjwva2V5d29y
ZD48a2V5d29yZD5maWJyb3Npczwva2V5d29yZD48a2V5d29yZD5kaWFnbm9zaXM8L2tleXdvcmQ+
PGtleXdvcmQ+YmlvcHN5PC9rZXl3b3JkPjwva2V5d29yZHM+PGRhdGVzPjx5ZWFyPjIwMDg8L3ll
YXI+PHB1Yi1kYXRlcz48ZGF0ZT5GZWI8L2RhdGU+PC9wdWItZGF0ZXM+PC9kYXRlcz48aXNibj4w
MjcwLTkxMzk8L2lzYm4+PGFjY2Vzc2lvbi1udW0+V09TOjAwMDI1MjkzOTUwMDAwNjwvYWNjZXNz
aW9uLW51bT48dXJscz48cmVsYXRlZC11cmxzPjx1cmw+PHN0eWxlIGZhY2U9InVuZGVybGluZSIg
Zm9udD0iZGVmYXVsdCIgc2l6ZT0iMTAwJSI+Jmx0O0dvIHRvIElTSSZndDs6Ly9XT1M6MDAwMjUy
OTM5NTAwMDA2PC9zdHlsZT48L3VybD48L3JlbGF0ZWQtdXJscz48L3VybHM+PGVsZWN0cm9uaWMt
cmVzb3VyY2UtbnVtPjEwLjEwMDIvaGVwLjIyMDA3PC9lbGVjdHJvbmljLXJlc291cmNlLW51bT48
bGFuZ3VhZ2U+RW5nbGlzaDwvbGFuZ3VhZ2U+PC9yZWNvcmQ+PC9DaXRlPjwvRW5kTm90ZT5=
</w:fldData>
        </w:fldChar>
      </w:r>
      <w:r w:rsidR="00D605C4" w:rsidRPr="00B2059A">
        <w:rPr>
          <w:rFonts w:ascii="Book Antiqua" w:hAnsi="Book Antiqua" w:cs="Times New Roman"/>
        </w:rPr>
        <w:instrText xml:space="preserve"> ADDIN EN.CITE.DATA </w:instrText>
      </w:r>
      <w:r w:rsidR="00D605C4" w:rsidRPr="00B2059A">
        <w:rPr>
          <w:rFonts w:ascii="Book Antiqua" w:hAnsi="Book Antiqua" w:cs="Times New Roman"/>
        </w:rPr>
      </w:r>
      <w:r w:rsidR="00D605C4" w:rsidRPr="00B2059A">
        <w:rPr>
          <w:rFonts w:ascii="Book Antiqua" w:hAnsi="Book Antiqua" w:cs="Times New Roman"/>
        </w:rPr>
        <w:fldChar w:fldCharType="end"/>
      </w:r>
      <w:r w:rsidR="00D605C4" w:rsidRPr="00B2059A">
        <w:rPr>
          <w:rFonts w:ascii="Book Antiqua" w:hAnsi="Book Antiqua" w:cs="Times New Roman"/>
        </w:rPr>
      </w:r>
      <w:r w:rsidR="00D605C4" w:rsidRPr="00B2059A">
        <w:rPr>
          <w:rFonts w:ascii="Book Antiqua" w:hAnsi="Book Antiqua" w:cs="Times New Roman"/>
        </w:rPr>
        <w:fldChar w:fldCharType="separate"/>
      </w:r>
      <w:r w:rsidR="00D605C4" w:rsidRPr="00B2059A">
        <w:rPr>
          <w:rFonts w:ascii="Book Antiqua" w:hAnsi="Book Antiqua" w:cs="Times New Roman"/>
          <w:noProof/>
          <w:vertAlign w:val="superscript"/>
        </w:rPr>
        <w:t>[6,7]</w:t>
      </w:r>
      <w:r w:rsidR="00D605C4" w:rsidRPr="00B2059A">
        <w:rPr>
          <w:rFonts w:ascii="Book Antiqua" w:hAnsi="Book Antiqua" w:cs="Times New Roman"/>
        </w:rPr>
        <w:fldChar w:fldCharType="end"/>
      </w:r>
      <w:r w:rsidR="004537A5">
        <w:rPr>
          <w:rFonts w:ascii="Book Antiqua" w:hAnsi="Book Antiqua" w:cs="Times New Roman" w:hint="eastAsia"/>
        </w:rPr>
        <w:t>.</w:t>
      </w:r>
      <w:r w:rsidR="00D605C4" w:rsidRPr="00B2059A">
        <w:rPr>
          <w:rFonts w:ascii="Book Antiqua" w:hAnsi="Book Antiqua" w:cs="Times New Roman"/>
        </w:rPr>
        <w:t xml:space="preserve"> Therefore, the present study revealed that SWE is less </w:t>
      </w:r>
      <w:r w:rsidR="00BC1995" w:rsidRPr="00B2059A">
        <w:rPr>
          <w:rFonts w:ascii="Book Antiqua" w:hAnsi="Book Antiqua" w:cs="Times New Roman"/>
        </w:rPr>
        <w:t>a</w:t>
      </w:r>
      <w:r w:rsidR="00D605C4" w:rsidRPr="00B2059A">
        <w:rPr>
          <w:rFonts w:ascii="Book Antiqua" w:hAnsi="Book Antiqua" w:cs="Times New Roman"/>
        </w:rPr>
        <w:t>ffected by other factors</w:t>
      </w:r>
      <w:r w:rsidR="0017614F" w:rsidRPr="00B2059A">
        <w:rPr>
          <w:rFonts w:ascii="Book Antiqua" w:hAnsi="Book Antiqua" w:cs="Times New Roman"/>
        </w:rPr>
        <w:t xml:space="preserve"> and</w:t>
      </w:r>
      <w:r w:rsidR="00BC1995" w:rsidRPr="00B2059A">
        <w:rPr>
          <w:rFonts w:ascii="Book Antiqua" w:hAnsi="Book Antiqua" w:cs="Times New Roman"/>
        </w:rPr>
        <w:t xml:space="preserve"> </w:t>
      </w:r>
      <w:r w:rsidR="00D605C4" w:rsidRPr="00B2059A">
        <w:rPr>
          <w:rFonts w:ascii="Book Antiqua" w:hAnsi="Book Antiqua" w:cs="Times New Roman"/>
        </w:rPr>
        <w:t>is more reliable</w:t>
      </w:r>
      <w:r w:rsidR="00BC1995" w:rsidRPr="00B2059A">
        <w:rPr>
          <w:rFonts w:ascii="Book Antiqua" w:hAnsi="Book Antiqua" w:cs="Times New Roman"/>
        </w:rPr>
        <w:t xml:space="preserve"> than TE</w:t>
      </w:r>
      <w:r w:rsidR="00D605C4" w:rsidRPr="00B2059A">
        <w:rPr>
          <w:rFonts w:ascii="Book Antiqua" w:hAnsi="Book Antiqua" w:cs="Times New Roman"/>
        </w:rPr>
        <w:t>.</w:t>
      </w:r>
      <w:r w:rsidR="0017614F" w:rsidRPr="00B2059A">
        <w:rPr>
          <w:rFonts w:ascii="Book Antiqua" w:hAnsi="Book Antiqua" w:cs="Times New Roman"/>
        </w:rPr>
        <w:t xml:space="preserve"> </w:t>
      </w:r>
      <w:r w:rsidR="00BC1995" w:rsidRPr="00B2059A">
        <w:rPr>
          <w:rFonts w:ascii="Book Antiqua" w:hAnsi="Book Antiqua" w:cs="Times New Roman"/>
        </w:rPr>
        <w:t>T</w:t>
      </w:r>
      <w:r w:rsidR="0017614F" w:rsidRPr="00B2059A">
        <w:rPr>
          <w:rFonts w:ascii="Book Antiqua" w:hAnsi="Book Antiqua" w:cs="Times New Roman"/>
        </w:rPr>
        <w:t xml:space="preserve">his is the only study </w:t>
      </w:r>
      <w:r w:rsidR="00BC1995" w:rsidRPr="00B2059A">
        <w:rPr>
          <w:rFonts w:ascii="Book Antiqua" w:hAnsi="Book Antiqua" w:cs="Times New Roman"/>
        </w:rPr>
        <w:t xml:space="preserve">to </w:t>
      </w:r>
      <w:r w:rsidR="005E0CBE" w:rsidRPr="00B2059A">
        <w:rPr>
          <w:rFonts w:ascii="Book Antiqua" w:hAnsi="Book Antiqua" w:cs="Times New Roman"/>
        </w:rPr>
        <w:t>compar</w:t>
      </w:r>
      <w:r w:rsidR="00BC1995" w:rsidRPr="00B2059A">
        <w:rPr>
          <w:rFonts w:ascii="Book Antiqua" w:hAnsi="Book Antiqua" w:cs="Times New Roman"/>
        </w:rPr>
        <w:t>e</w:t>
      </w:r>
      <w:r w:rsidR="005E0CBE" w:rsidRPr="00B2059A">
        <w:rPr>
          <w:rFonts w:ascii="Book Antiqua" w:hAnsi="Book Antiqua" w:cs="Times New Roman"/>
        </w:rPr>
        <w:t xml:space="preserve"> the independent</w:t>
      </w:r>
      <w:r w:rsidR="00BC1995" w:rsidRPr="00B2059A">
        <w:rPr>
          <w:rFonts w:ascii="Book Antiqua" w:hAnsi="Book Antiqua" w:cs="Times New Roman"/>
        </w:rPr>
        <w:t xml:space="preserve"> influencing</w:t>
      </w:r>
      <w:r w:rsidR="005E0CBE" w:rsidRPr="00B2059A">
        <w:rPr>
          <w:rFonts w:ascii="Book Antiqua" w:hAnsi="Book Antiqua" w:cs="Times New Roman"/>
        </w:rPr>
        <w:t xml:space="preserve"> factors between SWE and TE in the same cohort.</w:t>
      </w:r>
      <w:r w:rsidR="0033260E" w:rsidRPr="00B2059A" w:rsidDel="000C05B9">
        <w:rPr>
          <w:rFonts w:ascii="Book Antiqua" w:hAnsi="Book Antiqua" w:cs="Times New Roman"/>
        </w:rPr>
        <w:t xml:space="preserve"> </w:t>
      </w:r>
    </w:p>
    <w:p w14:paraId="36F84D1E" w14:textId="3FA2B751" w:rsidR="00A259C7" w:rsidRPr="00B2059A" w:rsidRDefault="000A51DF" w:rsidP="006B5076">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B2059A">
        <w:rPr>
          <w:rFonts w:ascii="Book Antiqua" w:hAnsi="Book Antiqua"/>
        </w:rPr>
        <w:t xml:space="preserve">The comparison between the liver elasticity values </w:t>
      </w:r>
      <w:r w:rsidRPr="00B2059A">
        <w:rPr>
          <w:rFonts w:ascii="Book Antiqua" w:hAnsi="Book Antiqua" w:cs="Times New Roman"/>
        </w:rPr>
        <w:t xml:space="preserve">assessed by SWE and TE </w:t>
      </w:r>
      <w:r w:rsidRPr="00B2059A">
        <w:rPr>
          <w:rFonts w:ascii="Book Antiqua" w:hAnsi="Book Antiqua" w:cs="Times New Roman"/>
        </w:rPr>
        <w:lastRenderedPageBreak/>
        <w:t>showed a good measurement with a m</w:t>
      </w:r>
      <w:bookmarkStart w:id="115" w:name="_GoBack"/>
      <w:bookmarkEnd w:id="115"/>
      <w:r w:rsidRPr="00B2059A">
        <w:rPr>
          <w:rFonts w:ascii="Book Antiqua" w:hAnsi="Book Antiqua" w:cs="Times New Roman"/>
        </w:rPr>
        <w:t xml:space="preserve">ean difference of 1.3 kPa. This result indicated that the measurement results of the two methods </w:t>
      </w:r>
      <w:r w:rsidR="009E7221" w:rsidRPr="00B2059A">
        <w:rPr>
          <w:rFonts w:ascii="Book Antiqua" w:hAnsi="Book Antiqua" w:cs="Times New Roman"/>
        </w:rPr>
        <w:t xml:space="preserve">exhibited </w:t>
      </w:r>
      <w:r w:rsidRPr="00B2059A">
        <w:rPr>
          <w:rFonts w:ascii="Book Antiqua" w:hAnsi="Book Antiqua" w:cs="Times New Roman"/>
        </w:rPr>
        <w:t>good consistency</w:t>
      </w:r>
      <w:r w:rsidRPr="00B2059A">
        <w:rPr>
          <w:rFonts w:ascii="Book Antiqua" w:eastAsiaTheme="minorEastAsia" w:hAnsi="Book Antiqua" w:cs="AdvPSA88A"/>
        </w:rPr>
        <w:t xml:space="preserve">. </w:t>
      </w:r>
      <w:r w:rsidRPr="00B2059A">
        <w:rPr>
          <w:rFonts w:ascii="Book Antiqua" w:hAnsi="Book Antiqua" w:cs="Times New Roman"/>
        </w:rPr>
        <w:t xml:space="preserve">Our results showed that both SWE and TE were able to discriminate significant fibrosis from normal or mild fibrosis, </w:t>
      </w:r>
      <w:r w:rsidR="009E7221" w:rsidRPr="00B2059A">
        <w:rPr>
          <w:rFonts w:ascii="Book Antiqua" w:hAnsi="Book Antiqua" w:cs="Times New Roman"/>
        </w:rPr>
        <w:t>and</w:t>
      </w:r>
      <w:r w:rsidRPr="00B2059A">
        <w:rPr>
          <w:rFonts w:ascii="Book Antiqua" w:hAnsi="Book Antiqua" w:cs="Times New Roman"/>
        </w:rPr>
        <w:t xml:space="preserve"> TE showed a broad range</w:t>
      </w:r>
      <w:r w:rsidR="009E7221" w:rsidRPr="00B2059A">
        <w:rPr>
          <w:rFonts w:ascii="Book Antiqua" w:hAnsi="Book Antiqua" w:cs="Times New Roman"/>
        </w:rPr>
        <w:t xml:space="preserve"> of LSMs</w:t>
      </w:r>
      <w:r w:rsidRPr="00B2059A">
        <w:rPr>
          <w:rFonts w:ascii="Book Antiqua" w:hAnsi="Book Antiqua" w:cs="Times New Roman"/>
        </w:rPr>
        <w:t xml:space="preserve">. Compared </w:t>
      </w:r>
      <w:r w:rsidR="009E7221" w:rsidRPr="00B2059A">
        <w:rPr>
          <w:rFonts w:ascii="Book Antiqua" w:hAnsi="Book Antiqua" w:cs="Times New Roman"/>
        </w:rPr>
        <w:t>to</w:t>
      </w:r>
      <w:r w:rsidRPr="00B2059A">
        <w:rPr>
          <w:rFonts w:ascii="Book Antiqua" w:hAnsi="Book Antiqua" w:cs="Times New Roman"/>
        </w:rPr>
        <w:t xml:space="preserve"> TE, SWE showed a </w:t>
      </w:r>
      <w:r w:rsidR="003F69A2" w:rsidRPr="00B2059A">
        <w:rPr>
          <w:rFonts w:ascii="Book Antiqua" w:hAnsi="Book Antiqua" w:cs="Times New Roman"/>
        </w:rPr>
        <w:t>stronger</w:t>
      </w:r>
      <w:r w:rsidRPr="00B2059A">
        <w:rPr>
          <w:rFonts w:ascii="Book Antiqua" w:hAnsi="Book Antiqua" w:cs="Times New Roman"/>
        </w:rPr>
        <w:t xml:space="preserve"> correlation with fibrosis stage </w:t>
      </w:r>
      <w:r w:rsidRPr="00B2059A">
        <w:rPr>
          <w:rFonts w:ascii="Book Antiqua" w:hAnsi="Book Antiqua"/>
        </w:rPr>
        <w:t>(</w:t>
      </w:r>
      <w:r w:rsidR="00834545" w:rsidRPr="00834545">
        <w:rPr>
          <w:rFonts w:ascii="Book Antiqua" w:eastAsiaTheme="minorEastAsia" w:hAnsi="Book Antiqua" w:cs="Times New Roman"/>
          <w:i/>
          <w:color w:val="000000" w:themeColor="text1"/>
        </w:rPr>
        <w:t>r</w:t>
      </w:r>
      <w:r w:rsidR="006B5076">
        <w:rPr>
          <w:rFonts w:ascii="Book Antiqua" w:hAnsi="Book Antiqua" w:hint="eastAsia"/>
        </w:rPr>
        <w:t xml:space="preserve"> </w:t>
      </w:r>
      <w:r w:rsidRPr="00B2059A">
        <w:rPr>
          <w:rFonts w:ascii="Book Antiqua" w:hAnsi="Book Antiqua"/>
        </w:rPr>
        <w:t>=</w:t>
      </w:r>
      <w:r w:rsidR="006B5076">
        <w:rPr>
          <w:rFonts w:ascii="Book Antiqua" w:hAnsi="Book Antiqua" w:hint="eastAsia"/>
        </w:rPr>
        <w:t xml:space="preserve"> </w:t>
      </w:r>
      <w:r w:rsidRPr="00B2059A">
        <w:rPr>
          <w:rFonts w:ascii="Book Antiqua" w:hAnsi="Book Antiqua"/>
        </w:rPr>
        <w:t>0.65 and 0.50</w:t>
      </w:r>
      <w:r w:rsidRPr="00B2059A">
        <w:rPr>
          <w:rFonts w:ascii="Book Antiqua" w:hAnsi="Book Antiqua" w:cs="Times New Roman"/>
        </w:rPr>
        <w:t>).</w:t>
      </w:r>
      <w:r w:rsidR="00262C5C" w:rsidRPr="00B2059A">
        <w:rPr>
          <w:rFonts w:ascii="Book Antiqua" w:hAnsi="Book Antiqua" w:cs="Times New Roman"/>
        </w:rPr>
        <w:t xml:space="preserve"> </w:t>
      </w:r>
      <w:r w:rsidR="009E7221" w:rsidRPr="00B2059A">
        <w:rPr>
          <w:rFonts w:ascii="Book Antiqua" w:hAnsi="Book Antiqua" w:cs="Times New Roman"/>
        </w:rPr>
        <w:t>S</w:t>
      </w:r>
      <w:r w:rsidR="00262C5C" w:rsidRPr="00B2059A">
        <w:rPr>
          <w:rFonts w:ascii="Book Antiqua" w:hAnsi="Book Antiqua" w:cs="Times New Roman"/>
        </w:rPr>
        <w:t xml:space="preserve">pearman’s correlation coefficients </w:t>
      </w:r>
      <w:r w:rsidR="00C33ABF" w:rsidRPr="00B2059A">
        <w:rPr>
          <w:rFonts w:ascii="Book Antiqua" w:hAnsi="Book Antiqua" w:cs="Times New Roman"/>
        </w:rPr>
        <w:t xml:space="preserve">between the LSMs and fibrosis stages </w:t>
      </w:r>
      <w:r w:rsidR="00262C5C" w:rsidRPr="00B2059A">
        <w:rPr>
          <w:rFonts w:ascii="Book Antiqua" w:hAnsi="Book Antiqua" w:cs="Times New Roman"/>
        </w:rPr>
        <w:t xml:space="preserve">were </w:t>
      </w:r>
      <w:r w:rsidR="00C33ABF" w:rsidRPr="00B2059A">
        <w:rPr>
          <w:rFonts w:ascii="Book Antiqua" w:hAnsi="Book Antiqua" w:cs="Times New Roman"/>
        </w:rPr>
        <w:t xml:space="preserve">similar </w:t>
      </w:r>
      <w:r w:rsidR="009E7221" w:rsidRPr="00B2059A">
        <w:rPr>
          <w:rFonts w:ascii="Book Antiqua" w:hAnsi="Book Antiqua" w:cs="Times New Roman"/>
        </w:rPr>
        <w:t>to those of a</w:t>
      </w:r>
      <w:r w:rsidR="00C33ABF" w:rsidRPr="00B2059A">
        <w:rPr>
          <w:rFonts w:ascii="Book Antiqua" w:hAnsi="Book Antiqua" w:cs="Times New Roman"/>
        </w:rPr>
        <w:t xml:space="preserve"> previous study (</w:t>
      </w:r>
      <w:r w:rsidR="00834545" w:rsidRPr="00834545">
        <w:rPr>
          <w:rFonts w:ascii="Book Antiqua" w:eastAsiaTheme="minorEastAsia" w:hAnsi="Book Antiqua" w:cs="Times New Roman"/>
          <w:i/>
          <w:color w:val="000000" w:themeColor="text1"/>
        </w:rPr>
        <w:t>r</w:t>
      </w:r>
      <w:r w:rsidR="00834545">
        <w:rPr>
          <w:rFonts w:ascii="Book Antiqua" w:hAnsi="Book Antiqua" w:cs="Times New Roman"/>
        </w:rPr>
        <w:t xml:space="preserve"> </w:t>
      </w:r>
      <w:r w:rsidR="004537A5">
        <w:rPr>
          <w:rFonts w:ascii="Book Antiqua" w:hAnsi="Book Antiqua" w:cs="Times New Roman"/>
        </w:rPr>
        <w:t>= 0.78 and 0.65 for SWE and TE</w:t>
      </w:r>
      <w:r w:rsidR="007E6EA2">
        <w:rPr>
          <w:rFonts w:ascii="Book Antiqua" w:hAnsi="Book Antiqua" w:cs="Times New Roman"/>
        </w:rPr>
        <w:t>, respectively</w:t>
      </w:r>
      <w:proofErr w:type="gramStart"/>
      <w:r w:rsidR="004537A5">
        <w:rPr>
          <w:rFonts w:ascii="Book Antiqua" w:hAnsi="Book Antiqua" w:cs="Times New Roman"/>
        </w:rPr>
        <w:t>)</w:t>
      </w:r>
      <w:proofErr w:type="gramEnd"/>
      <w:r w:rsidR="00773217" w:rsidRPr="00B2059A">
        <w:rPr>
          <w:rFonts w:ascii="Book Antiqua" w:hAnsi="Book Antiqua" w:cs="Times New Roman"/>
        </w:rPr>
        <w:fldChar w:fldCharType="begin">
          <w:fldData xml:space="preserve">PEVuZE5vdGU+PENpdGU+PEF1dGhvcj5aZW5nPC9BdXRob3I+PFllYXI+MjAxNzwvWWVhcj48UmVj
TnVtPjQ2MTwvUmVjTnVtPjxEaXNwbGF5VGV4dD48c3R5bGUgZmFjZT0ic3VwZXJzY3JpcHQiPlsx
NV08L3N0eWxlPjwvRGlzcGxheVRleHQ+PHJlY29yZD48cmVjLW51bWJlcj40NjE8L3JlYy1udW1i
ZXI+PGZvcmVpZ24ta2V5cz48a2V5IGFwcD0iRU4iIGRiLWlkPSJhZmR2cDl3enZyYXM1emV6djVw
djJyZWpmc3MwZnR0c3dlemYiIHRpbWVzdGFtcD0iMTU2OTc2MzU3MSI+NDYxPC9rZXk+PC9mb3Jl
aWduLWtleXM+PHJlZi10eXBlIG5hbWU9IkpvdXJuYWwgQXJ0aWNsZSI+MTc8L3JlZi10eXBlPjxj
b250cmlidXRvcnM+PGF1dGhvcnM+PGF1dGhvcj5aZW5nLCBKLjwvYXV0aG9yPjxhdXRob3I+Wmhl
bmcsIEouPC9hdXRob3I+PGF1dGhvcj5IdWFuZywgWi48L2F1dGhvcj48YXV0aG9yPkNoZW4sIFMu
PC9hdXRob3I+PGF1dGhvcj5MaXUsIEouPC9hdXRob3I+PGF1dGhvcj5XdSwgVC48L2F1dGhvcj48
YXV0aG9yPlpoZW5nLCBSLjwvYXV0aG9yPjxhdXRob3I+THUsIE0uPC9hdXRob3I+PC9hdXRob3Jz
PjwvY29udHJpYnV0b3JzPjxhdXRoLWFkZHJlc3M+RGVwYXJ0bWVudCBvZiBNZWRpY2FsIFVsdHJh
c29uaWNzLCBUaGlyZCBBZmZpbGlhdGVkIEhvc3BpdGFsIG9mIFN1biBZYXQtU2VuIFVuaXZlcnNp
dHksIEluc3RpdHV0ZSBvZiBEaWFnbm9zdGljIGFuZCBJbnRlcnZlbnRpb25hbCBVbHRyYXNvdW5k
LCBTdW4gWWF0LVNlbiBVbml2ZXJzaXR5LCBHdWFuZ3pob3UsIENoaW5hLiYjeEQ7RGVwYXJ0bWVu
dCBvZiBNZWRpY2FsIFVsdHJhc29uaWNzLCBTdW4gWWF0LVNlbiBVbml2ZXJzaXR5IFR1bmd3YWgg
SG9zcGl0YWwsIERvbmdndWFuLCBDaGluYS4mI3hEO0RlcGFydG1lbnQgb2YgUGh5c2lvbG9neSBh
bmQgQmlvbWVkaWNhbCBFbmdpbmVlcmluZywgTWF5byBDbGluaWMgQ29sbGVnZSBvZiBNZWRpY2lu
ZSwgUm9jaGVzdGVyLCBNaW5uZXNvdGEsIFVTQS4mI3hEO0RlcGFydG1lbnQgb2YgSW5mZWN0aW91
cyBEaXNlYXNlcywgVGhpcmQgQWZmaWxpYXRlZCBIb3NwaXRhbCBvZiBTdW4gWWF0LVNlbiBVbml2
ZXJzaXR5LCBHdWFuZ3pob3UsIENoaW5hLiYjeEQ7RGVwYXJ0bWVudCBvZiBNZWRpY2FsIFVsdHJh
c29uaWNzLCBUaGlyZCBBZmZpbGlhdGVkIEhvc3BpdGFsIG9mIFN1biBZYXQtU2VuIFVuaXZlcnNp
dHksIEluc3RpdHV0ZSBvZiBEaWFnbm9zdGljIGFuZCBJbnRlcnZlbnRpb25hbCBVbHRyYXNvdW5k
LCBTdW4gWWF0LVNlbiBVbml2ZXJzaXR5LCBHdWFuZ3pob3UsIENoaW5hLiBFbGVjdHJvbmljIGFk
ZHJlc3M6IHpoZW5ncnFAbWFpbC5zeXN1LmVkdS5jbi4mI3hEO0RlcGFydG1lbnRzIG9mIEhlcGF0
b2JpbGlhcnkgU3VyZ2VyeSBhbmQgTWVkaWNhbCBVbHRyYXNvbmljcywgRmlyc3QgQWZmaWxpYXRl
ZCBIb3NwaXRhbCBvZiBTdW4gWWF0LVNlbiBVbml2ZXJzaXR5LCBJbnN0aXR1dGUgb2YgRGlhZ25v
c3RpYyBhbmQgSW50ZXJ2ZW50aW9uYWwgVWx0cmFzb3VuZCwgU3VuIFlhdC1TZW4gVW5pdmVyc2l0
eSwgR3Vhbmd6aG91LCBDaGluYS48L2F1dGgtYWRkcmVzcz48dGl0bGVzPjx0aXRsZT5Db21wYXJp
c29uIG9mIDItRCBTaGVhciBXYXZlIEVsYXN0b2dyYXBoeSBhbmQgVHJhbnNpZW50IEVsYXN0b2dy
YXBoeSBmb3IgQXNzZXNzaW5nIExpdmVyIEZpYnJvc2lzIGluIENocm9uaWMgSGVwYXRpdGlzIEI8
L3RpdGxlPjxzZWNvbmRhcnktdGl0bGU+VWx0cmFzb3VuZCBNZWQgQmlvbDwvc2Vjb25kYXJ5LXRp
dGxlPjwvdGl0bGVzPjxwZXJpb2RpY2FsPjxmdWxsLXRpdGxlPlVsdHJhc291bmQgTWVkIEJpb2w8
L2Z1bGwtdGl0bGU+PC9wZXJpb2RpY2FsPjxwYWdlcz4xNTYzLTE1NzA8L3BhZ2VzPjx2b2x1bWU+
NDM8L3ZvbHVtZT48bnVtYmVyPjg8L251bWJlcj48ZWRpdGlvbj4yMDE3LzA1LzEwPC9lZGl0aW9u
PjxrZXl3b3Jkcz48a2V5d29yZD5BZG9sZXNjZW50PC9rZXl3b3JkPjxrZXl3b3JkPkFkdWx0PC9r
ZXl3b3JkPjxrZXl3b3JkPkFnZWQ8L2tleXdvcmQ+PGtleXdvcmQ+RWxhc3RpY2l0eSBJbWFnaW5n
IFRlY2huaXF1ZXMvKm1ldGhvZHM8L2tleXdvcmQ+PGtleXdvcmQ+RmVtYWxlPC9rZXl3b3JkPjxr
ZXl3b3JkPkhlcGF0aXRpcyBCLCBDaHJvbmljLypjb21wbGljYXRpb25zPC9rZXl3b3JkPjxrZXl3
b3JkPkh1bWFuczwva2V5d29yZD48a2V5d29yZD5MaXZlci9kaWFnbm9zdGljIGltYWdpbmc8L2tl
eXdvcmQ+PGtleXdvcmQ+TGl2ZXIgQ2lycmhvc2lzLypkaWFnbm9zdGljIGltYWdpbmcvKmV0aW9s
b2d5PC9rZXl3b3JkPjxrZXl3b3JkPk1hbGU8L2tleXdvcmQ+PGtleXdvcmQ+TWlkZGxlIEFnZWQ8
L2tleXdvcmQ+PGtleXdvcmQ+UHJvc3BlY3RpdmUgU3R1ZGllczwva2V5d29yZD48a2V5d29yZD5S
ZXByb2R1Y2liaWxpdHkgb2YgUmVzdWx0czwva2V5d29yZD48a2V5d29yZD5TZXZlcml0eSBvZiBJ
bGxuZXNzIEluZGV4PC9rZXl3b3JkPjxrZXl3b3JkPllvdW5nIEFkdWx0PC9rZXl3b3JkPjxrZXl3
b3JkPioyLUQgc2hlYXIgd2F2ZSBlbGFzdG9ncmFwaHk8L2tleXdvcmQ+PGtleXdvcmQ+KkhlcGF0
aXRpcyBCPC9rZXl3b3JkPjxrZXl3b3JkPipMaXZlciBmaWJyb3Npczwva2V5d29yZD48a2V5d29y
ZD4qTGl2ZXIgc3RpZmZuZXNzPC9rZXl3b3JkPjxrZXl3b3JkPipUcmFuc2llbnQgZWxhc3RvZ3Jh
cGh5PC9rZXl3b3JkPjwva2V5d29yZHM+PGRhdGVzPjx5ZWFyPjIwMTc8L3llYXI+PHB1Yi1kYXRl
cz48ZGF0ZT5BdWc8L2RhdGU+PC9wdWItZGF0ZXM+PC9kYXRlcz48aXNibj4xODc5LTI5MVggKEVs
ZWN0cm9uaWMpJiN4RDswMzAxLTU2MjkgKExpbmtpbmcpPC9pc2JuPjxhY2Nlc3Npb24tbnVtPjI4
NDgzNTc5PC9hY2Nlc3Npb24tbnVtPjx1cmxzPjxyZWxhdGVkLXVybHM+PHVybD5odHRwczovL3d3
dy5uY2JpLm5sbS5uaWguZ292L3B1Ym1lZC8yODQ4MzU3OTwvdXJsPjwvcmVsYXRlZC11cmxzPjwv
dXJscz48ZWxlY3Ryb25pYy1yZXNvdXJjZS1udW0+MTAuMTAxNi9qLnVsdHJhc21lZGJpby4yMDE3
LjAzLjAxNDwvZWxlY3Ryb25pYy1yZXNvdXJjZS1udW0+PC9yZWNvcmQ+PC9DaXRlPjwvRW5kTm90
ZT5=
</w:fldData>
        </w:fldChar>
      </w:r>
      <w:r w:rsidR="00773217" w:rsidRPr="00B2059A">
        <w:rPr>
          <w:rFonts w:ascii="Book Antiqua" w:hAnsi="Book Antiqua" w:cs="Times New Roman"/>
        </w:rPr>
        <w:instrText xml:space="preserve"> ADDIN EN.CITE </w:instrText>
      </w:r>
      <w:r w:rsidR="00773217" w:rsidRPr="00B2059A">
        <w:rPr>
          <w:rFonts w:ascii="Book Antiqua" w:hAnsi="Book Antiqua" w:cs="Times New Roman"/>
        </w:rPr>
        <w:fldChar w:fldCharType="begin">
          <w:fldData xml:space="preserve">PEVuZE5vdGU+PENpdGU+PEF1dGhvcj5aZW5nPC9BdXRob3I+PFllYXI+MjAxNzwvWWVhcj48UmVj
TnVtPjQ2MTwvUmVjTnVtPjxEaXNwbGF5VGV4dD48c3R5bGUgZmFjZT0ic3VwZXJzY3JpcHQiPlsx
NV08L3N0eWxlPjwvRGlzcGxheVRleHQ+PHJlY29yZD48cmVjLW51bWJlcj40NjE8L3JlYy1udW1i
ZXI+PGZvcmVpZ24ta2V5cz48a2V5IGFwcD0iRU4iIGRiLWlkPSJhZmR2cDl3enZyYXM1emV6djVw
djJyZWpmc3MwZnR0c3dlemYiIHRpbWVzdGFtcD0iMTU2OTc2MzU3MSI+NDYxPC9rZXk+PC9mb3Jl
aWduLWtleXM+PHJlZi10eXBlIG5hbWU9IkpvdXJuYWwgQXJ0aWNsZSI+MTc8L3JlZi10eXBlPjxj
b250cmlidXRvcnM+PGF1dGhvcnM+PGF1dGhvcj5aZW5nLCBKLjwvYXV0aG9yPjxhdXRob3I+Wmhl
bmcsIEouPC9hdXRob3I+PGF1dGhvcj5IdWFuZywgWi48L2F1dGhvcj48YXV0aG9yPkNoZW4sIFMu
PC9hdXRob3I+PGF1dGhvcj5MaXUsIEouPC9hdXRob3I+PGF1dGhvcj5XdSwgVC48L2F1dGhvcj48
YXV0aG9yPlpoZW5nLCBSLjwvYXV0aG9yPjxhdXRob3I+THUsIE0uPC9hdXRob3I+PC9hdXRob3Jz
PjwvY29udHJpYnV0b3JzPjxhdXRoLWFkZHJlc3M+RGVwYXJ0bWVudCBvZiBNZWRpY2FsIFVsdHJh
c29uaWNzLCBUaGlyZCBBZmZpbGlhdGVkIEhvc3BpdGFsIG9mIFN1biBZYXQtU2VuIFVuaXZlcnNp
dHksIEluc3RpdHV0ZSBvZiBEaWFnbm9zdGljIGFuZCBJbnRlcnZlbnRpb25hbCBVbHRyYXNvdW5k
LCBTdW4gWWF0LVNlbiBVbml2ZXJzaXR5LCBHdWFuZ3pob3UsIENoaW5hLiYjeEQ7RGVwYXJ0bWVu
dCBvZiBNZWRpY2FsIFVsdHJhc29uaWNzLCBTdW4gWWF0LVNlbiBVbml2ZXJzaXR5IFR1bmd3YWgg
SG9zcGl0YWwsIERvbmdndWFuLCBDaGluYS4mI3hEO0RlcGFydG1lbnQgb2YgUGh5c2lvbG9neSBh
bmQgQmlvbWVkaWNhbCBFbmdpbmVlcmluZywgTWF5byBDbGluaWMgQ29sbGVnZSBvZiBNZWRpY2lu
ZSwgUm9jaGVzdGVyLCBNaW5uZXNvdGEsIFVTQS4mI3hEO0RlcGFydG1lbnQgb2YgSW5mZWN0aW91
cyBEaXNlYXNlcywgVGhpcmQgQWZmaWxpYXRlZCBIb3NwaXRhbCBvZiBTdW4gWWF0LVNlbiBVbml2
ZXJzaXR5LCBHdWFuZ3pob3UsIENoaW5hLiYjeEQ7RGVwYXJ0bWVudCBvZiBNZWRpY2FsIFVsdHJh
c29uaWNzLCBUaGlyZCBBZmZpbGlhdGVkIEhvc3BpdGFsIG9mIFN1biBZYXQtU2VuIFVuaXZlcnNp
dHksIEluc3RpdHV0ZSBvZiBEaWFnbm9zdGljIGFuZCBJbnRlcnZlbnRpb25hbCBVbHRyYXNvdW5k
LCBTdW4gWWF0LVNlbiBVbml2ZXJzaXR5LCBHdWFuZ3pob3UsIENoaW5hLiBFbGVjdHJvbmljIGFk
ZHJlc3M6IHpoZW5ncnFAbWFpbC5zeXN1LmVkdS5jbi4mI3hEO0RlcGFydG1lbnRzIG9mIEhlcGF0
b2JpbGlhcnkgU3VyZ2VyeSBhbmQgTWVkaWNhbCBVbHRyYXNvbmljcywgRmlyc3QgQWZmaWxpYXRl
ZCBIb3NwaXRhbCBvZiBTdW4gWWF0LVNlbiBVbml2ZXJzaXR5LCBJbnN0aXR1dGUgb2YgRGlhZ25v
c3RpYyBhbmQgSW50ZXJ2ZW50aW9uYWwgVWx0cmFzb3VuZCwgU3VuIFlhdC1TZW4gVW5pdmVyc2l0
eSwgR3Vhbmd6aG91LCBDaGluYS48L2F1dGgtYWRkcmVzcz48dGl0bGVzPjx0aXRsZT5Db21wYXJp
c29uIG9mIDItRCBTaGVhciBXYXZlIEVsYXN0b2dyYXBoeSBhbmQgVHJhbnNpZW50IEVsYXN0b2dy
YXBoeSBmb3IgQXNzZXNzaW5nIExpdmVyIEZpYnJvc2lzIGluIENocm9uaWMgSGVwYXRpdGlzIEI8
L3RpdGxlPjxzZWNvbmRhcnktdGl0bGU+VWx0cmFzb3VuZCBNZWQgQmlvbDwvc2Vjb25kYXJ5LXRp
dGxlPjwvdGl0bGVzPjxwZXJpb2RpY2FsPjxmdWxsLXRpdGxlPlVsdHJhc291bmQgTWVkIEJpb2w8
L2Z1bGwtdGl0bGU+PC9wZXJpb2RpY2FsPjxwYWdlcz4xNTYzLTE1NzA8L3BhZ2VzPjx2b2x1bWU+
NDM8L3ZvbHVtZT48bnVtYmVyPjg8L251bWJlcj48ZWRpdGlvbj4yMDE3LzA1LzEwPC9lZGl0aW9u
PjxrZXl3b3Jkcz48a2V5d29yZD5BZG9sZXNjZW50PC9rZXl3b3JkPjxrZXl3b3JkPkFkdWx0PC9r
ZXl3b3JkPjxrZXl3b3JkPkFnZWQ8L2tleXdvcmQ+PGtleXdvcmQ+RWxhc3RpY2l0eSBJbWFnaW5n
IFRlY2huaXF1ZXMvKm1ldGhvZHM8L2tleXdvcmQ+PGtleXdvcmQ+RmVtYWxlPC9rZXl3b3JkPjxr
ZXl3b3JkPkhlcGF0aXRpcyBCLCBDaHJvbmljLypjb21wbGljYXRpb25zPC9rZXl3b3JkPjxrZXl3
b3JkPkh1bWFuczwva2V5d29yZD48a2V5d29yZD5MaXZlci9kaWFnbm9zdGljIGltYWdpbmc8L2tl
eXdvcmQ+PGtleXdvcmQ+TGl2ZXIgQ2lycmhvc2lzLypkaWFnbm9zdGljIGltYWdpbmcvKmV0aW9s
b2d5PC9rZXl3b3JkPjxrZXl3b3JkPk1hbGU8L2tleXdvcmQ+PGtleXdvcmQ+TWlkZGxlIEFnZWQ8
L2tleXdvcmQ+PGtleXdvcmQ+UHJvc3BlY3RpdmUgU3R1ZGllczwva2V5d29yZD48a2V5d29yZD5S
ZXByb2R1Y2liaWxpdHkgb2YgUmVzdWx0czwva2V5d29yZD48a2V5d29yZD5TZXZlcml0eSBvZiBJ
bGxuZXNzIEluZGV4PC9rZXl3b3JkPjxrZXl3b3JkPllvdW5nIEFkdWx0PC9rZXl3b3JkPjxrZXl3
b3JkPioyLUQgc2hlYXIgd2F2ZSBlbGFzdG9ncmFwaHk8L2tleXdvcmQ+PGtleXdvcmQ+KkhlcGF0
aXRpcyBCPC9rZXl3b3JkPjxrZXl3b3JkPipMaXZlciBmaWJyb3Npczwva2V5d29yZD48a2V5d29y
ZD4qTGl2ZXIgc3RpZmZuZXNzPC9rZXl3b3JkPjxrZXl3b3JkPipUcmFuc2llbnQgZWxhc3RvZ3Jh
cGh5PC9rZXl3b3JkPjwva2V5d29yZHM+PGRhdGVzPjx5ZWFyPjIwMTc8L3llYXI+PHB1Yi1kYXRl
cz48ZGF0ZT5BdWc8L2RhdGU+PC9wdWItZGF0ZXM+PC9kYXRlcz48aXNibj4xODc5LTI5MVggKEVs
ZWN0cm9uaWMpJiN4RDswMzAxLTU2MjkgKExpbmtpbmcpPC9pc2JuPjxhY2Nlc3Npb24tbnVtPjI4
NDgzNTc5PC9hY2Nlc3Npb24tbnVtPjx1cmxzPjxyZWxhdGVkLXVybHM+PHVybD5odHRwczovL3d3
dy5uY2JpLm5sbS5uaWguZ292L3B1Ym1lZC8yODQ4MzU3OTwvdXJsPjwvcmVsYXRlZC11cmxzPjwv
dXJscz48ZWxlY3Ryb25pYy1yZXNvdXJjZS1udW0+MTAuMTAxNi9qLnVsdHJhc21lZGJpby4yMDE3
LjAzLjAxNDwvZWxlY3Ryb25pYy1yZXNvdXJjZS1udW0+PC9yZWNvcmQ+PC9DaXRlPjwvRW5kTm90
ZT5=
</w:fldData>
        </w:fldChar>
      </w:r>
      <w:r w:rsidR="00773217" w:rsidRPr="00B2059A">
        <w:rPr>
          <w:rFonts w:ascii="Book Antiqua" w:hAnsi="Book Antiqua" w:cs="Times New Roman"/>
        </w:rPr>
        <w:instrText xml:space="preserve"> ADDIN EN.CITE.DATA </w:instrText>
      </w:r>
      <w:r w:rsidR="00773217" w:rsidRPr="00B2059A">
        <w:rPr>
          <w:rFonts w:ascii="Book Antiqua" w:hAnsi="Book Antiqua" w:cs="Times New Roman"/>
        </w:rPr>
      </w:r>
      <w:r w:rsidR="00773217" w:rsidRPr="00B2059A">
        <w:rPr>
          <w:rFonts w:ascii="Book Antiqua" w:hAnsi="Book Antiqua" w:cs="Times New Roman"/>
        </w:rPr>
        <w:fldChar w:fldCharType="end"/>
      </w:r>
      <w:r w:rsidR="00773217" w:rsidRPr="00B2059A">
        <w:rPr>
          <w:rFonts w:ascii="Book Antiqua" w:hAnsi="Book Antiqua" w:cs="Times New Roman"/>
        </w:rPr>
      </w:r>
      <w:r w:rsidR="00773217" w:rsidRPr="00B2059A">
        <w:rPr>
          <w:rFonts w:ascii="Book Antiqua" w:hAnsi="Book Antiqua" w:cs="Times New Roman"/>
        </w:rPr>
        <w:fldChar w:fldCharType="separate"/>
      </w:r>
      <w:r w:rsidR="00773217" w:rsidRPr="00B2059A">
        <w:rPr>
          <w:rFonts w:ascii="Book Antiqua" w:hAnsi="Book Antiqua" w:cs="Times New Roman"/>
          <w:noProof/>
          <w:vertAlign w:val="superscript"/>
        </w:rPr>
        <w:t>[15]</w:t>
      </w:r>
      <w:r w:rsidR="00773217" w:rsidRPr="00B2059A">
        <w:rPr>
          <w:rFonts w:ascii="Book Antiqua" w:hAnsi="Book Antiqua" w:cs="Times New Roman"/>
        </w:rPr>
        <w:fldChar w:fldCharType="end"/>
      </w:r>
      <w:r w:rsidR="004537A5">
        <w:rPr>
          <w:rFonts w:ascii="Book Antiqua" w:hAnsi="Book Antiqua" w:cs="Times New Roman" w:hint="eastAsia"/>
        </w:rPr>
        <w:t>.</w:t>
      </w:r>
    </w:p>
    <w:p w14:paraId="6EB35914" w14:textId="0DA6151A" w:rsidR="00A259C7" w:rsidRPr="00B2059A" w:rsidRDefault="000A51DF" w:rsidP="007B3CBE">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B2059A">
        <w:rPr>
          <w:rFonts w:ascii="Book Antiqua" w:hAnsi="Book Antiqua" w:cs="Times New Roman"/>
        </w:rPr>
        <w:t>We further validat</w:t>
      </w:r>
      <w:r w:rsidR="00F34DC2" w:rsidRPr="00B2059A">
        <w:rPr>
          <w:rFonts w:ascii="Book Antiqua" w:hAnsi="Book Antiqua" w:cs="Times New Roman"/>
        </w:rPr>
        <w:t>ed</w:t>
      </w:r>
      <w:r w:rsidRPr="00B2059A">
        <w:rPr>
          <w:rFonts w:ascii="Book Antiqua" w:hAnsi="Book Antiqua" w:cs="Times New Roman"/>
        </w:rPr>
        <w:t xml:space="preserve"> SWE and TE and the diagnostic accuracy of the two methods in </w:t>
      </w:r>
      <w:r w:rsidR="008C0A78" w:rsidRPr="00B2059A">
        <w:rPr>
          <w:rFonts w:ascii="Book Antiqua" w:hAnsi="Book Antiqua" w:cs="Times New Roman"/>
        </w:rPr>
        <w:t xml:space="preserve">CHB </w:t>
      </w:r>
      <w:r w:rsidRPr="00B2059A">
        <w:rPr>
          <w:rFonts w:ascii="Book Antiqua" w:hAnsi="Book Antiqua" w:cs="Times New Roman"/>
        </w:rPr>
        <w:t xml:space="preserve">patients. The AUROCs were numerically slightly higher for SWE than for TE, </w:t>
      </w:r>
      <w:r w:rsidR="00DA58EC" w:rsidRPr="00B2059A">
        <w:rPr>
          <w:rFonts w:ascii="Book Antiqua" w:hAnsi="Book Antiqua" w:cs="Times New Roman"/>
        </w:rPr>
        <w:t>al</w:t>
      </w:r>
      <w:r w:rsidR="00F34DC2" w:rsidRPr="00B2059A">
        <w:rPr>
          <w:rFonts w:ascii="Book Antiqua" w:hAnsi="Book Antiqua" w:cs="Times New Roman"/>
        </w:rPr>
        <w:t xml:space="preserve">though </w:t>
      </w:r>
      <w:r w:rsidR="00DA58EC" w:rsidRPr="00B2059A">
        <w:rPr>
          <w:rFonts w:ascii="Book Antiqua" w:hAnsi="Book Antiqua" w:cs="Times New Roman"/>
        </w:rPr>
        <w:t xml:space="preserve">the difference was </w:t>
      </w:r>
      <w:r w:rsidR="00F34DC2" w:rsidRPr="00B2059A">
        <w:rPr>
          <w:rFonts w:ascii="Book Antiqua" w:hAnsi="Book Antiqua" w:cs="Times New Roman"/>
        </w:rPr>
        <w:t>not</w:t>
      </w:r>
      <w:r w:rsidRPr="00B2059A">
        <w:rPr>
          <w:rFonts w:ascii="Book Antiqua" w:hAnsi="Book Antiqua" w:cs="Times New Roman"/>
        </w:rPr>
        <w:t xml:space="preserve"> significant. SWE had higher accuracy</w:t>
      </w:r>
      <w:r w:rsidR="00F34DC2" w:rsidRPr="00B2059A">
        <w:rPr>
          <w:rFonts w:ascii="Book Antiqua" w:hAnsi="Book Antiqua" w:cs="Times New Roman"/>
        </w:rPr>
        <w:t>,</w:t>
      </w:r>
      <w:r w:rsidRPr="00B2059A">
        <w:rPr>
          <w:rFonts w:ascii="Book Antiqua" w:hAnsi="Book Antiqua" w:cs="Times New Roman"/>
        </w:rPr>
        <w:t xml:space="preserve"> sensitivity</w:t>
      </w:r>
      <w:r w:rsidR="00F34DC2" w:rsidRPr="00B2059A">
        <w:rPr>
          <w:rFonts w:ascii="Book Antiqua" w:hAnsi="Book Antiqua" w:cs="Times New Roman"/>
        </w:rPr>
        <w:t>,</w:t>
      </w:r>
      <w:r w:rsidRPr="00B2059A">
        <w:rPr>
          <w:rFonts w:ascii="Book Antiqua" w:hAnsi="Book Antiqua" w:cs="Times New Roman"/>
        </w:rPr>
        <w:t xml:space="preserve"> and specificity than TE. The findings </w:t>
      </w:r>
      <w:r w:rsidR="007E6EA2">
        <w:rPr>
          <w:rFonts w:ascii="Book Antiqua" w:hAnsi="Book Antiqua" w:cs="Times New Roman"/>
        </w:rPr>
        <w:t>in</w:t>
      </w:r>
      <w:r w:rsidRPr="00B2059A">
        <w:rPr>
          <w:rFonts w:ascii="Book Antiqua" w:hAnsi="Book Antiqua" w:cs="Times New Roman"/>
        </w:rPr>
        <w:t xml:space="preserve"> our study indicated that SWE has better diagnostic accuracy in the assessment of significant liver fibrosis in patients with CHB infection, </w:t>
      </w:r>
      <w:r w:rsidR="00DA58EC" w:rsidRPr="00B2059A">
        <w:rPr>
          <w:rFonts w:ascii="Book Antiqua" w:hAnsi="Book Antiqua" w:cs="Times New Roman"/>
        </w:rPr>
        <w:t>al</w:t>
      </w:r>
      <w:r w:rsidRPr="00B2059A">
        <w:rPr>
          <w:rFonts w:ascii="Book Antiqua" w:hAnsi="Book Antiqua" w:cs="Times New Roman"/>
        </w:rPr>
        <w:t>though both methods could make an accurate assessment between mild fibrosis and significant fibrosis based on</w:t>
      </w:r>
      <w:r w:rsidR="00DA58EC" w:rsidRPr="00B2059A">
        <w:rPr>
          <w:rFonts w:ascii="Book Antiqua" w:hAnsi="Book Antiqua" w:cs="Times New Roman"/>
        </w:rPr>
        <w:t xml:space="preserve"> the</w:t>
      </w:r>
      <w:r w:rsidRPr="00B2059A">
        <w:rPr>
          <w:rFonts w:ascii="Book Antiqua" w:hAnsi="Book Antiqua" w:cs="Times New Roman"/>
        </w:rPr>
        <w:t xml:space="preserve"> histologic diagnosis. </w:t>
      </w:r>
      <w:r w:rsidR="00F34DC2" w:rsidRPr="00B2059A">
        <w:rPr>
          <w:rFonts w:ascii="Book Antiqua" w:hAnsi="Book Antiqua" w:cs="Times New Roman"/>
        </w:rPr>
        <w:t xml:space="preserve">One </w:t>
      </w:r>
      <w:r w:rsidRPr="00B2059A">
        <w:rPr>
          <w:rFonts w:ascii="Book Antiqua" w:hAnsi="Book Antiqua" w:cs="Times New Roman"/>
        </w:rPr>
        <w:t xml:space="preserve">possible </w:t>
      </w:r>
      <w:r w:rsidR="00BF55A3" w:rsidRPr="00B2059A">
        <w:rPr>
          <w:rFonts w:ascii="Book Antiqua" w:hAnsi="Book Antiqua" w:cs="Times New Roman"/>
        </w:rPr>
        <w:t xml:space="preserve">explanation </w:t>
      </w:r>
      <w:r w:rsidRPr="00B2059A">
        <w:rPr>
          <w:rFonts w:ascii="Book Antiqua" w:hAnsi="Book Antiqua" w:cs="Times New Roman"/>
        </w:rPr>
        <w:t xml:space="preserve">is that SWE has the advantage of real-time 2-D imaging under the guidance of B-mode imaging, allowing this method to yield a circular ROI positioned in a homogeneous area of liver stiffness </w:t>
      </w:r>
      <w:r w:rsidR="003D6BFD" w:rsidRPr="00B2059A">
        <w:rPr>
          <w:rFonts w:ascii="Book Antiqua" w:hAnsi="Book Antiqua" w:cs="Times New Roman"/>
        </w:rPr>
        <w:t xml:space="preserve">and </w:t>
      </w:r>
      <w:r w:rsidRPr="00B2059A">
        <w:rPr>
          <w:rFonts w:ascii="Book Antiqua" w:hAnsi="Book Antiqua" w:cs="Times New Roman"/>
        </w:rPr>
        <w:t>avoid</w:t>
      </w:r>
      <w:r w:rsidR="003D6BFD" w:rsidRPr="00B2059A">
        <w:rPr>
          <w:rFonts w:ascii="Book Antiqua" w:hAnsi="Book Antiqua" w:cs="Times New Roman"/>
        </w:rPr>
        <w:t>ing</w:t>
      </w:r>
      <w:r w:rsidRPr="00B2059A">
        <w:rPr>
          <w:rFonts w:ascii="Book Antiqua" w:hAnsi="Book Antiqua" w:cs="Times New Roman"/>
        </w:rPr>
        <w:t xml:space="preserve"> large blood vessels and other tissues in the liver. </w:t>
      </w:r>
      <w:r w:rsidR="003D6BFD" w:rsidRPr="00B2059A">
        <w:rPr>
          <w:rFonts w:ascii="Book Antiqua" w:hAnsi="Book Antiqua" w:cs="Times New Roman"/>
        </w:rPr>
        <w:t>In contrast to</w:t>
      </w:r>
      <w:r w:rsidRPr="00B2059A">
        <w:rPr>
          <w:rFonts w:ascii="Book Antiqua" w:hAnsi="Book Antiqua" w:cs="Times New Roman"/>
        </w:rPr>
        <w:t xml:space="preserve"> SWE, the probe location of TE is the only factor determined by the operator. The results of our study are similar to those of a previous study on the elastography assessment of liver fibrosis comparing SWE and TE </w:t>
      </w:r>
      <w:r w:rsidR="003D6BFD" w:rsidRPr="00B2059A">
        <w:rPr>
          <w:rFonts w:ascii="Book Antiqua" w:hAnsi="Book Antiqua" w:cs="Times New Roman"/>
        </w:rPr>
        <w:t xml:space="preserve">in </w:t>
      </w:r>
      <w:r w:rsidRPr="00B2059A">
        <w:rPr>
          <w:rFonts w:ascii="Book Antiqua" w:hAnsi="Book Antiqua" w:cs="Times New Roman"/>
        </w:rPr>
        <w:t>CHB patients</w:t>
      </w:r>
      <w:r w:rsidRPr="00B2059A">
        <w:rPr>
          <w:rFonts w:ascii="Book Antiqua" w:hAnsi="Book Antiqua" w:cs="Times New Roman"/>
        </w:rPr>
        <w:fldChar w:fldCharType="begin">
          <w:fldData xml:space="preserve">PEVuZE5vdGU+PENpdGU+PEF1dGhvcj5XdTwvQXV0aG9yPjxZZWFyPjIwMTY8L1llYXI+PFJlY051
bT40NDA8L1JlY051bT48RGlzcGxheVRleHQ+PHN0eWxlIGZhY2U9InN1cGVyc2NyaXB0Ij5bMTQs
MTVdPC9zdHlsZT48L0Rpc3BsYXlUZXh0PjxyZWNvcmQ+PHJlYy1udW1iZXI+NDQwPC9yZWMtbnVt
YmVyPjxmb3JlaWduLWtleXM+PGtleSBhcHA9IkVOIiBkYi1pZD0iYWZkdnA5d3p2cmFzNXplenY1
cHYycmVqZnNzMGZ0dHN3ZXpmIiB0aW1lc3RhbXA9IjE1Njk3NjMyNTUiPjQ0MDwva2V5PjwvZm9y
ZWlnbi1rZXlzPjxyZWYtdHlwZSBuYW1lPSJKb3VybmFsIEFydGljbGUiPjE3PC9yZWYtdHlwZT48
Y29udHJpYnV0b3JzPjxhdXRob3JzPjxhdXRob3I+V3UsIFQuPC9hdXRob3I+PGF1dGhvcj5XYW5n
LCBQLjwvYXV0aG9yPjxhdXRob3I+WmhhbmcsIFQuPC9hdXRob3I+PGF1dGhvcj5aaGVuZywgSi48
L2F1dGhvcj48YXV0aG9yPkxpLCBTLjwvYXV0aG9yPjxhdXRob3I+WmVuZywgSi48L2F1dGhvcj48
YXV0aG9yPkt1ZG8sIE0uPC9hdXRob3I+PGF1dGhvcj5aaGVuZywgUi48L2F1dGhvcj48L2F1dGhv
cnM+PC9jb250cmlidXRvcnM+PHRpdGxlcz48dGl0bGU+Q29tcGFyaXNvbiBvZiBUd28tRGltZW5z
aW9uYWwgU2hlYXIgV2F2ZSBFbGFzdG9ncmFwaHkgYW5kIFJlYWwtVGltZSBUaXNzdWUgRWxhc3Rv
Z3JhcGh5IGZvciBBc3Nlc3NpbmcgTGl2ZXIgRmlicm9zaXMgaW4gQ2hyb25pYyBIZXBhdGl0aXMg
QjwvdGl0bGU+PHNlY29uZGFyeS10aXRsZT5EaWcgRGlzPC9zZWNvbmRhcnktdGl0bGU+PC90aXRs
ZXM+PHBlcmlvZGljYWw+PGZ1bGwtdGl0bGU+RGlnIERpczwvZnVsbC10aXRsZT48L3BlcmlvZGlj
YWw+PHBhZ2VzPjY0MC02NDk8L3BhZ2VzPjx2b2x1bWU+MzQ8L3ZvbHVtZT48bnVtYmVyPjY8L251
bWJlcj48ZWRpdGlvbj4yMDE2LzEwLzE4PC9lZGl0aW9uPjxrZXl3b3Jkcz48a2V5d29yZD5BZG9s
ZXNjZW50PC9rZXl3b3JkPjxrZXl3b3JkPkFkdWx0PC9rZXl3b3JkPjxrZXl3b3JkPkFnZWQ8L2tl
eXdvcmQ+PGtleXdvcmQ+QWdlZCwgODAgYW5kIG92ZXI8L2tleXdvcmQ+PGtleXdvcmQ+QWxhbmlu
ZSBUcmFuc2FtaW5hc2UvYW5hbHlzaXM8L2tleXdvcmQ+PGtleXdvcmQ+QmlvcHN5L21ldGhvZHM8
L2tleXdvcmQ+PGtleXdvcmQ+Q3Jvc3MtU2VjdGlvbmFsIFN0dWRpZXM8L2tleXdvcmQ+PGtleXdv
cmQ+RWxhc3RpY2l0eTwva2V5d29yZD48a2V5d29yZD5FbGFzdGljaXR5IEltYWdpbmcgVGVjaG5p
cXVlcy8qbWV0aG9kcy9zdGF0aXN0aWNzICZhbXA7IG51bWVyaWNhbCBkYXRhPC9rZXl3b3JkPjxr
ZXl3b3JkPkZlbWFsZTwva2V5d29yZD48a2V5d29yZD5IZXBhdGl0aXMgQiwgQ2hyb25pYy8qZGlh
Z25vc3RpYyBpbWFnaW5nL3BhdGhvbG9neTwva2V5d29yZD48a2V5d29yZD5IdW1hbnM8L2tleXdv
cmQ+PGtleXdvcmQ+SW5mbGFtbWF0aW9uPC9rZXl3b3JkPjxrZXl3b3JkPkxpdmVyL2RpYWdub3N0
aWMgaW1hZ2luZy9wYXRob2xvZ3k8L2tleXdvcmQ+PGtleXdvcmQ+TGl2ZXIgQ2lycmhvc2lzLypk
aWFnbm9zdGljIGltYWdpbmcvcGF0aG9sb2d5PC9rZXl3b3JkPjxrZXl3b3JkPk1hbGU8L2tleXdv
cmQ+PGtleXdvcmQ+TWlkZGxlIEFnZWQ8L2tleXdvcmQ+PGtleXdvcmQ+UHJlZGljdGl2ZSBWYWx1
ZSBvZiBUZXN0czwva2V5d29yZD48a2V5d29yZD5TZW5zaXRpdml0eSBhbmQgU3BlY2lmaWNpdHk8
L2tleXdvcmQ+PGtleXdvcmQ+WW91bmcgQWR1bHQ8L2tleXdvcmQ+PC9rZXl3b3Jkcz48ZGF0ZXM+
PHllYXI+MjAxNjwveWVhcj48L2RhdGVzPjxpc2JuPjE0MjEtOTg3NSAoRWxlY3Ryb25pYykmI3hE
OzAyNTctMjc1MyAoTGlua2luZyk8L2lzYm4+PGFjY2Vzc2lvbi1udW0+Mjc3NTAyMzE8L2FjY2Vz
c2lvbi1udW0+PHVybHM+PHJlbGF0ZWQtdXJscz48dXJsPmh0dHBzOi8vd3d3Lm5jYmkubmxtLm5p
aC5nb3YvcHVibWVkLzI3NzUwMjMxPC91cmw+PC9yZWxhdGVkLXVybHM+PC91cmxzPjxlbGVjdHJv
bmljLXJlc291cmNlLW51bT4xMC4xMTU5LzAwMDQ0ODgyNTwvZWxlY3Ryb25pYy1yZXNvdXJjZS1u
dW0+PC9yZWNvcmQ+PC9DaXRlPjxDaXRlPjxBdXRob3I+WmVuZzwvQXV0aG9yPjxZZWFyPjIwMTc8
L1llYXI+PFJlY051bT40NjE8L1JlY051bT48cmVjb3JkPjxyZWMtbnVtYmVyPjQ2MTwvcmVjLW51
bWJlcj48Zm9yZWlnbi1rZXlzPjxrZXkgYXBwPSJFTiIgZGItaWQ9ImFmZHZwOXd6dnJhczV6ZXp2
NXB2MnJlamZzczBmdHRzd2V6ZiIgdGltZXN0YW1wPSIxNTY5NzYzNTcxIj40NjE8L2tleT48L2Zv
cmVpZ24ta2V5cz48cmVmLXR5cGUgbmFtZT0iSm91cm5hbCBBcnRpY2xlIj4xNzwvcmVmLXR5cGU+
PGNvbnRyaWJ1dG9ycz48YXV0aG9ycz48YXV0aG9yPlplbmcsIEouPC9hdXRob3I+PGF1dGhvcj5a
aGVuZywgSi48L2F1dGhvcj48YXV0aG9yPkh1YW5nLCBaLjwvYXV0aG9yPjxhdXRob3I+Q2hlbiwg
Uy48L2F1dGhvcj48YXV0aG9yPkxpdSwgSi48L2F1dGhvcj48YXV0aG9yPld1LCBULjwvYXV0aG9y
PjxhdXRob3I+WmhlbmcsIFIuPC9hdXRob3I+PGF1dGhvcj5MdSwgTS48L2F1dGhvcj48L2F1dGhv
cnM+PC9jb250cmlidXRvcnM+PGF1dGgtYWRkcmVzcz5EZXBhcnRtZW50IG9mIE1lZGljYWwgVWx0
cmFzb25pY3MsIFRoaXJkIEFmZmlsaWF0ZWQgSG9zcGl0YWwgb2YgU3VuIFlhdC1TZW4gVW5pdmVy
c2l0eSwgSW5zdGl0dXRlIG9mIERpYWdub3N0aWMgYW5kIEludGVydmVudGlvbmFsIFVsdHJhc291
bmQsIFN1biBZYXQtU2VuIFVuaXZlcnNpdHksIEd1YW5nemhvdSwgQ2hpbmEuJiN4RDtEZXBhcnRt
ZW50IG9mIE1lZGljYWwgVWx0cmFzb25pY3MsIFN1biBZYXQtU2VuIFVuaXZlcnNpdHkgVHVuZ3dh
aCBIb3NwaXRhbCwgRG9uZ2d1YW4sIENoaW5hLiYjeEQ7RGVwYXJ0bWVudCBvZiBQaHlzaW9sb2d5
IGFuZCBCaW9tZWRpY2FsIEVuZ2luZWVyaW5nLCBNYXlvIENsaW5pYyBDb2xsZWdlIG9mIE1lZGlj
aW5lLCBSb2NoZXN0ZXIsIE1pbm5lc290YSwgVVNBLiYjeEQ7RGVwYXJ0bWVudCBvZiBJbmZlY3Rp
b3VzIERpc2Vhc2VzLCBUaGlyZCBBZmZpbGlhdGVkIEhvc3BpdGFsIG9mIFN1biBZYXQtU2VuIFVu
aXZlcnNpdHksIEd1YW5nemhvdSwgQ2hpbmEuJiN4RDtEZXBhcnRtZW50IG9mIE1lZGljYWwgVWx0
cmFzb25pY3MsIFRoaXJkIEFmZmlsaWF0ZWQgSG9zcGl0YWwgb2YgU3VuIFlhdC1TZW4gVW5pdmVy
c2l0eSwgSW5zdGl0dXRlIG9mIERpYWdub3N0aWMgYW5kIEludGVydmVudGlvbmFsIFVsdHJhc291
bmQsIFN1biBZYXQtU2VuIFVuaXZlcnNpdHksIEd1YW5nemhvdSwgQ2hpbmEuIEVsZWN0cm9uaWMg
YWRkcmVzczogemhlbmdycUBtYWlsLnN5c3UuZWR1LmNuLiYjeEQ7RGVwYXJ0bWVudHMgb2YgSGVw
YXRvYmlsaWFyeSBTdXJnZXJ5IGFuZCBNZWRpY2FsIFVsdHJhc29uaWNzLCBGaXJzdCBBZmZpbGlh
dGVkIEhvc3BpdGFsIG9mIFN1biBZYXQtU2VuIFVuaXZlcnNpdHksIEluc3RpdHV0ZSBvZiBEaWFn
bm9zdGljIGFuZCBJbnRlcnZlbnRpb25hbCBVbHRyYXNvdW5kLCBTdW4gWWF0LVNlbiBVbml2ZXJz
aXR5LCBHdWFuZ3pob3UsIENoaW5hLjwvYXV0aC1hZGRyZXNzPjx0aXRsZXM+PHRpdGxlPkNvbXBh
cmlzb24gb2YgMi1EIFNoZWFyIFdhdmUgRWxhc3RvZ3JhcGh5IGFuZCBUcmFuc2llbnQgRWxhc3Rv
Z3JhcGh5IGZvciBBc3Nlc3NpbmcgTGl2ZXIgRmlicm9zaXMgaW4gQ2hyb25pYyBIZXBhdGl0aXMg
QjwvdGl0bGU+PHNlY29uZGFyeS10aXRsZT5VbHRyYXNvdW5kIE1lZCBCaW9sPC9zZWNvbmRhcnkt
dGl0bGU+PC90aXRsZXM+PHBlcmlvZGljYWw+PGZ1bGwtdGl0bGU+VWx0cmFzb3VuZCBNZWQgQmlv
bDwvZnVsbC10aXRsZT48L3BlcmlvZGljYWw+PHBhZ2VzPjE1NjMtMTU3MDwvcGFnZXM+PHZvbHVt
ZT40Mzwvdm9sdW1lPjxudW1iZXI+ODwvbnVtYmVyPjxlZGl0aW9uPjIwMTcvMDUvMTA8L2VkaXRp
b24+PGtleXdvcmRzPjxrZXl3b3JkPkFkb2xlc2NlbnQ8L2tleXdvcmQ+PGtleXdvcmQ+QWR1bHQ8
L2tleXdvcmQ+PGtleXdvcmQ+QWdlZDwva2V5d29yZD48a2V5d29yZD5FbGFzdGljaXR5IEltYWdp
bmcgVGVjaG5pcXVlcy8qbWV0aG9kczwva2V5d29yZD48a2V5d29yZD5GZW1hbGU8L2tleXdvcmQ+
PGtleXdvcmQ+SGVwYXRpdGlzIEIsIENocm9uaWMvKmNvbXBsaWNhdGlvbnM8L2tleXdvcmQ+PGtl
eXdvcmQ+SHVtYW5zPC9rZXl3b3JkPjxrZXl3b3JkPkxpdmVyL2RpYWdub3N0aWMgaW1hZ2luZzwv
a2V5d29yZD48a2V5d29yZD5MaXZlciBDaXJyaG9zaXMvKmRpYWdub3N0aWMgaW1hZ2luZy8qZXRp
b2xvZ3k8L2tleXdvcmQ+PGtleXdvcmQ+TWFsZTwva2V5d29yZD48a2V5d29yZD5NaWRkbGUgQWdl
ZDwva2V5d29yZD48a2V5d29yZD5Qcm9zcGVjdGl2ZSBTdHVkaWVzPC9rZXl3b3JkPjxrZXl3b3Jk
PlJlcHJvZHVjaWJpbGl0eSBvZiBSZXN1bHRzPC9rZXl3b3JkPjxrZXl3b3JkPlNldmVyaXR5IG9m
IElsbG5lc3MgSW5kZXg8L2tleXdvcmQ+PGtleXdvcmQ+WW91bmcgQWR1bHQ8L2tleXdvcmQ+PGtl
eXdvcmQ+KjItRCBzaGVhciB3YXZlIGVsYXN0b2dyYXBoeTwva2V5d29yZD48a2V5d29yZD4qSGVw
YXRpdGlzIEI8L2tleXdvcmQ+PGtleXdvcmQ+KkxpdmVyIGZpYnJvc2lzPC9rZXl3b3JkPjxrZXl3
b3JkPipMaXZlciBzdGlmZm5lc3M8L2tleXdvcmQ+PGtleXdvcmQ+KlRyYW5zaWVudCBlbGFzdG9n
cmFwaHk8L2tleXdvcmQ+PC9rZXl3b3Jkcz48ZGF0ZXM+PHllYXI+MjAxNzwveWVhcj48cHViLWRh
dGVzPjxkYXRlPkF1ZzwvZGF0ZT48L3B1Yi1kYXRlcz48L2RhdGVzPjxpc2JuPjE4NzktMjkxWCAo
RWxlY3Ryb25pYykmI3hEOzAzMDEtNTYyOSAoTGlua2luZyk8L2lzYm4+PGFjY2Vzc2lvbi1udW0+
Mjg0ODM1Nzk8L2FjY2Vzc2lvbi1udW0+PHVybHM+PHJlbGF0ZWQtdXJscz48dXJsPmh0dHBzOi8v
d3d3Lm5jYmkubmxtLm5paC5nb3YvcHVibWVkLzI4NDgzNTc5PC91cmw+PC9yZWxhdGVkLXVybHM+
PC91cmxzPjxlbGVjdHJvbmljLXJlc291cmNlLW51bT4xMC4xMDE2L2oudWx0cmFzbWVkYmlvLjIw
MTcuMDMuMDE0PC9lbGVjdHJvbmljLXJlc291cmNlLW51bT48L3JlY29yZD48L0NpdGU+PC9FbmRO
b3RlPgB=
</w:fldData>
        </w:fldChar>
      </w:r>
      <w:r w:rsidR="000C05B9" w:rsidRPr="00B2059A">
        <w:rPr>
          <w:rFonts w:ascii="Book Antiqua" w:hAnsi="Book Antiqua" w:cs="Times New Roman"/>
        </w:rPr>
        <w:instrText xml:space="preserve"> ADDIN EN.CITE </w:instrText>
      </w:r>
      <w:r w:rsidR="000C05B9" w:rsidRPr="00B2059A">
        <w:rPr>
          <w:rFonts w:ascii="Book Antiqua" w:hAnsi="Book Antiqua" w:cs="Times New Roman"/>
        </w:rPr>
        <w:fldChar w:fldCharType="begin">
          <w:fldData xml:space="preserve">PEVuZE5vdGU+PENpdGU+PEF1dGhvcj5XdTwvQXV0aG9yPjxZZWFyPjIwMTY8L1llYXI+PFJlY051
bT40NDA8L1JlY051bT48RGlzcGxheVRleHQ+PHN0eWxlIGZhY2U9InN1cGVyc2NyaXB0Ij5bMTQs
MTVdPC9zdHlsZT48L0Rpc3BsYXlUZXh0PjxyZWNvcmQ+PHJlYy1udW1iZXI+NDQwPC9yZWMtbnVt
YmVyPjxmb3JlaWduLWtleXM+PGtleSBhcHA9IkVOIiBkYi1pZD0iYWZkdnA5d3p2cmFzNXplenY1
cHYycmVqZnNzMGZ0dHN3ZXpmIiB0aW1lc3RhbXA9IjE1Njk3NjMyNTUiPjQ0MDwva2V5PjwvZm9y
ZWlnbi1rZXlzPjxyZWYtdHlwZSBuYW1lPSJKb3VybmFsIEFydGljbGUiPjE3PC9yZWYtdHlwZT48
Y29udHJpYnV0b3JzPjxhdXRob3JzPjxhdXRob3I+V3UsIFQuPC9hdXRob3I+PGF1dGhvcj5XYW5n
LCBQLjwvYXV0aG9yPjxhdXRob3I+WmhhbmcsIFQuPC9hdXRob3I+PGF1dGhvcj5aaGVuZywgSi48
L2F1dGhvcj48YXV0aG9yPkxpLCBTLjwvYXV0aG9yPjxhdXRob3I+WmVuZywgSi48L2F1dGhvcj48
YXV0aG9yPkt1ZG8sIE0uPC9hdXRob3I+PGF1dGhvcj5aaGVuZywgUi48L2F1dGhvcj48L2F1dGhv
cnM+PC9jb250cmlidXRvcnM+PHRpdGxlcz48dGl0bGU+Q29tcGFyaXNvbiBvZiBUd28tRGltZW5z
aW9uYWwgU2hlYXIgV2F2ZSBFbGFzdG9ncmFwaHkgYW5kIFJlYWwtVGltZSBUaXNzdWUgRWxhc3Rv
Z3JhcGh5IGZvciBBc3Nlc3NpbmcgTGl2ZXIgRmlicm9zaXMgaW4gQ2hyb25pYyBIZXBhdGl0aXMg
QjwvdGl0bGU+PHNlY29uZGFyeS10aXRsZT5EaWcgRGlzPC9zZWNvbmRhcnktdGl0bGU+PC90aXRs
ZXM+PHBlcmlvZGljYWw+PGZ1bGwtdGl0bGU+RGlnIERpczwvZnVsbC10aXRsZT48L3BlcmlvZGlj
YWw+PHBhZ2VzPjY0MC02NDk8L3BhZ2VzPjx2b2x1bWU+MzQ8L3ZvbHVtZT48bnVtYmVyPjY8L251
bWJlcj48ZWRpdGlvbj4yMDE2LzEwLzE4PC9lZGl0aW9uPjxrZXl3b3Jkcz48a2V5d29yZD5BZG9s
ZXNjZW50PC9rZXl3b3JkPjxrZXl3b3JkPkFkdWx0PC9rZXl3b3JkPjxrZXl3b3JkPkFnZWQ8L2tl
eXdvcmQ+PGtleXdvcmQ+QWdlZCwgODAgYW5kIG92ZXI8L2tleXdvcmQ+PGtleXdvcmQ+QWxhbmlu
ZSBUcmFuc2FtaW5hc2UvYW5hbHlzaXM8L2tleXdvcmQ+PGtleXdvcmQ+QmlvcHN5L21ldGhvZHM8
L2tleXdvcmQ+PGtleXdvcmQ+Q3Jvc3MtU2VjdGlvbmFsIFN0dWRpZXM8L2tleXdvcmQ+PGtleXdv
cmQ+RWxhc3RpY2l0eTwva2V5d29yZD48a2V5d29yZD5FbGFzdGljaXR5IEltYWdpbmcgVGVjaG5p
cXVlcy8qbWV0aG9kcy9zdGF0aXN0aWNzICZhbXA7IG51bWVyaWNhbCBkYXRhPC9rZXl3b3JkPjxr
ZXl3b3JkPkZlbWFsZTwva2V5d29yZD48a2V5d29yZD5IZXBhdGl0aXMgQiwgQ2hyb25pYy8qZGlh
Z25vc3RpYyBpbWFnaW5nL3BhdGhvbG9neTwva2V5d29yZD48a2V5d29yZD5IdW1hbnM8L2tleXdv
cmQ+PGtleXdvcmQ+SW5mbGFtbWF0aW9uPC9rZXl3b3JkPjxrZXl3b3JkPkxpdmVyL2RpYWdub3N0
aWMgaW1hZ2luZy9wYXRob2xvZ3k8L2tleXdvcmQ+PGtleXdvcmQ+TGl2ZXIgQ2lycmhvc2lzLypk
aWFnbm9zdGljIGltYWdpbmcvcGF0aG9sb2d5PC9rZXl3b3JkPjxrZXl3b3JkPk1hbGU8L2tleXdv
cmQ+PGtleXdvcmQ+TWlkZGxlIEFnZWQ8L2tleXdvcmQ+PGtleXdvcmQ+UHJlZGljdGl2ZSBWYWx1
ZSBvZiBUZXN0czwva2V5d29yZD48a2V5d29yZD5TZW5zaXRpdml0eSBhbmQgU3BlY2lmaWNpdHk8
L2tleXdvcmQ+PGtleXdvcmQ+WW91bmcgQWR1bHQ8L2tleXdvcmQ+PC9rZXl3b3Jkcz48ZGF0ZXM+
PHllYXI+MjAxNjwveWVhcj48L2RhdGVzPjxpc2JuPjE0MjEtOTg3NSAoRWxlY3Ryb25pYykmI3hE
OzAyNTctMjc1MyAoTGlua2luZyk8L2lzYm4+PGFjY2Vzc2lvbi1udW0+Mjc3NTAyMzE8L2FjY2Vz
c2lvbi1udW0+PHVybHM+PHJlbGF0ZWQtdXJscz48dXJsPmh0dHBzOi8vd3d3Lm5jYmkubmxtLm5p
aC5nb3YvcHVibWVkLzI3NzUwMjMxPC91cmw+PC9yZWxhdGVkLXVybHM+PC91cmxzPjxlbGVjdHJv
bmljLXJlc291cmNlLW51bT4xMC4xMTU5LzAwMDQ0ODgyNTwvZWxlY3Ryb25pYy1yZXNvdXJjZS1u
dW0+PC9yZWNvcmQ+PC9DaXRlPjxDaXRlPjxBdXRob3I+WmVuZzwvQXV0aG9yPjxZZWFyPjIwMTc8
L1llYXI+PFJlY051bT40NjE8L1JlY051bT48cmVjb3JkPjxyZWMtbnVtYmVyPjQ2MTwvcmVjLW51
bWJlcj48Zm9yZWlnbi1rZXlzPjxrZXkgYXBwPSJFTiIgZGItaWQ9ImFmZHZwOXd6dnJhczV6ZXp2
NXB2MnJlamZzczBmdHRzd2V6ZiIgdGltZXN0YW1wPSIxNTY5NzYzNTcxIj40NjE8L2tleT48L2Zv
cmVpZ24ta2V5cz48cmVmLXR5cGUgbmFtZT0iSm91cm5hbCBBcnRpY2xlIj4xNzwvcmVmLXR5cGU+
PGNvbnRyaWJ1dG9ycz48YXV0aG9ycz48YXV0aG9yPlplbmcsIEouPC9hdXRob3I+PGF1dGhvcj5a
aGVuZywgSi48L2F1dGhvcj48YXV0aG9yPkh1YW5nLCBaLjwvYXV0aG9yPjxhdXRob3I+Q2hlbiwg
Uy48L2F1dGhvcj48YXV0aG9yPkxpdSwgSi48L2F1dGhvcj48YXV0aG9yPld1LCBULjwvYXV0aG9y
PjxhdXRob3I+WmhlbmcsIFIuPC9hdXRob3I+PGF1dGhvcj5MdSwgTS48L2F1dGhvcj48L2F1dGhv
cnM+PC9jb250cmlidXRvcnM+PGF1dGgtYWRkcmVzcz5EZXBhcnRtZW50IG9mIE1lZGljYWwgVWx0
cmFzb25pY3MsIFRoaXJkIEFmZmlsaWF0ZWQgSG9zcGl0YWwgb2YgU3VuIFlhdC1TZW4gVW5pdmVy
c2l0eSwgSW5zdGl0dXRlIG9mIERpYWdub3N0aWMgYW5kIEludGVydmVudGlvbmFsIFVsdHJhc291
bmQsIFN1biBZYXQtU2VuIFVuaXZlcnNpdHksIEd1YW5nemhvdSwgQ2hpbmEuJiN4RDtEZXBhcnRt
ZW50IG9mIE1lZGljYWwgVWx0cmFzb25pY3MsIFN1biBZYXQtU2VuIFVuaXZlcnNpdHkgVHVuZ3dh
aCBIb3NwaXRhbCwgRG9uZ2d1YW4sIENoaW5hLiYjeEQ7RGVwYXJ0bWVudCBvZiBQaHlzaW9sb2d5
IGFuZCBCaW9tZWRpY2FsIEVuZ2luZWVyaW5nLCBNYXlvIENsaW5pYyBDb2xsZWdlIG9mIE1lZGlj
aW5lLCBSb2NoZXN0ZXIsIE1pbm5lc290YSwgVVNBLiYjeEQ7RGVwYXJ0bWVudCBvZiBJbmZlY3Rp
b3VzIERpc2Vhc2VzLCBUaGlyZCBBZmZpbGlhdGVkIEhvc3BpdGFsIG9mIFN1biBZYXQtU2VuIFVu
aXZlcnNpdHksIEd1YW5nemhvdSwgQ2hpbmEuJiN4RDtEZXBhcnRtZW50IG9mIE1lZGljYWwgVWx0
cmFzb25pY3MsIFRoaXJkIEFmZmlsaWF0ZWQgSG9zcGl0YWwgb2YgU3VuIFlhdC1TZW4gVW5pdmVy
c2l0eSwgSW5zdGl0dXRlIG9mIERpYWdub3N0aWMgYW5kIEludGVydmVudGlvbmFsIFVsdHJhc291
bmQsIFN1biBZYXQtU2VuIFVuaXZlcnNpdHksIEd1YW5nemhvdSwgQ2hpbmEuIEVsZWN0cm9uaWMg
YWRkcmVzczogemhlbmdycUBtYWlsLnN5c3UuZWR1LmNuLiYjeEQ7RGVwYXJ0bWVudHMgb2YgSGVw
YXRvYmlsaWFyeSBTdXJnZXJ5IGFuZCBNZWRpY2FsIFVsdHJhc29uaWNzLCBGaXJzdCBBZmZpbGlh
dGVkIEhvc3BpdGFsIG9mIFN1biBZYXQtU2VuIFVuaXZlcnNpdHksIEluc3RpdHV0ZSBvZiBEaWFn
bm9zdGljIGFuZCBJbnRlcnZlbnRpb25hbCBVbHRyYXNvdW5kLCBTdW4gWWF0LVNlbiBVbml2ZXJz
aXR5LCBHdWFuZ3pob3UsIENoaW5hLjwvYXV0aC1hZGRyZXNzPjx0aXRsZXM+PHRpdGxlPkNvbXBh
cmlzb24gb2YgMi1EIFNoZWFyIFdhdmUgRWxhc3RvZ3JhcGh5IGFuZCBUcmFuc2llbnQgRWxhc3Rv
Z3JhcGh5IGZvciBBc3Nlc3NpbmcgTGl2ZXIgRmlicm9zaXMgaW4gQ2hyb25pYyBIZXBhdGl0aXMg
QjwvdGl0bGU+PHNlY29uZGFyeS10aXRsZT5VbHRyYXNvdW5kIE1lZCBCaW9sPC9zZWNvbmRhcnkt
dGl0bGU+PC90aXRsZXM+PHBlcmlvZGljYWw+PGZ1bGwtdGl0bGU+VWx0cmFzb3VuZCBNZWQgQmlv
bDwvZnVsbC10aXRsZT48L3BlcmlvZGljYWw+PHBhZ2VzPjE1NjMtMTU3MDwvcGFnZXM+PHZvbHVt
ZT40Mzwvdm9sdW1lPjxudW1iZXI+ODwvbnVtYmVyPjxlZGl0aW9uPjIwMTcvMDUvMTA8L2VkaXRp
b24+PGtleXdvcmRzPjxrZXl3b3JkPkFkb2xlc2NlbnQ8L2tleXdvcmQ+PGtleXdvcmQ+QWR1bHQ8
L2tleXdvcmQ+PGtleXdvcmQ+QWdlZDwva2V5d29yZD48a2V5d29yZD5FbGFzdGljaXR5IEltYWdp
bmcgVGVjaG5pcXVlcy8qbWV0aG9kczwva2V5d29yZD48a2V5d29yZD5GZW1hbGU8L2tleXdvcmQ+
PGtleXdvcmQ+SGVwYXRpdGlzIEIsIENocm9uaWMvKmNvbXBsaWNhdGlvbnM8L2tleXdvcmQ+PGtl
eXdvcmQ+SHVtYW5zPC9rZXl3b3JkPjxrZXl3b3JkPkxpdmVyL2RpYWdub3N0aWMgaW1hZ2luZzwv
a2V5d29yZD48a2V5d29yZD5MaXZlciBDaXJyaG9zaXMvKmRpYWdub3N0aWMgaW1hZ2luZy8qZXRp
b2xvZ3k8L2tleXdvcmQ+PGtleXdvcmQ+TWFsZTwva2V5d29yZD48a2V5d29yZD5NaWRkbGUgQWdl
ZDwva2V5d29yZD48a2V5d29yZD5Qcm9zcGVjdGl2ZSBTdHVkaWVzPC9rZXl3b3JkPjxrZXl3b3Jk
PlJlcHJvZHVjaWJpbGl0eSBvZiBSZXN1bHRzPC9rZXl3b3JkPjxrZXl3b3JkPlNldmVyaXR5IG9m
IElsbG5lc3MgSW5kZXg8L2tleXdvcmQ+PGtleXdvcmQ+WW91bmcgQWR1bHQ8L2tleXdvcmQ+PGtl
eXdvcmQ+KjItRCBzaGVhciB3YXZlIGVsYXN0b2dyYXBoeTwva2V5d29yZD48a2V5d29yZD4qSGVw
YXRpdGlzIEI8L2tleXdvcmQ+PGtleXdvcmQ+KkxpdmVyIGZpYnJvc2lzPC9rZXl3b3JkPjxrZXl3
b3JkPipMaXZlciBzdGlmZm5lc3M8L2tleXdvcmQ+PGtleXdvcmQ+KlRyYW5zaWVudCBlbGFzdG9n
cmFwaHk8L2tleXdvcmQ+PC9rZXl3b3Jkcz48ZGF0ZXM+PHllYXI+MjAxNzwveWVhcj48cHViLWRh
dGVzPjxkYXRlPkF1ZzwvZGF0ZT48L3B1Yi1kYXRlcz48L2RhdGVzPjxpc2JuPjE4NzktMjkxWCAo
RWxlY3Ryb25pYykmI3hEOzAzMDEtNTYyOSAoTGlua2luZyk8L2lzYm4+PGFjY2Vzc2lvbi1udW0+
Mjg0ODM1Nzk8L2FjY2Vzc2lvbi1udW0+PHVybHM+PHJlbGF0ZWQtdXJscz48dXJsPmh0dHBzOi8v
d3d3Lm5jYmkubmxtLm5paC5nb3YvcHVibWVkLzI4NDgzNTc5PC91cmw+PC9yZWxhdGVkLXVybHM+
PC91cmxzPjxlbGVjdHJvbmljLXJlc291cmNlLW51bT4xMC4xMDE2L2oudWx0cmFzbWVkYmlvLjIw
MTcuMDMuMDE0PC9lbGVjdHJvbmljLXJlc291cmNlLW51bT48L3JlY29yZD48L0NpdGU+PC9FbmRO
b3RlPgB=
</w:fldData>
        </w:fldChar>
      </w:r>
      <w:r w:rsidR="000C05B9" w:rsidRPr="00B2059A">
        <w:rPr>
          <w:rFonts w:ascii="Book Antiqua" w:hAnsi="Book Antiqua" w:cs="Times New Roman"/>
        </w:rPr>
        <w:instrText xml:space="preserve"> ADDIN EN.CITE.DATA </w:instrText>
      </w:r>
      <w:r w:rsidR="000C05B9" w:rsidRPr="00B2059A">
        <w:rPr>
          <w:rFonts w:ascii="Book Antiqua" w:hAnsi="Book Antiqua" w:cs="Times New Roman"/>
        </w:rPr>
      </w:r>
      <w:r w:rsidR="000C05B9" w:rsidRPr="00B2059A">
        <w:rPr>
          <w:rFonts w:ascii="Book Antiqua" w:hAnsi="Book Antiqua" w:cs="Times New Roman"/>
        </w:rPr>
        <w:fldChar w:fldCharType="end"/>
      </w:r>
      <w:r w:rsidRPr="00B2059A">
        <w:rPr>
          <w:rFonts w:ascii="Book Antiqua" w:hAnsi="Book Antiqua" w:cs="Times New Roman"/>
        </w:rPr>
      </w:r>
      <w:r w:rsidRPr="00B2059A">
        <w:rPr>
          <w:rFonts w:ascii="Book Antiqua" w:hAnsi="Book Antiqua" w:cs="Times New Roman"/>
        </w:rPr>
        <w:fldChar w:fldCharType="separate"/>
      </w:r>
      <w:r w:rsidR="000C05B9" w:rsidRPr="00B2059A">
        <w:rPr>
          <w:rFonts w:ascii="Book Antiqua" w:hAnsi="Book Antiqua" w:cs="Times New Roman"/>
          <w:noProof/>
          <w:vertAlign w:val="superscript"/>
        </w:rPr>
        <w:t>[14,15]</w:t>
      </w:r>
      <w:r w:rsidRPr="00B2059A">
        <w:rPr>
          <w:rFonts w:ascii="Book Antiqua" w:hAnsi="Book Antiqua" w:cs="Times New Roman"/>
        </w:rPr>
        <w:fldChar w:fldCharType="end"/>
      </w:r>
      <w:r w:rsidR="004537A5">
        <w:rPr>
          <w:rFonts w:ascii="Book Antiqua" w:hAnsi="Book Antiqua" w:cs="Times New Roman" w:hint="eastAsia"/>
        </w:rPr>
        <w:t>.</w:t>
      </w:r>
      <w:r w:rsidRPr="00B2059A">
        <w:rPr>
          <w:rFonts w:ascii="Book Antiqua" w:hAnsi="Book Antiqua" w:cs="Times New Roman"/>
        </w:rPr>
        <w:t xml:space="preserve"> </w:t>
      </w:r>
      <w:r w:rsidRPr="00B2059A">
        <w:rPr>
          <w:rFonts w:ascii="Book Antiqua" w:eastAsia="Yu Mincho" w:hAnsi="Book Antiqua" w:cs="Times New Roman"/>
        </w:rPr>
        <w:t>The cutoff value of SWE for identifying significant fibrosis (F</w:t>
      </w:r>
      <w:r w:rsidR="006B5076">
        <w:rPr>
          <w:rFonts w:ascii="Book Antiqua" w:eastAsiaTheme="minorEastAsia" w:hAnsi="Book Antiqua" w:cs="Times New Roman" w:hint="eastAsia"/>
        </w:rPr>
        <w:t xml:space="preserve"> </w:t>
      </w:r>
      <w:r w:rsidRPr="00B2059A">
        <w:rPr>
          <w:rFonts w:ascii="Book Antiqua" w:eastAsia="Yu Mincho" w:hAnsi="Book Antiqua" w:cs="Times New Roman"/>
        </w:rPr>
        <w:t>&gt;</w:t>
      </w:r>
      <w:r w:rsidR="006B5076">
        <w:rPr>
          <w:rFonts w:ascii="Book Antiqua" w:eastAsiaTheme="minorEastAsia" w:hAnsi="Book Antiqua" w:cs="Times New Roman" w:hint="eastAsia"/>
        </w:rPr>
        <w:t xml:space="preserve"> </w:t>
      </w:r>
      <w:r w:rsidRPr="00B2059A">
        <w:rPr>
          <w:rFonts w:ascii="Book Antiqua" w:eastAsia="Yu Mincho" w:hAnsi="Book Antiqua" w:cs="Times New Roman"/>
        </w:rPr>
        <w:t xml:space="preserve">2) in our treatment-naive CHB patients was 9.05 kPa, which is higher than </w:t>
      </w:r>
      <w:r w:rsidR="003057F2" w:rsidRPr="00B2059A">
        <w:rPr>
          <w:rFonts w:ascii="Book Antiqua" w:eastAsia="Yu Mincho" w:hAnsi="Book Antiqua" w:cs="Times New Roman"/>
        </w:rPr>
        <w:t>previous</w:t>
      </w:r>
      <w:r w:rsidRPr="00B2059A">
        <w:rPr>
          <w:rFonts w:ascii="Book Antiqua" w:eastAsia="Yu Mincho" w:hAnsi="Book Antiqua" w:cs="Times New Roman"/>
        </w:rPr>
        <w:t xml:space="preserve"> </w:t>
      </w:r>
      <w:proofErr w:type="gramStart"/>
      <w:r w:rsidR="00F34DC2" w:rsidRPr="00B2059A">
        <w:rPr>
          <w:rFonts w:ascii="Book Antiqua" w:eastAsia="Yu Mincho" w:hAnsi="Book Antiqua" w:cs="Times New Roman"/>
        </w:rPr>
        <w:t>values</w:t>
      </w:r>
      <w:proofErr w:type="gramEnd"/>
      <w:r w:rsidRPr="00B2059A">
        <w:rPr>
          <w:rFonts w:ascii="Book Antiqua" w:eastAsia="Yu Mincho" w:hAnsi="Book Antiqua" w:cs="Times New Roman"/>
        </w:rPr>
        <w:fldChar w:fldCharType="begin">
          <w:fldData xml:space="preserve">PEVuZE5vdGU+PENpdGU+PEF1dGhvcj5aZW5nPC9BdXRob3I+PFllYXI+MjAxNDwvWWVhcj48UmVj
TnVtPjQxNDwvUmVjTnVtPjxEaXNwbGF5VGV4dD48c3R5bGUgZmFjZT0ic3VwZXJzY3JpcHQiPlsx
My0xNV08L3N0eWxlPjwvRGlzcGxheVRleHQ+PHJlY29yZD48cmVjLW51bWJlcj40MTQ8L3JlYy1u
dW1iZXI+PGZvcmVpZ24ta2V5cz48a2V5IGFwcD0iRU4iIGRiLWlkPSJhZmR2cDl3enZyYXM1emV6
djVwdjJyZWpmc3MwZnR0c3dlemYiIHRpbWVzdGFtcD0iMTU2OTc2MzA5OCI+NDE0PC9rZXk+PC9m
b3JlaWduLWtleXM+PHJlZi10eXBlIG5hbWU9IkpvdXJuYWwgQXJ0aWNsZSI+MTc8L3JlZi10eXBl
Pjxjb250cmlidXRvcnM+PGF1dGhvcnM+PGF1dGhvcj5aZW5nLCBKLjwvYXV0aG9yPjxhdXRob3I+
TGl1LCBHLiBKLjwvYXV0aG9yPjxhdXRob3I+SHVhbmcsIFouIFAuPC9hdXRob3I+PGF1dGhvcj5a
aGVuZywgSi48L2F1dGhvcj48YXV0aG9yPld1LCBULjwvYXV0aG9yPjxhdXRob3I+WmhlbmcsIFIu
IFEuPC9hdXRob3I+PGF1dGhvcj5MdSwgTS4gRC48L2F1dGhvcj48L2F1dGhvcnM+PC9jb250cmli
dXRvcnM+PGF1dGgtYWRkcmVzcz5EZXBhcnRtZW50IG9mIE1lZGljYWwgVWx0cmFzb25pY3MsIFRo
aXJkIEFmZmlsaWF0ZWQgSG9zcGl0YWwgb2YgU3VuIFlhdC1TZW4gVW5pdmVyc2l0eSwgSW5zdGl0
dXRlIG9mIERpYWdub3N0aWMgYW5kIEludGVydmVudGlvbmFsIFVsdHJhc291bmQsIFN1biBZYXQt
U2VuIFVuaXZlcnNpdHksIDYwMCBUaWFuaGUgUm9hZCwgR3Vhbmd6aG91LCA1MTA2MzAsIENoaW5h
LCB6ZW5lbnZAZ21haWwuY29tLjwvYXV0aC1hZGRyZXNzPjx0aXRsZXM+PHRpdGxlPkRpYWdub3N0
aWMgYWNjdXJhY3kgb2YgdHdvLWRpbWVuc2lvbmFsIHNoZWFyIHdhdmUgZWxhc3RvZ3JhcGh5IGZv
ciB0aGUgbm9uLWludmFzaXZlIHN0YWdpbmcgb2YgaGVwYXRpYyBmaWJyb3NpcyBpbiBjaHJvbmlj
IGhlcGF0aXRpcyBCOiBhIGNvaG9ydCBzdHVkeSB3aXRoIGludGVybmFsIHZhbGlkYXRpb248L3Rp
dGxlPjxzZWNvbmRhcnktdGl0bGU+RXVyIFJhZGlvbDwvc2Vjb25kYXJ5LXRpdGxlPjwvdGl0bGVz
PjxwZXJpb2RpY2FsPjxmdWxsLXRpdGxlPkV1cm9wZWFuIFJhZGlvbG9neTwvZnVsbC10aXRsZT48
YWJici0xPkV1ciBSYWRpb2w8L2FiYnItMT48L3BlcmlvZGljYWw+PHBhZ2VzPjI1NzItODE8L3Bh
Z2VzPjx2b2x1bWU+MjQ8L3ZvbHVtZT48bnVtYmVyPjEwPC9udW1iZXI+PGVkaXRpb24+MjAxNC8w
Ny8xNzwvZWRpdGlvbj48a2V5d29yZHM+PGtleXdvcmQ+QWRvbGVzY2VudDwva2V5d29yZD48a2V5
d29yZD5BZHVsdDwva2V5d29yZD48a2V5d29yZD5BZ2VkPC9rZXl3b3JkPjxrZXl3b3JkPkJpb3Bz
eTwva2V5d29yZD48a2V5d29yZD5EaWFnbm9zaXMsIERpZmZlcmVudGlhbDwva2V5d29yZD48a2V5
d29yZD5FbGFzdGljaXR5IEltYWdpbmcgVGVjaG5pcXVlcy8qbWV0aG9kczwva2V5d29yZD48a2V5
d29yZD5GZW1hbGU8L2tleXdvcmQ+PGtleXdvcmQ+Rm9sbG93LVVwIFN0dWRpZXM8L2tleXdvcmQ+
PGtleXdvcmQ+SGVwYXRpdGlzIEIsIENocm9uaWMvY29tcGxpY2F0aW9ucy8qZGlhZ25vc2lzPC9r
ZXl3b3JkPjxrZXl3b3JkPkh1bWFuczwva2V5d29yZD48a2V5d29yZD5MaXZlciBDaXJyaG9zaXMv
KmRpYWdub3Npcy9ldGlvbG9neTwva2V5d29yZD48a2V5d29yZD5NYWxlPC9rZXl3b3JkPjxrZXl3
b3JkPk1pZGRsZSBBZ2VkPC9rZXl3b3JkPjxrZXl3b3JkPlJPQyBDdXJ2ZTwva2V5d29yZD48a2V5
d29yZD5SZXByb2R1Y2liaWxpdHkgb2YgUmVzdWx0czwva2V5d29yZD48a2V5d29yZD5SZXRyb3Nw
ZWN0aXZlIFN0dWRpZXM8L2tleXdvcmQ+PGtleXdvcmQ+WW91bmcgQWR1bHQ8L2tleXdvcmQ+PC9r
ZXl3b3Jkcz48ZGF0ZXM+PHllYXI+MjAxNDwveWVhcj48cHViLWRhdGVzPjxkYXRlPk9jdDwvZGF0
ZT48L3B1Yi1kYXRlcz48L2RhdGVzPjxpc2JuPjE0MzItMTA4NCAoRWxlY3Ryb25pYykmI3hEOzA5
MzgtNzk5NCAoTGlua2luZyk8L2lzYm4+PGFjY2Vzc2lvbi1udW0+MjUwMjc4Mzc8L2FjY2Vzc2lv
bi1udW0+PHVybHM+PHJlbGF0ZWQtdXJscz48dXJsPmh0dHBzOi8vd3d3Lm5jYmkubmxtLm5paC5n
b3YvcHVibWVkLzI1MDI3ODM3PC91cmw+PHVybD5odHRwczovL2xpbmsuc3ByaW5nZXIuY29tL2Nv
bnRlbnQvcGRmLzEwLjEwMDcvczAwMzMwLTAxNC0zMjkyLTkucGRmPC91cmw+PC9yZWxhdGVkLXVy
bHM+PC91cmxzPjxlbGVjdHJvbmljLXJlc291cmNlLW51bT4xMC4xMDA3L3MwMDMzMC0wMTQtMzI5
Mi05PC9lbGVjdHJvbmljLXJlc291cmNlLW51bT48L3JlY29yZD48L0NpdGU+PENpdGU+PEF1dGhv
cj5aZW5nPC9BdXRob3I+PFllYXI+MjAxNzwvWWVhcj48UmVjTnVtPjQ2MTwvUmVjTnVtPjxyZWNv
cmQ+PHJlYy1udW1iZXI+NDYxPC9yZWMtbnVtYmVyPjxmb3JlaWduLWtleXM+PGtleSBhcHA9IkVO
IiBkYi1pZD0iYWZkdnA5d3p2cmFzNXplenY1cHYycmVqZnNzMGZ0dHN3ZXpmIiB0aW1lc3RhbXA9
IjE1Njk3NjM1NzEiPjQ2MTwva2V5PjwvZm9yZWlnbi1rZXlzPjxyZWYtdHlwZSBuYW1lPSJKb3Vy
bmFsIEFydGljbGUiPjE3PC9yZWYtdHlwZT48Y29udHJpYnV0b3JzPjxhdXRob3JzPjxhdXRob3I+
WmVuZywgSi48L2F1dGhvcj48YXV0aG9yPlpoZW5nLCBKLjwvYXV0aG9yPjxhdXRob3I+SHVhbmcs
IFouPC9hdXRob3I+PGF1dGhvcj5DaGVuLCBTLjwvYXV0aG9yPjxhdXRob3I+TGl1LCBKLjwvYXV0
aG9yPjxhdXRob3I+V3UsIFQuPC9hdXRob3I+PGF1dGhvcj5aaGVuZywgUi48L2F1dGhvcj48YXV0
aG9yPkx1LCBNLjwvYXV0aG9yPjwvYXV0aG9ycz48L2NvbnRyaWJ1dG9ycz48YXV0aC1hZGRyZXNz
PkRlcGFydG1lbnQgb2YgTWVkaWNhbCBVbHRyYXNvbmljcywgVGhpcmQgQWZmaWxpYXRlZCBIb3Nw
aXRhbCBvZiBTdW4gWWF0LVNlbiBVbml2ZXJzaXR5LCBJbnN0aXR1dGUgb2YgRGlhZ25vc3RpYyBh
bmQgSW50ZXJ2ZW50aW9uYWwgVWx0cmFzb3VuZCwgU3VuIFlhdC1TZW4gVW5pdmVyc2l0eSwgR3Vh
bmd6aG91LCBDaGluYS4mI3hEO0RlcGFydG1lbnQgb2YgTWVkaWNhbCBVbHRyYXNvbmljcywgU3Vu
IFlhdC1TZW4gVW5pdmVyc2l0eSBUdW5nd2FoIEhvc3BpdGFsLCBEb25nZ3VhbiwgQ2hpbmEuJiN4
RDtEZXBhcnRtZW50IG9mIFBoeXNpb2xvZ3kgYW5kIEJpb21lZGljYWwgRW5naW5lZXJpbmcsIE1h
eW8gQ2xpbmljIENvbGxlZ2Ugb2YgTWVkaWNpbmUsIFJvY2hlc3RlciwgTWlubmVzb3RhLCBVU0Eu
JiN4RDtEZXBhcnRtZW50IG9mIEluZmVjdGlvdXMgRGlzZWFzZXMsIFRoaXJkIEFmZmlsaWF0ZWQg
SG9zcGl0YWwgb2YgU3VuIFlhdC1TZW4gVW5pdmVyc2l0eSwgR3Vhbmd6aG91LCBDaGluYS4mI3hE
O0RlcGFydG1lbnQgb2YgTWVkaWNhbCBVbHRyYXNvbmljcywgVGhpcmQgQWZmaWxpYXRlZCBIb3Nw
aXRhbCBvZiBTdW4gWWF0LVNlbiBVbml2ZXJzaXR5LCBJbnN0aXR1dGUgb2YgRGlhZ25vc3RpYyBh
bmQgSW50ZXJ2ZW50aW9uYWwgVWx0cmFzb3VuZCwgU3VuIFlhdC1TZW4gVW5pdmVyc2l0eSwgR3Vh
bmd6aG91LCBDaGluYS4gRWxlY3Ryb25pYyBhZGRyZXNzOiB6aGVuZ3JxQG1haWwuc3lzdS5lZHUu
Y24uJiN4RDtEZXBhcnRtZW50cyBvZiBIZXBhdG9iaWxpYXJ5IFN1cmdlcnkgYW5kIE1lZGljYWwg
VWx0cmFzb25pY3MsIEZpcnN0IEFmZmlsaWF0ZWQgSG9zcGl0YWwgb2YgU3VuIFlhdC1TZW4gVW5p
dmVyc2l0eSwgSW5zdGl0dXRlIG9mIERpYWdub3N0aWMgYW5kIEludGVydmVudGlvbmFsIFVsdHJh
c291bmQsIFN1biBZYXQtU2VuIFVuaXZlcnNpdHksIEd1YW5nemhvdSwgQ2hpbmEuPC9hdXRoLWFk
ZHJlc3M+PHRpdGxlcz48dGl0bGU+Q29tcGFyaXNvbiBvZiAyLUQgU2hlYXIgV2F2ZSBFbGFzdG9n
cmFwaHkgYW5kIFRyYW5zaWVudCBFbGFzdG9ncmFwaHkgZm9yIEFzc2Vzc2luZyBMaXZlciBGaWJy
b3NpcyBpbiBDaHJvbmljIEhlcGF0aXRpcyBCPC90aXRsZT48c2Vjb25kYXJ5LXRpdGxlPlVsdHJh
c291bmQgTWVkIEJpb2w8L3NlY29uZGFyeS10aXRsZT48L3RpdGxlcz48cGVyaW9kaWNhbD48ZnVs
bC10aXRsZT5VbHRyYXNvdW5kIE1lZCBCaW9sPC9mdWxsLXRpdGxlPjwvcGVyaW9kaWNhbD48cGFn
ZXM+MTU2My0xNTcwPC9wYWdlcz48dm9sdW1lPjQzPC92b2x1bWU+PG51bWJlcj44PC9udW1iZXI+
PGVkaXRpb24+MjAxNy8wNS8xMDwvZWRpdGlvbj48a2V5d29yZHM+PGtleXdvcmQ+QWRvbGVzY2Vu
dDwva2V5d29yZD48a2V5d29yZD5BZHVsdDwva2V5d29yZD48a2V5d29yZD5BZ2VkPC9rZXl3b3Jk
PjxrZXl3b3JkPkVsYXN0aWNpdHkgSW1hZ2luZyBUZWNobmlxdWVzLyptZXRob2RzPC9rZXl3b3Jk
PjxrZXl3b3JkPkZlbWFsZTwva2V5d29yZD48a2V5d29yZD5IZXBhdGl0aXMgQiwgQ2hyb25pYy8q
Y29tcGxpY2F0aW9uczwva2V5d29yZD48a2V5d29yZD5IdW1hbnM8L2tleXdvcmQ+PGtleXdvcmQ+
TGl2ZXIvZGlhZ25vc3RpYyBpbWFnaW5nPC9rZXl3b3JkPjxrZXl3b3JkPkxpdmVyIENpcnJob3Np
cy8qZGlhZ25vc3RpYyBpbWFnaW5nLypldGlvbG9neTwva2V5d29yZD48a2V5d29yZD5NYWxlPC9r
ZXl3b3JkPjxrZXl3b3JkPk1pZGRsZSBBZ2VkPC9rZXl3b3JkPjxrZXl3b3JkPlByb3NwZWN0aXZl
IFN0dWRpZXM8L2tleXdvcmQ+PGtleXdvcmQ+UmVwcm9kdWNpYmlsaXR5IG9mIFJlc3VsdHM8L2tl
eXdvcmQ+PGtleXdvcmQ+U2V2ZXJpdHkgb2YgSWxsbmVzcyBJbmRleDwva2V5d29yZD48a2V5d29y
ZD5Zb3VuZyBBZHVsdDwva2V5d29yZD48a2V5d29yZD4qMi1EIHNoZWFyIHdhdmUgZWxhc3RvZ3Jh
cGh5PC9rZXl3b3JkPjxrZXl3b3JkPipIZXBhdGl0aXMgQjwva2V5d29yZD48a2V5d29yZD4qTGl2
ZXIgZmlicm9zaXM8L2tleXdvcmQ+PGtleXdvcmQ+KkxpdmVyIHN0aWZmbmVzczwva2V5d29yZD48
a2V5d29yZD4qVHJhbnNpZW50IGVsYXN0b2dyYXBoeTwva2V5d29yZD48L2tleXdvcmRzPjxkYXRl
cz48eWVhcj4yMDE3PC95ZWFyPjxwdWItZGF0ZXM+PGRhdGU+QXVnPC9kYXRlPjwvcHViLWRhdGVz
PjwvZGF0ZXM+PGlzYm4+MTg3OS0yOTFYIChFbGVjdHJvbmljKSYjeEQ7MDMwMS01NjI5IChMaW5r
aW5nKTwvaXNibj48YWNjZXNzaW9uLW51bT4yODQ4MzU3OTwvYWNjZXNzaW9uLW51bT48dXJscz48
cmVsYXRlZC11cmxzPjx1cmw+aHR0cHM6Ly93d3cubmNiaS5ubG0ubmloLmdvdi9wdWJtZWQvMjg0
ODM1Nzk8L3VybD48L3JlbGF0ZWQtdXJscz48L3VybHM+PGVsZWN0cm9uaWMtcmVzb3VyY2UtbnVt
PjEwLjEwMTYvai51bHRyYXNtZWRiaW8uMjAxNy4wMy4wMTQ8L2VsZWN0cm9uaWMtcmVzb3VyY2Ut
bnVtPjwvcmVjb3JkPjwvQ2l0ZT48Q2l0ZT48QXV0aG9yPld1PC9BdXRob3I+PFllYXI+MjAxNjwv
WWVhcj48UmVjTnVtPjQ0MDwvUmVjTnVtPjxyZWNvcmQ+PHJlYy1udW1iZXI+NDQwPC9yZWMtbnVt
YmVyPjxmb3JlaWduLWtleXM+PGtleSBhcHA9IkVOIiBkYi1pZD0iYWZkdnA5d3p2cmFzNXplenY1
cHYycmVqZnNzMGZ0dHN3ZXpmIiB0aW1lc3RhbXA9IjE1Njk3NjMyNTUiPjQ0MDwva2V5PjwvZm9y
ZWlnbi1rZXlzPjxyZWYtdHlwZSBuYW1lPSJKb3VybmFsIEFydGljbGUiPjE3PC9yZWYtdHlwZT48
Y29udHJpYnV0b3JzPjxhdXRob3JzPjxhdXRob3I+V3UsIFQuPC9hdXRob3I+PGF1dGhvcj5XYW5n
LCBQLjwvYXV0aG9yPjxhdXRob3I+WmhhbmcsIFQuPC9hdXRob3I+PGF1dGhvcj5aaGVuZywgSi48
L2F1dGhvcj48YXV0aG9yPkxpLCBTLjwvYXV0aG9yPjxhdXRob3I+WmVuZywgSi48L2F1dGhvcj48
YXV0aG9yPkt1ZG8sIE0uPC9hdXRob3I+PGF1dGhvcj5aaGVuZywgUi48L2F1dGhvcj48L2F1dGhv
cnM+PC9jb250cmlidXRvcnM+PHRpdGxlcz48dGl0bGU+Q29tcGFyaXNvbiBvZiBUd28tRGltZW5z
aW9uYWwgU2hlYXIgV2F2ZSBFbGFzdG9ncmFwaHkgYW5kIFJlYWwtVGltZSBUaXNzdWUgRWxhc3Rv
Z3JhcGh5IGZvciBBc3Nlc3NpbmcgTGl2ZXIgRmlicm9zaXMgaW4gQ2hyb25pYyBIZXBhdGl0aXMg
QjwvdGl0bGU+PHNlY29uZGFyeS10aXRsZT5EaWcgRGlzPC9zZWNvbmRhcnktdGl0bGU+PC90aXRs
ZXM+PHBlcmlvZGljYWw+PGZ1bGwtdGl0bGU+RGlnIERpczwvZnVsbC10aXRsZT48L3BlcmlvZGlj
YWw+PHBhZ2VzPjY0MC02NDk8L3BhZ2VzPjx2b2x1bWU+MzQ8L3ZvbHVtZT48bnVtYmVyPjY8L251
bWJlcj48ZWRpdGlvbj4yMDE2LzEwLzE4PC9lZGl0aW9uPjxrZXl3b3Jkcz48a2V5d29yZD5BZG9s
ZXNjZW50PC9rZXl3b3JkPjxrZXl3b3JkPkFkdWx0PC9rZXl3b3JkPjxrZXl3b3JkPkFnZWQ8L2tl
eXdvcmQ+PGtleXdvcmQ+QWdlZCwgODAgYW5kIG92ZXI8L2tleXdvcmQ+PGtleXdvcmQ+QWxhbmlu
ZSBUcmFuc2FtaW5hc2UvYW5hbHlzaXM8L2tleXdvcmQ+PGtleXdvcmQ+QmlvcHN5L21ldGhvZHM8
L2tleXdvcmQ+PGtleXdvcmQ+Q3Jvc3MtU2VjdGlvbmFsIFN0dWRpZXM8L2tleXdvcmQ+PGtleXdv
cmQ+RWxhc3RpY2l0eTwva2V5d29yZD48a2V5d29yZD5FbGFzdGljaXR5IEltYWdpbmcgVGVjaG5p
cXVlcy8qbWV0aG9kcy9zdGF0aXN0aWNzICZhbXA7IG51bWVyaWNhbCBkYXRhPC9rZXl3b3JkPjxr
ZXl3b3JkPkZlbWFsZTwva2V5d29yZD48a2V5d29yZD5IZXBhdGl0aXMgQiwgQ2hyb25pYy8qZGlh
Z25vc3RpYyBpbWFnaW5nL3BhdGhvbG9neTwva2V5d29yZD48a2V5d29yZD5IdW1hbnM8L2tleXdv
cmQ+PGtleXdvcmQ+SW5mbGFtbWF0aW9uPC9rZXl3b3JkPjxrZXl3b3JkPkxpdmVyL2RpYWdub3N0
aWMgaW1hZ2luZy9wYXRob2xvZ3k8L2tleXdvcmQ+PGtleXdvcmQ+TGl2ZXIgQ2lycmhvc2lzLypk
aWFnbm9zdGljIGltYWdpbmcvcGF0aG9sb2d5PC9rZXl3b3JkPjxrZXl3b3JkPk1hbGU8L2tleXdv
cmQ+PGtleXdvcmQ+TWlkZGxlIEFnZWQ8L2tleXdvcmQ+PGtleXdvcmQ+UHJlZGljdGl2ZSBWYWx1
ZSBvZiBUZXN0czwva2V5d29yZD48a2V5d29yZD5TZW5zaXRpdml0eSBhbmQgU3BlY2lmaWNpdHk8
L2tleXdvcmQ+PGtleXdvcmQ+WW91bmcgQWR1bHQ8L2tleXdvcmQ+PC9rZXl3b3Jkcz48ZGF0ZXM+
PHllYXI+MjAxNjwveWVhcj48L2RhdGVzPjxpc2JuPjE0MjEtOTg3NSAoRWxlY3Ryb25pYykmI3hE
OzAyNTctMjc1MyAoTGlua2luZyk8L2lzYm4+PGFjY2Vzc2lvbi1udW0+Mjc3NTAyMzE8L2FjY2Vz
c2lvbi1udW0+PHVybHM+PHJlbGF0ZWQtdXJscz48dXJsPmh0dHBzOi8vd3d3Lm5jYmkubmxtLm5p
aC5nb3YvcHVibWVkLzI3NzUwMjMxPC91cmw+PC9yZWxhdGVkLXVybHM+PC91cmxzPjxlbGVjdHJv
bmljLXJlc291cmNlLW51bT4xMC4xMTU5LzAwMDQ0ODgyNTwvZWxlY3Ryb25pYy1yZXNvdXJjZS1u
dW0+PC9yZWNvcmQ+PC9DaXRlPjwvRW5kTm90ZT4A
</w:fldData>
        </w:fldChar>
      </w:r>
      <w:r w:rsidR="000C05B9" w:rsidRPr="00B2059A">
        <w:rPr>
          <w:rFonts w:ascii="Book Antiqua" w:eastAsia="Yu Mincho" w:hAnsi="Book Antiqua" w:cs="Times New Roman"/>
        </w:rPr>
        <w:instrText xml:space="preserve"> ADDIN EN.CITE </w:instrText>
      </w:r>
      <w:r w:rsidR="000C05B9" w:rsidRPr="00B2059A">
        <w:rPr>
          <w:rFonts w:ascii="Book Antiqua" w:eastAsia="Yu Mincho" w:hAnsi="Book Antiqua" w:cs="Times New Roman"/>
        </w:rPr>
        <w:fldChar w:fldCharType="begin">
          <w:fldData xml:space="preserve">PEVuZE5vdGU+PENpdGU+PEF1dGhvcj5aZW5nPC9BdXRob3I+PFllYXI+MjAxNDwvWWVhcj48UmVj
TnVtPjQxNDwvUmVjTnVtPjxEaXNwbGF5VGV4dD48c3R5bGUgZmFjZT0ic3VwZXJzY3JpcHQiPlsx
My0xNV08L3N0eWxlPjwvRGlzcGxheVRleHQ+PHJlY29yZD48cmVjLW51bWJlcj40MTQ8L3JlYy1u
dW1iZXI+PGZvcmVpZ24ta2V5cz48a2V5IGFwcD0iRU4iIGRiLWlkPSJhZmR2cDl3enZyYXM1emV6
djVwdjJyZWpmc3MwZnR0c3dlemYiIHRpbWVzdGFtcD0iMTU2OTc2MzA5OCI+NDE0PC9rZXk+PC9m
b3JlaWduLWtleXM+PHJlZi10eXBlIG5hbWU9IkpvdXJuYWwgQXJ0aWNsZSI+MTc8L3JlZi10eXBl
Pjxjb250cmlidXRvcnM+PGF1dGhvcnM+PGF1dGhvcj5aZW5nLCBKLjwvYXV0aG9yPjxhdXRob3I+
TGl1LCBHLiBKLjwvYXV0aG9yPjxhdXRob3I+SHVhbmcsIFouIFAuPC9hdXRob3I+PGF1dGhvcj5a
aGVuZywgSi48L2F1dGhvcj48YXV0aG9yPld1LCBULjwvYXV0aG9yPjxhdXRob3I+WmhlbmcsIFIu
IFEuPC9hdXRob3I+PGF1dGhvcj5MdSwgTS4gRC48L2F1dGhvcj48L2F1dGhvcnM+PC9jb250cmli
dXRvcnM+PGF1dGgtYWRkcmVzcz5EZXBhcnRtZW50IG9mIE1lZGljYWwgVWx0cmFzb25pY3MsIFRo
aXJkIEFmZmlsaWF0ZWQgSG9zcGl0YWwgb2YgU3VuIFlhdC1TZW4gVW5pdmVyc2l0eSwgSW5zdGl0
dXRlIG9mIERpYWdub3N0aWMgYW5kIEludGVydmVudGlvbmFsIFVsdHJhc291bmQsIFN1biBZYXQt
U2VuIFVuaXZlcnNpdHksIDYwMCBUaWFuaGUgUm9hZCwgR3Vhbmd6aG91LCA1MTA2MzAsIENoaW5h
LCB6ZW5lbnZAZ21haWwuY29tLjwvYXV0aC1hZGRyZXNzPjx0aXRsZXM+PHRpdGxlPkRpYWdub3N0
aWMgYWNjdXJhY3kgb2YgdHdvLWRpbWVuc2lvbmFsIHNoZWFyIHdhdmUgZWxhc3RvZ3JhcGh5IGZv
ciB0aGUgbm9uLWludmFzaXZlIHN0YWdpbmcgb2YgaGVwYXRpYyBmaWJyb3NpcyBpbiBjaHJvbmlj
IGhlcGF0aXRpcyBCOiBhIGNvaG9ydCBzdHVkeSB3aXRoIGludGVybmFsIHZhbGlkYXRpb248L3Rp
dGxlPjxzZWNvbmRhcnktdGl0bGU+RXVyIFJhZGlvbDwvc2Vjb25kYXJ5LXRpdGxlPjwvdGl0bGVz
PjxwZXJpb2RpY2FsPjxmdWxsLXRpdGxlPkV1cm9wZWFuIFJhZGlvbG9neTwvZnVsbC10aXRsZT48
YWJici0xPkV1ciBSYWRpb2w8L2FiYnItMT48L3BlcmlvZGljYWw+PHBhZ2VzPjI1NzItODE8L3Bh
Z2VzPjx2b2x1bWU+MjQ8L3ZvbHVtZT48bnVtYmVyPjEwPC9udW1iZXI+PGVkaXRpb24+MjAxNC8w
Ny8xNzwvZWRpdGlvbj48a2V5d29yZHM+PGtleXdvcmQ+QWRvbGVzY2VudDwva2V5d29yZD48a2V5
d29yZD5BZHVsdDwva2V5d29yZD48a2V5d29yZD5BZ2VkPC9rZXl3b3JkPjxrZXl3b3JkPkJpb3Bz
eTwva2V5d29yZD48a2V5d29yZD5EaWFnbm9zaXMsIERpZmZlcmVudGlhbDwva2V5d29yZD48a2V5
d29yZD5FbGFzdGljaXR5IEltYWdpbmcgVGVjaG5pcXVlcy8qbWV0aG9kczwva2V5d29yZD48a2V5
d29yZD5GZW1hbGU8L2tleXdvcmQ+PGtleXdvcmQ+Rm9sbG93LVVwIFN0dWRpZXM8L2tleXdvcmQ+
PGtleXdvcmQ+SGVwYXRpdGlzIEIsIENocm9uaWMvY29tcGxpY2F0aW9ucy8qZGlhZ25vc2lzPC9r
ZXl3b3JkPjxrZXl3b3JkPkh1bWFuczwva2V5d29yZD48a2V5d29yZD5MaXZlciBDaXJyaG9zaXMv
KmRpYWdub3Npcy9ldGlvbG9neTwva2V5d29yZD48a2V5d29yZD5NYWxlPC9rZXl3b3JkPjxrZXl3
b3JkPk1pZGRsZSBBZ2VkPC9rZXl3b3JkPjxrZXl3b3JkPlJPQyBDdXJ2ZTwva2V5d29yZD48a2V5
d29yZD5SZXByb2R1Y2liaWxpdHkgb2YgUmVzdWx0czwva2V5d29yZD48a2V5d29yZD5SZXRyb3Nw
ZWN0aXZlIFN0dWRpZXM8L2tleXdvcmQ+PGtleXdvcmQ+WW91bmcgQWR1bHQ8L2tleXdvcmQ+PC9r
ZXl3b3Jkcz48ZGF0ZXM+PHllYXI+MjAxNDwveWVhcj48cHViLWRhdGVzPjxkYXRlPk9jdDwvZGF0
ZT48L3B1Yi1kYXRlcz48L2RhdGVzPjxpc2JuPjE0MzItMTA4NCAoRWxlY3Ryb25pYykmI3hEOzA5
MzgtNzk5NCAoTGlua2luZyk8L2lzYm4+PGFjY2Vzc2lvbi1udW0+MjUwMjc4Mzc8L2FjY2Vzc2lv
bi1udW0+PHVybHM+PHJlbGF0ZWQtdXJscz48dXJsPmh0dHBzOi8vd3d3Lm5jYmkubmxtLm5paC5n
b3YvcHVibWVkLzI1MDI3ODM3PC91cmw+PHVybD5odHRwczovL2xpbmsuc3ByaW5nZXIuY29tL2Nv
bnRlbnQvcGRmLzEwLjEwMDcvczAwMzMwLTAxNC0zMjkyLTkucGRmPC91cmw+PC9yZWxhdGVkLXVy
bHM+PC91cmxzPjxlbGVjdHJvbmljLXJlc291cmNlLW51bT4xMC4xMDA3L3MwMDMzMC0wMTQtMzI5
Mi05PC9lbGVjdHJvbmljLXJlc291cmNlLW51bT48L3JlY29yZD48L0NpdGU+PENpdGU+PEF1dGhv
cj5aZW5nPC9BdXRob3I+PFllYXI+MjAxNzwvWWVhcj48UmVjTnVtPjQ2MTwvUmVjTnVtPjxyZWNv
cmQ+PHJlYy1udW1iZXI+NDYxPC9yZWMtbnVtYmVyPjxmb3JlaWduLWtleXM+PGtleSBhcHA9IkVO
IiBkYi1pZD0iYWZkdnA5d3p2cmFzNXplenY1cHYycmVqZnNzMGZ0dHN3ZXpmIiB0aW1lc3RhbXA9
IjE1Njk3NjM1NzEiPjQ2MTwva2V5PjwvZm9yZWlnbi1rZXlzPjxyZWYtdHlwZSBuYW1lPSJKb3Vy
bmFsIEFydGljbGUiPjE3PC9yZWYtdHlwZT48Y29udHJpYnV0b3JzPjxhdXRob3JzPjxhdXRob3I+
WmVuZywgSi48L2F1dGhvcj48YXV0aG9yPlpoZW5nLCBKLjwvYXV0aG9yPjxhdXRob3I+SHVhbmcs
IFouPC9hdXRob3I+PGF1dGhvcj5DaGVuLCBTLjwvYXV0aG9yPjxhdXRob3I+TGl1LCBKLjwvYXV0
aG9yPjxhdXRob3I+V3UsIFQuPC9hdXRob3I+PGF1dGhvcj5aaGVuZywgUi48L2F1dGhvcj48YXV0
aG9yPkx1LCBNLjwvYXV0aG9yPjwvYXV0aG9ycz48L2NvbnRyaWJ1dG9ycz48YXV0aC1hZGRyZXNz
PkRlcGFydG1lbnQgb2YgTWVkaWNhbCBVbHRyYXNvbmljcywgVGhpcmQgQWZmaWxpYXRlZCBIb3Nw
aXRhbCBvZiBTdW4gWWF0LVNlbiBVbml2ZXJzaXR5LCBJbnN0aXR1dGUgb2YgRGlhZ25vc3RpYyBh
bmQgSW50ZXJ2ZW50aW9uYWwgVWx0cmFzb3VuZCwgU3VuIFlhdC1TZW4gVW5pdmVyc2l0eSwgR3Vh
bmd6aG91LCBDaGluYS4mI3hEO0RlcGFydG1lbnQgb2YgTWVkaWNhbCBVbHRyYXNvbmljcywgU3Vu
IFlhdC1TZW4gVW5pdmVyc2l0eSBUdW5nd2FoIEhvc3BpdGFsLCBEb25nZ3VhbiwgQ2hpbmEuJiN4
RDtEZXBhcnRtZW50IG9mIFBoeXNpb2xvZ3kgYW5kIEJpb21lZGljYWwgRW5naW5lZXJpbmcsIE1h
eW8gQ2xpbmljIENvbGxlZ2Ugb2YgTWVkaWNpbmUsIFJvY2hlc3RlciwgTWlubmVzb3RhLCBVU0Eu
JiN4RDtEZXBhcnRtZW50IG9mIEluZmVjdGlvdXMgRGlzZWFzZXMsIFRoaXJkIEFmZmlsaWF0ZWQg
SG9zcGl0YWwgb2YgU3VuIFlhdC1TZW4gVW5pdmVyc2l0eSwgR3Vhbmd6aG91LCBDaGluYS4mI3hE
O0RlcGFydG1lbnQgb2YgTWVkaWNhbCBVbHRyYXNvbmljcywgVGhpcmQgQWZmaWxpYXRlZCBIb3Nw
aXRhbCBvZiBTdW4gWWF0LVNlbiBVbml2ZXJzaXR5LCBJbnN0aXR1dGUgb2YgRGlhZ25vc3RpYyBh
bmQgSW50ZXJ2ZW50aW9uYWwgVWx0cmFzb3VuZCwgU3VuIFlhdC1TZW4gVW5pdmVyc2l0eSwgR3Vh
bmd6aG91LCBDaGluYS4gRWxlY3Ryb25pYyBhZGRyZXNzOiB6aGVuZ3JxQG1haWwuc3lzdS5lZHUu
Y24uJiN4RDtEZXBhcnRtZW50cyBvZiBIZXBhdG9iaWxpYXJ5IFN1cmdlcnkgYW5kIE1lZGljYWwg
VWx0cmFzb25pY3MsIEZpcnN0IEFmZmlsaWF0ZWQgSG9zcGl0YWwgb2YgU3VuIFlhdC1TZW4gVW5p
dmVyc2l0eSwgSW5zdGl0dXRlIG9mIERpYWdub3N0aWMgYW5kIEludGVydmVudGlvbmFsIFVsdHJh
c291bmQsIFN1biBZYXQtU2VuIFVuaXZlcnNpdHksIEd1YW5nemhvdSwgQ2hpbmEuPC9hdXRoLWFk
ZHJlc3M+PHRpdGxlcz48dGl0bGU+Q29tcGFyaXNvbiBvZiAyLUQgU2hlYXIgV2F2ZSBFbGFzdG9n
cmFwaHkgYW5kIFRyYW5zaWVudCBFbGFzdG9ncmFwaHkgZm9yIEFzc2Vzc2luZyBMaXZlciBGaWJy
b3NpcyBpbiBDaHJvbmljIEhlcGF0aXRpcyBCPC90aXRsZT48c2Vjb25kYXJ5LXRpdGxlPlVsdHJh
c291bmQgTWVkIEJpb2w8L3NlY29uZGFyeS10aXRsZT48L3RpdGxlcz48cGVyaW9kaWNhbD48ZnVs
bC10aXRsZT5VbHRyYXNvdW5kIE1lZCBCaW9sPC9mdWxsLXRpdGxlPjwvcGVyaW9kaWNhbD48cGFn
ZXM+MTU2My0xNTcwPC9wYWdlcz48dm9sdW1lPjQzPC92b2x1bWU+PG51bWJlcj44PC9udW1iZXI+
PGVkaXRpb24+MjAxNy8wNS8xMDwvZWRpdGlvbj48a2V5d29yZHM+PGtleXdvcmQ+QWRvbGVzY2Vu
dDwva2V5d29yZD48a2V5d29yZD5BZHVsdDwva2V5d29yZD48a2V5d29yZD5BZ2VkPC9rZXl3b3Jk
PjxrZXl3b3JkPkVsYXN0aWNpdHkgSW1hZ2luZyBUZWNobmlxdWVzLyptZXRob2RzPC9rZXl3b3Jk
PjxrZXl3b3JkPkZlbWFsZTwva2V5d29yZD48a2V5d29yZD5IZXBhdGl0aXMgQiwgQ2hyb25pYy8q
Y29tcGxpY2F0aW9uczwva2V5d29yZD48a2V5d29yZD5IdW1hbnM8L2tleXdvcmQ+PGtleXdvcmQ+
TGl2ZXIvZGlhZ25vc3RpYyBpbWFnaW5nPC9rZXl3b3JkPjxrZXl3b3JkPkxpdmVyIENpcnJob3Np
cy8qZGlhZ25vc3RpYyBpbWFnaW5nLypldGlvbG9neTwva2V5d29yZD48a2V5d29yZD5NYWxlPC9r
ZXl3b3JkPjxrZXl3b3JkPk1pZGRsZSBBZ2VkPC9rZXl3b3JkPjxrZXl3b3JkPlByb3NwZWN0aXZl
IFN0dWRpZXM8L2tleXdvcmQ+PGtleXdvcmQ+UmVwcm9kdWNpYmlsaXR5IG9mIFJlc3VsdHM8L2tl
eXdvcmQ+PGtleXdvcmQ+U2V2ZXJpdHkgb2YgSWxsbmVzcyBJbmRleDwva2V5d29yZD48a2V5d29y
ZD5Zb3VuZyBBZHVsdDwva2V5d29yZD48a2V5d29yZD4qMi1EIHNoZWFyIHdhdmUgZWxhc3RvZ3Jh
cGh5PC9rZXl3b3JkPjxrZXl3b3JkPipIZXBhdGl0aXMgQjwva2V5d29yZD48a2V5d29yZD4qTGl2
ZXIgZmlicm9zaXM8L2tleXdvcmQ+PGtleXdvcmQ+KkxpdmVyIHN0aWZmbmVzczwva2V5d29yZD48
a2V5d29yZD4qVHJhbnNpZW50IGVsYXN0b2dyYXBoeTwva2V5d29yZD48L2tleXdvcmRzPjxkYXRl
cz48eWVhcj4yMDE3PC95ZWFyPjxwdWItZGF0ZXM+PGRhdGU+QXVnPC9kYXRlPjwvcHViLWRhdGVz
PjwvZGF0ZXM+PGlzYm4+MTg3OS0yOTFYIChFbGVjdHJvbmljKSYjeEQ7MDMwMS01NjI5IChMaW5r
aW5nKTwvaXNibj48YWNjZXNzaW9uLW51bT4yODQ4MzU3OTwvYWNjZXNzaW9uLW51bT48dXJscz48
cmVsYXRlZC11cmxzPjx1cmw+aHR0cHM6Ly93d3cubmNiaS5ubG0ubmloLmdvdi9wdWJtZWQvMjg0
ODM1Nzk8L3VybD48L3JlbGF0ZWQtdXJscz48L3VybHM+PGVsZWN0cm9uaWMtcmVzb3VyY2UtbnVt
PjEwLjEwMTYvai51bHRyYXNtZWRiaW8uMjAxNy4wMy4wMTQ8L2VsZWN0cm9uaWMtcmVzb3VyY2Ut
bnVtPjwvcmVjb3JkPjwvQ2l0ZT48Q2l0ZT48QXV0aG9yPld1PC9BdXRob3I+PFllYXI+MjAxNjwv
WWVhcj48UmVjTnVtPjQ0MDwvUmVjTnVtPjxyZWNvcmQ+PHJlYy1udW1iZXI+NDQwPC9yZWMtbnVt
YmVyPjxmb3JlaWduLWtleXM+PGtleSBhcHA9IkVOIiBkYi1pZD0iYWZkdnA5d3p2cmFzNXplenY1
cHYycmVqZnNzMGZ0dHN3ZXpmIiB0aW1lc3RhbXA9IjE1Njk3NjMyNTUiPjQ0MDwva2V5PjwvZm9y
ZWlnbi1rZXlzPjxyZWYtdHlwZSBuYW1lPSJKb3VybmFsIEFydGljbGUiPjE3PC9yZWYtdHlwZT48
Y29udHJpYnV0b3JzPjxhdXRob3JzPjxhdXRob3I+V3UsIFQuPC9hdXRob3I+PGF1dGhvcj5XYW5n
LCBQLjwvYXV0aG9yPjxhdXRob3I+WmhhbmcsIFQuPC9hdXRob3I+PGF1dGhvcj5aaGVuZywgSi48
L2F1dGhvcj48YXV0aG9yPkxpLCBTLjwvYXV0aG9yPjxhdXRob3I+WmVuZywgSi48L2F1dGhvcj48
YXV0aG9yPkt1ZG8sIE0uPC9hdXRob3I+PGF1dGhvcj5aaGVuZywgUi48L2F1dGhvcj48L2F1dGhv
cnM+PC9jb250cmlidXRvcnM+PHRpdGxlcz48dGl0bGU+Q29tcGFyaXNvbiBvZiBUd28tRGltZW5z
aW9uYWwgU2hlYXIgV2F2ZSBFbGFzdG9ncmFwaHkgYW5kIFJlYWwtVGltZSBUaXNzdWUgRWxhc3Rv
Z3JhcGh5IGZvciBBc3Nlc3NpbmcgTGl2ZXIgRmlicm9zaXMgaW4gQ2hyb25pYyBIZXBhdGl0aXMg
QjwvdGl0bGU+PHNlY29uZGFyeS10aXRsZT5EaWcgRGlzPC9zZWNvbmRhcnktdGl0bGU+PC90aXRs
ZXM+PHBlcmlvZGljYWw+PGZ1bGwtdGl0bGU+RGlnIERpczwvZnVsbC10aXRsZT48L3BlcmlvZGlj
YWw+PHBhZ2VzPjY0MC02NDk8L3BhZ2VzPjx2b2x1bWU+MzQ8L3ZvbHVtZT48bnVtYmVyPjY8L251
bWJlcj48ZWRpdGlvbj4yMDE2LzEwLzE4PC9lZGl0aW9uPjxrZXl3b3Jkcz48a2V5d29yZD5BZG9s
ZXNjZW50PC9rZXl3b3JkPjxrZXl3b3JkPkFkdWx0PC9rZXl3b3JkPjxrZXl3b3JkPkFnZWQ8L2tl
eXdvcmQ+PGtleXdvcmQ+QWdlZCwgODAgYW5kIG92ZXI8L2tleXdvcmQ+PGtleXdvcmQ+QWxhbmlu
ZSBUcmFuc2FtaW5hc2UvYW5hbHlzaXM8L2tleXdvcmQ+PGtleXdvcmQ+QmlvcHN5L21ldGhvZHM8
L2tleXdvcmQ+PGtleXdvcmQ+Q3Jvc3MtU2VjdGlvbmFsIFN0dWRpZXM8L2tleXdvcmQ+PGtleXdv
cmQ+RWxhc3RpY2l0eTwva2V5d29yZD48a2V5d29yZD5FbGFzdGljaXR5IEltYWdpbmcgVGVjaG5p
cXVlcy8qbWV0aG9kcy9zdGF0aXN0aWNzICZhbXA7IG51bWVyaWNhbCBkYXRhPC9rZXl3b3JkPjxr
ZXl3b3JkPkZlbWFsZTwva2V5d29yZD48a2V5d29yZD5IZXBhdGl0aXMgQiwgQ2hyb25pYy8qZGlh
Z25vc3RpYyBpbWFnaW5nL3BhdGhvbG9neTwva2V5d29yZD48a2V5d29yZD5IdW1hbnM8L2tleXdv
cmQ+PGtleXdvcmQ+SW5mbGFtbWF0aW9uPC9rZXl3b3JkPjxrZXl3b3JkPkxpdmVyL2RpYWdub3N0
aWMgaW1hZ2luZy9wYXRob2xvZ3k8L2tleXdvcmQ+PGtleXdvcmQ+TGl2ZXIgQ2lycmhvc2lzLypk
aWFnbm9zdGljIGltYWdpbmcvcGF0aG9sb2d5PC9rZXl3b3JkPjxrZXl3b3JkPk1hbGU8L2tleXdv
cmQ+PGtleXdvcmQ+TWlkZGxlIEFnZWQ8L2tleXdvcmQ+PGtleXdvcmQ+UHJlZGljdGl2ZSBWYWx1
ZSBvZiBUZXN0czwva2V5d29yZD48a2V5d29yZD5TZW5zaXRpdml0eSBhbmQgU3BlY2lmaWNpdHk8
L2tleXdvcmQ+PGtleXdvcmQ+WW91bmcgQWR1bHQ8L2tleXdvcmQ+PC9rZXl3b3Jkcz48ZGF0ZXM+
PHllYXI+MjAxNjwveWVhcj48L2RhdGVzPjxpc2JuPjE0MjEtOTg3NSAoRWxlY3Ryb25pYykmI3hE
OzAyNTctMjc1MyAoTGlua2luZyk8L2lzYm4+PGFjY2Vzc2lvbi1udW0+Mjc3NTAyMzE8L2FjY2Vz
c2lvbi1udW0+PHVybHM+PHJlbGF0ZWQtdXJscz48dXJsPmh0dHBzOi8vd3d3Lm5jYmkubmxtLm5p
aC5nb3YvcHVibWVkLzI3NzUwMjMxPC91cmw+PC9yZWxhdGVkLXVybHM+PC91cmxzPjxlbGVjdHJv
bmljLXJlc291cmNlLW51bT4xMC4xMTU5LzAwMDQ0ODgyNTwvZWxlY3Ryb25pYy1yZXNvdXJjZS1u
dW0+PC9yZWNvcmQ+PC9DaXRlPjwvRW5kTm90ZT4A
</w:fldData>
        </w:fldChar>
      </w:r>
      <w:r w:rsidR="000C05B9" w:rsidRPr="00B2059A">
        <w:rPr>
          <w:rFonts w:ascii="Book Antiqua" w:eastAsia="Yu Mincho" w:hAnsi="Book Antiqua" w:cs="Times New Roman"/>
        </w:rPr>
        <w:instrText xml:space="preserve"> ADDIN EN.CITE.DATA </w:instrText>
      </w:r>
      <w:r w:rsidR="000C05B9" w:rsidRPr="00B2059A">
        <w:rPr>
          <w:rFonts w:ascii="Book Antiqua" w:eastAsia="Yu Mincho" w:hAnsi="Book Antiqua" w:cs="Times New Roman"/>
        </w:rPr>
      </w:r>
      <w:r w:rsidR="000C05B9" w:rsidRPr="00B2059A">
        <w:rPr>
          <w:rFonts w:ascii="Book Antiqua" w:eastAsia="Yu Mincho" w:hAnsi="Book Antiqua" w:cs="Times New Roman"/>
        </w:rPr>
        <w:fldChar w:fldCharType="end"/>
      </w:r>
      <w:r w:rsidRPr="00B2059A">
        <w:rPr>
          <w:rFonts w:ascii="Book Antiqua" w:eastAsia="Yu Mincho" w:hAnsi="Book Antiqua" w:cs="Times New Roman"/>
        </w:rPr>
      </w:r>
      <w:r w:rsidRPr="00B2059A">
        <w:rPr>
          <w:rFonts w:ascii="Book Antiqua" w:eastAsia="Yu Mincho" w:hAnsi="Book Antiqua" w:cs="Times New Roman"/>
        </w:rPr>
        <w:fldChar w:fldCharType="separate"/>
      </w:r>
      <w:r w:rsidR="000C05B9" w:rsidRPr="00B2059A">
        <w:rPr>
          <w:rFonts w:ascii="Book Antiqua" w:eastAsia="Yu Mincho" w:hAnsi="Book Antiqua" w:cs="Times New Roman"/>
          <w:noProof/>
          <w:vertAlign w:val="superscript"/>
        </w:rPr>
        <w:t>[13-15]</w:t>
      </w:r>
      <w:r w:rsidRPr="00B2059A">
        <w:rPr>
          <w:rFonts w:ascii="Book Antiqua" w:eastAsia="Yu Mincho" w:hAnsi="Book Antiqua" w:cs="Times New Roman"/>
        </w:rPr>
        <w:fldChar w:fldCharType="end"/>
      </w:r>
      <w:r w:rsidR="004537A5">
        <w:rPr>
          <w:rFonts w:ascii="Book Antiqua" w:eastAsiaTheme="minorEastAsia" w:hAnsi="Book Antiqua" w:cs="Times New Roman" w:hint="eastAsia"/>
        </w:rPr>
        <w:t>,</w:t>
      </w:r>
      <w:r w:rsidRPr="00B2059A">
        <w:rPr>
          <w:rFonts w:ascii="Book Antiqua" w:eastAsia="Yu Mincho" w:hAnsi="Book Antiqua" w:cs="Times New Roman"/>
        </w:rPr>
        <w:t xml:space="preserve"> </w:t>
      </w:r>
      <w:r w:rsidRPr="00B2059A">
        <w:rPr>
          <w:rFonts w:ascii="Book Antiqua" w:eastAsiaTheme="minorEastAsia" w:hAnsi="Book Antiqua" w:cs="Times-Roman"/>
        </w:rPr>
        <w:t xml:space="preserve">while </w:t>
      </w:r>
      <w:r w:rsidRPr="00B2059A">
        <w:rPr>
          <w:rFonts w:ascii="Book Antiqua" w:eastAsia="Yu Mincho" w:hAnsi="Book Antiqua" w:cs="Times New Roman"/>
        </w:rPr>
        <w:t xml:space="preserve">the mean liver stiffness determined </w:t>
      </w:r>
      <w:r w:rsidR="00576FAF">
        <w:rPr>
          <w:rFonts w:ascii="Book Antiqua" w:eastAsia="Yu Mincho" w:hAnsi="Book Antiqua" w:cs="Times New Roman"/>
        </w:rPr>
        <w:t>by</w:t>
      </w:r>
      <w:r w:rsidRPr="00B2059A">
        <w:rPr>
          <w:rFonts w:ascii="Book Antiqua" w:eastAsia="Yu Mincho" w:hAnsi="Book Antiqua" w:cs="Times New Roman"/>
        </w:rPr>
        <w:t xml:space="preserve"> SWE</w:t>
      </w:r>
      <w:r w:rsidRPr="00B2059A">
        <w:rPr>
          <w:rFonts w:ascii="Book Antiqua" w:eastAsiaTheme="minorEastAsia" w:hAnsi="Book Antiqua" w:cs="Times New Roman"/>
        </w:rPr>
        <w:t xml:space="preserve"> </w:t>
      </w:r>
      <w:r w:rsidRPr="00B2059A">
        <w:rPr>
          <w:rFonts w:ascii="Book Antiqua" w:eastAsia="Yu Mincho" w:hAnsi="Book Antiqua" w:cs="Times New Roman"/>
        </w:rPr>
        <w:t>in the cohort of participants with healthy livers was</w:t>
      </w:r>
      <w:r w:rsidRPr="00B2059A">
        <w:rPr>
          <w:rFonts w:ascii="Book Antiqua" w:eastAsiaTheme="minorEastAsia" w:hAnsi="Book Antiqua" w:cs="Times New Roman"/>
        </w:rPr>
        <w:t xml:space="preserve"> </w:t>
      </w:r>
      <w:r w:rsidRPr="00B2059A">
        <w:rPr>
          <w:rFonts w:ascii="Book Antiqua" w:eastAsia="Yu Mincho" w:hAnsi="Book Antiqua" w:cs="Times New Roman"/>
        </w:rPr>
        <w:t>5.1</w:t>
      </w:r>
      <w:r w:rsidR="006B5076">
        <w:rPr>
          <w:rFonts w:ascii="Book Antiqua" w:eastAsiaTheme="minorEastAsia" w:hAnsi="Book Antiqua" w:cs="Times New Roman" w:hint="eastAsia"/>
        </w:rPr>
        <w:t xml:space="preserve"> </w:t>
      </w:r>
      <w:r w:rsidRPr="00B2059A">
        <w:rPr>
          <w:rFonts w:ascii="Book Antiqua" w:eastAsia="Yu Mincho" w:hAnsi="Book Antiqua" w:cs="Times New Roman"/>
        </w:rPr>
        <w:t>±</w:t>
      </w:r>
      <w:r w:rsidR="006B5076">
        <w:rPr>
          <w:rFonts w:ascii="Book Antiqua" w:eastAsiaTheme="minorEastAsia" w:hAnsi="Book Antiqua" w:cs="Times New Roman" w:hint="eastAsia"/>
        </w:rPr>
        <w:t xml:space="preserve"> </w:t>
      </w:r>
      <w:r w:rsidRPr="00B2059A">
        <w:rPr>
          <w:rFonts w:ascii="Book Antiqua" w:eastAsia="Yu Mincho" w:hAnsi="Book Antiqua" w:cs="Times New Roman"/>
        </w:rPr>
        <w:t>1.3</w:t>
      </w:r>
      <w:r w:rsidRPr="00B2059A">
        <w:rPr>
          <w:rFonts w:ascii="Book Antiqua" w:hAnsi="Book Antiqua" w:cs="Times New Roman"/>
        </w:rPr>
        <w:t xml:space="preserve"> </w:t>
      </w:r>
      <w:r w:rsidRPr="00B2059A">
        <w:rPr>
          <w:rFonts w:ascii="Book Antiqua" w:eastAsia="Yu Mincho" w:hAnsi="Book Antiqua" w:cs="Times New Roman"/>
        </w:rPr>
        <w:t>kPa</w:t>
      </w:r>
      <w:r w:rsidRPr="00B2059A">
        <w:rPr>
          <w:rFonts w:ascii="Book Antiqua" w:eastAsia="Yu Mincho" w:hAnsi="Book Antiqua" w:cs="Times New Roman"/>
        </w:rPr>
        <w:fldChar w:fldCharType="begin">
          <w:fldData xml:space="preserve">PEVuZE5vdGU+PENpdGU+PEF1dGhvcj5CZW5kZTwvQXV0aG9yPjxZZWFyPjIwMTg8L1llYXI+PFJl
Y051bT4zNDI8L1JlY051bT48RGlzcGxheVRleHQ+PHN0eWxlIGZhY2U9InN1cGVyc2NyaXB0Ij5b
MjFdPC9zdHlsZT48L0Rpc3BsYXlUZXh0PjxyZWNvcmQ+PHJlYy1udW1iZXI+MzQyPC9yZWMtbnVt
YmVyPjxmb3JlaWduLWtleXM+PGtleSBhcHA9IkVOIiBkYi1pZD0iYWZkdnA5d3p2cmFzNXplenY1
cHYycmVqZnNzMGZ0dHN3ZXpmIiB0aW1lc3RhbXA9IjE1NjU1NDAzOTgiPjM0Mjwva2V5PjwvZm9y
ZWlnbi1rZXlzPjxyZWYtdHlwZSBuYW1lPSJKb3VybmFsIEFydGljbGUiPjE3PC9yZWYtdHlwZT48
Y29udHJpYnV0b3JzPjxhdXRob3JzPjxhdXRob3I+QmVuZGUsIEYuPC9hdXRob3I+PGF1dGhvcj5N
dWxhYmVjaXJvdmljLCBBLjwvYXV0aG9yPjxhdXRob3I+U3BvcmVhLCBJLjwvYXV0aG9yPjxhdXRo
b3I+UG9wZXNjdSwgQS48L2F1dGhvcj48YXV0aG9yPlNpcmxpLCBSLjwvYXV0aG9yPjxhdXRob3I+
R2lsamEsIE8uIEguPC9hdXRob3I+PGF1dGhvcj5WZXN0ZXJodXMsIE0uPC9hdXRob3I+PGF1dGhv
cj5IYXZyZSwgUi4gRi48L2F1dGhvcj48L2F1dGhvcnM+PC9jb250cmlidXRvcnM+PGF1dGgtYWRk
cmVzcz5Vbml2IE1lZCAmYW1wOyBQaGFybSBWaWN0b3IgQmFiZXMgVGltaXNvYXJhLCBEZXB0IEdh
c3Ryb2VudGVyb2wsIFRpbWlzb2FyYSwgUm9tYW5pYSYjeEQ7VW5pdiBCZXJnZW4sIERlcHQgQ2xp
biBNZWQsIEJlcmdlbiwgTm9yd2F5JiN4RDtIYXVrZWxhbmQgSG9zcCwgTmF0bCBDdHIgVWx0cmFz
b3VuZCBHYXN0cm9lbnRlcm9sLCBCZXJnZW4sIE5vcndheSYjeEQ7T3NsbyBVbml2IEhvc3AsIERp
diBTdXJnIEluZmxhbW1hdG9yeSBEaXMgJmFtcDsgVHJhbnNwbGFudGF0LCBEZXB0IFRyYW5zcGxh
bnRhdCBNZWQsIE5vcndlZ2lhbiBQU0MgUmVzIEN0cixSaWtzaG9zcCwgT3NsbywgTm9yd2F5PC9h
dXRoLWFkZHJlc3M+PHRpdGxlcz48dGl0bGU+QXNzZXNzaW5nIExpdmVyIFN0aWZmbmVzcyBieSAy
LUQgU2hlYXIgV2F2ZSBFbGFzdG9ncmFwaHkgaW4gYSBIZWFsdGh5IENvaG9ydDwvdGl0bGU+PHNl
Y29uZGFyeS10aXRsZT5VbHRyYXNvdW5kIGluIE1lZGljaW5lIGFuZCBCaW9sb2d5PC9zZWNvbmRh
cnktdGl0bGU+PGFsdC10aXRsZT5VbHRyYXNvdW5kIE1lZCBCaW9sPC9hbHQtdGl0bGU+PC90aXRs
ZXM+PGFsdC1wZXJpb2RpY2FsPjxmdWxsLXRpdGxlPlVsdHJhc291bmQgTWVkIEJpb2w8L2Z1bGwt
dGl0bGU+PC9hbHQtcGVyaW9kaWNhbD48cGFnZXM+MzMyLTM0MTwvcGFnZXM+PHZvbHVtZT40NDwv
dm9sdW1lPjxudW1iZXI+MjwvbnVtYmVyPjxrZXl3b3Jkcz48a2V5d29yZD5oZWFsdGh5IHBhcnRp
Y2lwYW50czwva2V5d29yZD48a2V5d29yZD5saXZlciBzdGlmZm5lc3M8L2tleXdvcmQ+PGtleXdv
cmQ+c2hlYXIgd2F2ZSBlbGFzdG9ncmFwaHk8L2tleXdvcmQ+PGtleXdvcmQ+Z2VuZXJhbCBlbGVj
dHJpYzwva2V5d29yZD48a2V5d29yZD50cmFuc2llbnQgZWxhc3RvZ3JhcGh5PC9rZXl3b3JkPjxr
ZXl3b3JkPnByZWRpY3RpbmcgZGlmZmVyZW50IHN0YWdlczwva2V5d29yZD48a2V5d29yZD5pbXB1
bHNlIGFyZmkgZWxhc3RvZ3JhcGh5PC9rZXl3b3JkPjxrZXl3b3JkPnRyYW5zaWVudCBlbGFzdG9n
cmFwaHk8L2tleXdvcmQ+PGtleXdvcmQ+Y2xpbmljYWwtdXNlPC9rZXl3b3JkPjxrZXl3b3JkPmVm
c3VtYiBndWlkZWxpbmVzPC9rZXl3b3JkPjxrZXl3b3JkPnVsdHJhc291bmQgZWxhc3RvZ3JhcGh5
PC9rZXl3b3JkPjxrZXl3b3JkPmhlcGF0aXRpcy1iPC9rZXl3b3JkPjxrZXl3b3JkPmZpYnJvc2lz
PC9rZXl3b3JkPjxrZXl3b3JkPnJlY29tbWVuZGF0aW9uczwva2V5d29yZD48a2V5d29yZD5tZXRh
YW5hbHlzaXM8L2tleXdvcmQ+PC9rZXl3b3Jkcz48ZGF0ZXM+PHllYXI+MjAxODwveWVhcj48cHVi
LWRhdGVzPjxkYXRlPkZlYjwvZGF0ZT48L3B1Yi1kYXRlcz48L2RhdGVzPjxpc2JuPjAzMDEtNTYy
OTwvaXNibj48YWNjZXNzaW9uLW51bT5XT1M6MDAwNDE4NjAzNjAwMDA1PC9hY2Nlc3Npb24tbnVt
Pjx1cmxzPjxyZWxhdGVkLXVybHM+PHVybD4mbHQ7R28gdG8gSVNJJmd0OzovL1dPUzowMDA0MTg2
MDM2MDAwMDU8L3VybD48L3JlbGF0ZWQtdXJscz48L3VybHM+PGVsZWN0cm9uaWMtcmVzb3VyY2Ut
bnVtPjEwLjEwMTYvai51bHRyYXNtZWRiaW8uMjAxNy4xMC4wMTM8L2VsZWN0cm9uaWMtcmVzb3Vy
Y2UtbnVtPjxsYW5ndWFnZT5FbmdsaXNoPC9sYW5ndWFnZT48L3JlY29yZD48L0NpdGU+PC9FbmRO
b3RlPn==
</w:fldData>
        </w:fldChar>
      </w:r>
      <w:r w:rsidR="000C05B9" w:rsidRPr="00B2059A">
        <w:rPr>
          <w:rFonts w:ascii="Book Antiqua" w:eastAsia="Yu Mincho" w:hAnsi="Book Antiqua" w:cs="Times New Roman"/>
        </w:rPr>
        <w:instrText xml:space="preserve"> ADDIN EN.CITE </w:instrText>
      </w:r>
      <w:r w:rsidR="000C05B9" w:rsidRPr="00B2059A">
        <w:rPr>
          <w:rFonts w:ascii="Book Antiqua" w:eastAsia="Yu Mincho" w:hAnsi="Book Antiqua" w:cs="Times New Roman"/>
        </w:rPr>
        <w:fldChar w:fldCharType="begin">
          <w:fldData xml:space="preserve">PEVuZE5vdGU+PENpdGU+PEF1dGhvcj5CZW5kZTwvQXV0aG9yPjxZZWFyPjIwMTg8L1llYXI+PFJl
Y051bT4zNDI8L1JlY051bT48RGlzcGxheVRleHQ+PHN0eWxlIGZhY2U9InN1cGVyc2NyaXB0Ij5b
MjFdPC9zdHlsZT48L0Rpc3BsYXlUZXh0PjxyZWNvcmQ+PHJlYy1udW1iZXI+MzQyPC9yZWMtbnVt
YmVyPjxmb3JlaWduLWtleXM+PGtleSBhcHA9IkVOIiBkYi1pZD0iYWZkdnA5d3p2cmFzNXplenY1
cHYycmVqZnNzMGZ0dHN3ZXpmIiB0aW1lc3RhbXA9IjE1NjU1NDAzOTgiPjM0Mjwva2V5PjwvZm9y
ZWlnbi1rZXlzPjxyZWYtdHlwZSBuYW1lPSJKb3VybmFsIEFydGljbGUiPjE3PC9yZWYtdHlwZT48
Y29udHJpYnV0b3JzPjxhdXRob3JzPjxhdXRob3I+QmVuZGUsIEYuPC9hdXRob3I+PGF1dGhvcj5N
dWxhYmVjaXJvdmljLCBBLjwvYXV0aG9yPjxhdXRob3I+U3BvcmVhLCBJLjwvYXV0aG9yPjxhdXRo
b3I+UG9wZXNjdSwgQS48L2F1dGhvcj48YXV0aG9yPlNpcmxpLCBSLjwvYXV0aG9yPjxhdXRob3I+
R2lsamEsIE8uIEguPC9hdXRob3I+PGF1dGhvcj5WZXN0ZXJodXMsIE0uPC9hdXRob3I+PGF1dGhv
cj5IYXZyZSwgUi4gRi48L2F1dGhvcj48L2F1dGhvcnM+PC9jb250cmlidXRvcnM+PGF1dGgtYWRk
cmVzcz5Vbml2IE1lZCAmYW1wOyBQaGFybSBWaWN0b3IgQmFiZXMgVGltaXNvYXJhLCBEZXB0IEdh
c3Ryb2VudGVyb2wsIFRpbWlzb2FyYSwgUm9tYW5pYSYjeEQ7VW5pdiBCZXJnZW4sIERlcHQgQ2xp
biBNZWQsIEJlcmdlbiwgTm9yd2F5JiN4RDtIYXVrZWxhbmQgSG9zcCwgTmF0bCBDdHIgVWx0cmFz
b3VuZCBHYXN0cm9lbnRlcm9sLCBCZXJnZW4sIE5vcndheSYjeEQ7T3NsbyBVbml2IEhvc3AsIERp
diBTdXJnIEluZmxhbW1hdG9yeSBEaXMgJmFtcDsgVHJhbnNwbGFudGF0LCBEZXB0IFRyYW5zcGxh
bnRhdCBNZWQsIE5vcndlZ2lhbiBQU0MgUmVzIEN0cixSaWtzaG9zcCwgT3NsbywgTm9yd2F5PC9h
dXRoLWFkZHJlc3M+PHRpdGxlcz48dGl0bGU+QXNzZXNzaW5nIExpdmVyIFN0aWZmbmVzcyBieSAy
LUQgU2hlYXIgV2F2ZSBFbGFzdG9ncmFwaHkgaW4gYSBIZWFsdGh5IENvaG9ydDwvdGl0bGU+PHNl
Y29uZGFyeS10aXRsZT5VbHRyYXNvdW5kIGluIE1lZGljaW5lIGFuZCBCaW9sb2d5PC9zZWNvbmRh
cnktdGl0bGU+PGFsdC10aXRsZT5VbHRyYXNvdW5kIE1lZCBCaW9sPC9hbHQtdGl0bGU+PC90aXRs
ZXM+PGFsdC1wZXJpb2RpY2FsPjxmdWxsLXRpdGxlPlVsdHJhc291bmQgTWVkIEJpb2w8L2Z1bGwt
dGl0bGU+PC9hbHQtcGVyaW9kaWNhbD48cGFnZXM+MzMyLTM0MTwvcGFnZXM+PHZvbHVtZT40NDwv
dm9sdW1lPjxudW1iZXI+MjwvbnVtYmVyPjxrZXl3b3Jkcz48a2V5d29yZD5oZWFsdGh5IHBhcnRp
Y2lwYW50czwva2V5d29yZD48a2V5d29yZD5saXZlciBzdGlmZm5lc3M8L2tleXdvcmQ+PGtleXdv
cmQ+c2hlYXIgd2F2ZSBlbGFzdG9ncmFwaHk8L2tleXdvcmQ+PGtleXdvcmQ+Z2VuZXJhbCBlbGVj
dHJpYzwva2V5d29yZD48a2V5d29yZD50cmFuc2llbnQgZWxhc3RvZ3JhcGh5PC9rZXl3b3JkPjxr
ZXl3b3JkPnByZWRpY3RpbmcgZGlmZmVyZW50IHN0YWdlczwva2V5d29yZD48a2V5d29yZD5pbXB1
bHNlIGFyZmkgZWxhc3RvZ3JhcGh5PC9rZXl3b3JkPjxrZXl3b3JkPnRyYW5zaWVudCBlbGFzdG9n
cmFwaHk8L2tleXdvcmQ+PGtleXdvcmQ+Y2xpbmljYWwtdXNlPC9rZXl3b3JkPjxrZXl3b3JkPmVm
c3VtYiBndWlkZWxpbmVzPC9rZXl3b3JkPjxrZXl3b3JkPnVsdHJhc291bmQgZWxhc3RvZ3JhcGh5
PC9rZXl3b3JkPjxrZXl3b3JkPmhlcGF0aXRpcy1iPC9rZXl3b3JkPjxrZXl3b3JkPmZpYnJvc2lz
PC9rZXl3b3JkPjxrZXl3b3JkPnJlY29tbWVuZGF0aW9uczwva2V5d29yZD48a2V5d29yZD5tZXRh
YW5hbHlzaXM8L2tleXdvcmQ+PC9rZXl3b3Jkcz48ZGF0ZXM+PHllYXI+MjAxODwveWVhcj48cHVi
LWRhdGVzPjxkYXRlPkZlYjwvZGF0ZT48L3B1Yi1kYXRlcz48L2RhdGVzPjxpc2JuPjAzMDEtNTYy
OTwvaXNibj48YWNjZXNzaW9uLW51bT5XT1M6MDAwNDE4NjAzNjAwMDA1PC9hY2Nlc3Npb24tbnVt
Pjx1cmxzPjxyZWxhdGVkLXVybHM+PHVybD4mbHQ7R28gdG8gSVNJJmd0OzovL1dPUzowMDA0MTg2
MDM2MDAwMDU8L3VybD48L3JlbGF0ZWQtdXJscz48L3VybHM+PGVsZWN0cm9uaWMtcmVzb3VyY2Ut
bnVtPjEwLjEwMTYvai51bHRyYXNtZWRiaW8uMjAxNy4xMC4wMTM8L2VsZWN0cm9uaWMtcmVzb3Vy
Y2UtbnVtPjxsYW5ndWFnZT5FbmdsaXNoPC9sYW5ndWFnZT48L3JlY29yZD48L0NpdGU+PC9FbmRO
b3RlPn==
</w:fldData>
        </w:fldChar>
      </w:r>
      <w:r w:rsidR="000C05B9" w:rsidRPr="00B2059A">
        <w:rPr>
          <w:rFonts w:ascii="Book Antiqua" w:eastAsia="Yu Mincho" w:hAnsi="Book Antiqua" w:cs="Times New Roman"/>
        </w:rPr>
        <w:instrText xml:space="preserve"> ADDIN EN.CITE.DATA </w:instrText>
      </w:r>
      <w:r w:rsidR="000C05B9" w:rsidRPr="00B2059A">
        <w:rPr>
          <w:rFonts w:ascii="Book Antiqua" w:eastAsia="Yu Mincho" w:hAnsi="Book Antiqua" w:cs="Times New Roman"/>
        </w:rPr>
      </w:r>
      <w:r w:rsidR="000C05B9" w:rsidRPr="00B2059A">
        <w:rPr>
          <w:rFonts w:ascii="Book Antiqua" w:eastAsia="Yu Mincho" w:hAnsi="Book Antiqua" w:cs="Times New Roman"/>
        </w:rPr>
        <w:fldChar w:fldCharType="end"/>
      </w:r>
      <w:r w:rsidRPr="00B2059A">
        <w:rPr>
          <w:rFonts w:ascii="Book Antiqua" w:eastAsia="Yu Mincho" w:hAnsi="Book Antiqua" w:cs="Times New Roman"/>
        </w:rPr>
      </w:r>
      <w:r w:rsidRPr="00B2059A">
        <w:rPr>
          <w:rFonts w:ascii="Book Antiqua" w:eastAsia="Yu Mincho" w:hAnsi="Book Antiqua" w:cs="Times New Roman"/>
        </w:rPr>
        <w:fldChar w:fldCharType="separate"/>
      </w:r>
      <w:r w:rsidR="000C05B9" w:rsidRPr="00B2059A">
        <w:rPr>
          <w:rFonts w:ascii="Book Antiqua" w:eastAsia="Yu Mincho" w:hAnsi="Book Antiqua" w:cs="Times New Roman"/>
          <w:noProof/>
          <w:vertAlign w:val="superscript"/>
        </w:rPr>
        <w:t>[21]</w:t>
      </w:r>
      <w:r w:rsidRPr="00B2059A">
        <w:rPr>
          <w:rFonts w:ascii="Book Antiqua" w:eastAsia="Yu Mincho" w:hAnsi="Book Antiqua" w:cs="Times New Roman"/>
        </w:rPr>
        <w:fldChar w:fldCharType="end"/>
      </w:r>
      <w:r w:rsidR="004537A5">
        <w:rPr>
          <w:rFonts w:ascii="Book Antiqua" w:eastAsiaTheme="minorEastAsia" w:hAnsi="Book Antiqua" w:cs="Times New Roman" w:hint="eastAsia"/>
        </w:rPr>
        <w:t>.</w:t>
      </w:r>
      <w:r w:rsidRPr="00B2059A">
        <w:rPr>
          <w:rFonts w:ascii="Book Antiqua" w:eastAsia="Yu Mincho" w:hAnsi="Book Antiqua" w:cs="Times New Roman"/>
        </w:rPr>
        <w:t xml:space="preserve"> </w:t>
      </w:r>
      <w:r w:rsidR="00D03E01" w:rsidRPr="00B2059A">
        <w:rPr>
          <w:rFonts w:ascii="Book Antiqua" w:eastAsia="Yu Mincho" w:hAnsi="Book Antiqua" w:cs="Times New Roman"/>
        </w:rPr>
        <w:t>The cutoff TE value</w:t>
      </w:r>
      <w:r w:rsidRPr="00B2059A">
        <w:rPr>
          <w:rFonts w:ascii="Book Antiqua" w:eastAsia="Yu Mincho" w:hAnsi="Book Antiqua" w:cs="Times New Roman"/>
        </w:rPr>
        <w:t xml:space="preserve"> for identifying significant fibrosis in our CHB patients was 8.15 kPa, which is also higher than the</w:t>
      </w:r>
      <w:r w:rsidR="0062613F" w:rsidRPr="00B2059A">
        <w:rPr>
          <w:rFonts w:ascii="Book Antiqua" w:eastAsia="Yu Mincho" w:hAnsi="Book Antiqua" w:cs="Times New Roman"/>
        </w:rPr>
        <w:t xml:space="preserve"> previously</w:t>
      </w:r>
      <w:r w:rsidRPr="00B2059A">
        <w:rPr>
          <w:rFonts w:ascii="Book Antiqua" w:eastAsia="Yu Mincho" w:hAnsi="Book Antiqua" w:cs="Times New Roman"/>
        </w:rPr>
        <w:t xml:space="preserve"> reported </w:t>
      </w:r>
      <w:r w:rsidR="00F34DC2" w:rsidRPr="00B2059A">
        <w:rPr>
          <w:rFonts w:ascii="Book Antiqua" w:eastAsia="Yu Mincho" w:hAnsi="Book Antiqua" w:cs="Times New Roman"/>
        </w:rPr>
        <w:t>value</w:t>
      </w:r>
      <w:r w:rsidRPr="00B2059A">
        <w:rPr>
          <w:rFonts w:ascii="Book Antiqua" w:eastAsia="Yu Mincho" w:hAnsi="Book Antiqua" w:cs="Times New Roman"/>
        </w:rPr>
        <w:fldChar w:fldCharType="begin">
          <w:fldData xml:space="preserve">PEVuZE5vdGU+PENpdGU+PEF1dGhvcj5aZW5nPC9BdXRob3I+PFllYXI+MjAxNzwvWWVhcj48UmVj
TnVtPjQ2MTwvUmVjTnVtPjxEaXNwbGF5VGV4dD48c3R5bGUgZmFjZT0ic3VwZXJzY3JpcHQiPlsx
NV08L3N0eWxlPjwvRGlzcGxheVRleHQ+PHJlY29yZD48cmVjLW51bWJlcj40NjE8L3JlYy1udW1i
ZXI+PGZvcmVpZ24ta2V5cz48a2V5IGFwcD0iRU4iIGRiLWlkPSJhZmR2cDl3enZyYXM1emV6djVw
djJyZWpmc3MwZnR0c3dlemYiIHRpbWVzdGFtcD0iMTU2OTc2MzU3MSI+NDYxPC9rZXk+PC9mb3Jl
aWduLWtleXM+PHJlZi10eXBlIG5hbWU9IkpvdXJuYWwgQXJ0aWNsZSI+MTc8L3JlZi10eXBlPjxj
b250cmlidXRvcnM+PGF1dGhvcnM+PGF1dGhvcj5aZW5nLCBKLjwvYXV0aG9yPjxhdXRob3I+Wmhl
bmcsIEouPC9hdXRob3I+PGF1dGhvcj5IdWFuZywgWi48L2F1dGhvcj48YXV0aG9yPkNoZW4sIFMu
PC9hdXRob3I+PGF1dGhvcj5MaXUsIEouPC9hdXRob3I+PGF1dGhvcj5XdSwgVC48L2F1dGhvcj48
YXV0aG9yPlpoZW5nLCBSLjwvYXV0aG9yPjxhdXRob3I+THUsIE0uPC9hdXRob3I+PC9hdXRob3Jz
PjwvY29udHJpYnV0b3JzPjxhdXRoLWFkZHJlc3M+RGVwYXJ0bWVudCBvZiBNZWRpY2FsIFVsdHJh
c29uaWNzLCBUaGlyZCBBZmZpbGlhdGVkIEhvc3BpdGFsIG9mIFN1biBZYXQtU2VuIFVuaXZlcnNp
dHksIEluc3RpdHV0ZSBvZiBEaWFnbm9zdGljIGFuZCBJbnRlcnZlbnRpb25hbCBVbHRyYXNvdW5k
LCBTdW4gWWF0LVNlbiBVbml2ZXJzaXR5LCBHdWFuZ3pob3UsIENoaW5hLiYjeEQ7RGVwYXJ0bWVu
dCBvZiBNZWRpY2FsIFVsdHJhc29uaWNzLCBTdW4gWWF0LVNlbiBVbml2ZXJzaXR5IFR1bmd3YWgg
SG9zcGl0YWwsIERvbmdndWFuLCBDaGluYS4mI3hEO0RlcGFydG1lbnQgb2YgUGh5c2lvbG9neSBh
bmQgQmlvbWVkaWNhbCBFbmdpbmVlcmluZywgTWF5byBDbGluaWMgQ29sbGVnZSBvZiBNZWRpY2lu
ZSwgUm9jaGVzdGVyLCBNaW5uZXNvdGEsIFVTQS4mI3hEO0RlcGFydG1lbnQgb2YgSW5mZWN0aW91
cyBEaXNlYXNlcywgVGhpcmQgQWZmaWxpYXRlZCBIb3NwaXRhbCBvZiBTdW4gWWF0LVNlbiBVbml2
ZXJzaXR5LCBHdWFuZ3pob3UsIENoaW5hLiYjeEQ7RGVwYXJ0bWVudCBvZiBNZWRpY2FsIFVsdHJh
c29uaWNzLCBUaGlyZCBBZmZpbGlhdGVkIEhvc3BpdGFsIG9mIFN1biBZYXQtU2VuIFVuaXZlcnNp
dHksIEluc3RpdHV0ZSBvZiBEaWFnbm9zdGljIGFuZCBJbnRlcnZlbnRpb25hbCBVbHRyYXNvdW5k
LCBTdW4gWWF0LVNlbiBVbml2ZXJzaXR5LCBHdWFuZ3pob3UsIENoaW5hLiBFbGVjdHJvbmljIGFk
ZHJlc3M6IHpoZW5ncnFAbWFpbC5zeXN1LmVkdS5jbi4mI3hEO0RlcGFydG1lbnRzIG9mIEhlcGF0
b2JpbGlhcnkgU3VyZ2VyeSBhbmQgTWVkaWNhbCBVbHRyYXNvbmljcywgRmlyc3QgQWZmaWxpYXRl
ZCBIb3NwaXRhbCBvZiBTdW4gWWF0LVNlbiBVbml2ZXJzaXR5LCBJbnN0aXR1dGUgb2YgRGlhZ25v
c3RpYyBhbmQgSW50ZXJ2ZW50aW9uYWwgVWx0cmFzb3VuZCwgU3VuIFlhdC1TZW4gVW5pdmVyc2l0
eSwgR3Vhbmd6aG91LCBDaGluYS48L2F1dGgtYWRkcmVzcz48dGl0bGVzPjx0aXRsZT5Db21wYXJp
c29uIG9mIDItRCBTaGVhciBXYXZlIEVsYXN0b2dyYXBoeSBhbmQgVHJhbnNpZW50IEVsYXN0b2dy
YXBoeSBmb3IgQXNzZXNzaW5nIExpdmVyIEZpYnJvc2lzIGluIENocm9uaWMgSGVwYXRpdGlzIEI8
L3RpdGxlPjxzZWNvbmRhcnktdGl0bGU+VWx0cmFzb3VuZCBNZWQgQmlvbDwvc2Vjb25kYXJ5LXRp
dGxlPjwvdGl0bGVzPjxwZXJpb2RpY2FsPjxmdWxsLXRpdGxlPlVsdHJhc291bmQgTWVkIEJpb2w8
L2Z1bGwtdGl0bGU+PC9wZXJpb2RpY2FsPjxwYWdlcz4xNTYzLTE1NzA8L3BhZ2VzPjx2b2x1bWU+
NDM8L3ZvbHVtZT48bnVtYmVyPjg8L251bWJlcj48ZWRpdGlvbj4yMDE3LzA1LzEwPC9lZGl0aW9u
PjxrZXl3b3Jkcz48a2V5d29yZD5BZG9sZXNjZW50PC9rZXl3b3JkPjxrZXl3b3JkPkFkdWx0PC9r
ZXl3b3JkPjxrZXl3b3JkPkFnZWQ8L2tleXdvcmQ+PGtleXdvcmQ+RWxhc3RpY2l0eSBJbWFnaW5n
IFRlY2huaXF1ZXMvKm1ldGhvZHM8L2tleXdvcmQ+PGtleXdvcmQ+RmVtYWxlPC9rZXl3b3JkPjxr
ZXl3b3JkPkhlcGF0aXRpcyBCLCBDaHJvbmljLypjb21wbGljYXRpb25zPC9rZXl3b3JkPjxrZXl3
b3JkPkh1bWFuczwva2V5d29yZD48a2V5d29yZD5MaXZlci9kaWFnbm9zdGljIGltYWdpbmc8L2tl
eXdvcmQ+PGtleXdvcmQ+TGl2ZXIgQ2lycmhvc2lzLypkaWFnbm9zdGljIGltYWdpbmcvKmV0aW9s
b2d5PC9rZXl3b3JkPjxrZXl3b3JkPk1hbGU8L2tleXdvcmQ+PGtleXdvcmQ+TWlkZGxlIEFnZWQ8
L2tleXdvcmQ+PGtleXdvcmQ+UHJvc3BlY3RpdmUgU3R1ZGllczwva2V5d29yZD48a2V5d29yZD5S
ZXByb2R1Y2liaWxpdHkgb2YgUmVzdWx0czwva2V5d29yZD48a2V5d29yZD5TZXZlcml0eSBvZiBJ
bGxuZXNzIEluZGV4PC9rZXl3b3JkPjxrZXl3b3JkPllvdW5nIEFkdWx0PC9rZXl3b3JkPjxrZXl3
b3JkPioyLUQgc2hlYXIgd2F2ZSBlbGFzdG9ncmFwaHk8L2tleXdvcmQ+PGtleXdvcmQ+KkhlcGF0
aXRpcyBCPC9rZXl3b3JkPjxrZXl3b3JkPipMaXZlciBmaWJyb3Npczwva2V5d29yZD48a2V5d29y
ZD4qTGl2ZXIgc3RpZmZuZXNzPC9rZXl3b3JkPjxrZXl3b3JkPipUcmFuc2llbnQgZWxhc3RvZ3Jh
cGh5PC9rZXl3b3JkPjwva2V5d29yZHM+PGRhdGVzPjx5ZWFyPjIwMTc8L3llYXI+PHB1Yi1kYXRl
cz48ZGF0ZT5BdWc8L2RhdGU+PC9wdWItZGF0ZXM+PC9kYXRlcz48aXNibj4xODc5LTI5MVggKEVs
ZWN0cm9uaWMpJiN4RDswMzAxLTU2MjkgKExpbmtpbmcpPC9pc2JuPjxhY2Nlc3Npb24tbnVtPjI4
NDgzNTc5PC9hY2Nlc3Npb24tbnVtPjx1cmxzPjxyZWxhdGVkLXVybHM+PHVybD5odHRwczovL3d3
dy5uY2JpLm5sbS5uaWguZ292L3B1Ym1lZC8yODQ4MzU3OTwvdXJsPjwvcmVsYXRlZC11cmxzPjwv
dXJscz48ZWxlY3Ryb25pYy1yZXNvdXJjZS1udW0+MTAuMTAxNi9qLnVsdHJhc21lZGJpby4yMDE3
LjAzLjAxNDwvZWxlY3Ryb25pYy1yZXNvdXJjZS1udW0+PC9yZWNvcmQ+PC9DaXRlPjwvRW5kTm90
ZT5=
</w:fldData>
        </w:fldChar>
      </w:r>
      <w:r w:rsidR="000C05B9" w:rsidRPr="00B2059A">
        <w:rPr>
          <w:rFonts w:ascii="Book Antiqua" w:eastAsia="Yu Mincho" w:hAnsi="Book Antiqua" w:cs="Times New Roman"/>
        </w:rPr>
        <w:instrText xml:space="preserve"> ADDIN EN.CITE </w:instrText>
      </w:r>
      <w:r w:rsidR="000C05B9" w:rsidRPr="00B2059A">
        <w:rPr>
          <w:rFonts w:ascii="Book Antiqua" w:eastAsia="Yu Mincho" w:hAnsi="Book Antiqua" w:cs="Times New Roman"/>
        </w:rPr>
        <w:fldChar w:fldCharType="begin">
          <w:fldData xml:space="preserve">PEVuZE5vdGU+PENpdGU+PEF1dGhvcj5aZW5nPC9BdXRob3I+PFllYXI+MjAxNzwvWWVhcj48UmVj
TnVtPjQ2MTwvUmVjTnVtPjxEaXNwbGF5VGV4dD48c3R5bGUgZmFjZT0ic3VwZXJzY3JpcHQiPlsx
NV08L3N0eWxlPjwvRGlzcGxheVRleHQ+PHJlY29yZD48cmVjLW51bWJlcj40NjE8L3JlYy1udW1i
ZXI+PGZvcmVpZ24ta2V5cz48a2V5IGFwcD0iRU4iIGRiLWlkPSJhZmR2cDl3enZyYXM1emV6djVw
djJyZWpmc3MwZnR0c3dlemYiIHRpbWVzdGFtcD0iMTU2OTc2MzU3MSI+NDYxPC9rZXk+PC9mb3Jl
aWduLWtleXM+PHJlZi10eXBlIG5hbWU9IkpvdXJuYWwgQXJ0aWNsZSI+MTc8L3JlZi10eXBlPjxj
b250cmlidXRvcnM+PGF1dGhvcnM+PGF1dGhvcj5aZW5nLCBKLjwvYXV0aG9yPjxhdXRob3I+Wmhl
bmcsIEouPC9hdXRob3I+PGF1dGhvcj5IdWFuZywgWi48L2F1dGhvcj48YXV0aG9yPkNoZW4sIFMu
PC9hdXRob3I+PGF1dGhvcj5MaXUsIEouPC9hdXRob3I+PGF1dGhvcj5XdSwgVC48L2F1dGhvcj48
YXV0aG9yPlpoZW5nLCBSLjwvYXV0aG9yPjxhdXRob3I+THUsIE0uPC9hdXRob3I+PC9hdXRob3Jz
PjwvY29udHJpYnV0b3JzPjxhdXRoLWFkZHJlc3M+RGVwYXJ0bWVudCBvZiBNZWRpY2FsIFVsdHJh
c29uaWNzLCBUaGlyZCBBZmZpbGlhdGVkIEhvc3BpdGFsIG9mIFN1biBZYXQtU2VuIFVuaXZlcnNp
dHksIEluc3RpdHV0ZSBvZiBEaWFnbm9zdGljIGFuZCBJbnRlcnZlbnRpb25hbCBVbHRyYXNvdW5k
LCBTdW4gWWF0LVNlbiBVbml2ZXJzaXR5LCBHdWFuZ3pob3UsIENoaW5hLiYjeEQ7RGVwYXJ0bWVu
dCBvZiBNZWRpY2FsIFVsdHJhc29uaWNzLCBTdW4gWWF0LVNlbiBVbml2ZXJzaXR5IFR1bmd3YWgg
SG9zcGl0YWwsIERvbmdndWFuLCBDaGluYS4mI3hEO0RlcGFydG1lbnQgb2YgUGh5c2lvbG9neSBh
bmQgQmlvbWVkaWNhbCBFbmdpbmVlcmluZywgTWF5byBDbGluaWMgQ29sbGVnZSBvZiBNZWRpY2lu
ZSwgUm9jaGVzdGVyLCBNaW5uZXNvdGEsIFVTQS4mI3hEO0RlcGFydG1lbnQgb2YgSW5mZWN0aW91
cyBEaXNlYXNlcywgVGhpcmQgQWZmaWxpYXRlZCBIb3NwaXRhbCBvZiBTdW4gWWF0LVNlbiBVbml2
ZXJzaXR5LCBHdWFuZ3pob3UsIENoaW5hLiYjeEQ7RGVwYXJ0bWVudCBvZiBNZWRpY2FsIFVsdHJh
c29uaWNzLCBUaGlyZCBBZmZpbGlhdGVkIEhvc3BpdGFsIG9mIFN1biBZYXQtU2VuIFVuaXZlcnNp
dHksIEluc3RpdHV0ZSBvZiBEaWFnbm9zdGljIGFuZCBJbnRlcnZlbnRpb25hbCBVbHRyYXNvdW5k
LCBTdW4gWWF0LVNlbiBVbml2ZXJzaXR5LCBHdWFuZ3pob3UsIENoaW5hLiBFbGVjdHJvbmljIGFk
ZHJlc3M6IHpoZW5ncnFAbWFpbC5zeXN1LmVkdS5jbi4mI3hEO0RlcGFydG1lbnRzIG9mIEhlcGF0
b2JpbGlhcnkgU3VyZ2VyeSBhbmQgTWVkaWNhbCBVbHRyYXNvbmljcywgRmlyc3QgQWZmaWxpYXRl
ZCBIb3NwaXRhbCBvZiBTdW4gWWF0LVNlbiBVbml2ZXJzaXR5LCBJbnN0aXR1dGUgb2YgRGlhZ25v
c3RpYyBhbmQgSW50ZXJ2ZW50aW9uYWwgVWx0cmFzb3VuZCwgU3VuIFlhdC1TZW4gVW5pdmVyc2l0
eSwgR3Vhbmd6aG91LCBDaGluYS48L2F1dGgtYWRkcmVzcz48dGl0bGVzPjx0aXRsZT5Db21wYXJp
c29uIG9mIDItRCBTaGVhciBXYXZlIEVsYXN0b2dyYXBoeSBhbmQgVHJhbnNpZW50IEVsYXN0b2dy
YXBoeSBmb3IgQXNzZXNzaW5nIExpdmVyIEZpYnJvc2lzIGluIENocm9uaWMgSGVwYXRpdGlzIEI8
L3RpdGxlPjxzZWNvbmRhcnktdGl0bGU+VWx0cmFzb3VuZCBNZWQgQmlvbDwvc2Vjb25kYXJ5LXRp
dGxlPjwvdGl0bGVzPjxwZXJpb2RpY2FsPjxmdWxsLXRpdGxlPlVsdHJhc291bmQgTWVkIEJpb2w8
L2Z1bGwtdGl0bGU+PC9wZXJpb2RpY2FsPjxwYWdlcz4xNTYzLTE1NzA8L3BhZ2VzPjx2b2x1bWU+
NDM8L3ZvbHVtZT48bnVtYmVyPjg8L251bWJlcj48ZWRpdGlvbj4yMDE3LzA1LzEwPC9lZGl0aW9u
PjxrZXl3b3Jkcz48a2V5d29yZD5BZG9sZXNjZW50PC9rZXl3b3JkPjxrZXl3b3JkPkFkdWx0PC9r
ZXl3b3JkPjxrZXl3b3JkPkFnZWQ8L2tleXdvcmQ+PGtleXdvcmQ+RWxhc3RpY2l0eSBJbWFnaW5n
IFRlY2huaXF1ZXMvKm1ldGhvZHM8L2tleXdvcmQ+PGtleXdvcmQ+RmVtYWxlPC9rZXl3b3JkPjxr
ZXl3b3JkPkhlcGF0aXRpcyBCLCBDaHJvbmljLypjb21wbGljYXRpb25zPC9rZXl3b3JkPjxrZXl3
b3JkPkh1bWFuczwva2V5d29yZD48a2V5d29yZD5MaXZlci9kaWFnbm9zdGljIGltYWdpbmc8L2tl
eXdvcmQ+PGtleXdvcmQ+TGl2ZXIgQ2lycmhvc2lzLypkaWFnbm9zdGljIGltYWdpbmcvKmV0aW9s
b2d5PC9rZXl3b3JkPjxrZXl3b3JkPk1hbGU8L2tleXdvcmQ+PGtleXdvcmQ+TWlkZGxlIEFnZWQ8
L2tleXdvcmQ+PGtleXdvcmQ+UHJvc3BlY3RpdmUgU3R1ZGllczwva2V5d29yZD48a2V5d29yZD5S
ZXByb2R1Y2liaWxpdHkgb2YgUmVzdWx0czwva2V5d29yZD48a2V5d29yZD5TZXZlcml0eSBvZiBJ
bGxuZXNzIEluZGV4PC9rZXl3b3JkPjxrZXl3b3JkPllvdW5nIEFkdWx0PC9rZXl3b3JkPjxrZXl3
b3JkPioyLUQgc2hlYXIgd2F2ZSBlbGFzdG9ncmFwaHk8L2tleXdvcmQ+PGtleXdvcmQ+KkhlcGF0
aXRpcyBCPC9rZXl3b3JkPjxrZXl3b3JkPipMaXZlciBmaWJyb3Npczwva2V5d29yZD48a2V5d29y
ZD4qTGl2ZXIgc3RpZmZuZXNzPC9rZXl3b3JkPjxrZXl3b3JkPipUcmFuc2llbnQgZWxhc3RvZ3Jh
cGh5PC9rZXl3b3JkPjwva2V5d29yZHM+PGRhdGVzPjx5ZWFyPjIwMTc8L3llYXI+PHB1Yi1kYXRl
cz48ZGF0ZT5BdWc8L2RhdGU+PC9wdWItZGF0ZXM+PC9kYXRlcz48aXNibj4xODc5LTI5MVggKEVs
ZWN0cm9uaWMpJiN4RDswMzAxLTU2MjkgKExpbmtpbmcpPC9pc2JuPjxhY2Nlc3Npb24tbnVtPjI4
NDgzNTc5PC9hY2Nlc3Npb24tbnVtPjx1cmxzPjxyZWxhdGVkLXVybHM+PHVybD5odHRwczovL3d3
dy5uY2JpLm5sbS5uaWguZ292L3B1Ym1lZC8yODQ4MzU3OTwvdXJsPjwvcmVsYXRlZC11cmxzPjwv
dXJscz48ZWxlY3Ryb25pYy1yZXNvdXJjZS1udW0+MTAuMTAxNi9qLnVsdHJhc21lZGJpby4yMDE3
LjAzLjAxNDwvZWxlY3Ryb25pYy1yZXNvdXJjZS1udW0+PC9yZWNvcmQ+PC9DaXRlPjwvRW5kTm90
ZT5=
</w:fldData>
        </w:fldChar>
      </w:r>
      <w:r w:rsidR="000C05B9" w:rsidRPr="00B2059A">
        <w:rPr>
          <w:rFonts w:ascii="Book Antiqua" w:eastAsia="Yu Mincho" w:hAnsi="Book Antiqua" w:cs="Times New Roman"/>
        </w:rPr>
        <w:instrText xml:space="preserve"> ADDIN EN.CITE.DATA </w:instrText>
      </w:r>
      <w:r w:rsidR="000C05B9" w:rsidRPr="00B2059A">
        <w:rPr>
          <w:rFonts w:ascii="Book Antiqua" w:eastAsia="Yu Mincho" w:hAnsi="Book Antiqua" w:cs="Times New Roman"/>
        </w:rPr>
      </w:r>
      <w:r w:rsidR="000C05B9" w:rsidRPr="00B2059A">
        <w:rPr>
          <w:rFonts w:ascii="Book Antiqua" w:eastAsia="Yu Mincho" w:hAnsi="Book Antiqua" w:cs="Times New Roman"/>
        </w:rPr>
        <w:fldChar w:fldCharType="end"/>
      </w:r>
      <w:r w:rsidRPr="00B2059A">
        <w:rPr>
          <w:rFonts w:ascii="Book Antiqua" w:eastAsia="Yu Mincho" w:hAnsi="Book Antiqua" w:cs="Times New Roman"/>
        </w:rPr>
      </w:r>
      <w:r w:rsidRPr="00B2059A">
        <w:rPr>
          <w:rFonts w:ascii="Book Antiqua" w:eastAsia="Yu Mincho" w:hAnsi="Book Antiqua" w:cs="Times New Roman"/>
        </w:rPr>
        <w:fldChar w:fldCharType="separate"/>
      </w:r>
      <w:r w:rsidR="000C05B9" w:rsidRPr="00B2059A">
        <w:rPr>
          <w:rFonts w:ascii="Book Antiqua" w:eastAsia="Yu Mincho" w:hAnsi="Book Antiqua" w:cs="Times New Roman"/>
          <w:noProof/>
          <w:vertAlign w:val="superscript"/>
        </w:rPr>
        <w:t>[15]</w:t>
      </w:r>
      <w:r w:rsidRPr="00B2059A">
        <w:rPr>
          <w:rFonts w:ascii="Book Antiqua" w:eastAsia="Yu Mincho" w:hAnsi="Book Antiqua" w:cs="Times New Roman"/>
        </w:rPr>
        <w:fldChar w:fldCharType="end"/>
      </w:r>
      <w:r w:rsidR="004537A5">
        <w:rPr>
          <w:rFonts w:ascii="Book Antiqua" w:eastAsiaTheme="minorEastAsia" w:hAnsi="Book Antiqua" w:cs="Times New Roman" w:hint="eastAsia"/>
        </w:rPr>
        <w:t>.</w:t>
      </w:r>
      <w:r w:rsidRPr="00B2059A">
        <w:rPr>
          <w:rFonts w:ascii="Book Antiqua" w:eastAsia="Yu Mincho" w:hAnsi="Book Antiqua" w:cs="Times New Roman"/>
        </w:rPr>
        <w:t xml:space="preserve"> The higher cutoff values </w:t>
      </w:r>
      <w:r w:rsidR="00576FAF">
        <w:rPr>
          <w:rFonts w:ascii="Book Antiqua" w:eastAsia="Yu Mincho" w:hAnsi="Book Antiqua" w:cs="Times New Roman"/>
        </w:rPr>
        <w:t>in</w:t>
      </w:r>
      <w:r w:rsidRPr="00B2059A">
        <w:rPr>
          <w:rFonts w:ascii="Book Antiqua" w:eastAsia="Yu Mincho" w:hAnsi="Book Antiqua" w:cs="Times New Roman"/>
        </w:rPr>
        <w:t xml:space="preserve"> our cohort may be due to elevated transaminase and severe inflammation compared to reported studies (</w:t>
      </w:r>
      <w:r w:rsidR="006B5076">
        <w:rPr>
          <w:rFonts w:ascii="Book Antiqua" w:eastAsiaTheme="minorEastAsia" w:hAnsi="Book Antiqua" w:cs="Times New Roman"/>
          <w:color w:val="000000" w:themeColor="text1"/>
        </w:rPr>
        <w:t>Supplementary</w:t>
      </w:r>
      <w:r w:rsidRPr="00B2059A">
        <w:rPr>
          <w:rFonts w:ascii="Book Antiqua" w:eastAsia="Yu Mincho" w:hAnsi="Book Antiqua" w:cs="Times New Roman"/>
        </w:rPr>
        <w:t xml:space="preserve"> </w:t>
      </w:r>
      <w:r w:rsidR="006B5076" w:rsidRPr="006F4D31">
        <w:rPr>
          <w:rFonts w:ascii="Book Antiqua" w:eastAsiaTheme="minorEastAsia" w:hAnsi="Book Antiqua" w:cs="Times New Roman" w:hint="eastAsia"/>
          <w:caps/>
        </w:rPr>
        <w:t>t</w:t>
      </w:r>
      <w:r w:rsidR="003A06DC" w:rsidRPr="00B2059A">
        <w:rPr>
          <w:rFonts w:ascii="Book Antiqua" w:eastAsia="Yu Mincho" w:hAnsi="Book Antiqua" w:cs="Times New Roman"/>
        </w:rPr>
        <w:t>able</w:t>
      </w:r>
      <w:r w:rsidRPr="00B2059A">
        <w:rPr>
          <w:rFonts w:ascii="Book Antiqua" w:eastAsia="Yu Mincho" w:hAnsi="Book Antiqua" w:cs="Times New Roman"/>
        </w:rPr>
        <w:t xml:space="preserve"> 1</w:t>
      </w:r>
      <w:proofErr w:type="gramStart"/>
      <w:r w:rsidRPr="00B2059A">
        <w:rPr>
          <w:rFonts w:ascii="Book Antiqua" w:eastAsia="Yu Mincho" w:hAnsi="Book Antiqua" w:cs="Times New Roman"/>
        </w:rPr>
        <w:t>)</w:t>
      </w:r>
      <w:proofErr w:type="gramEnd"/>
      <w:r w:rsidRPr="00B2059A">
        <w:rPr>
          <w:rFonts w:ascii="Book Antiqua" w:eastAsia="Yu Mincho" w:hAnsi="Book Antiqua" w:cs="Times New Roman"/>
        </w:rPr>
        <w:fldChar w:fldCharType="begin">
          <w:fldData xml:space="preserve">PEVuZE5vdGU+PENpdGU+PEF1dGhvcj5BcmVuYTwvQXV0aG9yPjxZZWFyPjIwMDg8L1llYXI+PFJl
Y051bT4zMTY8L1JlY051bT48RGlzcGxheVRleHQ+PHN0eWxlIGZhY2U9InN1cGVyc2NyaXB0Ij5b
NywyMV08L3N0eWxlPjwvRGlzcGxheVRleHQ+PHJlY29yZD48cmVjLW51bWJlcj4zMTY8L3JlYy1u
dW1iZXI+PGZvcmVpZ24ta2V5cz48a2V5IGFwcD0iRU4iIGRiLWlkPSJhZmR2cDl3enZyYXM1emV6
djVwdjJyZWpmc3MwZnR0c3dlemYiIHRpbWVzdGFtcD0iMTU2NTUzNTg3MyI+MzE2PC9rZXk+PC9m
b3JlaWduLWtleXM+PHJlZi10eXBlIG5hbWU9IkpvdXJuYWwgQXJ0aWNsZSI+MTc8L3JlZi10eXBl
Pjxjb250cmlidXRvcnM+PGF1dGhvcnM+PGF1dGhvcj5BcmVuYSwgVS48L2F1dGhvcj48YXV0aG9y
PlZpenp1dHRpLCBGLjwvYXV0aG9yPjxhdXRob3I+Q29ydGksIEcuPC9hdXRob3I+PGF1dGhvcj5B
bWJ1LCBTLjwvYXV0aG9yPjxhdXRob3I+U3Rhc2ksIEMuPC9hdXRob3I+PGF1dGhvcj5CcmVzY2ks
IFMuPC9hdXRob3I+PGF1dGhvcj5Nb3NjYXJlbGxhLCBTLjwvYXV0aG9yPjxhdXRob3I+Qm9kZGks
IFYuPC9hdXRob3I+PGF1dGhvcj5QZXRyYXJjYSwgQS48L2F1dGhvcj48YXV0aG9yPkxhZmZpLCBH
LjwvYXV0aG9yPjxhdXRob3I+TWFycmEsIEYuPC9hdXRob3I+PGF1dGhvcj5QaW56YW5pLCBNLjwv
YXV0aG9yPjwvYXV0aG9ycz48L2NvbnRyaWJ1dG9ycz48YXV0aC1hZGRyZXNzPlVuaXYgRmxvcmVu
Y2UsIE9zcGVkIFVuaXYgQ2FyZWdnaSBGaXJlbnplLCBEaXBhcnRpbWVudG8gTWVkIEludGVybmEs
IEktNTAxMzQgRmxvcmVuY2UsIEl0YWx5JiN4RDtVbml2IEZsb3JlbmNlLCBPc3BlZCBVbml2IENh
cmVnZ2kgRmlyZW56ZSwgQ3RyIFJlcyBIaWdoZXIgRWR1YyAmYW1wOyBUcmFuc2ZlciBERU5PVGhl
LCBJLTUwMTM0IEZsb3JlbmNlLCBJdGFseSYjeEQ7VW5pdiBGbG9yZW5jZSwgT3NwZWQgVW5pdiBD
YXJlZ2dpIEZpcmVuemUsIFVuaXRhIE1hbGF0dCBJbmZldHQgayZhbXA7IFRyb3AsIEktNTAxMzQg
RmxvcmVuY2UsIEl0YWx5JiN4RDtVbml2IEZsb3JlbmNlLCBPc3BlZCBVbml2IENhcmVnZ2kgRmly
ZW56ZSwgVW5pdGEgTWFsYXR0IEluZmV0dCwgSS01MDEzNCBGbG9yZW5jZSwgSXRhbHkmI3hEO1Vu
aXYgRmxvcmVuY2UsIE9zcGVkIFVuaXYgQ2FyZWdnaSBGaXJlbnplLCBEaXBhcnRpbWVudG8gU2Fs
dXRlIFB1YmJsLCBJLTUwMTM0IEZsb3JlbmNlLCBJdGFseTwvYXV0aC1hZGRyZXNzPjx0aXRsZXM+
PHRpdGxlPkFjdXRlIHZpcmFsIGhlcGF0aXRpcyBpbmNyZWFzZXMgbGl2ZXIgc3RpZmZuZXNzIHZh
bHVlcyBtZWFzdXJlZCBieSB0cmFuc2llbnQgZWxhc3RvZ3JhcGh5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zODAtMzg0PC9wYWdlcz48
dm9sdW1lPjQ3PC92b2x1bWU+PG51bWJlcj4yPC9udW1iZXI+PGtleXdvcmRzPjxrZXl3b3JkPmNv
bXBlbnNhdGVkIGNpcnJob3Npczwva2V5d29yZD48a2V5d29yZD5wb3J0YWwtaHlwZXJ0ZW5zaW9u
PC9rZXl3b3JkPjxrZXl3b3JkPmZpYnJvc2lzPC9rZXl3b3JkPjxrZXl3b3JkPmRpYWdub3Npczwv
a2V5d29yZD48a2V5d29yZD5iaW9wc3k8L2tleXdvcmQ+PC9rZXl3b3Jkcz48ZGF0ZXM+PHllYXI+
MjAwODwveWVhcj48cHViLWRhdGVzPjxkYXRlPkZlYjwvZGF0ZT48L3B1Yi1kYXRlcz48L2RhdGVz
Pjxpc2JuPjAyNzAtOTEzOTwvaXNibj48YWNjZXNzaW9uLW51bT5XT1M6MDAwMjUyOTM5NTAwMDA2
PC9hY2Nlc3Npb24tbnVtPjx1cmxzPjxyZWxhdGVkLXVybHM+PHVybD48c3R5bGUgZmFjZT0idW5k
ZXJsaW5lIiBmb250PSJkZWZhdWx0IiBzaXplPSIxMDAlIj4mbHQ7R28gdG8gSVNJJmd0OzovL1dP
UzowMDAyNTI5Mzk1MDAwMDY8L3N0eWxlPjwvdXJsPjwvcmVsYXRlZC11cmxzPjwvdXJscz48ZWxl
Y3Ryb25pYy1yZXNvdXJjZS1udW0+MTAuMTAwMi9oZXAuMjIwMDc8L2VsZWN0cm9uaWMtcmVzb3Vy
Y2UtbnVtPjxsYW5ndWFnZT5FbmdsaXNoPC9sYW5ndWFnZT48L3JlY29yZD48L0NpdGU+PENpdGU+
PEF1dGhvcj5CZW5kZTwvQXV0aG9yPjxZZWFyPjIwMTg8L1llYXI+PFJlY051bT4zNDI8L1JlY051
bT48cmVjb3JkPjxyZWMtbnVtYmVyPjM0MjwvcmVjLW51bWJlcj48Zm9yZWlnbi1rZXlzPjxrZXkg
YXBwPSJFTiIgZGItaWQ9ImFmZHZwOXd6dnJhczV6ZXp2NXB2MnJlamZzczBmdHRzd2V6ZiIgdGlt
ZXN0YW1wPSIxNTY1NTQwMzk4Ij4zNDI8L2tleT48L2ZvcmVpZ24ta2V5cz48cmVmLXR5cGUgbmFt
ZT0iSm91cm5hbCBBcnRpY2xlIj4xNzwvcmVmLXR5cGU+PGNvbnRyaWJ1dG9ycz48YXV0aG9ycz48
YXV0aG9yPkJlbmRlLCBGLjwvYXV0aG9yPjxhdXRob3I+TXVsYWJlY2lyb3ZpYywgQS48L2F1dGhv
cj48YXV0aG9yPlNwb3JlYSwgSS48L2F1dGhvcj48YXV0aG9yPlBvcGVzY3UsIEEuPC9hdXRob3I+
PGF1dGhvcj5TaXJsaSwgUi48L2F1dGhvcj48YXV0aG9yPkdpbGphLCBPLiBILjwvYXV0aG9yPjxh
dXRob3I+VmVzdGVyaHVzLCBNLjwvYXV0aG9yPjxhdXRob3I+SGF2cmUsIFIuIEYuPC9hdXRob3I+
PC9hdXRob3JzPjwvY29udHJpYnV0b3JzPjxhdXRoLWFkZHJlc3M+VW5pdiBNZWQgJmFtcDsgUGhh
cm0gVmljdG9yIEJhYmVzIFRpbWlzb2FyYSwgRGVwdCBHYXN0cm9lbnRlcm9sLCBUaW1pc29hcmEs
IFJvbWFuaWEmI3hEO1VuaXYgQmVyZ2VuLCBEZXB0IENsaW4gTWVkLCBCZXJnZW4sIE5vcndheSYj
eEQ7SGF1a2VsYW5kIEhvc3AsIE5hdGwgQ3RyIFVsdHJhc291bmQgR2FzdHJvZW50ZXJvbCwgQmVy
Z2VuLCBOb3J3YXkmI3hEO09zbG8gVW5pdiBIb3NwLCBEaXYgU3VyZyBJbmZsYW1tYXRvcnkgRGlz
ICZhbXA7IFRyYW5zcGxhbnRhdCwgRGVwdCBUcmFuc3BsYW50YXQgTWVkLCBOb3J3ZWdpYW4gUFND
IFJlcyBDdHIsUmlrc2hvc3AsIE9zbG8sIE5vcndheTwvYXV0aC1hZGRyZXNzPjx0aXRsZXM+PHRp
dGxlPkFzc2Vzc2luZyBMaXZlciBTdGlmZm5lc3MgYnkgMi1EIFNoZWFyIFdhdmUgRWxhc3RvZ3Jh
cGh5IGluIGEgSGVhbHRoeSBDb2hvcnQ8L3RpdGxlPjxzZWNvbmRhcnktdGl0bGU+VWx0cmFzb3Vu
ZCBpbiBNZWRpY2luZSBhbmQgQmlvbG9neTwvc2Vjb25kYXJ5LXRpdGxlPjxhbHQtdGl0bGU+VWx0
cmFzb3VuZCBNZWQgQmlvbDwvYWx0LXRpdGxlPjwvdGl0bGVzPjxhbHQtcGVyaW9kaWNhbD48ZnVs
bC10aXRsZT5VbHRyYXNvdW5kIE1lZCBCaW9sPC9mdWxsLXRpdGxlPjwvYWx0LXBlcmlvZGljYWw+
PHBhZ2VzPjMzMi0zNDE8L3BhZ2VzPjx2b2x1bWU+NDQ8L3ZvbHVtZT48bnVtYmVyPjI8L251bWJl
cj48a2V5d29yZHM+PGtleXdvcmQ+aGVhbHRoeSBwYXJ0aWNpcGFudHM8L2tleXdvcmQ+PGtleXdv
cmQ+bGl2ZXIgc3RpZmZuZXNzPC9rZXl3b3JkPjxrZXl3b3JkPnNoZWFyIHdhdmUgZWxhc3RvZ3Jh
cGh5PC9rZXl3b3JkPjxrZXl3b3JkPmdlbmVyYWwgZWxlY3RyaWM8L2tleXdvcmQ+PGtleXdvcmQ+
dHJhbnNpZW50IGVsYXN0b2dyYXBoeTwva2V5d29yZD48a2V5d29yZD5wcmVkaWN0aW5nIGRpZmZl
cmVudCBzdGFnZXM8L2tleXdvcmQ+PGtleXdvcmQ+aW1wdWxzZSBhcmZpIGVsYXN0b2dyYXBoeTwv
a2V5d29yZD48a2V5d29yZD50cmFuc2llbnQgZWxhc3RvZ3JhcGh5PC9rZXl3b3JkPjxrZXl3b3Jk
PmNsaW5pY2FsLXVzZTwva2V5d29yZD48a2V5d29yZD5lZnN1bWIgZ3VpZGVsaW5lczwva2V5d29y
ZD48a2V5d29yZD51bHRyYXNvdW5kIGVsYXN0b2dyYXBoeTwva2V5d29yZD48a2V5d29yZD5oZXBh
dGl0aXMtYjwva2V5d29yZD48a2V5d29yZD5maWJyb3Npczwva2V5d29yZD48a2V5d29yZD5yZWNv
bW1lbmRhdGlvbnM8L2tleXdvcmQ+PGtleXdvcmQ+bWV0YWFuYWx5c2lzPC9rZXl3b3JkPjwva2V5
d29yZHM+PGRhdGVzPjx5ZWFyPjIwMTg8L3llYXI+PHB1Yi1kYXRlcz48ZGF0ZT5GZWI8L2RhdGU+
PC9wdWItZGF0ZXM+PC9kYXRlcz48aXNibj4wMzAxLTU2Mjk8L2lzYm4+PGFjY2Vzc2lvbi1udW0+
V09TOjAwMDQxODYwMzYwMDAwNTwvYWNjZXNzaW9uLW51bT48dXJscz48cmVsYXRlZC11cmxzPjx1
cmw+Jmx0O0dvIHRvIElTSSZndDs6Ly9XT1M6MDAwNDE4NjAzNjAwMDA1PC91cmw+PC9yZWxhdGVk
LXVybHM+PC91cmxzPjxlbGVjdHJvbmljLXJlc291cmNlLW51bT4xMC4xMDE2L2oudWx0cmFzbWVk
YmlvLjIwMTcuMTAuMDEzPC9lbGVjdHJvbmljLXJlc291cmNlLW51bT48bGFuZ3VhZ2U+RW5nbGlz
aDwvbGFuZ3VhZ2U+PC9yZWNvcmQ+PC9DaXRlPjwvRW5kTm90ZT4A
</w:fldData>
        </w:fldChar>
      </w:r>
      <w:r w:rsidR="000C05B9" w:rsidRPr="00B2059A">
        <w:rPr>
          <w:rFonts w:ascii="Book Antiqua" w:eastAsia="Yu Mincho" w:hAnsi="Book Antiqua" w:cs="Times New Roman"/>
        </w:rPr>
        <w:instrText xml:space="preserve"> ADDIN EN.CITE </w:instrText>
      </w:r>
      <w:r w:rsidR="000C05B9" w:rsidRPr="00B2059A">
        <w:rPr>
          <w:rFonts w:ascii="Book Antiqua" w:eastAsia="Yu Mincho" w:hAnsi="Book Antiqua" w:cs="Times New Roman"/>
        </w:rPr>
        <w:fldChar w:fldCharType="begin">
          <w:fldData xml:space="preserve">PEVuZE5vdGU+PENpdGU+PEF1dGhvcj5BcmVuYTwvQXV0aG9yPjxZZWFyPjIwMDg8L1llYXI+PFJl
Y051bT4zMTY8L1JlY051bT48RGlzcGxheVRleHQ+PHN0eWxlIGZhY2U9InN1cGVyc2NyaXB0Ij5b
NywyMV08L3N0eWxlPjwvRGlzcGxheVRleHQ+PHJlY29yZD48cmVjLW51bWJlcj4zMTY8L3JlYy1u
dW1iZXI+PGZvcmVpZ24ta2V5cz48a2V5IGFwcD0iRU4iIGRiLWlkPSJhZmR2cDl3enZyYXM1emV6
djVwdjJyZWpmc3MwZnR0c3dlemYiIHRpbWVzdGFtcD0iMTU2NTUzNTg3MyI+MzE2PC9rZXk+PC9m
b3JlaWduLWtleXM+PHJlZi10eXBlIG5hbWU9IkpvdXJuYWwgQXJ0aWNsZSI+MTc8L3JlZi10eXBl
Pjxjb250cmlidXRvcnM+PGF1dGhvcnM+PGF1dGhvcj5BcmVuYSwgVS48L2F1dGhvcj48YXV0aG9y
PlZpenp1dHRpLCBGLjwvYXV0aG9yPjxhdXRob3I+Q29ydGksIEcuPC9hdXRob3I+PGF1dGhvcj5B
bWJ1LCBTLjwvYXV0aG9yPjxhdXRob3I+U3Rhc2ksIEMuPC9hdXRob3I+PGF1dGhvcj5CcmVzY2ks
IFMuPC9hdXRob3I+PGF1dGhvcj5Nb3NjYXJlbGxhLCBTLjwvYXV0aG9yPjxhdXRob3I+Qm9kZGks
IFYuPC9hdXRob3I+PGF1dGhvcj5QZXRyYXJjYSwgQS48L2F1dGhvcj48YXV0aG9yPkxhZmZpLCBH
LjwvYXV0aG9yPjxhdXRob3I+TWFycmEsIEYuPC9hdXRob3I+PGF1dGhvcj5QaW56YW5pLCBNLjwv
YXV0aG9yPjwvYXV0aG9ycz48L2NvbnRyaWJ1dG9ycz48YXV0aC1hZGRyZXNzPlVuaXYgRmxvcmVu
Y2UsIE9zcGVkIFVuaXYgQ2FyZWdnaSBGaXJlbnplLCBEaXBhcnRpbWVudG8gTWVkIEludGVybmEs
IEktNTAxMzQgRmxvcmVuY2UsIEl0YWx5JiN4RDtVbml2IEZsb3JlbmNlLCBPc3BlZCBVbml2IENh
cmVnZ2kgRmlyZW56ZSwgQ3RyIFJlcyBIaWdoZXIgRWR1YyAmYW1wOyBUcmFuc2ZlciBERU5PVGhl
LCBJLTUwMTM0IEZsb3JlbmNlLCBJdGFseSYjeEQ7VW5pdiBGbG9yZW5jZSwgT3NwZWQgVW5pdiBD
YXJlZ2dpIEZpcmVuemUsIFVuaXRhIE1hbGF0dCBJbmZldHQgayZhbXA7IFRyb3AsIEktNTAxMzQg
RmxvcmVuY2UsIEl0YWx5JiN4RDtVbml2IEZsb3JlbmNlLCBPc3BlZCBVbml2IENhcmVnZ2kgRmly
ZW56ZSwgVW5pdGEgTWFsYXR0IEluZmV0dCwgSS01MDEzNCBGbG9yZW5jZSwgSXRhbHkmI3hEO1Vu
aXYgRmxvcmVuY2UsIE9zcGVkIFVuaXYgQ2FyZWdnaSBGaXJlbnplLCBEaXBhcnRpbWVudG8gU2Fs
dXRlIFB1YmJsLCBJLTUwMTM0IEZsb3JlbmNlLCBJdGFseTwvYXV0aC1hZGRyZXNzPjx0aXRsZXM+
PHRpdGxlPkFjdXRlIHZpcmFsIGhlcGF0aXRpcyBpbmNyZWFzZXMgbGl2ZXIgc3RpZmZuZXNzIHZh
bHVlcyBtZWFzdXJlZCBieSB0cmFuc2llbnQgZWxhc3RvZ3JhcGh5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zODAtMzg0PC9wYWdlcz48
dm9sdW1lPjQ3PC92b2x1bWU+PG51bWJlcj4yPC9udW1iZXI+PGtleXdvcmRzPjxrZXl3b3JkPmNv
bXBlbnNhdGVkIGNpcnJob3Npczwva2V5d29yZD48a2V5d29yZD5wb3J0YWwtaHlwZXJ0ZW5zaW9u
PC9rZXl3b3JkPjxrZXl3b3JkPmZpYnJvc2lzPC9rZXl3b3JkPjxrZXl3b3JkPmRpYWdub3Npczwv
a2V5d29yZD48a2V5d29yZD5iaW9wc3k8L2tleXdvcmQ+PC9rZXl3b3Jkcz48ZGF0ZXM+PHllYXI+
MjAwODwveWVhcj48cHViLWRhdGVzPjxkYXRlPkZlYjwvZGF0ZT48L3B1Yi1kYXRlcz48L2RhdGVz
Pjxpc2JuPjAyNzAtOTEzOTwvaXNibj48YWNjZXNzaW9uLW51bT5XT1M6MDAwMjUyOTM5NTAwMDA2
PC9hY2Nlc3Npb24tbnVtPjx1cmxzPjxyZWxhdGVkLXVybHM+PHVybD48c3R5bGUgZmFjZT0idW5k
ZXJsaW5lIiBmb250PSJkZWZhdWx0IiBzaXplPSIxMDAlIj4mbHQ7R28gdG8gSVNJJmd0OzovL1dP
UzowMDAyNTI5Mzk1MDAwMDY8L3N0eWxlPjwvdXJsPjwvcmVsYXRlZC11cmxzPjwvdXJscz48ZWxl
Y3Ryb25pYy1yZXNvdXJjZS1udW0+MTAuMTAwMi9oZXAuMjIwMDc8L2VsZWN0cm9uaWMtcmVzb3Vy
Y2UtbnVtPjxsYW5ndWFnZT5FbmdsaXNoPC9sYW5ndWFnZT48L3JlY29yZD48L0NpdGU+PENpdGU+
PEF1dGhvcj5CZW5kZTwvQXV0aG9yPjxZZWFyPjIwMTg8L1llYXI+PFJlY051bT4zNDI8L1JlY051
bT48cmVjb3JkPjxyZWMtbnVtYmVyPjM0MjwvcmVjLW51bWJlcj48Zm9yZWlnbi1rZXlzPjxrZXkg
YXBwPSJFTiIgZGItaWQ9ImFmZHZwOXd6dnJhczV6ZXp2NXB2MnJlamZzczBmdHRzd2V6ZiIgdGlt
ZXN0YW1wPSIxNTY1NTQwMzk4Ij4zNDI8L2tleT48L2ZvcmVpZ24ta2V5cz48cmVmLXR5cGUgbmFt
ZT0iSm91cm5hbCBBcnRpY2xlIj4xNzwvcmVmLXR5cGU+PGNvbnRyaWJ1dG9ycz48YXV0aG9ycz48
YXV0aG9yPkJlbmRlLCBGLjwvYXV0aG9yPjxhdXRob3I+TXVsYWJlY2lyb3ZpYywgQS48L2F1dGhv
cj48YXV0aG9yPlNwb3JlYSwgSS48L2F1dGhvcj48YXV0aG9yPlBvcGVzY3UsIEEuPC9hdXRob3I+
PGF1dGhvcj5TaXJsaSwgUi48L2F1dGhvcj48YXV0aG9yPkdpbGphLCBPLiBILjwvYXV0aG9yPjxh
dXRob3I+VmVzdGVyaHVzLCBNLjwvYXV0aG9yPjxhdXRob3I+SGF2cmUsIFIuIEYuPC9hdXRob3I+
PC9hdXRob3JzPjwvY29udHJpYnV0b3JzPjxhdXRoLWFkZHJlc3M+VW5pdiBNZWQgJmFtcDsgUGhh
cm0gVmljdG9yIEJhYmVzIFRpbWlzb2FyYSwgRGVwdCBHYXN0cm9lbnRlcm9sLCBUaW1pc29hcmEs
IFJvbWFuaWEmI3hEO1VuaXYgQmVyZ2VuLCBEZXB0IENsaW4gTWVkLCBCZXJnZW4sIE5vcndheSYj
eEQ7SGF1a2VsYW5kIEhvc3AsIE5hdGwgQ3RyIFVsdHJhc291bmQgR2FzdHJvZW50ZXJvbCwgQmVy
Z2VuLCBOb3J3YXkmI3hEO09zbG8gVW5pdiBIb3NwLCBEaXYgU3VyZyBJbmZsYW1tYXRvcnkgRGlz
ICZhbXA7IFRyYW5zcGxhbnRhdCwgRGVwdCBUcmFuc3BsYW50YXQgTWVkLCBOb3J3ZWdpYW4gUFND
IFJlcyBDdHIsUmlrc2hvc3AsIE9zbG8sIE5vcndheTwvYXV0aC1hZGRyZXNzPjx0aXRsZXM+PHRp
dGxlPkFzc2Vzc2luZyBMaXZlciBTdGlmZm5lc3MgYnkgMi1EIFNoZWFyIFdhdmUgRWxhc3RvZ3Jh
cGh5IGluIGEgSGVhbHRoeSBDb2hvcnQ8L3RpdGxlPjxzZWNvbmRhcnktdGl0bGU+VWx0cmFzb3Vu
ZCBpbiBNZWRpY2luZSBhbmQgQmlvbG9neTwvc2Vjb25kYXJ5LXRpdGxlPjxhbHQtdGl0bGU+VWx0
cmFzb3VuZCBNZWQgQmlvbDwvYWx0LXRpdGxlPjwvdGl0bGVzPjxhbHQtcGVyaW9kaWNhbD48ZnVs
bC10aXRsZT5VbHRyYXNvdW5kIE1lZCBCaW9sPC9mdWxsLXRpdGxlPjwvYWx0LXBlcmlvZGljYWw+
PHBhZ2VzPjMzMi0zNDE8L3BhZ2VzPjx2b2x1bWU+NDQ8L3ZvbHVtZT48bnVtYmVyPjI8L251bWJl
cj48a2V5d29yZHM+PGtleXdvcmQ+aGVhbHRoeSBwYXJ0aWNpcGFudHM8L2tleXdvcmQ+PGtleXdv
cmQ+bGl2ZXIgc3RpZmZuZXNzPC9rZXl3b3JkPjxrZXl3b3JkPnNoZWFyIHdhdmUgZWxhc3RvZ3Jh
cGh5PC9rZXl3b3JkPjxrZXl3b3JkPmdlbmVyYWwgZWxlY3RyaWM8L2tleXdvcmQ+PGtleXdvcmQ+
dHJhbnNpZW50IGVsYXN0b2dyYXBoeTwva2V5d29yZD48a2V5d29yZD5wcmVkaWN0aW5nIGRpZmZl
cmVudCBzdGFnZXM8L2tleXdvcmQ+PGtleXdvcmQ+aW1wdWxzZSBhcmZpIGVsYXN0b2dyYXBoeTwv
a2V5d29yZD48a2V5d29yZD50cmFuc2llbnQgZWxhc3RvZ3JhcGh5PC9rZXl3b3JkPjxrZXl3b3Jk
PmNsaW5pY2FsLXVzZTwva2V5d29yZD48a2V5d29yZD5lZnN1bWIgZ3VpZGVsaW5lczwva2V5d29y
ZD48a2V5d29yZD51bHRyYXNvdW5kIGVsYXN0b2dyYXBoeTwva2V5d29yZD48a2V5d29yZD5oZXBh
dGl0aXMtYjwva2V5d29yZD48a2V5d29yZD5maWJyb3Npczwva2V5d29yZD48a2V5d29yZD5yZWNv
bW1lbmRhdGlvbnM8L2tleXdvcmQ+PGtleXdvcmQ+bWV0YWFuYWx5c2lzPC9rZXl3b3JkPjwva2V5
d29yZHM+PGRhdGVzPjx5ZWFyPjIwMTg8L3llYXI+PHB1Yi1kYXRlcz48ZGF0ZT5GZWI8L2RhdGU+
PC9wdWItZGF0ZXM+PC9kYXRlcz48aXNibj4wMzAxLTU2Mjk8L2lzYm4+PGFjY2Vzc2lvbi1udW0+
V09TOjAwMDQxODYwMzYwMDAwNTwvYWNjZXNzaW9uLW51bT48dXJscz48cmVsYXRlZC11cmxzPjx1
cmw+Jmx0O0dvIHRvIElTSSZndDs6Ly9XT1M6MDAwNDE4NjAzNjAwMDA1PC91cmw+PC9yZWxhdGVk
LXVybHM+PC91cmxzPjxlbGVjdHJvbmljLXJlc291cmNlLW51bT4xMC4xMDE2L2oudWx0cmFzbWVk
YmlvLjIwMTcuMTAuMDEzPC9lbGVjdHJvbmljLXJlc291cmNlLW51bT48bGFuZ3VhZ2U+RW5nbGlz
aDwvbGFuZ3VhZ2U+PC9yZWNvcmQ+PC9DaXRlPjwvRW5kTm90ZT4A
</w:fldData>
        </w:fldChar>
      </w:r>
      <w:r w:rsidR="000C05B9" w:rsidRPr="00B2059A">
        <w:rPr>
          <w:rFonts w:ascii="Book Antiqua" w:eastAsia="Yu Mincho" w:hAnsi="Book Antiqua" w:cs="Times New Roman"/>
        </w:rPr>
        <w:instrText xml:space="preserve"> ADDIN EN.CITE.DATA </w:instrText>
      </w:r>
      <w:r w:rsidR="000C05B9" w:rsidRPr="00B2059A">
        <w:rPr>
          <w:rFonts w:ascii="Book Antiqua" w:eastAsia="Yu Mincho" w:hAnsi="Book Antiqua" w:cs="Times New Roman"/>
        </w:rPr>
      </w:r>
      <w:r w:rsidR="000C05B9" w:rsidRPr="00B2059A">
        <w:rPr>
          <w:rFonts w:ascii="Book Antiqua" w:eastAsia="Yu Mincho" w:hAnsi="Book Antiqua" w:cs="Times New Roman"/>
        </w:rPr>
        <w:fldChar w:fldCharType="end"/>
      </w:r>
      <w:r w:rsidRPr="00B2059A">
        <w:rPr>
          <w:rFonts w:ascii="Book Antiqua" w:eastAsia="Yu Mincho" w:hAnsi="Book Antiqua" w:cs="Times New Roman"/>
        </w:rPr>
      </w:r>
      <w:r w:rsidRPr="00B2059A">
        <w:rPr>
          <w:rFonts w:ascii="Book Antiqua" w:eastAsia="Yu Mincho" w:hAnsi="Book Antiqua" w:cs="Times New Roman"/>
        </w:rPr>
        <w:fldChar w:fldCharType="separate"/>
      </w:r>
      <w:r w:rsidR="000C05B9" w:rsidRPr="00B2059A">
        <w:rPr>
          <w:rFonts w:ascii="Book Antiqua" w:eastAsia="Yu Mincho" w:hAnsi="Book Antiqua" w:cs="Times New Roman"/>
          <w:noProof/>
          <w:vertAlign w:val="superscript"/>
        </w:rPr>
        <w:t>[7,21]</w:t>
      </w:r>
      <w:r w:rsidRPr="00B2059A">
        <w:rPr>
          <w:rFonts w:ascii="Book Antiqua" w:eastAsia="Yu Mincho" w:hAnsi="Book Antiqua" w:cs="Times New Roman"/>
        </w:rPr>
        <w:fldChar w:fldCharType="end"/>
      </w:r>
      <w:r w:rsidR="004537A5">
        <w:rPr>
          <w:rFonts w:ascii="Book Antiqua" w:eastAsiaTheme="minorEastAsia" w:hAnsi="Book Antiqua" w:cs="Times New Roman" w:hint="eastAsia"/>
        </w:rPr>
        <w:t>.</w:t>
      </w:r>
      <w:r w:rsidRPr="00B2059A">
        <w:rPr>
          <w:rFonts w:ascii="Book Antiqua" w:eastAsia="Yu Mincho" w:hAnsi="Book Antiqua" w:cs="Times New Roman"/>
        </w:rPr>
        <w:t xml:space="preserve"> The patients </w:t>
      </w:r>
      <w:r w:rsidR="00FB6DB6" w:rsidRPr="00B2059A">
        <w:rPr>
          <w:rFonts w:ascii="Book Antiqua" w:eastAsia="Yu Mincho" w:hAnsi="Book Antiqua" w:cs="Times New Roman"/>
        </w:rPr>
        <w:t xml:space="preserve">in </w:t>
      </w:r>
      <w:r w:rsidRPr="00B2059A">
        <w:rPr>
          <w:rFonts w:ascii="Book Antiqua" w:eastAsia="Yu Mincho" w:hAnsi="Book Antiqua" w:cs="Times New Roman"/>
        </w:rPr>
        <w:t xml:space="preserve">our study </w:t>
      </w:r>
      <w:r w:rsidR="00FB6DB6" w:rsidRPr="00B2059A">
        <w:rPr>
          <w:rFonts w:ascii="Book Antiqua" w:eastAsia="Yu Mincho" w:hAnsi="Book Antiqua" w:cs="Times New Roman"/>
        </w:rPr>
        <w:t xml:space="preserve">consisted of </w:t>
      </w:r>
      <w:r w:rsidR="00FB6DB6" w:rsidRPr="00B2059A">
        <w:rPr>
          <w:rFonts w:ascii="Book Antiqua" w:eastAsia="Yu Mincho" w:hAnsi="Book Antiqua" w:cs="Times New Roman"/>
        </w:rPr>
        <w:lastRenderedPageBreak/>
        <w:t xml:space="preserve">individuals with </w:t>
      </w:r>
      <w:r w:rsidRPr="00B2059A">
        <w:rPr>
          <w:rFonts w:ascii="Book Antiqua" w:eastAsia="Yu Mincho" w:hAnsi="Book Antiqua" w:cs="Times New Roman"/>
        </w:rPr>
        <w:t xml:space="preserve">active hepatitis B, which </w:t>
      </w:r>
      <w:r w:rsidR="00F34DC2" w:rsidRPr="00B2059A">
        <w:rPr>
          <w:rFonts w:ascii="Book Antiqua" w:eastAsia="Yu Mincho" w:hAnsi="Book Antiqua" w:cs="Times New Roman"/>
        </w:rPr>
        <w:t xml:space="preserve">was </w:t>
      </w:r>
      <w:r w:rsidRPr="00B2059A">
        <w:rPr>
          <w:rFonts w:ascii="Book Antiqua" w:eastAsia="Yu Mincho" w:hAnsi="Book Antiqua" w:cs="Times New Roman"/>
        </w:rPr>
        <w:t>supported by liver biopsy HAI scores</w:t>
      </w:r>
      <w:r w:rsidR="00F34DC2" w:rsidRPr="00B2059A">
        <w:rPr>
          <w:rFonts w:ascii="Book Antiqua" w:eastAsia="Yu Mincho" w:hAnsi="Book Antiqua" w:cs="Times New Roman"/>
        </w:rPr>
        <w:t>,</w:t>
      </w:r>
      <w:r w:rsidRPr="00B2059A">
        <w:rPr>
          <w:rFonts w:ascii="Book Antiqua" w:eastAsia="Yu Mincho" w:hAnsi="Book Antiqua" w:cs="Times New Roman"/>
        </w:rPr>
        <w:t xml:space="preserve"> rather than a </w:t>
      </w:r>
      <w:r w:rsidR="00F34DC2" w:rsidRPr="00B2059A">
        <w:rPr>
          <w:rFonts w:ascii="Book Antiqua" w:eastAsia="Yu Mincho" w:hAnsi="Book Antiqua" w:cs="Times New Roman"/>
        </w:rPr>
        <w:t xml:space="preserve">mixed </w:t>
      </w:r>
      <w:r w:rsidRPr="00B2059A">
        <w:rPr>
          <w:rFonts w:ascii="Book Antiqua" w:eastAsia="Yu Mincho" w:hAnsi="Book Antiqua" w:cs="Times New Roman"/>
        </w:rPr>
        <w:t xml:space="preserve">cohort </w:t>
      </w:r>
      <w:r w:rsidR="00F34DC2" w:rsidRPr="00B2059A">
        <w:rPr>
          <w:rFonts w:ascii="Book Antiqua" w:eastAsia="Yu Mincho" w:hAnsi="Book Antiqua" w:cs="Times New Roman"/>
        </w:rPr>
        <w:t>of</w:t>
      </w:r>
      <w:r w:rsidRPr="00B2059A">
        <w:rPr>
          <w:rFonts w:ascii="Book Antiqua" w:eastAsia="Yu Mincho" w:hAnsi="Book Antiqua" w:cs="Times New Roman"/>
        </w:rPr>
        <w:t xml:space="preserve"> hepatitis B carriers </w:t>
      </w:r>
      <w:r w:rsidR="00F34DC2" w:rsidRPr="00B2059A">
        <w:rPr>
          <w:rFonts w:ascii="Book Antiqua" w:eastAsia="Yu Mincho" w:hAnsi="Book Antiqua" w:cs="Times New Roman"/>
        </w:rPr>
        <w:t xml:space="preserve">and </w:t>
      </w:r>
      <w:r w:rsidRPr="00B2059A">
        <w:rPr>
          <w:rFonts w:ascii="Book Antiqua" w:eastAsia="Yu Mincho" w:hAnsi="Book Antiqua" w:cs="Times New Roman"/>
        </w:rPr>
        <w:t xml:space="preserve">inactive CHB patients. </w:t>
      </w:r>
      <w:r w:rsidR="000B09ED" w:rsidRPr="00B2059A">
        <w:rPr>
          <w:rFonts w:ascii="Book Antiqua" w:eastAsia="Yu Mincho" w:hAnsi="Book Antiqua" w:cs="Times New Roman"/>
        </w:rPr>
        <w:t xml:space="preserve">These data </w:t>
      </w:r>
      <w:r w:rsidRPr="00B2059A">
        <w:rPr>
          <w:rFonts w:ascii="Book Antiqua" w:eastAsia="Yu Mincho" w:hAnsi="Book Antiqua" w:cs="Times New Roman"/>
        </w:rPr>
        <w:t xml:space="preserve">may provide evidence for </w:t>
      </w:r>
      <w:r w:rsidR="00FB6DB6" w:rsidRPr="00B2059A">
        <w:rPr>
          <w:rFonts w:ascii="Book Antiqua" w:eastAsia="Yu Mincho" w:hAnsi="Book Antiqua" w:cs="Times New Roman"/>
        </w:rPr>
        <w:t>therapeutic decision</w:t>
      </w:r>
      <w:r w:rsidR="00576FAF">
        <w:rPr>
          <w:rFonts w:ascii="Book Antiqua" w:eastAsia="Yu Mincho" w:hAnsi="Book Antiqua" w:cs="Times New Roman"/>
        </w:rPr>
        <w:t>-</w:t>
      </w:r>
      <w:r w:rsidRPr="00B2059A">
        <w:rPr>
          <w:rFonts w:ascii="Book Antiqua" w:eastAsia="Yu Mincho" w:hAnsi="Book Antiqua" w:cs="Times New Roman"/>
        </w:rPr>
        <w:t>making.</w:t>
      </w:r>
    </w:p>
    <w:p w14:paraId="716D44A8" w14:textId="1DC8274B" w:rsidR="00A259C7" w:rsidRPr="00B2059A" w:rsidRDefault="000A51DF" w:rsidP="007B3CBE">
      <w:pPr>
        <w:widowControl w:val="0"/>
        <w:autoSpaceDE w:val="0"/>
        <w:autoSpaceDN w:val="0"/>
        <w:adjustRightInd w:val="0"/>
        <w:snapToGrid w:val="0"/>
        <w:spacing w:line="360" w:lineRule="auto"/>
        <w:ind w:firstLineChars="100" w:firstLine="240"/>
        <w:jc w:val="both"/>
        <w:rPr>
          <w:rFonts w:ascii="Book Antiqua" w:hAnsi="Book Antiqua" w:cs="Times New Roman"/>
          <w:highlight w:val="cyan"/>
        </w:rPr>
      </w:pPr>
      <w:r w:rsidRPr="00B2059A">
        <w:rPr>
          <w:rFonts w:ascii="Book Antiqua" w:hAnsi="Book Antiqua" w:cs="Times New Roman"/>
        </w:rPr>
        <w:t xml:space="preserve">The </w:t>
      </w:r>
      <w:r w:rsidR="000B09ED" w:rsidRPr="00B2059A">
        <w:rPr>
          <w:rFonts w:ascii="Book Antiqua" w:hAnsi="Book Antiqua" w:cs="Times New Roman"/>
        </w:rPr>
        <w:t xml:space="preserve">strength </w:t>
      </w:r>
      <w:r w:rsidRPr="00B2059A">
        <w:rPr>
          <w:rFonts w:ascii="Book Antiqua" w:hAnsi="Book Antiqua" w:cs="Times New Roman"/>
        </w:rPr>
        <w:t xml:space="preserve">of this study is that </w:t>
      </w:r>
      <w:r w:rsidR="00576FAF">
        <w:rPr>
          <w:rFonts w:ascii="Book Antiqua" w:hAnsi="Book Antiqua" w:cs="Times New Roman"/>
        </w:rPr>
        <w:t>54</w:t>
      </w:r>
      <w:r w:rsidRPr="00B2059A">
        <w:rPr>
          <w:rFonts w:ascii="Book Antiqua" w:hAnsi="Book Antiqua" w:cs="Times New Roman"/>
        </w:rPr>
        <w:t xml:space="preserve"> treatment-naive CHB patients were </w:t>
      </w:r>
      <w:r w:rsidRPr="00B2059A">
        <w:rPr>
          <w:rFonts w:ascii="Book Antiqua" w:eastAsia="Yu Mincho" w:hAnsi="Book Antiqua" w:cs="Times New Roman"/>
        </w:rPr>
        <w:t>prospecti</w:t>
      </w:r>
      <w:r w:rsidRPr="00B2059A">
        <w:rPr>
          <w:rFonts w:ascii="Book Antiqua" w:hAnsi="Book Antiqua" w:cs="Times New Roman"/>
        </w:rPr>
        <w:t>vely</w:t>
      </w:r>
      <w:r w:rsidR="00F04B15" w:rsidRPr="00B2059A">
        <w:rPr>
          <w:rFonts w:ascii="Book Antiqua" w:hAnsi="Book Antiqua" w:cs="Times New Roman"/>
        </w:rPr>
        <w:t xml:space="preserve"> enrolled</w:t>
      </w:r>
      <w:r w:rsidRPr="00B2059A">
        <w:rPr>
          <w:rFonts w:ascii="Book Antiqua" w:eastAsia="Yu Mincho" w:hAnsi="Book Antiqua" w:cs="Times New Roman"/>
        </w:rPr>
        <w:t xml:space="preserve"> </w:t>
      </w:r>
      <w:r w:rsidRPr="00B2059A">
        <w:rPr>
          <w:rFonts w:ascii="Book Antiqua" w:hAnsi="Book Antiqua" w:cs="Times New Roman"/>
        </w:rPr>
        <w:t>in o</w:t>
      </w:r>
      <w:r w:rsidRPr="00B2059A">
        <w:rPr>
          <w:rFonts w:ascii="Book Antiqua" w:eastAsia="Yu Mincho" w:hAnsi="Book Antiqua" w:cs="Times New Roman"/>
        </w:rPr>
        <w:t xml:space="preserve">ur study. </w:t>
      </w:r>
      <w:r w:rsidR="00AD7606" w:rsidRPr="00B2059A">
        <w:rPr>
          <w:rFonts w:ascii="Book Antiqua" w:eastAsia="Yu Mincho" w:hAnsi="Book Antiqua" w:cs="Times New Roman"/>
        </w:rPr>
        <w:t xml:space="preserve">Additionally, </w:t>
      </w:r>
      <w:r w:rsidR="00C30751" w:rsidRPr="00B2059A">
        <w:rPr>
          <w:rFonts w:ascii="Book Antiqua" w:eastAsia="Yu Mincho" w:hAnsi="Book Antiqua" w:cs="Times New Roman"/>
        </w:rPr>
        <w:t>t</w:t>
      </w:r>
      <w:r w:rsidRPr="00B2059A">
        <w:rPr>
          <w:rFonts w:ascii="Book Antiqua" w:eastAsia="Yu Mincho" w:hAnsi="Book Antiqua" w:cs="Times New Roman"/>
        </w:rPr>
        <w:t>he liver biops</w:t>
      </w:r>
      <w:r w:rsidRPr="00B2059A">
        <w:rPr>
          <w:rFonts w:ascii="Book Antiqua" w:hAnsi="Book Antiqua" w:cs="Times New Roman"/>
        </w:rPr>
        <w:t>y</w:t>
      </w:r>
      <w:r w:rsidRPr="00B2059A">
        <w:rPr>
          <w:rFonts w:ascii="Book Antiqua" w:eastAsia="Yu Mincho" w:hAnsi="Book Antiqua" w:cs="Times New Roman"/>
        </w:rPr>
        <w:t xml:space="preserve"> </w:t>
      </w:r>
      <w:r w:rsidR="00AD7606" w:rsidRPr="00B2059A">
        <w:rPr>
          <w:rFonts w:ascii="Book Antiqua" w:eastAsia="Yu Mincho" w:hAnsi="Book Antiqua" w:cs="Times New Roman"/>
        </w:rPr>
        <w:t xml:space="preserve">specimens </w:t>
      </w:r>
      <w:r w:rsidR="00C30751" w:rsidRPr="00B2059A">
        <w:rPr>
          <w:rFonts w:ascii="Book Antiqua" w:eastAsia="Yu Mincho" w:hAnsi="Book Antiqua" w:cs="Times New Roman"/>
        </w:rPr>
        <w:t>were standard samples</w:t>
      </w:r>
      <w:r w:rsidR="00376737" w:rsidRPr="00B2059A">
        <w:rPr>
          <w:rFonts w:ascii="Book Antiqua" w:eastAsia="Yu Mincho" w:hAnsi="Book Antiqua" w:cs="Times New Roman"/>
        </w:rPr>
        <w:t xml:space="preserve"> </w:t>
      </w:r>
      <w:r w:rsidR="00576FAF">
        <w:rPr>
          <w:rFonts w:ascii="Book Antiqua" w:eastAsia="Yu Mincho" w:hAnsi="Book Antiqua" w:cs="Times New Roman"/>
        </w:rPr>
        <w:t>as</w:t>
      </w:r>
      <w:r w:rsidR="00C30751" w:rsidRPr="00B2059A">
        <w:rPr>
          <w:rFonts w:ascii="Book Antiqua" w:eastAsia="Yu Mincho" w:hAnsi="Book Antiqua" w:cs="Times New Roman"/>
        </w:rPr>
        <w:t xml:space="preserve"> they </w:t>
      </w:r>
      <w:r w:rsidRPr="00B2059A">
        <w:rPr>
          <w:rFonts w:ascii="Book Antiqua" w:eastAsia="Yu Mincho" w:hAnsi="Book Antiqua" w:cs="Times New Roman"/>
        </w:rPr>
        <w:t xml:space="preserve">met the American Society for the Study of Liver Diseases criteria of </w:t>
      </w:r>
      <w:r w:rsidR="000B09ED" w:rsidRPr="00B2059A">
        <w:rPr>
          <w:rFonts w:ascii="Book Antiqua" w:eastAsia="Yu Mincho" w:hAnsi="Book Antiqua" w:cs="Times New Roman"/>
        </w:rPr>
        <w:t>being</w:t>
      </w:r>
      <w:r w:rsidRPr="00B2059A">
        <w:rPr>
          <w:rFonts w:ascii="Book Antiqua" w:eastAsia="Yu Mincho" w:hAnsi="Book Antiqua" w:cs="Times New Roman"/>
        </w:rPr>
        <w:t xml:space="preserve"> at least 2</w:t>
      </w:r>
      <w:r w:rsidR="006F4D31">
        <w:rPr>
          <w:rFonts w:ascii="Book Antiqua" w:eastAsia="Yu Mincho" w:hAnsi="Book Antiqua" w:cs="Times New Roman"/>
        </w:rPr>
        <w:t>-</w:t>
      </w:r>
      <w:r w:rsidRPr="00B2059A">
        <w:rPr>
          <w:rFonts w:ascii="Book Antiqua" w:eastAsia="Yu Mincho" w:hAnsi="Book Antiqua" w:cs="Times New Roman"/>
        </w:rPr>
        <w:t xml:space="preserve">3 cm in length and </w:t>
      </w:r>
      <w:r w:rsidR="000B09ED" w:rsidRPr="00B2059A">
        <w:rPr>
          <w:rFonts w:ascii="Book Antiqua" w:eastAsia="Yu Mincho" w:hAnsi="Book Antiqua" w:cs="Times New Roman"/>
        </w:rPr>
        <w:t xml:space="preserve">having </w:t>
      </w:r>
      <w:r w:rsidRPr="00B2059A">
        <w:rPr>
          <w:rFonts w:ascii="Book Antiqua" w:eastAsia="Yu Mincho" w:hAnsi="Book Antiqua" w:cs="Times New Roman"/>
        </w:rPr>
        <w:t xml:space="preserve">at least 11 portal </w:t>
      </w:r>
      <w:proofErr w:type="gramStart"/>
      <w:r w:rsidRPr="00B2059A">
        <w:rPr>
          <w:rFonts w:ascii="Book Antiqua" w:eastAsia="Yu Mincho" w:hAnsi="Book Antiqua" w:cs="Times New Roman"/>
        </w:rPr>
        <w:t>tracts</w:t>
      </w:r>
      <w:proofErr w:type="gramEnd"/>
      <w:r w:rsidRPr="00B2059A">
        <w:rPr>
          <w:rFonts w:ascii="Book Antiqua" w:eastAsia="Yu Mincho" w:hAnsi="Book Antiqua" w:cs="Times New Roman"/>
        </w:rPr>
        <w:fldChar w:fldCharType="begin">
          <w:fldData xml:space="preserve">PEVuZE5vdGU+PENpdGU+PEF1dGhvcj5Sb2NrZXk8L0F1dGhvcj48WWVhcj4yMDA5PC9ZZWFyPjxS
ZWNOdW0+MzExPC9SZWNOdW0+PERpc3BsYXlUZXh0PjxzdHlsZSBmYWNlPSJzdXBlcnNjcmlwdCI+
WzNdPC9zdHlsZT48L0Rpc3BsYXlUZXh0PjxyZWNvcmQ+PHJlYy1udW1iZXI+MzExPC9yZWMtbnVt
YmVyPjxmb3JlaWduLWtleXM+PGtleSBhcHA9IkVOIiBkYi1pZD0iYWZkdnA5d3p2cmFzNXplenY1
cHYycmVqZnNzMGZ0dHN3ZXpmIiB0aW1lc3RhbXA9IjE1NjU1MzQ1NTIiPjMxMTwva2V5PjwvZm9y
ZWlnbi1rZXlzPjxyZWYtdHlwZSBuYW1lPSJKb3VybmFsIEFydGljbGUiPjE3PC9yZWYtdHlwZT48
Y29udHJpYnV0b3JzPjxhdXRob3JzPjxhdXRob3I+Um9ja2V5LCBELiBDLjwvYXV0aG9yPjxhdXRo
b3I+Q2FsZHdlbGwsIFMuIEguPC9hdXRob3I+PGF1dGhvcj5Hb29kbWFuLCBaLiBELjwvYXV0aG9y
PjxhdXRob3I+TmVsc29uLCBSLiBDLjwvYXV0aG9yPjxhdXRob3I+U21pdGgsIEEuIEQuPC9hdXRo
b3I+PC9hdXRob3JzPjwvY29udHJpYnV0b3JzPjxhdXRoLWFkZHJlc3M+VW5pdiBUZXhhcyBTVyBN
ZWQgQ3RyIERhbGxhcywgRGl2IERpZ2VzdCAmYW1wOyBMaXZlciBEaXMsIERhbGxhcywgVFggNzUz
OTAgVVNBJiN4RDtVbml2IFZpcmdpbmlhLCBEaXYgR2FzdHJvZW50ZXJvbCwgQ2hhcmxvdHRlc3Zp
bGxlLCBWQSBVU0EmI3hEO0FybWVkIEZvcmNlcyBJbnN0IFBhdGhvbCwgV2FzaGluZ3RvbiwgREMg
MjAzMDYgVVNBJiN4RDtEdWtlIFVuaXYsIE1lZCBDdHIsIERlcHQgUmFkaW9sLCBEdXJoYW0sIE5D
IDI3NzEwIFVTQSYjeEQ7RHVrZSBVbml2LCBNZWQgQ3RyLCBEZXB0IE1lZCwgRGl2IEdhc3Ryb2Vu
dGVyb2wsIER1cmhhbSwgTkMgMjc3MTAgVVNBPC9hdXRoLWFkZHJlc3M+PHRpdGxlcz48dGl0bGU+
TGl2ZXIgQmlvcHN5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xMDE3LTEwNDQ8L3BhZ2VzPjx2b2x1bWU+NDk8L3ZvbHVtZT48bnVtYmVy
PjM8L251bWJlcj48a2V5d29yZHM+PGtleXdvcmQ+Y2hyb25pYyBoZXBhdGl0aXMtYzwva2V5d29y
ZD48a2V5d29yZD5pbnRlcm5hdGlvbmFsIG5vcm1hbGl6ZWQgcmF0aW88L2tleXdvcmQ+PGtleXdv
cmQ+cHJpbWFyeSBiaWxpYXJ5LWNpcnJob3Npczwva2V5d29yZD48a2V5d29yZD5uZWVkbGUgdHJh
Y3QgaW1wbGFudGF0aW9uPC9rZXl3b3JkPjxrZXl3b3JkPmNocm9uaWMgYWN0aXZlIGhlcGF0aXRp
czwva2V5d29yZD48a2V5d29yZD5jaHJvbmljIHZpcmFsLWhlcGF0aXRpczwva2V5d29yZD48a2V5
d29yZD5oZXBhdG9jZWxsdWxhci1jYXJjaW5vbWE8L2tleXdvcmQ+PGtleXdvcmQ+Y3J5cHRvZ2Vu
aWMgY2lycmhvc2lzPC9rZXl3b3JkPjxrZXl3b3JkPnByb3Rocm9tYmluIHRpbWU8L2tleXdvcmQ+
PGtleXdvcmQ+YmxlZWRpbmctdGltZTwva2V5d29yZD48L2tleXdvcmRzPjxkYXRlcz48eWVhcj4y
MDA5PC95ZWFyPjxwdWItZGF0ZXM+PGRhdGU+TWFyPC9kYXRlPjwvcHViLWRhdGVzPjwvZGF0ZXM+
PGlzYm4+MDI3MC05MTM5PC9pc2JuPjxhY2Nlc3Npb24tbnVtPldPUzowMDAyNjM4MTcwMDAwMzU8
L2FjY2Vzc2lvbi1udW0+PHVybHM+PHJlbGF0ZWQtdXJscz48dXJsPiZsdDtHbyB0byBJU0kmZ3Q7
Oi8vV09TOjAwMDI2MzgxNzAwMDAzNTwvdXJsPjx1cmw+aHR0cHM6Ly9hYXNsZHB1YnMub25saW5l
bGlicmFyeS53aWxleS5jb20vZG9pL2Z1bGwvMTAuMTAwMi9oZXAuMjI3NDI8L3VybD48L3JlbGF0
ZWQtdXJscz48L3VybHM+PGVsZWN0cm9uaWMtcmVzb3VyY2UtbnVtPjEwLjEwMDIvaGVwLjIyNzQy
PC9lbGVjdHJvbmljLXJlc291cmNlLW51bT48bGFuZ3VhZ2U+RW5nbGlzaDwvbGFuZ3VhZ2U+PC9y
ZWNvcmQ+PC9DaXRlPjwvRW5kTm90ZT4A
</w:fldData>
        </w:fldChar>
      </w:r>
      <w:r w:rsidR="000C05B9" w:rsidRPr="00B2059A">
        <w:rPr>
          <w:rFonts w:ascii="Book Antiqua" w:eastAsia="Yu Mincho" w:hAnsi="Book Antiqua" w:cs="Times New Roman"/>
        </w:rPr>
        <w:instrText xml:space="preserve"> ADDIN EN.CITE </w:instrText>
      </w:r>
      <w:r w:rsidR="000C05B9" w:rsidRPr="00B2059A">
        <w:rPr>
          <w:rFonts w:ascii="Book Antiqua" w:eastAsia="Yu Mincho" w:hAnsi="Book Antiqua" w:cs="Times New Roman"/>
        </w:rPr>
        <w:fldChar w:fldCharType="begin">
          <w:fldData xml:space="preserve">PEVuZE5vdGU+PENpdGU+PEF1dGhvcj5Sb2NrZXk8L0F1dGhvcj48WWVhcj4yMDA5PC9ZZWFyPjxS
ZWNOdW0+MzExPC9SZWNOdW0+PERpc3BsYXlUZXh0PjxzdHlsZSBmYWNlPSJzdXBlcnNjcmlwdCI+
WzNdPC9zdHlsZT48L0Rpc3BsYXlUZXh0PjxyZWNvcmQ+PHJlYy1udW1iZXI+MzExPC9yZWMtbnVt
YmVyPjxmb3JlaWduLWtleXM+PGtleSBhcHA9IkVOIiBkYi1pZD0iYWZkdnA5d3p2cmFzNXplenY1
cHYycmVqZnNzMGZ0dHN3ZXpmIiB0aW1lc3RhbXA9IjE1NjU1MzQ1NTIiPjMxMTwva2V5PjwvZm9y
ZWlnbi1rZXlzPjxyZWYtdHlwZSBuYW1lPSJKb3VybmFsIEFydGljbGUiPjE3PC9yZWYtdHlwZT48
Y29udHJpYnV0b3JzPjxhdXRob3JzPjxhdXRob3I+Um9ja2V5LCBELiBDLjwvYXV0aG9yPjxhdXRo
b3I+Q2FsZHdlbGwsIFMuIEguPC9hdXRob3I+PGF1dGhvcj5Hb29kbWFuLCBaLiBELjwvYXV0aG9y
PjxhdXRob3I+TmVsc29uLCBSLiBDLjwvYXV0aG9yPjxhdXRob3I+U21pdGgsIEEuIEQuPC9hdXRo
b3I+PC9hdXRob3JzPjwvY29udHJpYnV0b3JzPjxhdXRoLWFkZHJlc3M+VW5pdiBUZXhhcyBTVyBN
ZWQgQ3RyIERhbGxhcywgRGl2IERpZ2VzdCAmYW1wOyBMaXZlciBEaXMsIERhbGxhcywgVFggNzUz
OTAgVVNBJiN4RDtVbml2IFZpcmdpbmlhLCBEaXYgR2FzdHJvZW50ZXJvbCwgQ2hhcmxvdHRlc3Zp
bGxlLCBWQSBVU0EmI3hEO0FybWVkIEZvcmNlcyBJbnN0IFBhdGhvbCwgV2FzaGluZ3RvbiwgREMg
MjAzMDYgVVNBJiN4RDtEdWtlIFVuaXYsIE1lZCBDdHIsIERlcHQgUmFkaW9sLCBEdXJoYW0sIE5D
IDI3NzEwIFVTQSYjeEQ7RHVrZSBVbml2LCBNZWQgQ3RyLCBEZXB0IE1lZCwgRGl2IEdhc3Ryb2Vu
dGVyb2wsIER1cmhhbSwgTkMgMjc3MTAgVVNBPC9hdXRoLWFkZHJlc3M+PHRpdGxlcz48dGl0bGU+
TGl2ZXIgQmlvcHN5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xMDE3LTEwNDQ8L3BhZ2VzPjx2b2x1bWU+NDk8L3ZvbHVtZT48bnVtYmVy
PjM8L251bWJlcj48a2V5d29yZHM+PGtleXdvcmQ+Y2hyb25pYyBoZXBhdGl0aXMtYzwva2V5d29y
ZD48a2V5d29yZD5pbnRlcm5hdGlvbmFsIG5vcm1hbGl6ZWQgcmF0aW88L2tleXdvcmQ+PGtleXdv
cmQ+cHJpbWFyeSBiaWxpYXJ5LWNpcnJob3Npczwva2V5d29yZD48a2V5d29yZD5uZWVkbGUgdHJh
Y3QgaW1wbGFudGF0aW9uPC9rZXl3b3JkPjxrZXl3b3JkPmNocm9uaWMgYWN0aXZlIGhlcGF0aXRp
czwva2V5d29yZD48a2V5d29yZD5jaHJvbmljIHZpcmFsLWhlcGF0aXRpczwva2V5d29yZD48a2V5
d29yZD5oZXBhdG9jZWxsdWxhci1jYXJjaW5vbWE8L2tleXdvcmQ+PGtleXdvcmQ+Y3J5cHRvZ2Vu
aWMgY2lycmhvc2lzPC9rZXl3b3JkPjxrZXl3b3JkPnByb3Rocm9tYmluIHRpbWU8L2tleXdvcmQ+
PGtleXdvcmQ+YmxlZWRpbmctdGltZTwva2V5d29yZD48L2tleXdvcmRzPjxkYXRlcz48eWVhcj4y
MDA5PC95ZWFyPjxwdWItZGF0ZXM+PGRhdGU+TWFyPC9kYXRlPjwvcHViLWRhdGVzPjwvZGF0ZXM+
PGlzYm4+MDI3MC05MTM5PC9pc2JuPjxhY2Nlc3Npb24tbnVtPldPUzowMDAyNjM4MTcwMDAwMzU8
L2FjY2Vzc2lvbi1udW0+PHVybHM+PHJlbGF0ZWQtdXJscz48dXJsPiZsdDtHbyB0byBJU0kmZ3Q7
Oi8vV09TOjAwMDI2MzgxNzAwMDAzNTwvdXJsPjx1cmw+aHR0cHM6Ly9hYXNsZHB1YnMub25saW5l
bGlicmFyeS53aWxleS5jb20vZG9pL2Z1bGwvMTAuMTAwMi9oZXAuMjI3NDI8L3VybD48L3JlbGF0
ZWQtdXJscz48L3VybHM+PGVsZWN0cm9uaWMtcmVzb3VyY2UtbnVtPjEwLjEwMDIvaGVwLjIyNzQy
PC9lbGVjdHJvbmljLXJlc291cmNlLW51bT48bGFuZ3VhZ2U+RW5nbGlzaDwvbGFuZ3VhZ2U+PC9y
ZWNvcmQ+PC9DaXRlPjwvRW5kTm90ZT4A
</w:fldData>
        </w:fldChar>
      </w:r>
      <w:r w:rsidR="000C05B9" w:rsidRPr="00B2059A">
        <w:rPr>
          <w:rFonts w:ascii="Book Antiqua" w:eastAsia="Yu Mincho" w:hAnsi="Book Antiqua" w:cs="Times New Roman"/>
        </w:rPr>
        <w:instrText xml:space="preserve"> ADDIN EN.CITE.DATA </w:instrText>
      </w:r>
      <w:r w:rsidR="000C05B9" w:rsidRPr="00B2059A">
        <w:rPr>
          <w:rFonts w:ascii="Book Antiqua" w:eastAsia="Yu Mincho" w:hAnsi="Book Antiqua" w:cs="Times New Roman"/>
        </w:rPr>
      </w:r>
      <w:r w:rsidR="000C05B9" w:rsidRPr="00B2059A">
        <w:rPr>
          <w:rFonts w:ascii="Book Antiqua" w:eastAsia="Yu Mincho" w:hAnsi="Book Antiqua" w:cs="Times New Roman"/>
        </w:rPr>
        <w:fldChar w:fldCharType="end"/>
      </w:r>
      <w:r w:rsidRPr="00B2059A">
        <w:rPr>
          <w:rFonts w:ascii="Book Antiqua" w:eastAsia="Yu Mincho" w:hAnsi="Book Antiqua" w:cs="Times New Roman"/>
        </w:rPr>
      </w:r>
      <w:r w:rsidRPr="00B2059A">
        <w:rPr>
          <w:rFonts w:ascii="Book Antiqua" w:eastAsia="Yu Mincho" w:hAnsi="Book Antiqua" w:cs="Times New Roman"/>
        </w:rPr>
        <w:fldChar w:fldCharType="separate"/>
      </w:r>
      <w:r w:rsidR="000C05B9" w:rsidRPr="00B2059A">
        <w:rPr>
          <w:rFonts w:ascii="Book Antiqua" w:eastAsia="Yu Mincho" w:hAnsi="Book Antiqua" w:cs="Times New Roman"/>
          <w:noProof/>
          <w:vertAlign w:val="superscript"/>
        </w:rPr>
        <w:t>[3]</w:t>
      </w:r>
      <w:r w:rsidRPr="00B2059A">
        <w:rPr>
          <w:rFonts w:ascii="Book Antiqua" w:eastAsia="Yu Mincho" w:hAnsi="Book Antiqua" w:cs="Times New Roman"/>
        </w:rPr>
        <w:fldChar w:fldCharType="end"/>
      </w:r>
      <w:r w:rsidR="004537A5">
        <w:rPr>
          <w:rFonts w:ascii="Book Antiqua" w:eastAsiaTheme="minorEastAsia" w:hAnsi="Book Antiqua" w:cs="Times New Roman" w:hint="eastAsia"/>
        </w:rPr>
        <w:t>.</w:t>
      </w:r>
      <w:r w:rsidR="00BD43C8" w:rsidRPr="00B2059A">
        <w:rPr>
          <w:rFonts w:ascii="Book Antiqua" w:eastAsia="Yu Mincho" w:hAnsi="Book Antiqua" w:cs="Times New Roman"/>
        </w:rPr>
        <w:t xml:space="preserve"> </w:t>
      </w:r>
      <w:r w:rsidR="00C30751" w:rsidRPr="00B2059A">
        <w:rPr>
          <w:rFonts w:ascii="Book Antiqua" w:eastAsia="Yu Mincho" w:hAnsi="Book Antiqua" w:cs="Times New Roman"/>
        </w:rPr>
        <w:t>Pathological interpretation of b</w:t>
      </w:r>
      <w:r w:rsidRPr="00B2059A">
        <w:rPr>
          <w:rFonts w:ascii="Book Antiqua" w:eastAsia="Yu Mincho" w:hAnsi="Book Antiqua" w:cs="Times New Roman"/>
        </w:rPr>
        <w:t xml:space="preserve">iopsy specimens </w:t>
      </w:r>
      <w:r w:rsidR="00376737" w:rsidRPr="00B2059A">
        <w:rPr>
          <w:rFonts w:ascii="Book Antiqua" w:eastAsia="Yu Mincho" w:hAnsi="Book Antiqua" w:cs="Times New Roman"/>
        </w:rPr>
        <w:t xml:space="preserve">was performed </w:t>
      </w:r>
      <w:r w:rsidRPr="00B2059A">
        <w:rPr>
          <w:rFonts w:ascii="Book Antiqua" w:eastAsia="Yu Mincho" w:hAnsi="Book Antiqua" w:cs="Times New Roman"/>
        </w:rPr>
        <w:t xml:space="preserve">by experienced </w:t>
      </w:r>
      <w:r w:rsidR="00402882" w:rsidRPr="00B2059A">
        <w:rPr>
          <w:rFonts w:ascii="Book Antiqua" w:eastAsia="Yu Mincho" w:hAnsi="Book Antiqua" w:cs="Times New Roman"/>
        </w:rPr>
        <w:t>hepatopathologists</w:t>
      </w:r>
      <w:r w:rsidRPr="00B2059A">
        <w:rPr>
          <w:rFonts w:ascii="Book Antiqua" w:eastAsia="Yu Mincho" w:hAnsi="Book Antiqua" w:cs="Times New Roman"/>
        </w:rPr>
        <w:t xml:space="preserve">. The assessment of interobserver variability was controlled by a third experienced liver pathologist. </w:t>
      </w:r>
      <w:r w:rsidRPr="00B2059A">
        <w:rPr>
          <w:rFonts w:ascii="Book Antiqua" w:hAnsi="Book Antiqua" w:cs="Times New Roman"/>
        </w:rPr>
        <w:t xml:space="preserve">In addition, considering that the </w:t>
      </w:r>
      <w:r w:rsidRPr="00B2059A">
        <w:rPr>
          <w:rFonts w:ascii="Book Antiqua" w:eastAsia="Yu Mincho" w:hAnsi="Book Antiqua" w:cs="Times New Roman"/>
        </w:rPr>
        <w:t>SWE</w:t>
      </w:r>
      <w:r w:rsidRPr="00B2059A">
        <w:rPr>
          <w:rFonts w:ascii="Book Antiqua" w:hAnsi="Book Antiqua" w:cs="Times New Roman"/>
        </w:rPr>
        <w:t xml:space="preserve"> and TE</w:t>
      </w:r>
      <w:r w:rsidRPr="00B2059A">
        <w:rPr>
          <w:rFonts w:ascii="Book Antiqua" w:eastAsia="Yu Mincho" w:hAnsi="Book Antiqua" w:cs="Times New Roman"/>
        </w:rPr>
        <w:t xml:space="preserve"> data may </w:t>
      </w:r>
      <w:r w:rsidRPr="00B2059A">
        <w:rPr>
          <w:rFonts w:ascii="Book Antiqua" w:hAnsi="Book Antiqua" w:cs="Times New Roman"/>
        </w:rPr>
        <w:t>have biases between</w:t>
      </w:r>
      <w:r w:rsidRPr="00B2059A">
        <w:rPr>
          <w:rFonts w:ascii="Book Antiqua" w:eastAsia="Yu Mincho" w:hAnsi="Book Antiqua" w:cs="Times New Roman"/>
        </w:rPr>
        <w:t xml:space="preserve"> </w:t>
      </w:r>
      <w:r w:rsidRPr="00B2059A">
        <w:rPr>
          <w:rFonts w:ascii="Book Antiqua" w:hAnsi="Book Antiqua" w:cs="Times New Roman"/>
        </w:rPr>
        <w:t>different</w:t>
      </w:r>
      <w:r w:rsidRPr="00B2059A">
        <w:rPr>
          <w:rFonts w:ascii="Book Antiqua" w:eastAsia="Yu Mincho" w:hAnsi="Book Antiqua" w:cs="Times New Roman"/>
        </w:rPr>
        <w:t xml:space="preserve"> operator</w:t>
      </w:r>
      <w:r w:rsidRPr="00B2059A">
        <w:rPr>
          <w:rFonts w:ascii="Book Antiqua" w:hAnsi="Book Antiqua" w:cs="Times New Roman"/>
        </w:rPr>
        <w:t>s, we designated one operator for SWE and TE</w:t>
      </w:r>
      <w:r w:rsidRPr="00B2059A">
        <w:rPr>
          <w:rFonts w:ascii="Book Antiqua" w:eastAsia="Yu Mincho" w:hAnsi="Book Antiqua" w:cs="Times New Roman"/>
        </w:rPr>
        <w:t xml:space="preserve">. </w:t>
      </w:r>
      <w:r w:rsidRPr="00B2059A">
        <w:rPr>
          <w:rFonts w:ascii="Book Antiqua" w:hAnsi="Book Antiqua" w:cs="Times New Roman"/>
        </w:rPr>
        <w:t xml:space="preserve">Based on </w:t>
      </w:r>
      <w:r w:rsidR="00D8457D" w:rsidRPr="00B2059A">
        <w:rPr>
          <w:rFonts w:ascii="Book Antiqua" w:hAnsi="Book Antiqua" w:cs="Times New Roman"/>
        </w:rPr>
        <w:t xml:space="preserve">our </w:t>
      </w:r>
      <w:r w:rsidRPr="00B2059A">
        <w:rPr>
          <w:rFonts w:ascii="Book Antiqua" w:hAnsi="Book Antiqua" w:cs="Times New Roman"/>
        </w:rPr>
        <w:t xml:space="preserve">reliable data, we analyzed the </w:t>
      </w:r>
      <w:r w:rsidR="00512C1F" w:rsidRPr="00B2059A">
        <w:rPr>
          <w:rFonts w:ascii="Book Antiqua" w:hAnsi="Book Antiqua" w:cs="Times New Roman"/>
        </w:rPr>
        <w:t>dependent</w:t>
      </w:r>
      <w:r w:rsidRPr="00B2059A">
        <w:rPr>
          <w:rFonts w:ascii="Book Antiqua" w:hAnsi="Book Antiqua" w:cs="Times New Roman"/>
        </w:rPr>
        <w:t xml:space="preserve"> factors </w:t>
      </w:r>
      <w:r w:rsidR="00376737" w:rsidRPr="00B2059A">
        <w:rPr>
          <w:rFonts w:ascii="Book Antiqua" w:hAnsi="Book Antiqua" w:cs="Times New Roman"/>
        </w:rPr>
        <w:t xml:space="preserve">that </w:t>
      </w:r>
      <w:r w:rsidRPr="00B2059A">
        <w:rPr>
          <w:rFonts w:ascii="Book Antiqua" w:hAnsi="Book Antiqua" w:cs="Times New Roman"/>
        </w:rPr>
        <w:t>affect</w:t>
      </w:r>
      <w:r w:rsidR="00376737" w:rsidRPr="00B2059A">
        <w:rPr>
          <w:rFonts w:ascii="Book Antiqua" w:hAnsi="Book Antiqua" w:cs="Times New Roman"/>
        </w:rPr>
        <w:t>ed</w:t>
      </w:r>
      <w:r w:rsidRPr="00B2059A">
        <w:rPr>
          <w:rFonts w:ascii="Book Antiqua" w:hAnsi="Book Antiqua" w:cs="Times New Roman"/>
        </w:rPr>
        <w:t xml:space="preserve"> the measurement of SWE and TE</w:t>
      </w:r>
      <w:r w:rsidR="00376737" w:rsidRPr="00B2059A">
        <w:rPr>
          <w:rFonts w:ascii="Book Antiqua" w:hAnsi="Book Antiqua" w:cs="Times New Roman"/>
        </w:rPr>
        <w:t>,</w:t>
      </w:r>
      <w:r w:rsidR="00A9697A" w:rsidRPr="00B2059A">
        <w:rPr>
          <w:rFonts w:ascii="Book Antiqua" w:hAnsi="Book Antiqua" w:cs="Times New Roman"/>
        </w:rPr>
        <w:t xml:space="preserve"> </w:t>
      </w:r>
      <w:r w:rsidR="00376737" w:rsidRPr="00B2059A">
        <w:rPr>
          <w:rFonts w:ascii="Book Antiqua" w:hAnsi="Book Antiqua" w:cs="Times New Roman"/>
        </w:rPr>
        <w:t xml:space="preserve">which </w:t>
      </w:r>
      <w:r w:rsidRPr="00B2059A">
        <w:rPr>
          <w:rFonts w:ascii="Book Antiqua" w:hAnsi="Book Antiqua" w:cs="Times New Roman"/>
        </w:rPr>
        <w:t xml:space="preserve">revealed </w:t>
      </w:r>
      <w:r w:rsidR="00512C1F" w:rsidRPr="00B2059A">
        <w:rPr>
          <w:rFonts w:ascii="Book Antiqua" w:hAnsi="Book Antiqua" w:cs="Times New Roman"/>
        </w:rPr>
        <w:t xml:space="preserve">that SWE was less </w:t>
      </w:r>
      <w:r w:rsidR="00376737" w:rsidRPr="00B2059A">
        <w:rPr>
          <w:rFonts w:ascii="Book Antiqua" w:hAnsi="Book Antiqua" w:cs="Times New Roman"/>
        </w:rPr>
        <w:t xml:space="preserve">affected </w:t>
      </w:r>
      <w:r w:rsidR="002E1545" w:rsidRPr="00B2059A">
        <w:rPr>
          <w:rFonts w:ascii="Book Antiqua" w:hAnsi="Book Antiqua" w:cs="Times New Roman"/>
        </w:rPr>
        <w:t>than TE</w:t>
      </w:r>
      <w:r w:rsidRPr="00B2059A">
        <w:rPr>
          <w:rFonts w:ascii="Book Antiqua" w:hAnsi="Book Antiqua" w:cs="Times New Roman"/>
        </w:rPr>
        <w:t xml:space="preserve">. </w:t>
      </w:r>
      <w:r w:rsidR="00D60F5C" w:rsidRPr="00B2059A">
        <w:rPr>
          <w:rFonts w:ascii="Book Antiqua" w:hAnsi="Book Antiqua" w:cs="Times New Roman"/>
        </w:rPr>
        <w:t>According</w:t>
      </w:r>
      <w:r w:rsidRPr="00B2059A">
        <w:rPr>
          <w:rFonts w:ascii="Book Antiqua" w:hAnsi="Book Antiqua" w:cs="Times New Roman"/>
        </w:rPr>
        <w:t xml:space="preserve"> </w:t>
      </w:r>
      <w:r w:rsidR="00576FAF">
        <w:rPr>
          <w:rFonts w:ascii="Book Antiqua" w:hAnsi="Book Antiqua" w:cs="Times New Roman"/>
        </w:rPr>
        <w:t xml:space="preserve">to </w:t>
      </w:r>
      <w:r w:rsidRPr="00B2059A">
        <w:rPr>
          <w:rFonts w:ascii="Book Antiqua" w:hAnsi="Book Antiqua" w:cs="Times New Roman"/>
        </w:rPr>
        <w:t>the AUROCs</w:t>
      </w:r>
      <w:r w:rsidR="00A9697A" w:rsidRPr="00B2059A">
        <w:rPr>
          <w:rFonts w:ascii="Book Antiqua" w:hAnsi="Book Antiqua" w:cs="Times New Roman"/>
        </w:rPr>
        <w:t xml:space="preserve"> of SWE and TE,</w:t>
      </w:r>
      <w:r w:rsidRPr="00B2059A">
        <w:rPr>
          <w:rFonts w:ascii="Book Antiqua" w:hAnsi="Book Antiqua" w:cs="Times New Roman"/>
        </w:rPr>
        <w:t xml:space="preserve"> SWE may be more sensitive</w:t>
      </w:r>
      <w:r w:rsidR="00D60F5C" w:rsidRPr="00B2059A">
        <w:rPr>
          <w:rFonts w:ascii="Book Antiqua" w:hAnsi="Book Antiqua" w:cs="Times New Roman"/>
        </w:rPr>
        <w:t xml:space="preserve"> and </w:t>
      </w:r>
      <w:r w:rsidRPr="00B2059A">
        <w:rPr>
          <w:rFonts w:ascii="Book Antiqua" w:hAnsi="Book Antiqua" w:cs="Times New Roman"/>
        </w:rPr>
        <w:t xml:space="preserve">precise than TE in </w:t>
      </w:r>
      <w:r w:rsidR="00E46304" w:rsidRPr="00B2059A">
        <w:rPr>
          <w:rFonts w:ascii="Book Antiqua" w:hAnsi="Book Antiqua" w:cs="Times New Roman"/>
        </w:rPr>
        <w:t xml:space="preserve">discriminating </w:t>
      </w:r>
      <w:r w:rsidRPr="00B2059A">
        <w:rPr>
          <w:rFonts w:ascii="Book Antiqua" w:hAnsi="Book Antiqua" w:cs="Times New Roman"/>
        </w:rPr>
        <w:t>significant fibrosis (&gt;</w:t>
      </w:r>
      <w:r w:rsidR="006B5076">
        <w:rPr>
          <w:rFonts w:ascii="Book Antiqua" w:hAnsi="Book Antiqua" w:cs="Times New Roman" w:hint="eastAsia"/>
        </w:rPr>
        <w:t xml:space="preserve"> </w:t>
      </w:r>
      <w:r w:rsidRPr="00B2059A">
        <w:rPr>
          <w:rFonts w:ascii="Book Antiqua" w:hAnsi="Book Antiqua" w:cs="Times New Roman"/>
        </w:rPr>
        <w:t xml:space="preserve">F2). </w:t>
      </w:r>
      <w:r w:rsidR="00A17619" w:rsidRPr="00B2059A">
        <w:rPr>
          <w:rFonts w:ascii="Book Antiqua" w:hAnsi="Book Antiqua" w:cs="Times New Roman"/>
        </w:rPr>
        <w:t xml:space="preserve">This modality </w:t>
      </w:r>
      <w:r w:rsidRPr="00B2059A">
        <w:rPr>
          <w:rFonts w:ascii="Book Antiqua" w:eastAsia="Yu Mincho" w:hAnsi="Book Antiqua" w:cs="Times New Roman"/>
        </w:rPr>
        <w:t>might help identify CHB patients who may benefit from treatment</w:t>
      </w:r>
      <w:r w:rsidRPr="00B2059A">
        <w:rPr>
          <w:rFonts w:ascii="Book Antiqua" w:hAnsi="Book Antiqua" w:cs="Times New Roman"/>
        </w:rPr>
        <w:t xml:space="preserve">. </w:t>
      </w:r>
      <w:r w:rsidR="00376737" w:rsidRPr="00B2059A">
        <w:rPr>
          <w:rFonts w:ascii="Book Antiqua" w:hAnsi="Book Antiqua" w:cs="Times New Roman"/>
        </w:rPr>
        <w:t xml:space="preserve">Thus, </w:t>
      </w:r>
      <w:r w:rsidR="0048734F" w:rsidRPr="00B2059A">
        <w:rPr>
          <w:rFonts w:ascii="Book Antiqua" w:hAnsi="Book Antiqua" w:cs="Times New Roman"/>
        </w:rPr>
        <w:t xml:space="preserve">SWE </w:t>
      </w:r>
      <w:r w:rsidR="00576FAF">
        <w:rPr>
          <w:rFonts w:ascii="Book Antiqua" w:hAnsi="Book Antiqua" w:cs="Times New Roman"/>
        </w:rPr>
        <w:t>may</w:t>
      </w:r>
      <w:r w:rsidR="0048734F" w:rsidRPr="00B2059A">
        <w:rPr>
          <w:rFonts w:ascii="Book Antiqua" w:hAnsi="Book Antiqua" w:cs="Times New Roman"/>
        </w:rPr>
        <w:t xml:space="preserve"> have broader clinical application prospects</w:t>
      </w:r>
      <w:r w:rsidR="0048734F" w:rsidRPr="00B2059A">
        <w:rPr>
          <w:rFonts w:ascii="Book Antiqua" w:hAnsi="Book Antiqua"/>
        </w:rPr>
        <w:t xml:space="preserve"> </w:t>
      </w:r>
      <w:r w:rsidR="00576FAF">
        <w:rPr>
          <w:rFonts w:ascii="Book Antiqua" w:hAnsi="Book Antiqua"/>
        </w:rPr>
        <w:t>i</w:t>
      </w:r>
      <w:r w:rsidR="0048734F" w:rsidRPr="00B2059A">
        <w:rPr>
          <w:rFonts w:ascii="Book Antiqua" w:hAnsi="Book Antiqua"/>
        </w:rPr>
        <w:t>n</w:t>
      </w:r>
      <w:r w:rsidR="0048734F" w:rsidRPr="00B2059A">
        <w:rPr>
          <w:rFonts w:ascii="Book Antiqua" w:eastAsia="Yu Mincho" w:hAnsi="Book Antiqua" w:cs="Times New Roman"/>
        </w:rPr>
        <w:t xml:space="preserve"> standard examinations </w:t>
      </w:r>
      <w:r w:rsidR="00376737" w:rsidRPr="00B2059A">
        <w:rPr>
          <w:rFonts w:ascii="Book Antiqua" w:eastAsia="Yu Mincho" w:hAnsi="Book Antiqua" w:cs="Times New Roman"/>
        </w:rPr>
        <w:t>for</w:t>
      </w:r>
      <w:r w:rsidR="0048734F" w:rsidRPr="00B2059A">
        <w:rPr>
          <w:rFonts w:ascii="Book Antiqua" w:eastAsia="Yu Mincho" w:hAnsi="Book Antiqua" w:cs="Times New Roman"/>
        </w:rPr>
        <w:t xml:space="preserve"> HBV patients. </w:t>
      </w:r>
      <w:r w:rsidR="00750612" w:rsidRPr="00B2059A">
        <w:rPr>
          <w:rFonts w:ascii="Book Antiqua" w:hAnsi="Book Antiqua" w:cs="Times New Roman"/>
        </w:rPr>
        <w:t>T</w:t>
      </w:r>
      <w:r w:rsidRPr="00B2059A">
        <w:rPr>
          <w:rFonts w:ascii="Book Antiqua" w:hAnsi="Book Antiqua" w:cs="Times New Roman"/>
        </w:rPr>
        <w:t>he limitation of t</w:t>
      </w:r>
      <w:r w:rsidR="00744BE9" w:rsidRPr="00B2059A">
        <w:rPr>
          <w:rFonts w:ascii="Book Antiqua" w:hAnsi="Book Antiqua" w:cs="Times New Roman"/>
        </w:rPr>
        <w:t>h</w:t>
      </w:r>
      <w:r w:rsidRPr="00B2059A">
        <w:rPr>
          <w:rFonts w:ascii="Book Antiqua" w:hAnsi="Book Antiqua" w:cs="Times New Roman"/>
        </w:rPr>
        <w:t xml:space="preserve">e study is that the sample size </w:t>
      </w:r>
      <w:r w:rsidR="00A17619" w:rsidRPr="00B2059A">
        <w:rPr>
          <w:rFonts w:ascii="Book Antiqua" w:hAnsi="Book Antiqua" w:cs="Times New Roman"/>
        </w:rPr>
        <w:t xml:space="preserve">was </w:t>
      </w:r>
      <w:r w:rsidRPr="00B2059A">
        <w:rPr>
          <w:rFonts w:ascii="Book Antiqua" w:hAnsi="Book Antiqua" w:cs="Times New Roman"/>
        </w:rPr>
        <w:t>relatively small, and the present results need to be verified in further large-scale trials</w:t>
      </w:r>
      <w:r w:rsidR="00FE5DEF">
        <w:rPr>
          <w:rFonts w:ascii="Book Antiqua" w:eastAsia="Yu Mincho" w:hAnsi="Book Antiqua" w:cs="Times New Roman"/>
        </w:rPr>
        <w:t>.</w:t>
      </w:r>
      <w:r w:rsidRPr="00B2059A">
        <w:rPr>
          <w:rFonts w:ascii="Book Antiqua" w:eastAsia="Yu Mincho" w:hAnsi="Book Antiqua" w:cs="Times New Roman"/>
        </w:rPr>
        <w:t xml:space="preserve"> </w:t>
      </w:r>
    </w:p>
    <w:p w14:paraId="341A8471" w14:textId="22983A5F" w:rsidR="005F0EEE" w:rsidRPr="00B2059A" w:rsidRDefault="007B3CBE" w:rsidP="007B3CBE">
      <w:pPr>
        <w:widowControl w:val="0"/>
        <w:autoSpaceDE w:val="0"/>
        <w:autoSpaceDN w:val="0"/>
        <w:adjustRightInd w:val="0"/>
        <w:snapToGrid w:val="0"/>
        <w:spacing w:line="360" w:lineRule="auto"/>
        <w:ind w:firstLineChars="100" w:firstLine="240"/>
        <w:jc w:val="both"/>
        <w:rPr>
          <w:rFonts w:ascii="Book Antiqua" w:eastAsia="Yu Mincho" w:hAnsi="Book Antiqua" w:cs="Times New Roman"/>
        </w:rPr>
      </w:pPr>
      <w:r w:rsidRPr="007B3CBE">
        <w:rPr>
          <w:rFonts w:ascii="Book Antiqua" w:hAnsi="Book Antiqua"/>
        </w:rPr>
        <w:t>In conclusion,</w:t>
      </w:r>
      <w:r w:rsidRPr="007B3CBE">
        <w:rPr>
          <w:rFonts w:ascii="Book Antiqua" w:hAnsi="Book Antiqua" w:hint="eastAsia"/>
        </w:rPr>
        <w:t xml:space="preserve"> </w:t>
      </w:r>
      <w:r w:rsidR="00E8344E" w:rsidRPr="007B3CBE">
        <w:rPr>
          <w:rFonts w:ascii="Book Antiqua" w:eastAsia="Yu Mincho" w:hAnsi="Book Antiqua" w:cs="Times New Roman"/>
        </w:rPr>
        <w:t xml:space="preserve">SWE can be successfully used for </w:t>
      </w:r>
      <w:r w:rsidR="00576FAF">
        <w:rPr>
          <w:rFonts w:ascii="Book Antiqua" w:eastAsia="Yu Mincho" w:hAnsi="Book Antiqua" w:cs="Times New Roman"/>
        </w:rPr>
        <w:t xml:space="preserve">the </w:t>
      </w:r>
      <w:r w:rsidR="00576FAF" w:rsidRPr="007B3CBE">
        <w:rPr>
          <w:rFonts w:ascii="Book Antiqua" w:eastAsia="Yu Mincho" w:hAnsi="Book Antiqua" w:cs="Times New Roman"/>
        </w:rPr>
        <w:t xml:space="preserve">assessment </w:t>
      </w:r>
      <w:r w:rsidR="00576FAF">
        <w:rPr>
          <w:rFonts w:ascii="Book Antiqua" w:eastAsia="Yu Mincho" w:hAnsi="Book Antiqua" w:cs="Times New Roman"/>
        </w:rPr>
        <w:t xml:space="preserve">of </w:t>
      </w:r>
      <w:r w:rsidR="00E8344E" w:rsidRPr="007B3CBE">
        <w:rPr>
          <w:rFonts w:ascii="Book Antiqua" w:eastAsia="Yu Mincho" w:hAnsi="Book Antiqua" w:cs="Times New Roman"/>
        </w:rPr>
        <w:t>liver fibrosis stages</w:t>
      </w:r>
      <w:r w:rsidR="00C771D7" w:rsidRPr="007B3CBE">
        <w:rPr>
          <w:rFonts w:ascii="Book Antiqua" w:eastAsia="Yu Mincho" w:hAnsi="Book Antiqua" w:cs="Times New Roman"/>
        </w:rPr>
        <w:t xml:space="preserve"> </w:t>
      </w:r>
      <w:r w:rsidR="00950E92" w:rsidRPr="007B3CBE">
        <w:rPr>
          <w:rFonts w:ascii="Book Antiqua" w:eastAsia="Yu Mincho" w:hAnsi="Book Antiqua" w:cs="Times New Roman"/>
        </w:rPr>
        <w:t>in</w:t>
      </w:r>
      <w:r w:rsidR="00E8344E" w:rsidRPr="007B3CBE">
        <w:rPr>
          <w:rFonts w:ascii="Book Antiqua" w:eastAsia="Yu Mincho" w:hAnsi="Book Antiqua" w:cs="Times New Roman"/>
        </w:rPr>
        <w:t xml:space="preserve"> CHB patients</w:t>
      </w:r>
      <w:r w:rsidR="005D5B58" w:rsidRPr="007B3CBE">
        <w:rPr>
          <w:rFonts w:ascii="Book Antiqua" w:hAnsi="Book Antiqua" w:cs="Times New Roman"/>
        </w:rPr>
        <w:t>. It</w:t>
      </w:r>
      <w:r w:rsidR="00E8344E" w:rsidRPr="007B3CBE">
        <w:rPr>
          <w:rFonts w:ascii="Book Antiqua" w:hAnsi="Book Antiqua" w:cs="Times New Roman"/>
        </w:rPr>
        <w:t xml:space="preserve"> </w:t>
      </w:r>
      <w:r w:rsidR="00C771D7" w:rsidRPr="007B3CBE">
        <w:rPr>
          <w:rFonts w:ascii="Book Antiqua" w:hAnsi="Book Antiqua" w:cs="Times New Roman"/>
        </w:rPr>
        <w:t>can</w:t>
      </w:r>
      <w:r w:rsidR="00C771D7" w:rsidRPr="007B3CBE">
        <w:rPr>
          <w:rFonts w:ascii="Book Antiqua" w:eastAsia="Yu Mincho" w:hAnsi="Book Antiqua" w:cs="Times New Roman"/>
        </w:rPr>
        <w:t xml:space="preserve"> </w:t>
      </w:r>
      <w:r w:rsidR="005D5B58" w:rsidRPr="007B3CBE">
        <w:rPr>
          <w:rFonts w:ascii="Book Antiqua" w:eastAsia="Yu Mincho" w:hAnsi="Book Antiqua" w:cs="Times New Roman"/>
        </w:rPr>
        <w:t>provide</w:t>
      </w:r>
      <w:r w:rsidR="000A51DF" w:rsidRPr="007B3CBE">
        <w:rPr>
          <w:rFonts w:ascii="Book Antiqua" w:eastAsia="Yu Mincho" w:hAnsi="Book Antiqua" w:cs="Times New Roman"/>
        </w:rPr>
        <w:t xml:space="preserve"> comparable diagnostic accuracy without</w:t>
      </w:r>
      <w:r w:rsidR="008A7799" w:rsidRPr="007B3CBE">
        <w:rPr>
          <w:rFonts w:ascii="Book Antiqua" w:eastAsia="Yu Mincho" w:hAnsi="Book Antiqua" w:cs="Times New Roman"/>
        </w:rPr>
        <w:t xml:space="preserve"> </w:t>
      </w:r>
      <w:r w:rsidR="00C771D7" w:rsidRPr="007B3CBE">
        <w:rPr>
          <w:rFonts w:ascii="Book Antiqua" w:eastAsia="Yu Mincho" w:hAnsi="Book Antiqua" w:cs="Times New Roman"/>
        </w:rPr>
        <w:t xml:space="preserve">being affected by </w:t>
      </w:r>
      <w:r w:rsidR="008A7799" w:rsidRPr="007B3CBE">
        <w:rPr>
          <w:rFonts w:ascii="Book Antiqua" w:eastAsia="Yu Mincho" w:hAnsi="Book Antiqua" w:cs="Times New Roman"/>
        </w:rPr>
        <w:t>various</w:t>
      </w:r>
      <w:r w:rsidR="000A51DF" w:rsidRPr="007B3CBE">
        <w:rPr>
          <w:rFonts w:ascii="Book Antiqua" w:eastAsia="Yu Mincho" w:hAnsi="Book Antiqua" w:cs="Times New Roman"/>
        </w:rPr>
        <w:t xml:space="preserve"> factors</w:t>
      </w:r>
      <w:r w:rsidR="005D5B58" w:rsidRPr="00B2059A">
        <w:rPr>
          <w:rFonts w:ascii="Book Antiqua" w:hAnsi="Book Antiqua" w:cs="Times New Roman"/>
        </w:rPr>
        <w:t>.</w:t>
      </w:r>
      <w:r w:rsidR="000A51DF" w:rsidRPr="00B2059A">
        <w:rPr>
          <w:rFonts w:ascii="Book Antiqua" w:hAnsi="Book Antiqua" w:cs="Times New Roman"/>
        </w:rPr>
        <w:t xml:space="preserve"> </w:t>
      </w:r>
      <w:bookmarkEnd w:id="2"/>
    </w:p>
    <w:p w14:paraId="3843FA9F" w14:textId="77777777" w:rsidR="003F7BE5" w:rsidRDefault="003F7BE5" w:rsidP="003F7BE5">
      <w:pPr>
        <w:adjustRightInd w:val="0"/>
        <w:snapToGrid w:val="0"/>
        <w:spacing w:line="360" w:lineRule="auto"/>
        <w:rPr>
          <w:rFonts w:ascii="Book Antiqua" w:hAnsi="Book Antiqua"/>
          <w:b/>
          <w:color w:val="000000"/>
          <w:u w:val="single"/>
        </w:rPr>
      </w:pPr>
    </w:p>
    <w:p w14:paraId="34EC1A72" w14:textId="77777777" w:rsidR="003F7BE5" w:rsidRDefault="003F7BE5" w:rsidP="003F7BE5">
      <w:pPr>
        <w:adjustRightInd w:val="0"/>
        <w:snapToGrid w:val="0"/>
        <w:spacing w:line="360" w:lineRule="auto"/>
        <w:rPr>
          <w:rFonts w:ascii="Book Antiqua" w:eastAsiaTheme="minorEastAsia" w:hAnsi="Book Antiqua"/>
          <w:b/>
          <w:color w:val="000000"/>
          <w:u w:val="single"/>
        </w:rPr>
      </w:pPr>
      <w:r>
        <w:rPr>
          <w:rFonts w:ascii="Book Antiqua" w:hAnsi="Book Antiqua"/>
          <w:b/>
          <w:color w:val="000000"/>
          <w:u w:val="single"/>
        </w:rPr>
        <w:t>ARTICLE HIGHLIGHTS</w:t>
      </w:r>
    </w:p>
    <w:p w14:paraId="60BF6081" w14:textId="77777777"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i/>
        </w:rPr>
      </w:pPr>
      <w:r w:rsidRPr="00616C3B">
        <w:rPr>
          <w:rFonts w:ascii="Book Antiqua" w:eastAsiaTheme="minorEastAsia" w:hAnsi="Book Antiqua" w:cs="Times New Roman"/>
          <w:b/>
          <w:i/>
        </w:rPr>
        <w:t xml:space="preserve">Research background </w:t>
      </w:r>
    </w:p>
    <w:p w14:paraId="28E60D95" w14:textId="0A83D022"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rPr>
      </w:pPr>
      <w:r w:rsidRPr="00616C3B">
        <w:rPr>
          <w:rFonts w:ascii="Book Antiqua" w:eastAsiaTheme="minorEastAsia" w:hAnsi="Book Antiqua" w:cs="Times New Roman"/>
        </w:rPr>
        <w:t xml:space="preserve">Precise evaluation of the liver fibrosis stage before initiating treatment is important for treatment-naive </w:t>
      </w:r>
      <w:r w:rsidR="00FF7A1E">
        <w:rPr>
          <w:rFonts w:ascii="Book Antiqua" w:eastAsiaTheme="minorEastAsia" w:hAnsi="Book Antiqua" w:cs="Times New Roman"/>
        </w:rPr>
        <w:t>chronic hepatitis B (CHB)</w:t>
      </w:r>
      <w:r w:rsidRPr="00616C3B">
        <w:rPr>
          <w:rFonts w:ascii="Book Antiqua" w:eastAsiaTheme="minorEastAsia" w:hAnsi="Book Antiqua" w:cs="Times New Roman"/>
        </w:rPr>
        <w:t xml:space="preserve"> patients. Noninvasive measurements including transient elastography (TE) and two-dimensional shear wave elastography (SWE) have been used clinically </w:t>
      </w:r>
      <w:r w:rsidRPr="00616C3B">
        <w:rPr>
          <w:rFonts w:ascii="Book Antiqua" w:eastAsiaTheme="minorEastAsia" w:hAnsi="Book Antiqua" w:cs="Times New Roman"/>
        </w:rPr>
        <w:lastRenderedPageBreak/>
        <w:t xml:space="preserve">instead of liver biopsy for regular assessment of liver fibrosis in </w:t>
      </w:r>
      <w:bookmarkStart w:id="116" w:name="OLE_LINK144"/>
      <w:bookmarkStart w:id="117" w:name="OLE_LINK145"/>
      <w:r w:rsidRPr="00616C3B">
        <w:rPr>
          <w:rFonts w:ascii="Book Antiqua" w:eastAsiaTheme="minorEastAsia" w:hAnsi="Book Antiqua" w:cs="Times New Roman"/>
        </w:rPr>
        <w:t>CHB</w:t>
      </w:r>
      <w:bookmarkEnd w:id="116"/>
      <w:bookmarkEnd w:id="117"/>
      <w:r w:rsidRPr="00616C3B">
        <w:rPr>
          <w:rFonts w:ascii="Book Antiqua" w:eastAsiaTheme="minorEastAsia" w:hAnsi="Book Antiqua" w:cs="Times New Roman"/>
        </w:rPr>
        <w:t xml:space="preserve"> patients. SWE has </w:t>
      </w:r>
      <w:r w:rsidR="00576FAF">
        <w:rPr>
          <w:rFonts w:ascii="Book Antiqua" w:eastAsiaTheme="minorEastAsia" w:hAnsi="Book Antiqua" w:cs="Times New Roman"/>
        </w:rPr>
        <w:t xml:space="preserve">been </w:t>
      </w:r>
      <w:r w:rsidRPr="00616C3B">
        <w:rPr>
          <w:rFonts w:ascii="Book Antiqua" w:eastAsiaTheme="minorEastAsia" w:hAnsi="Book Antiqua" w:cs="Times New Roman"/>
        </w:rPr>
        <w:t xml:space="preserve">proven to be a reliable method </w:t>
      </w:r>
      <w:r w:rsidR="00576FAF">
        <w:rPr>
          <w:rFonts w:ascii="Book Antiqua" w:eastAsiaTheme="minorEastAsia" w:hAnsi="Book Antiqua" w:cs="Times New Roman"/>
        </w:rPr>
        <w:t>for</w:t>
      </w:r>
      <w:r w:rsidRPr="00616C3B">
        <w:rPr>
          <w:rFonts w:ascii="Book Antiqua" w:eastAsiaTheme="minorEastAsia" w:hAnsi="Book Antiqua" w:cs="Times New Roman"/>
        </w:rPr>
        <w:t xml:space="preserve"> measuring liver stiffness </w:t>
      </w:r>
      <w:r w:rsidR="00576FAF">
        <w:rPr>
          <w:rFonts w:ascii="Book Antiqua" w:eastAsiaTheme="minorEastAsia" w:hAnsi="Book Antiqua" w:cs="Times New Roman"/>
        </w:rPr>
        <w:t>in</w:t>
      </w:r>
      <w:r w:rsidRPr="00616C3B">
        <w:rPr>
          <w:rFonts w:ascii="Book Antiqua" w:eastAsiaTheme="minorEastAsia" w:hAnsi="Book Antiqua" w:cs="Times New Roman"/>
        </w:rPr>
        <w:t xml:space="preserve"> chronic liver diseases.</w:t>
      </w:r>
    </w:p>
    <w:p w14:paraId="1CA3C301" w14:textId="77777777" w:rsidR="003F7BE5"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i/>
        </w:rPr>
      </w:pPr>
    </w:p>
    <w:p w14:paraId="517CC7D7" w14:textId="77777777"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i/>
        </w:rPr>
      </w:pPr>
      <w:r w:rsidRPr="00616C3B">
        <w:rPr>
          <w:rFonts w:ascii="Book Antiqua" w:eastAsiaTheme="minorEastAsia" w:hAnsi="Book Antiqua" w:cs="Times New Roman"/>
          <w:b/>
          <w:i/>
        </w:rPr>
        <w:t xml:space="preserve">Research motivation </w:t>
      </w:r>
    </w:p>
    <w:p w14:paraId="3B0B7213" w14:textId="156038F7"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rPr>
      </w:pPr>
      <w:r w:rsidRPr="00616C3B">
        <w:rPr>
          <w:rFonts w:ascii="Book Antiqua" w:eastAsiaTheme="minorEastAsia" w:hAnsi="Book Antiqua" w:cs="Times New Roman"/>
        </w:rPr>
        <w:t xml:space="preserve">However, only </w:t>
      </w:r>
      <w:r w:rsidR="00576FAF">
        <w:rPr>
          <w:rFonts w:ascii="Book Antiqua" w:eastAsiaTheme="minorEastAsia" w:hAnsi="Book Antiqua" w:cs="Times New Roman"/>
        </w:rPr>
        <w:t xml:space="preserve">a </w:t>
      </w:r>
      <w:r w:rsidRPr="00616C3B">
        <w:rPr>
          <w:rFonts w:ascii="Book Antiqua" w:eastAsiaTheme="minorEastAsia" w:hAnsi="Book Antiqua" w:cs="Times New Roman"/>
        </w:rPr>
        <w:t>few studies have evaluated SWE in the assessment of treatment-naive CHB patients, and most of these studies focused on comparing the diagnostic performance of SWE with TE. Furthermore, no published study has evaluated the diagnostic efficiency by exploring independent factors that affect SWE compared to TE.</w:t>
      </w:r>
    </w:p>
    <w:p w14:paraId="41241D1E" w14:textId="77777777" w:rsidR="003F7BE5"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i/>
        </w:rPr>
      </w:pPr>
    </w:p>
    <w:p w14:paraId="217DD60D" w14:textId="45A08651"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rPr>
      </w:pPr>
      <w:r w:rsidRPr="00616C3B">
        <w:rPr>
          <w:rFonts w:ascii="Book Antiqua" w:eastAsiaTheme="minorEastAsia" w:hAnsi="Book Antiqua" w:cs="Times New Roman"/>
          <w:b/>
          <w:i/>
        </w:rPr>
        <w:t>Research objectives</w:t>
      </w:r>
      <w:r w:rsidRPr="00616C3B">
        <w:rPr>
          <w:rFonts w:ascii="Book Antiqua" w:eastAsiaTheme="minorEastAsia" w:hAnsi="Book Antiqua" w:cs="Times New Roman"/>
          <w:b/>
        </w:rPr>
        <w:t xml:space="preserve"> </w:t>
      </w:r>
    </w:p>
    <w:p w14:paraId="73897581" w14:textId="27760CE3"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rPr>
      </w:pPr>
      <w:r w:rsidRPr="00616C3B">
        <w:rPr>
          <w:rFonts w:ascii="Book Antiqua" w:eastAsiaTheme="minorEastAsia" w:hAnsi="Book Antiqua" w:cs="Times New Roman"/>
        </w:rPr>
        <w:t xml:space="preserve">We aimed to investigate </w:t>
      </w:r>
      <w:r w:rsidR="00576FAF">
        <w:rPr>
          <w:rFonts w:ascii="Book Antiqua" w:eastAsiaTheme="minorEastAsia" w:hAnsi="Book Antiqua" w:cs="Times New Roman"/>
        </w:rPr>
        <w:t xml:space="preserve">the </w:t>
      </w:r>
      <w:r w:rsidRPr="00616C3B">
        <w:rPr>
          <w:rFonts w:ascii="Book Antiqua" w:eastAsiaTheme="minorEastAsia" w:hAnsi="Book Antiqua" w:cs="Times New Roman"/>
        </w:rPr>
        <w:t>diagnostic efficiency of SWE compared to TE by exploring independent influencing factors and performance for diagnosing significant fibrosis based on our cohort of treatment-naive CHB patients.</w:t>
      </w:r>
    </w:p>
    <w:p w14:paraId="7B6DCC52" w14:textId="77777777" w:rsidR="003F7BE5"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i/>
        </w:rPr>
      </w:pPr>
    </w:p>
    <w:p w14:paraId="3E446CBC" w14:textId="77777777"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rPr>
      </w:pPr>
      <w:r w:rsidRPr="00616C3B">
        <w:rPr>
          <w:rFonts w:ascii="Book Antiqua" w:eastAsiaTheme="minorEastAsia" w:hAnsi="Book Antiqua" w:cs="Times New Roman"/>
          <w:b/>
          <w:i/>
        </w:rPr>
        <w:t>Research methods</w:t>
      </w:r>
    </w:p>
    <w:p w14:paraId="620C4761" w14:textId="7DD46F15"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rPr>
      </w:pPr>
      <w:r w:rsidRPr="00616C3B">
        <w:rPr>
          <w:rFonts w:ascii="Book Antiqua" w:eastAsiaTheme="minorEastAsia" w:hAnsi="Book Antiqua" w:cs="Times New Roman"/>
        </w:rPr>
        <w:t xml:space="preserve">Fifty-four treatment-naive CHB patients who underwent liver biopsy to determine whether to initiate antiviral therapy were enrolled. SWE, TE, serum tests and liver biopsy were performed for all participants. The fibrosis-4 and aspartate aminotransferase to platelet ratio index scores were also calculated. Potential independent influencing factors of SWE and TE values were analyzed. Based on the liver pathology results, the agreement and correlation were determined, and a comparison of </w:t>
      </w:r>
      <w:r w:rsidR="00576FAF">
        <w:rPr>
          <w:rFonts w:ascii="Book Antiqua" w:eastAsiaTheme="minorEastAsia" w:hAnsi="Book Antiqua" w:cs="Times New Roman"/>
        </w:rPr>
        <w:t xml:space="preserve">the </w:t>
      </w:r>
      <w:r w:rsidRPr="00616C3B">
        <w:rPr>
          <w:rFonts w:ascii="Book Antiqua" w:eastAsiaTheme="minorEastAsia" w:hAnsi="Book Antiqua" w:cs="Times New Roman"/>
        </w:rPr>
        <w:t>two methods was performed.</w:t>
      </w:r>
    </w:p>
    <w:p w14:paraId="0C1B4156" w14:textId="77777777" w:rsidR="003F7BE5"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i/>
        </w:rPr>
      </w:pPr>
    </w:p>
    <w:p w14:paraId="0CA645B4" w14:textId="77777777"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rPr>
      </w:pPr>
      <w:r w:rsidRPr="00616C3B">
        <w:rPr>
          <w:rFonts w:ascii="Book Antiqua" w:eastAsiaTheme="minorEastAsia" w:hAnsi="Book Antiqua" w:cs="Times New Roman"/>
          <w:b/>
          <w:i/>
        </w:rPr>
        <w:t xml:space="preserve">Research results </w:t>
      </w:r>
    </w:p>
    <w:p w14:paraId="61CCCC7A" w14:textId="037AF789"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rPr>
      </w:pPr>
      <w:r w:rsidRPr="00616C3B">
        <w:rPr>
          <w:rFonts w:ascii="Book Antiqua" w:eastAsiaTheme="minorEastAsia" w:hAnsi="Book Antiqua" w:cs="Times New Roman"/>
        </w:rPr>
        <w:t>There were 27 cases (50%) of mild fibrosis (F0-F2) and 27 (50%) cases of significant fibrosis (F3-F6); fibrosis was assessed with the Ishak scoring system. Multivariate linear regression analyses revealed that the fibrosis stage was the only factor that affect</w:t>
      </w:r>
      <w:r w:rsidR="00576FAF">
        <w:rPr>
          <w:rFonts w:ascii="Book Antiqua" w:eastAsiaTheme="minorEastAsia" w:hAnsi="Book Antiqua" w:cs="Times New Roman"/>
        </w:rPr>
        <w:t>ed</w:t>
      </w:r>
      <w:r w:rsidRPr="00616C3B">
        <w:rPr>
          <w:rFonts w:ascii="Book Antiqua" w:eastAsiaTheme="minorEastAsia" w:hAnsi="Book Antiqua" w:cs="Times New Roman"/>
        </w:rPr>
        <w:t xml:space="preserve"> the SWE values (</w:t>
      </w:r>
      <w:r w:rsidRPr="00356074">
        <w:rPr>
          <w:rFonts w:ascii="Book Antiqua" w:eastAsiaTheme="minorEastAsia" w:hAnsi="Book Antiqua" w:cs="Times New Roman"/>
          <w:i/>
          <w:iCs/>
        </w:rPr>
        <w:t>P</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lt;</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0.001), whereas the total bilirubin level (</w:t>
      </w:r>
      <w:r w:rsidRPr="00356074">
        <w:rPr>
          <w:rFonts w:ascii="Book Antiqua" w:eastAsiaTheme="minorEastAsia" w:hAnsi="Book Antiqua" w:cs="Times New Roman"/>
          <w:i/>
        </w:rPr>
        <w:t>P</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0.013) and fibrosis stage (</w:t>
      </w:r>
      <w:r w:rsidRPr="00356074">
        <w:rPr>
          <w:rFonts w:ascii="Book Antiqua" w:eastAsiaTheme="minorEastAsia" w:hAnsi="Book Antiqua" w:cs="Times New Roman"/>
          <w:i/>
        </w:rPr>
        <w:t>P</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 xml:space="preserve">0.037) were independent </w:t>
      </w:r>
      <w:r w:rsidRPr="00616C3B">
        <w:rPr>
          <w:rFonts w:ascii="Book Antiqua" w:eastAsiaTheme="minorEastAsia" w:hAnsi="Book Antiqua" w:cs="Times New Roman"/>
        </w:rPr>
        <w:lastRenderedPageBreak/>
        <w:t>factors that affected TE values. O</w:t>
      </w:r>
      <w:r w:rsidR="00356074">
        <w:rPr>
          <w:rFonts w:ascii="Book Antiqua" w:eastAsiaTheme="minorEastAsia" w:hAnsi="Book Antiqua" w:cs="Times New Roman"/>
        </w:rPr>
        <w:t>rthogonal partial least squares</w:t>
      </w:r>
      <w:r w:rsidRPr="00616C3B">
        <w:rPr>
          <w:rFonts w:ascii="Book Antiqua" w:eastAsiaTheme="minorEastAsia" w:hAnsi="Book Antiqua" w:cs="Times New Roman"/>
        </w:rPr>
        <w:t xml:space="preserve"> discriminant analysis showed that the number of independent factors (VIP</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gt;</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 xml:space="preserve">1) was higher for TE than SWE. Bland-Altman analysis showed satisfactory agreement between </w:t>
      </w:r>
      <w:r w:rsidR="00576FAF">
        <w:rPr>
          <w:rFonts w:ascii="Book Antiqua" w:eastAsiaTheme="minorEastAsia" w:hAnsi="Book Antiqua" w:cs="Times New Roman"/>
        </w:rPr>
        <w:t xml:space="preserve">the </w:t>
      </w:r>
      <w:r w:rsidRPr="00616C3B">
        <w:rPr>
          <w:rFonts w:ascii="Book Antiqua" w:eastAsiaTheme="minorEastAsia" w:hAnsi="Book Antiqua" w:cs="Times New Roman"/>
        </w:rPr>
        <w:t>liver stiffness measurements (LSMs) of SWE and TE.</w:t>
      </w:r>
    </w:p>
    <w:p w14:paraId="08CD461B" w14:textId="77777777" w:rsidR="003F7BE5"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i/>
        </w:rPr>
      </w:pPr>
    </w:p>
    <w:p w14:paraId="46072EDC" w14:textId="77777777"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rPr>
      </w:pPr>
      <w:r w:rsidRPr="00616C3B">
        <w:rPr>
          <w:rFonts w:ascii="Book Antiqua" w:eastAsiaTheme="minorEastAsia" w:hAnsi="Book Antiqua" w:cs="Times New Roman"/>
          <w:b/>
          <w:i/>
        </w:rPr>
        <w:t>Research conclusions</w:t>
      </w:r>
      <w:r w:rsidRPr="00616C3B">
        <w:rPr>
          <w:rFonts w:ascii="Book Antiqua" w:eastAsiaTheme="minorEastAsia" w:hAnsi="Book Antiqua" w:cs="Times New Roman"/>
          <w:b/>
        </w:rPr>
        <w:t xml:space="preserve"> </w:t>
      </w:r>
    </w:p>
    <w:p w14:paraId="1C9D787A" w14:textId="6E18592E"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rPr>
      </w:pPr>
      <w:r w:rsidRPr="00616C3B">
        <w:rPr>
          <w:rFonts w:ascii="Book Antiqua" w:eastAsiaTheme="minorEastAsia" w:hAnsi="Book Antiqua" w:cs="Times New Roman"/>
        </w:rPr>
        <w:t>Both SWE and TE could significantly discriminate significant fibrosis from mild fibrosis (</w:t>
      </w:r>
      <w:r w:rsidRPr="00356074">
        <w:rPr>
          <w:rFonts w:ascii="Book Antiqua" w:eastAsiaTheme="minorEastAsia" w:hAnsi="Book Antiqua" w:cs="Times New Roman"/>
          <w:i/>
        </w:rPr>
        <w:t>P</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lt;</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0.001). SWE exhibited a higher correlation with LSMs of liver fibrosis than TE (r</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 xml:space="preserve">0.65 and 0.50, </w:t>
      </w:r>
      <w:r w:rsidRPr="00356074">
        <w:rPr>
          <w:rFonts w:ascii="Book Antiqua" w:eastAsiaTheme="minorEastAsia" w:hAnsi="Book Antiqua" w:cs="Times New Roman"/>
          <w:i/>
        </w:rPr>
        <w:t>P</w:t>
      </w:r>
      <w:r w:rsidR="00356074">
        <w:rPr>
          <w:rFonts w:ascii="Book Antiqua" w:eastAsiaTheme="minorEastAsia" w:hAnsi="Book Antiqua" w:cs="Times New Roman" w:hint="eastAsia"/>
          <w:i/>
        </w:rPr>
        <w:t xml:space="preserve"> </w:t>
      </w:r>
      <w:r w:rsidRPr="00616C3B">
        <w:rPr>
          <w:rFonts w:ascii="Book Antiqua" w:eastAsiaTheme="minorEastAsia" w:hAnsi="Book Antiqua" w:cs="Times New Roman"/>
        </w:rPr>
        <w:t>&lt;</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0.001). The diagnostic performance of SWE was better than that of TE for significant fibrosis (F</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gt;</w:t>
      </w:r>
      <w:r w:rsidR="00356074">
        <w:rPr>
          <w:rFonts w:ascii="Book Antiqua" w:eastAsiaTheme="minorEastAsia" w:hAnsi="Book Antiqua" w:cs="Times New Roman" w:hint="eastAsia"/>
        </w:rPr>
        <w:t xml:space="preserve"> </w:t>
      </w:r>
      <w:r w:rsidRPr="00616C3B">
        <w:rPr>
          <w:rFonts w:ascii="Book Antiqua" w:eastAsiaTheme="minorEastAsia" w:hAnsi="Book Antiqua" w:cs="Times New Roman"/>
        </w:rPr>
        <w:t xml:space="preserve">2). </w:t>
      </w:r>
    </w:p>
    <w:p w14:paraId="6023AFE4" w14:textId="77777777" w:rsidR="003F7BE5"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i/>
        </w:rPr>
      </w:pPr>
    </w:p>
    <w:p w14:paraId="541FBA48" w14:textId="77777777" w:rsidR="003F7BE5" w:rsidRPr="00616C3B"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b/>
          <w:i/>
        </w:rPr>
      </w:pPr>
      <w:r w:rsidRPr="00616C3B">
        <w:rPr>
          <w:rFonts w:ascii="Book Antiqua" w:eastAsiaTheme="minorEastAsia" w:hAnsi="Book Antiqua" w:cs="Times New Roman"/>
          <w:b/>
          <w:i/>
        </w:rPr>
        <w:t xml:space="preserve">Research perspectives </w:t>
      </w:r>
    </w:p>
    <w:p w14:paraId="603A510B" w14:textId="25E43280" w:rsidR="003F7BE5" w:rsidRDefault="003F7BE5" w:rsidP="003F7BE5">
      <w:pPr>
        <w:widowControl w:val="0"/>
        <w:autoSpaceDE w:val="0"/>
        <w:autoSpaceDN w:val="0"/>
        <w:adjustRightInd w:val="0"/>
        <w:snapToGrid w:val="0"/>
        <w:spacing w:line="360" w:lineRule="auto"/>
        <w:jc w:val="both"/>
        <w:rPr>
          <w:rFonts w:ascii="Book Antiqua" w:eastAsiaTheme="minorEastAsia" w:hAnsi="Book Antiqua" w:cs="Times New Roman"/>
        </w:rPr>
      </w:pPr>
      <w:r w:rsidRPr="00616C3B">
        <w:rPr>
          <w:rFonts w:ascii="Book Antiqua" w:eastAsiaTheme="minorEastAsia" w:hAnsi="Book Antiqua" w:cs="Times New Roman"/>
        </w:rPr>
        <w:t xml:space="preserve">Thus, SWE </w:t>
      </w:r>
      <w:r w:rsidR="00576FAF">
        <w:rPr>
          <w:rFonts w:ascii="Book Antiqua" w:eastAsiaTheme="minorEastAsia" w:hAnsi="Book Antiqua" w:cs="Times New Roman"/>
        </w:rPr>
        <w:t>may</w:t>
      </w:r>
      <w:r w:rsidRPr="00616C3B">
        <w:rPr>
          <w:rFonts w:ascii="Book Antiqua" w:eastAsiaTheme="minorEastAsia" w:hAnsi="Book Antiqua" w:cs="Times New Roman"/>
        </w:rPr>
        <w:t xml:space="preserve"> have broader clinical application prospects </w:t>
      </w:r>
      <w:r w:rsidR="00576FAF">
        <w:rPr>
          <w:rFonts w:ascii="Book Antiqua" w:eastAsiaTheme="minorEastAsia" w:hAnsi="Book Antiqua" w:cs="Times New Roman"/>
        </w:rPr>
        <w:t>i</w:t>
      </w:r>
      <w:r w:rsidRPr="00616C3B">
        <w:rPr>
          <w:rFonts w:ascii="Book Antiqua" w:eastAsiaTheme="minorEastAsia" w:hAnsi="Book Antiqua" w:cs="Times New Roman"/>
        </w:rPr>
        <w:t xml:space="preserve">n standard examinations for HBV patients. The finding </w:t>
      </w:r>
      <w:r w:rsidR="00576FAF">
        <w:rPr>
          <w:rFonts w:ascii="Book Antiqua" w:eastAsiaTheme="minorEastAsia" w:hAnsi="Book Antiqua" w:cs="Times New Roman"/>
        </w:rPr>
        <w:t>in</w:t>
      </w:r>
      <w:r w:rsidRPr="00616C3B">
        <w:rPr>
          <w:rFonts w:ascii="Book Antiqua" w:eastAsiaTheme="minorEastAsia" w:hAnsi="Book Antiqua" w:cs="Times New Roman"/>
        </w:rPr>
        <w:t xml:space="preserve"> the present study might help identify CHB patients who may benefit from treatment. </w:t>
      </w:r>
      <w:r w:rsidR="005F0CB7">
        <w:rPr>
          <w:rFonts w:ascii="Book Antiqua" w:eastAsiaTheme="minorEastAsia" w:hAnsi="Book Antiqua" w:cs="Times New Roman"/>
        </w:rPr>
        <w:t>Due to</w:t>
      </w:r>
      <w:r w:rsidRPr="00616C3B">
        <w:rPr>
          <w:rFonts w:ascii="Book Antiqua" w:eastAsiaTheme="minorEastAsia" w:hAnsi="Book Antiqua" w:cs="Times New Roman"/>
        </w:rPr>
        <w:t xml:space="preserve"> </w:t>
      </w:r>
      <w:r w:rsidR="00356074">
        <w:rPr>
          <w:rFonts w:ascii="Book Antiqua" w:eastAsiaTheme="minorEastAsia" w:hAnsi="Book Antiqua" w:cs="Times New Roman"/>
        </w:rPr>
        <w:t>the limitation of the study,</w:t>
      </w:r>
      <w:r w:rsidRPr="00616C3B">
        <w:rPr>
          <w:rFonts w:ascii="Book Antiqua" w:eastAsiaTheme="minorEastAsia" w:hAnsi="Book Antiqua" w:cs="Times New Roman"/>
        </w:rPr>
        <w:t xml:space="preserve"> the present results need to be verified in further large-scale trials. </w:t>
      </w:r>
    </w:p>
    <w:p w14:paraId="22DDC45D" w14:textId="77777777" w:rsidR="007B3CBE" w:rsidRDefault="007B3CBE" w:rsidP="0075209B">
      <w:pPr>
        <w:widowControl w:val="0"/>
        <w:autoSpaceDE w:val="0"/>
        <w:autoSpaceDN w:val="0"/>
        <w:adjustRightInd w:val="0"/>
        <w:snapToGrid w:val="0"/>
        <w:spacing w:line="360" w:lineRule="auto"/>
        <w:jc w:val="both"/>
        <w:rPr>
          <w:rFonts w:ascii="Book Antiqua" w:eastAsiaTheme="minorEastAsia" w:hAnsi="Book Antiqua" w:cs="Times New Roman"/>
          <w:b/>
        </w:rPr>
      </w:pPr>
    </w:p>
    <w:p w14:paraId="6E957655" w14:textId="776E6EB9" w:rsidR="00BE41F5" w:rsidRPr="00BE41F5" w:rsidRDefault="00BE41F5" w:rsidP="00BE41F5">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lang w:eastAsia="zh-CN"/>
        </w:rPr>
      </w:pPr>
      <w:r w:rsidRPr="001757B4">
        <w:rPr>
          <w:rStyle w:val="normaltextrun"/>
          <w:rFonts w:ascii="Book Antiqua" w:hAnsi="Book Antiqua" w:cstheme="minorHAnsi"/>
          <w:b/>
          <w:u w:val="single"/>
        </w:rPr>
        <w:t>ACKNOWLEDGEMENTS</w:t>
      </w:r>
    </w:p>
    <w:p w14:paraId="37345B0B" w14:textId="3BC5FF04" w:rsidR="00BE41F5" w:rsidRDefault="00BE41F5" w:rsidP="0075209B">
      <w:pPr>
        <w:widowControl w:val="0"/>
        <w:autoSpaceDE w:val="0"/>
        <w:autoSpaceDN w:val="0"/>
        <w:adjustRightInd w:val="0"/>
        <w:snapToGrid w:val="0"/>
        <w:spacing w:line="360" w:lineRule="auto"/>
        <w:jc w:val="both"/>
        <w:rPr>
          <w:rFonts w:ascii="Book Antiqua" w:eastAsiaTheme="minorEastAsia" w:hAnsi="Book Antiqua" w:cs="Times New Roman"/>
        </w:rPr>
      </w:pPr>
      <w:r w:rsidRPr="00B2059A">
        <w:rPr>
          <w:rFonts w:ascii="Book Antiqua" w:eastAsia="Yu Mincho" w:hAnsi="Book Antiqua" w:cs="Times New Roman"/>
        </w:rPr>
        <w:t>We sincerely th</w:t>
      </w:r>
      <w:r>
        <w:rPr>
          <w:rFonts w:ascii="Book Antiqua" w:eastAsia="Yu Mincho" w:hAnsi="Book Antiqua" w:cs="Times New Roman"/>
        </w:rPr>
        <w:t xml:space="preserve">ank Dr. </w:t>
      </w:r>
      <w:r w:rsidRPr="00B2059A">
        <w:rPr>
          <w:rFonts w:ascii="Book Antiqua" w:eastAsia="Yu Mincho" w:hAnsi="Book Antiqua" w:cs="Times New Roman"/>
        </w:rPr>
        <w:t xml:space="preserve">Tian </w:t>
      </w:r>
      <w:r w:rsidRPr="00BE41F5">
        <w:rPr>
          <w:rFonts w:ascii="Book Antiqua" w:eastAsia="Yu Mincho" w:hAnsi="Book Antiqua" w:cs="Times New Roman"/>
        </w:rPr>
        <w:t xml:space="preserve">XL </w:t>
      </w:r>
      <w:r w:rsidRPr="00B2059A">
        <w:rPr>
          <w:rFonts w:ascii="Book Antiqua" w:eastAsia="Yu Mincho" w:hAnsi="Book Antiqua" w:cs="Times New Roman"/>
        </w:rPr>
        <w:t xml:space="preserve">and </w:t>
      </w:r>
      <w:proofErr w:type="spellStart"/>
      <w:r w:rsidRPr="00B2059A">
        <w:rPr>
          <w:rFonts w:ascii="Book Antiqua" w:eastAsia="Yu Mincho" w:hAnsi="Book Antiqua" w:cs="Times New Roman"/>
        </w:rPr>
        <w:t>Dr</w:t>
      </w:r>
      <w:proofErr w:type="spellEnd"/>
      <w:r w:rsidRPr="00B2059A">
        <w:rPr>
          <w:rFonts w:ascii="Book Antiqua" w:eastAsia="Yu Mincho" w:hAnsi="Book Antiqua" w:cs="Times New Roman"/>
        </w:rPr>
        <w:t xml:space="preserve"> </w:t>
      </w:r>
      <w:r w:rsidRPr="00BE41F5">
        <w:rPr>
          <w:rFonts w:ascii="Book Antiqua" w:eastAsia="Yu Mincho" w:hAnsi="Book Antiqua" w:cs="Times New Roman"/>
        </w:rPr>
        <w:t xml:space="preserve">Zhu </w:t>
      </w:r>
      <w:r>
        <w:rPr>
          <w:rFonts w:ascii="Book Antiqua" w:eastAsia="Yu Mincho" w:hAnsi="Book Antiqua" w:cs="Times New Roman"/>
        </w:rPr>
        <w:t>SN</w:t>
      </w:r>
      <w:r w:rsidR="005F0CB7">
        <w:rPr>
          <w:rFonts w:ascii="Book Antiqua" w:eastAsia="Yu Mincho" w:hAnsi="Book Antiqua" w:cs="Times New Roman"/>
        </w:rPr>
        <w:t xml:space="preserve"> for their</w:t>
      </w:r>
      <w:r w:rsidRPr="00B2059A">
        <w:rPr>
          <w:rFonts w:ascii="Book Antiqua" w:eastAsia="Yu Mincho" w:hAnsi="Book Antiqua" w:cs="Times New Roman"/>
        </w:rPr>
        <w:t xml:space="preserve"> contributions </w:t>
      </w:r>
      <w:r w:rsidR="005F0CB7">
        <w:rPr>
          <w:rFonts w:ascii="Book Antiqua" w:eastAsia="Yu Mincho" w:hAnsi="Book Antiqua" w:cs="Times New Roman"/>
        </w:rPr>
        <w:t>to</w:t>
      </w:r>
      <w:r w:rsidRPr="00B2059A">
        <w:rPr>
          <w:rFonts w:ascii="Book Antiqua" w:eastAsia="Yu Mincho" w:hAnsi="Book Antiqua" w:cs="Times New Roman"/>
        </w:rPr>
        <w:t xml:space="preserve"> this study.</w:t>
      </w:r>
    </w:p>
    <w:p w14:paraId="5FE93556" w14:textId="77777777" w:rsidR="00D57649" w:rsidRDefault="00D57649" w:rsidP="00D57649">
      <w:pPr>
        <w:adjustRightInd w:val="0"/>
        <w:snapToGrid w:val="0"/>
        <w:spacing w:line="360" w:lineRule="auto"/>
        <w:rPr>
          <w:rFonts w:ascii="Book Antiqua" w:hAnsi="Book Antiqua"/>
          <w:b/>
        </w:rPr>
      </w:pPr>
    </w:p>
    <w:p w14:paraId="7A4C1F20" w14:textId="10B00354" w:rsidR="00BE41F5" w:rsidRPr="00D57649" w:rsidRDefault="00D57649" w:rsidP="00D57649">
      <w:pPr>
        <w:adjustRightInd w:val="0"/>
        <w:snapToGrid w:val="0"/>
        <w:spacing w:line="360" w:lineRule="auto"/>
        <w:rPr>
          <w:rFonts w:ascii="Book Antiqua" w:eastAsiaTheme="minorEastAsia" w:hAnsi="Book Antiqua"/>
          <w:b/>
        </w:rPr>
      </w:pPr>
      <w:r w:rsidRPr="00A37D48">
        <w:rPr>
          <w:rFonts w:ascii="Book Antiqua" w:hAnsi="Book Antiqua"/>
          <w:b/>
        </w:rPr>
        <w:t>REFERENCES</w:t>
      </w:r>
    </w:p>
    <w:p w14:paraId="25624CE0"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 </w:t>
      </w:r>
      <w:proofErr w:type="spellStart"/>
      <w:r w:rsidRPr="00D57649">
        <w:rPr>
          <w:rFonts w:ascii="Book Antiqua" w:hAnsi="Book Antiqua" w:cs="Times New Roman"/>
          <w:b/>
          <w:kern w:val="2"/>
        </w:rPr>
        <w:t>Terrault</w:t>
      </w:r>
      <w:proofErr w:type="spellEnd"/>
      <w:r w:rsidRPr="00D57649">
        <w:rPr>
          <w:rFonts w:ascii="Book Antiqua" w:hAnsi="Book Antiqua" w:cs="Times New Roman"/>
          <w:b/>
          <w:kern w:val="2"/>
        </w:rPr>
        <w:t xml:space="preserve"> NA</w:t>
      </w:r>
      <w:r w:rsidRPr="00D57649">
        <w:rPr>
          <w:rFonts w:ascii="Book Antiqua" w:hAnsi="Book Antiqua" w:cs="Times New Roman"/>
          <w:kern w:val="2"/>
        </w:rPr>
        <w:t xml:space="preserve">, </w:t>
      </w:r>
      <w:proofErr w:type="spellStart"/>
      <w:r w:rsidRPr="00D57649">
        <w:rPr>
          <w:rFonts w:ascii="Book Antiqua" w:hAnsi="Book Antiqua" w:cs="Times New Roman"/>
          <w:kern w:val="2"/>
        </w:rPr>
        <w:t>Lok</w:t>
      </w:r>
      <w:proofErr w:type="spellEnd"/>
      <w:r w:rsidRPr="00D57649">
        <w:rPr>
          <w:rFonts w:ascii="Book Antiqua" w:hAnsi="Book Antiqua" w:cs="Times New Roman"/>
          <w:kern w:val="2"/>
        </w:rPr>
        <w:t xml:space="preserve"> ASF, McMahon BJ, Chang KM, Hwang JP, Jonas MM, Brown RS Jr, </w:t>
      </w:r>
      <w:proofErr w:type="spellStart"/>
      <w:r w:rsidRPr="00D57649">
        <w:rPr>
          <w:rFonts w:ascii="Book Antiqua" w:hAnsi="Book Antiqua" w:cs="Times New Roman"/>
          <w:kern w:val="2"/>
        </w:rPr>
        <w:t>Bzowej</w:t>
      </w:r>
      <w:proofErr w:type="spellEnd"/>
      <w:r w:rsidRPr="00D57649">
        <w:rPr>
          <w:rFonts w:ascii="Book Antiqua" w:hAnsi="Book Antiqua" w:cs="Times New Roman"/>
          <w:kern w:val="2"/>
        </w:rPr>
        <w:t xml:space="preserve"> NH, Wong JB. Update on prevention, diagnosis, and treatment of chronic hepatitis B: AASLD 2018 hepatitis B guidance. </w:t>
      </w:r>
      <w:r w:rsidRPr="00D57649">
        <w:rPr>
          <w:rFonts w:ascii="Book Antiqua" w:hAnsi="Book Antiqua" w:cs="Times New Roman"/>
          <w:i/>
          <w:kern w:val="2"/>
        </w:rPr>
        <w:t>Hepatology</w:t>
      </w:r>
      <w:r w:rsidRPr="00D57649">
        <w:rPr>
          <w:rFonts w:ascii="Book Antiqua" w:hAnsi="Book Antiqua" w:cs="Times New Roman"/>
          <w:kern w:val="2"/>
        </w:rPr>
        <w:t xml:space="preserve"> 2018; </w:t>
      </w:r>
      <w:r w:rsidRPr="00D57649">
        <w:rPr>
          <w:rFonts w:ascii="Book Antiqua" w:hAnsi="Book Antiqua" w:cs="Times New Roman"/>
          <w:b/>
          <w:kern w:val="2"/>
        </w:rPr>
        <w:t>67</w:t>
      </w:r>
      <w:r w:rsidRPr="00D57649">
        <w:rPr>
          <w:rFonts w:ascii="Book Antiqua" w:hAnsi="Book Antiqua" w:cs="Times New Roman"/>
          <w:kern w:val="2"/>
        </w:rPr>
        <w:t>: 1560-1599 [PMID: 29405329 DOI: 10.1002/hep.29800]</w:t>
      </w:r>
    </w:p>
    <w:p w14:paraId="472BE2A6"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2 </w:t>
      </w:r>
      <w:r w:rsidRPr="00D57649">
        <w:rPr>
          <w:rFonts w:ascii="Book Antiqua" w:hAnsi="Book Antiqua" w:cs="Times New Roman"/>
          <w:b/>
          <w:kern w:val="2"/>
        </w:rPr>
        <w:t>Bravo AA</w:t>
      </w:r>
      <w:r w:rsidRPr="00D57649">
        <w:rPr>
          <w:rFonts w:ascii="Book Antiqua" w:hAnsi="Book Antiqua" w:cs="Times New Roman"/>
          <w:kern w:val="2"/>
        </w:rPr>
        <w:t xml:space="preserve">, </w:t>
      </w:r>
      <w:proofErr w:type="spellStart"/>
      <w:r w:rsidRPr="00D57649">
        <w:rPr>
          <w:rFonts w:ascii="Book Antiqua" w:hAnsi="Book Antiqua" w:cs="Times New Roman"/>
          <w:kern w:val="2"/>
        </w:rPr>
        <w:t>Sheth</w:t>
      </w:r>
      <w:proofErr w:type="spellEnd"/>
      <w:r w:rsidRPr="00D57649">
        <w:rPr>
          <w:rFonts w:ascii="Book Antiqua" w:hAnsi="Book Antiqua" w:cs="Times New Roman"/>
          <w:kern w:val="2"/>
        </w:rPr>
        <w:t xml:space="preserve"> SG, Chopra S. Liver biopsy. </w:t>
      </w:r>
      <w:r w:rsidRPr="00D57649">
        <w:rPr>
          <w:rFonts w:ascii="Book Antiqua" w:hAnsi="Book Antiqua" w:cs="Times New Roman"/>
          <w:i/>
          <w:kern w:val="2"/>
        </w:rPr>
        <w:t xml:space="preserve">N </w:t>
      </w:r>
      <w:proofErr w:type="spellStart"/>
      <w:r w:rsidRPr="00D57649">
        <w:rPr>
          <w:rFonts w:ascii="Book Antiqua" w:hAnsi="Book Antiqua" w:cs="Times New Roman"/>
          <w:i/>
          <w:kern w:val="2"/>
        </w:rPr>
        <w:t>Engl</w:t>
      </w:r>
      <w:proofErr w:type="spellEnd"/>
      <w:r w:rsidRPr="00D57649">
        <w:rPr>
          <w:rFonts w:ascii="Book Antiqua" w:hAnsi="Book Antiqua" w:cs="Times New Roman"/>
          <w:i/>
          <w:kern w:val="2"/>
        </w:rPr>
        <w:t xml:space="preserve"> J Med</w:t>
      </w:r>
      <w:r w:rsidRPr="00D57649">
        <w:rPr>
          <w:rFonts w:ascii="Book Antiqua" w:hAnsi="Book Antiqua" w:cs="Times New Roman"/>
          <w:kern w:val="2"/>
        </w:rPr>
        <w:t xml:space="preserve"> 2001; </w:t>
      </w:r>
      <w:r w:rsidRPr="00D57649">
        <w:rPr>
          <w:rFonts w:ascii="Book Antiqua" w:hAnsi="Book Antiqua" w:cs="Times New Roman"/>
          <w:b/>
          <w:kern w:val="2"/>
        </w:rPr>
        <w:t>344</w:t>
      </w:r>
      <w:r w:rsidRPr="00D57649">
        <w:rPr>
          <w:rFonts w:ascii="Book Antiqua" w:hAnsi="Book Antiqua" w:cs="Times New Roman"/>
          <w:kern w:val="2"/>
        </w:rPr>
        <w:t>: 495-500 [PMID: 11172192 DOI: 10.1056/NEJM200102153440706]</w:t>
      </w:r>
    </w:p>
    <w:p w14:paraId="79A2D9C3"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3 </w:t>
      </w:r>
      <w:proofErr w:type="spellStart"/>
      <w:r w:rsidRPr="00D57649">
        <w:rPr>
          <w:rFonts w:ascii="Book Antiqua" w:hAnsi="Book Antiqua" w:cs="Times New Roman"/>
          <w:b/>
          <w:kern w:val="2"/>
        </w:rPr>
        <w:t>Rockey</w:t>
      </w:r>
      <w:proofErr w:type="spellEnd"/>
      <w:r w:rsidRPr="00D57649">
        <w:rPr>
          <w:rFonts w:ascii="Book Antiqua" w:hAnsi="Book Antiqua" w:cs="Times New Roman"/>
          <w:b/>
          <w:kern w:val="2"/>
        </w:rPr>
        <w:t xml:space="preserve"> DC</w:t>
      </w:r>
      <w:r w:rsidRPr="00D57649">
        <w:rPr>
          <w:rFonts w:ascii="Book Antiqua" w:hAnsi="Book Antiqua" w:cs="Times New Roman"/>
          <w:kern w:val="2"/>
        </w:rPr>
        <w:t xml:space="preserve">, Caldwell SH, Goodman ZD, Nelson RC, Smith AD; American Association for the Study of Liver Diseases. Liver biopsy. </w:t>
      </w:r>
      <w:r w:rsidRPr="00D57649">
        <w:rPr>
          <w:rFonts w:ascii="Book Antiqua" w:hAnsi="Book Antiqua" w:cs="Times New Roman"/>
          <w:i/>
          <w:kern w:val="2"/>
        </w:rPr>
        <w:t>Hepatology</w:t>
      </w:r>
      <w:r w:rsidRPr="00D57649">
        <w:rPr>
          <w:rFonts w:ascii="Book Antiqua" w:hAnsi="Book Antiqua" w:cs="Times New Roman"/>
          <w:kern w:val="2"/>
        </w:rPr>
        <w:t xml:space="preserve"> 2009; </w:t>
      </w:r>
      <w:r w:rsidRPr="00D57649">
        <w:rPr>
          <w:rFonts w:ascii="Book Antiqua" w:hAnsi="Book Antiqua" w:cs="Times New Roman"/>
          <w:b/>
          <w:kern w:val="2"/>
        </w:rPr>
        <w:t>49</w:t>
      </w:r>
      <w:r w:rsidRPr="00D57649">
        <w:rPr>
          <w:rFonts w:ascii="Book Antiqua" w:hAnsi="Book Antiqua" w:cs="Times New Roman"/>
          <w:kern w:val="2"/>
        </w:rPr>
        <w:t>: 1017-1044 [PMID: 19243014 DOI: 10.1002/hep.22742]</w:t>
      </w:r>
    </w:p>
    <w:p w14:paraId="7788F769"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lastRenderedPageBreak/>
        <w:t xml:space="preserve">4 </w:t>
      </w:r>
      <w:proofErr w:type="spellStart"/>
      <w:r w:rsidRPr="00D57649">
        <w:rPr>
          <w:rFonts w:ascii="Book Antiqua" w:hAnsi="Book Antiqua" w:cs="Times New Roman"/>
          <w:b/>
          <w:kern w:val="2"/>
        </w:rPr>
        <w:t>Sandrin</w:t>
      </w:r>
      <w:proofErr w:type="spellEnd"/>
      <w:r w:rsidRPr="00D57649">
        <w:rPr>
          <w:rFonts w:ascii="Book Antiqua" w:hAnsi="Book Antiqua" w:cs="Times New Roman"/>
          <w:b/>
          <w:kern w:val="2"/>
        </w:rPr>
        <w:t xml:space="preserve"> L</w:t>
      </w:r>
      <w:r w:rsidRPr="00D57649">
        <w:rPr>
          <w:rFonts w:ascii="Book Antiqua" w:hAnsi="Book Antiqua" w:cs="Times New Roman"/>
          <w:kern w:val="2"/>
        </w:rPr>
        <w:t xml:space="preserve">, </w:t>
      </w:r>
      <w:proofErr w:type="spellStart"/>
      <w:r w:rsidRPr="00D57649">
        <w:rPr>
          <w:rFonts w:ascii="Book Antiqua" w:hAnsi="Book Antiqua" w:cs="Times New Roman"/>
          <w:kern w:val="2"/>
        </w:rPr>
        <w:t>Fourquet</w:t>
      </w:r>
      <w:proofErr w:type="spellEnd"/>
      <w:r w:rsidRPr="00D57649">
        <w:rPr>
          <w:rFonts w:ascii="Book Antiqua" w:hAnsi="Book Antiqua" w:cs="Times New Roman"/>
          <w:kern w:val="2"/>
        </w:rPr>
        <w:t xml:space="preserve"> B, </w:t>
      </w:r>
      <w:proofErr w:type="spellStart"/>
      <w:r w:rsidRPr="00D57649">
        <w:rPr>
          <w:rFonts w:ascii="Book Antiqua" w:hAnsi="Book Antiqua" w:cs="Times New Roman"/>
          <w:kern w:val="2"/>
        </w:rPr>
        <w:t>Hasquenoph</w:t>
      </w:r>
      <w:proofErr w:type="spellEnd"/>
      <w:r w:rsidRPr="00D57649">
        <w:rPr>
          <w:rFonts w:ascii="Book Antiqua" w:hAnsi="Book Antiqua" w:cs="Times New Roman"/>
          <w:kern w:val="2"/>
        </w:rPr>
        <w:t xml:space="preserve"> JM, Yon S, Fournier C, Mal F, </w:t>
      </w:r>
      <w:proofErr w:type="spellStart"/>
      <w:r w:rsidRPr="00D57649">
        <w:rPr>
          <w:rFonts w:ascii="Book Antiqua" w:hAnsi="Book Antiqua" w:cs="Times New Roman"/>
          <w:kern w:val="2"/>
        </w:rPr>
        <w:t>Christidis</w:t>
      </w:r>
      <w:proofErr w:type="spellEnd"/>
      <w:r w:rsidRPr="00D57649">
        <w:rPr>
          <w:rFonts w:ascii="Book Antiqua" w:hAnsi="Book Antiqua" w:cs="Times New Roman"/>
          <w:kern w:val="2"/>
        </w:rPr>
        <w:t xml:space="preserve"> C, </w:t>
      </w:r>
      <w:proofErr w:type="spellStart"/>
      <w:r w:rsidRPr="00D57649">
        <w:rPr>
          <w:rFonts w:ascii="Book Antiqua" w:hAnsi="Book Antiqua" w:cs="Times New Roman"/>
          <w:kern w:val="2"/>
        </w:rPr>
        <w:t>Ziol</w:t>
      </w:r>
      <w:proofErr w:type="spellEnd"/>
      <w:r w:rsidRPr="00D57649">
        <w:rPr>
          <w:rFonts w:ascii="Book Antiqua" w:hAnsi="Book Antiqua" w:cs="Times New Roman"/>
          <w:kern w:val="2"/>
        </w:rPr>
        <w:t xml:space="preserve"> M, </w:t>
      </w:r>
      <w:proofErr w:type="spellStart"/>
      <w:r w:rsidRPr="00D57649">
        <w:rPr>
          <w:rFonts w:ascii="Book Antiqua" w:hAnsi="Book Antiqua" w:cs="Times New Roman"/>
          <w:kern w:val="2"/>
        </w:rPr>
        <w:t>Poulet</w:t>
      </w:r>
      <w:proofErr w:type="spellEnd"/>
      <w:r w:rsidRPr="00D57649">
        <w:rPr>
          <w:rFonts w:ascii="Book Antiqua" w:hAnsi="Book Antiqua" w:cs="Times New Roman"/>
          <w:kern w:val="2"/>
        </w:rPr>
        <w:t xml:space="preserve"> B, </w:t>
      </w:r>
      <w:proofErr w:type="spellStart"/>
      <w:r w:rsidRPr="00D57649">
        <w:rPr>
          <w:rFonts w:ascii="Book Antiqua" w:hAnsi="Book Antiqua" w:cs="Times New Roman"/>
          <w:kern w:val="2"/>
        </w:rPr>
        <w:t>Kazemi</w:t>
      </w:r>
      <w:proofErr w:type="spellEnd"/>
      <w:r w:rsidRPr="00D57649">
        <w:rPr>
          <w:rFonts w:ascii="Book Antiqua" w:hAnsi="Book Antiqua" w:cs="Times New Roman"/>
          <w:kern w:val="2"/>
        </w:rPr>
        <w:t xml:space="preserve"> F, </w:t>
      </w:r>
      <w:proofErr w:type="spellStart"/>
      <w:r w:rsidRPr="00D57649">
        <w:rPr>
          <w:rFonts w:ascii="Book Antiqua" w:hAnsi="Book Antiqua" w:cs="Times New Roman"/>
          <w:kern w:val="2"/>
        </w:rPr>
        <w:t>Beaugrand</w:t>
      </w:r>
      <w:proofErr w:type="spellEnd"/>
      <w:r w:rsidRPr="00D57649">
        <w:rPr>
          <w:rFonts w:ascii="Book Antiqua" w:hAnsi="Book Antiqua" w:cs="Times New Roman"/>
          <w:kern w:val="2"/>
        </w:rPr>
        <w:t xml:space="preserve"> M, Palau R. Transient elastography: a new noninvasive method for assessment of hepatic fibrosis. </w:t>
      </w:r>
      <w:r w:rsidRPr="00D57649">
        <w:rPr>
          <w:rFonts w:ascii="Book Antiqua" w:hAnsi="Book Antiqua" w:cs="Times New Roman"/>
          <w:i/>
          <w:kern w:val="2"/>
        </w:rPr>
        <w:t>Ultrasound Med Biol</w:t>
      </w:r>
      <w:r w:rsidRPr="00D57649">
        <w:rPr>
          <w:rFonts w:ascii="Book Antiqua" w:hAnsi="Book Antiqua" w:cs="Times New Roman"/>
          <w:kern w:val="2"/>
        </w:rPr>
        <w:t xml:space="preserve"> 2003; </w:t>
      </w:r>
      <w:r w:rsidRPr="00D57649">
        <w:rPr>
          <w:rFonts w:ascii="Book Antiqua" w:hAnsi="Book Antiqua" w:cs="Times New Roman"/>
          <w:b/>
          <w:kern w:val="2"/>
        </w:rPr>
        <w:t>29</w:t>
      </w:r>
      <w:r w:rsidRPr="00D57649">
        <w:rPr>
          <w:rFonts w:ascii="Book Antiqua" w:hAnsi="Book Antiqua" w:cs="Times New Roman"/>
          <w:kern w:val="2"/>
        </w:rPr>
        <w:t>: 1705-1713 [PMID: 14698338 DOI: 10.1016/j.ultrasmedbio.2003.07.001]</w:t>
      </w:r>
    </w:p>
    <w:p w14:paraId="5C8874CC" w14:textId="6A374D70"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5 </w:t>
      </w:r>
      <w:proofErr w:type="spellStart"/>
      <w:r w:rsidR="001A1E6D" w:rsidRPr="001A1E6D">
        <w:rPr>
          <w:rFonts w:ascii="Book Antiqua" w:hAnsi="Book Antiqua" w:cs="Times New Roman"/>
          <w:b/>
          <w:kern w:val="2"/>
        </w:rPr>
        <w:t>Trifan</w:t>
      </w:r>
      <w:proofErr w:type="spellEnd"/>
      <w:r w:rsidR="001A1E6D" w:rsidRPr="001A1E6D">
        <w:rPr>
          <w:rFonts w:ascii="Book Antiqua" w:hAnsi="Book Antiqua" w:cs="Times New Roman"/>
          <w:b/>
          <w:kern w:val="2"/>
        </w:rPr>
        <w:t xml:space="preserve"> A</w:t>
      </w:r>
      <w:r w:rsidR="001A1E6D" w:rsidRPr="001A1E6D">
        <w:rPr>
          <w:rFonts w:ascii="Book Antiqua" w:hAnsi="Book Antiqua" w:cs="Times New Roman"/>
          <w:kern w:val="2"/>
        </w:rPr>
        <w:t xml:space="preserve">, </w:t>
      </w:r>
      <w:proofErr w:type="spellStart"/>
      <w:r w:rsidR="001A1E6D" w:rsidRPr="001A1E6D">
        <w:rPr>
          <w:rFonts w:ascii="Book Antiqua" w:hAnsi="Book Antiqua" w:cs="Times New Roman"/>
          <w:kern w:val="2"/>
        </w:rPr>
        <w:t>Sfarti</w:t>
      </w:r>
      <w:proofErr w:type="spellEnd"/>
      <w:r w:rsidR="001A1E6D" w:rsidRPr="001A1E6D">
        <w:rPr>
          <w:rFonts w:ascii="Book Antiqua" w:hAnsi="Book Antiqua" w:cs="Times New Roman"/>
          <w:kern w:val="2"/>
        </w:rPr>
        <w:t xml:space="preserve"> C, </w:t>
      </w:r>
      <w:proofErr w:type="spellStart"/>
      <w:r w:rsidR="001A1E6D" w:rsidRPr="001A1E6D">
        <w:rPr>
          <w:rFonts w:ascii="Book Antiqua" w:hAnsi="Book Antiqua" w:cs="Times New Roman"/>
          <w:kern w:val="2"/>
        </w:rPr>
        <w:t>Cojocariu</w:t>
      </w:r>
      <w:proofErr w:type="spellEnd"/>
      <w:r w:rsidR="001A1E6D" w:rsidRPr="001A1E6D">
        <w:rPr>
          <w:rFonts w:ascii="Book Antiqua" w:hAnsi="Book Antiqua" w:cs="Times New Roman"/>
          <w:kern w:val="2"/>
        </w:rPr>
        <w:t xml:space="preserve"> C, </w:t>
      </w:r>
      <w:proofErr w:type="spellStart"/>
      <w:r w:rsidR="001A1E6D" w:rsidRPr="001A1E6D">
        <w:rPr>
          <w:rFonts w:ascii="Book Antiqua" w:hAnsi="Book Antiqua" w:cs="Times New Roman"/>
          <w:kern w:val="2"/>
        </w:rPr>
        <w:t>Dimache</w:t>
      </w:r>
      <w:proofErr w:type="spellEnd"/>
      <w:r w:rsidR="001A1E6D" w:rsidRPr="001A1E6D">
        <w:rPr>
          <w:rFonts w:ascii="Book Antiqua" w:hAnsi="Book Antiqua" w:cs="Times New Roman"/>
          <w:kern w:val="2"/>
        </w:rPr>
        <w:t xml:space="preserve"> M, </w:t>
      </w:r>
      <w:proofErr w:type="spellStart"/>
      <w:r w:rsidR="001A1E6D" w:rsidRPr="001A1E6D">
        <w:rPr>
          <w:rFonts w:ascii="Book Antiqua" w:hAnsi="Book Antiqua" w:cs="Times New Roman"/>
          <w:kern w:val="2"/>
        </w:rPr>
        <w:t>Cretu</w:t>
      </w:r>
      <w:proofErr w:type="spellEnd"/>
      <w:r w:rsidR="001A1E6D" w:rsidRPr="001A1E6D">
        <w:rPr>
          <w:rFonts w:ascii="Book Antiqua" w:hAnsi="Book Antiqua" w:cs="Times New Roman"/>
          <w:kern w:val="2"/>
        </w:rPr>
        <w:t xml:space="preserve"> M, </w:t>
      </w:r>
      <w:proofErr w:type="spellStart"/>
      <w:r w:rsidR="001A1E6D" w:rsidRPr="001A1E6D">
        <w:rPr>
          <w:rFonts w:ascii="Book Antiqua" w:hAnsi="Book Antiqua" w:cs="Times New Roman"/>
          <w:kern w:val="2"/>
        </w:rPr>
        <w:t>Hutanasu</w:t>
      </w:r>
      <w:proofErr w:type="spellEnd"/>
      <w:r w:rsidR="001A1E6D" w:rsidRPr="001A1E6D">
        <w:rPr>
          <w:rFonts w:ascii="Book Antiqua" w:hAnsi="Book Antiqua" w:cs="Times New Roman"/>
          <w:kern w:val="2"/>
        </w:rPr>
        <w:t xml:space="preserve"> C, </w:t>
      </w:r>
      <w:proofErr w:type="spellStart"/>
      <w:r w:rsidR="001A1E6D" w:rsidRPr="001A1E6D">
        <w:rPr>
          <w:rFonts w:ascii="Book Antiqua" w:hAnsi="Book Antiqua" w:cs="Times New Roman"/>
          <w:kern w:val="2"/>
        </w:rPr>
        <w:t>Stanciu</w:t>
      </w:r>
      <w:proofErr w:type="spellEnd"/>
      <w:r w:rsidR="001A1E6D" w:rsidRPr="001A1E6D">
        <w:rPr>
          <w:rFonts w:ascii="Book Antiqua" w:hAnsi="Book Antiqua" w:cs="Times New Roman"/>
          <w:kern w:val="2"/>
        </w:rPr>
        <w:t xml:space="preserve"> C. Increased liver stiffness in extrahepatic cholestasis caused by choledocholithiasis. </w:t>
      </w:r>
      <w:proofErr w:type="spellStart"/>
      <w:r w:rsidR="001A1E6D" w:rsidRPr="001A1E6D">
        <w:rPr>
          <w:rFonts w:ascii="Book Antiqua" w:hAnsi="Book Antiqua" w:cs="Times New Roman"/>
          <w:i/>
          <w:kern w:val="2"/>
        </w:rPr>
        <w:t>Hepat</w:t>
      </w:r>
      <w:proofErr w:type="spellEnd"/>
      <w:r w:rsidR="001A1E6D" w:rsidRPr="001A1E6D">
        <w:rPr>
          <w:rFonts w:ascii="Book Antiqua" w:hAnsi="Book Antiqua" w:cs="Times New Roman"/>
          <w:i/>
          <w:kern w:val="2"/>
        </w:rPr>
        <w:t xml:space="preserve"> Mon</w:t>
      </w:r>
      <w:r w:rsidR="001A1E6D">
        <w:rPr>
          <w:rFonts w:ascii="Book Antiqua" w:hAnsi="Book Antiqua" w:cs="Times New Roman"/>
          <w:kern w:val="2"/>
        </w:rPr>
        <w:t xml:space="preserve"> 2011;</w:t>
      </w:r>
      <w:r w:rsidR="001A1E6D">
        <w:rPr>
          <w:rFonts w:ascii="Book Antiqua" w:hAnsi="Book Antiqua" w:cs="Times New Roman" w:hint="eastAsia"/>
          <w:kern w:val="2"/>
        </w:rPr>
        <w:t xml:space="preserve"> </w:t>
      </w:r>
      <w:r w:rsidR="001A1E6D" w:rsidRPr="001A1E6D">
        <w:rPr>
          <w:rFonts w:ascii="Book Antiqua" w:hAnsi="Book Antiqua" w:cs="Times New Roman"/>
          <w:b/>
          <w:kern w:val="2"/>
        </w:rPr>
        <w:t>11</w:t>
      </w:r>
      <w:r w:rsidR="001A1E6D">
        <w:rPr>
          <w:rFonts w:ascii="Book Antiqua" w:hAnsi="Book Antiqua" w:cs="Times New Roman"/>
          <w:kern w:val="2"/>
        </w:rPr>
        <w:t>:</w:t>
      </w:r>
      <w:r w:rsidR="001A1E6D">
        <w:rPr>
          <w:rFonts w:ascii="Book Antiqua" w:hAnsi="Book Antiqua" w:cs="Times New Roman" w:hint="eastAsia"/>
          <w:kern w:val="2"/>
        </w:rPr>
        <w:t xml:space="preserve"> </w:t>
      </w:r>
      <w:r w:rsidR="001A1E6D">
        <w:rPr>
          <w:rFonts w:ascii="Book Antiqua" w:hAnsi="Book Antiqua" w:cs="Times New Roman"/>
          <w:kern w:val="2"/>
        </w:rPr>
        <w:t>372-</w:t>
      </w:r>
      <w:r w:rsidR="001A1E6D">
        <w:rPr>
          <w:rFonts w:ascii="Book Antiqua" w:hAnsi="Book Antiqua" w:cs="Times New Roman" w:hint="eastAsia"/>
          <w:kern w:val="2"/>
        </w:rPr>
        <w:t>37</w:t>
      </w:r>
      <w:r w:rsidR="001A1E6D">
        <w:rPr>
          <w:rFonts w:ascii="Book Antiqua" w:hAnsi="Book Antiqua" w:cs="Times New Roman"/>
          <w:kern w:val="2"/>
        </w:rPr>
        <w:t xml:space="preserve">5 </w:t>
      </w:r>
      <w:r w:rsidR="001A1E6D">
        <w:rPr>
          <w:rFonts w:ascii="Book Antiqua" w:hAnsi="Book Antiqua" w:cs="Times New Roman" w:hint="eastAsia"/>
          <w:kern w:val="2"/>
        </w:rPr>
        <w:t>[</w:t>
      </w:r>
      <w:r w:rsidR="001A1E6D">
        <w:rPr>
          <w:rFonts w:ascii="Book Antiqua" w:hAnsi="Book Antiqua" w:cs="Times New Roman"/>
          <w:kern w:val="2"/>
        </w:rPr>
        <w:t>PMID: 22087164</w:t>
      </w:r>
      <w:r w:rsidR="001A1E6D">
        <w:rPr>
          <w:rFonts w:ascii="Book Antiqua" w:hAnsi="Book Antiqua" w:cs="Times New Roman" w:hint="eastAsia"/>
          <w:kern w:val="2"/>
        </w:rPr>
        <w:t>]</w:t>
      </w:r>
    </w:p>
    <w:p w14:paraId="79F5A779"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6 </w:t>
      </w:r>
      <w:r w:rsidRPr="00D57649">
        <w:rPr>
          <w:rFonts w:ascii="Book Antiqua" w:hAnsi="Book Antiqua" w:cs="Times New Roman"/>
          <w:b/>
          <w:kern w:val="2"/>
        </w:rPr>
        <w:t>Yu JH</w:t>
      </w:r>
      <w:r w:rsidRPr="00D57649">
        <w:rPr>
          <w:rFonts w:ascii="Book Antiqua" w:hAnsi="Book Antiqua" w:cs="Times New Roman"/>
          <w:kern w:val="2"/>
        </w:rPr>
        <w:t xml:space="preserve">, Lee JI. Current role of transient elastography in the management of chronic hepatitis B patients. </w:t>
      </w:r>
      <w:r w:rsidRPr="00D57649">
        <w:rPr>
          <w:rFonts w:ascii="Book Antiqua" w:hAnsi="Book Antiqua" w:cs="Times New Roman"/>
          <w:i/>
          <w:kern w:val="2"/>
        </w:rPr>
        <w:t>Ultrasonography</w:t>
      </w:r>
      <w:r w:rsidRPr="00D57649">
        <w:rPr>
          <w:rFonts w:ascii="Book Antiqua" w:hAnsi="Book Antiqua" w:cs="Times New Roman"/>
          <w:kern w:val="2"/>
        </w:rPr>
        <w:t xml:space="preserve"> 2017; </w:t>
      </w:r>
      <w:r w:rsidRPr="00D57649">
        <w:rPr>
          <w:rFonts w:ascii="Book Antiqua" w:hAnsi="Book Antiqua" w:cs="Times New Roman"/>
          <w:b/>
          <w:kern w:val="2"/>
        </w:rPr>
        <w:t>36</w:t>
      </w:r>
      <w:r w:rsidRPr="00D57649">
        <w:rPr>
          <w:rFonts w:ascii="Book Antiqua" w:hAnsi="Book Antiqua" w:cs="Times New Roman"/>
          <w:kern w:val="2"/>
        </w:rPr>
        <w:t>: 86-94 [PMID: 27956732 DOI: 10.14366/usg.16023]</w:t>
      </w:r>
    </w:p>
    <w:p w14:paraId="6026C657"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7 </w:t>
      </w:r>
      <w:r w:rsidRPr="00D57649">
        <w:rPr>
          <w:rFonts w:ascii="Book Antiqua" w:hAnsi="Book Antiqua" w:cs="Times New Roman"/>
          <w:b/>
          <w:kern w:val="2"/>
        </w:rPr>
        <w:t>Arena U</w:t>
      </w:r>
      <w:r w:rsidRPr="00D57649">
        <w:rPr>
          <w:rFonts w:ascii="Book Antiqua" w:hAnsi="Book Antiqua" w:cs="Times New Roman"/>
          <w:kern w:val="2"/>
        </w:rPr>
        <w:t xml:space="preserve">, </w:t>
      </w:r>
      <w:proofErr w:type="spellStart"/>
      <w:r w:rsidRPr="00D57649">
        <w:rPr>
          <w:rFonts w:ascii="Book Antiqua" w:hAnsi="Book Antiqua" w:cs="Times New Roman"/>
          <w:kern w:val="2"/>
        </w:rPr>
        <w:t>Vizzutti</w:t>
      </w:r>
      <w:proofErr w:type="spellEnd"/>
      <w:r w:rsidRPr="00D57649">
        <w:rPr>
          <w:rFonts w:ascii="Book Antiqua" w:hAnsi="Book Antiqua" w:cs="Times New Roman"/>
          <w:kern w:val="2"/>
        </w:rPr>
        <w:t xml:space="preserve"> F, </w:t>
      </w:r>
      <w:proofErr w:type="spellStart"/>
      <w:r w:rsidRPr="00D57649">
        <w:rPr>
          <w:rFonts w:ascii="Book Antiqua" w:hAnsi="Book Antiqua" w:cs="Times New Roman"/>
          <w:kern w:val="2"/>
        </w:rPr>
        <w:t>Corti</w:t>
      </w:r>
      <w:proofErr w:type="spellEnd"/>
      <w:r w:rsidRPr="00D57649">
        <w:rPr>
          <w:rFonts w:ascii="Book Antiqua" w:hAnsi="Book Antiqua" w:cs="Times New Roman"/>
          <w:kern w:val="2"/>
        </w:rPr>
        <w:t xml:space="preserve"> G, </w:t>
      </w:r>
      <w:proofErr w:type="spellStart"/>
      <w:r w:rsidRPr="00D57649">
        <w:rPr>
          <w:rFonts w:ascii="Book Antiqua" w:hAnsi="Book Antiqua" w:cs="Times New Roman"/>
          <w:kern w:val="2"/>
        </w:rPr>
        <w:t>Ambu</w:t>
      </w:r>
      <w:proofErr w:type="spellEnd"/>
      <w:r w:rsidRPr="00D57649">
        <w:rPr>
          <w:rFonts w:ascii="Book Antiqua" w:hAnsi="Book Antiqua" w:cs="Times New Roman"/>
          <w:kern w:val="2"/>
        </w:rPr>
        <w:t xml:space="preserve"> S, Stasi C, </w:t>
      </w:r>
      <w:proofErr w:type="spellStart"/>
      <w:r w:rsidRPr="00D57649">
        <w:rPr>
          <w:rFonts w:ascii="Book Antiqua" w:hAnsi="Book Antiqua" w:cs="Times New Roman"/>
          <w:kern w:val="2"/>
        </w:rPr>
        <w:t>Bresci</w:t>
      </w:r>
      <w:proofErr w:type="spellEnd"/>
      <w:r w:rsidRPr="00D57649">
        <w:rPr>
          <w:rFonts w:ascii="Book Antiqua" w:hAnsi="Book Antiqua" w:cs="Times New Roman"/>
          <w:kern w:val="2"/>
        </w:rPr>
        <w:t xml:space="preserve"> S, </w:t>
      </w:r>
      <w:proofErr w:type="spellStart"/>
      <w:r w:rsidRPr="00D57649">
        <w:rPr>
          <w:rFonts w:ascii="Book Antiqua" w:hAnsi="Book Antiqua" w:cs="Times New Roman"/>
          <w:kern w:val="2"/>
        </w:rPr>
        <w:t>Moscarella</w:t>
      </w:r>
      <w:proofErr w:type="spellEnd"/>
      <w:r w:rsidRPr="00D57649">
        <w:rPr>
          <w:rFonts w:ascii="Book Antiqua" w:hAnsi="Book Antiqua" w:cs="Times New Roman"/>
          <w:kern w:val="2"/>
        </w:rPr>
        <w:t xml:space="preserve"> S, </w:t>
      </w:r>
      <w:proofErr w:type="spellStart"/>
      <w:r w:rsidRPr="00D57649">
        <w:rPr>
          <w:rFonts w:ascii="Book Antiqua" w:hAnsi="Book Antiqua" w:cs="Times New Roman"/>
          <w:kern w:val="2"/>
        </w:rPr>
        <w:t>Boddi</w:t>
      </w:r>
      <w:proofErr w:type="spellEnd"/>
      <w:r w:rsidRPr="00D57649">
        <w:rPr>
          <w:rFonts w:ascii="Book Antiqua" w:hAnsi="Book Antiqua" w:cs="Times New Roman"/>
          <w:kern w:val="2"/>
        </w:rPr>
        <w:t xml:space="preserve"> V, </w:t>
      </w:r>
      <w:proofErr w:type="spellStart"/>
      <w:r w:rsidRPr="00D57649">
        <w:rPr>
          <w:rFonts w:ascii="Book Antiqua" w:hAnsi="Book Antiqua" w:cs="Times New Roman"/>
          <w:kern w:val="2"/>
        </w:rPr>
        <w:t>Petrarca</w:t>
      </w:r>
      <w:proofErr w:type="spellEnd"/>
      <w:r w:rsidRPr="00D57649">
        <w:rPr>
          <w:rFonts w:ascii="Book Antiqua" w:hAnsi="Book Antiqua" w:cs="Times New Roman"/>
          <w:kern w:val="2"/>
        </w:rPr>
        <w:t xml:space="preserve"> A, </w:t>
      </w:r>
      <w:proofErr w:type="spellStart"/>
      <w:r w:rsidRPr="00D57649">
        <w:rPr>
          <w:rFonts w:ascii="Book Antiqua" w:hAnsi="Book Antiqua" w:cs="Times New Roman"/>
          <w:kern w:val="2"/>
        </w:rPr>
        <w:t>Laffi</w:t>
      </w:r>
      <w:proofErr w:type="spellEnd"/>
      <w:r w:rsidRPr="00D57649">
        <w:rPr>
          <w:rFonts w:ascii="Book Antiqua" w:hAnsi="Book Antiqua" w:cs="Times New Roman"/>
          <w:kern w:val="2"/>
        </w:rPr>
        <w:t xml:space="preserve"> G, </w:t>
      </w:r>
      <w:proofErr w:type="spellStart"/>
      <w:r w:rsidRPr="00D57649">
        <w:rPr>
          <w:rFonts w:ascii="Book Antiqua" w:hAnsi="Book Antiqua" w:cs="Times New Roman"/>
          <w:kern w:val="2"/>
        </w:rPr>
        <w:t>Marra</w:t>
      </w:r>
      <w:proofErr w:type="spellEnd"/>
      <w:r w:rsidRPr="00D57649">
        <w:rPr>
          <w:rFonts w:ascii="Book Antiqua" w:hAnsi="Book Antiqua" w:cs="Times New Roman"/>
          <w:kern w:val="2"/>
        </w:rPr>
        <w:t xml:space="preserve"> F, </w:t>
      </w:r>
      <w:proofErr w:type="spellStart"/>
      <w:r w:rsidRPr="00D57649">
        <w:rPr>
          <w:rFonts w:ascii="Book Antiqua" w:hAnsi="Book Antiqua" w:cs="Times New Roman"/>
          <w:kern w:val="2"/>
        </w:rPr>
        <w:t>Pinzani</w:t>
      </w:r>
      <w:proofErr w:type="spellEnd"/>
      <w:r w:rsidRPr="00D57649">
        <w:rPr>
          <w:rFonts w:ascii="Book Antiqua" w:hAnsi="Book Antiqua" w:cs="Times New Roman"/>
          <w:kern w:val="2"/>
        </w:rPr>
        <w:t xml:space="preserve"> M. Acute viral hepatitis increases liver stiffness values measured by transient elastography. </w:t>
      </w:r>
      <w:r w:rsidRPr="00D57649">
        <w:rPr>
          <w:rFonts w:ascii="Book Antiqua" w:hAnsi="Book Antiqua" w:cs="Times New Roman"/>
          <w:i/>
          <w:kern w:val="2"/>
        </w:rPr>
        <w:t>Hepatology</w:t>
      </w:r>
      <w:r w:rsidRPr="00D57649">
        <w:rPr>
          <w:rFonts w:ascii="Book Antiqua" w:hAnsi="Book Antiqua" w:cs="Times New Roman"/>
          <w:kern w:val="2"/>
        </w:rPr>
        <w:t xml:space="preserve"> 2008; </w:t>
      </w:r>
      <w:r w:rsidRPr="00D57649">
        <w:rPr>
          <w:rFonts w:ascii="Book Antiqua" w:hAnsi="Book Antiqua" w:cs="Times New Roman"/>
          <w:b/>
          <w:kern w:val="2"/>
        </w:rPr>
        <w:t>47</w:t>
      </w:r>
      <w:r w:rsidRPr="00D57649">
        <w:rPr>
          <w:rFonts w:ascii="Book Antiqua" w:hAnsi="Book Antiqua" w:cs="Times New Roman"/>
          <w:kern w:val="2"/>
        </w:rPr>
        <w:t>: 380-384 [PMID: 18095306 DOI: 10.1002/hep.22007]</w:t>
      </w:r>
    </w:p>
    <w:p w14:paraId="4A93DB56"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8 </w:t>
      </w:r>
      <w:proofErr w:type="spellStart"/>
      <w:r w:rsidRPr="00D57649">
        <w:rPr>
          <w:rFonts w:ascii="Book Antiqua" w:hAnsi="Book Antiqua" w:cs="Times New Roman"/>
          <w:b/>
          <w:kern w:val="2"/>
        </w:rPr>
        <w:t>Mjelle</w:t>
      </w:r>
      <w:proofErr w:type="spellEnd"/>
      <w:r w:rsidRPr="00D57649">
        <w:rPr>
          <w:rFonts w:ascii="Book Antiqua" w:hAnsi="Book Antiqua" w:cs="Times New Roman"/>
          <w:b/>
          <w:kern w:val="2"/>
        </w:rPr>
        <w:t xml:space="preserve"> AB</w:t>
      </w:r>
      <w:r w:rsidRPr="00D57649">
        <w:rPr>
          <w:rFonts w:ascii="Book Antiqua" w:hAnsi="Book Antiqua" w:cs="Times New Roman"/>
          <w:kern w:val="2"/>
        </w:rPr>
        <w:t xml:space="preserve">, </w:t>
      </w:r>
      <w:proofErr w:type="spellStart"/>
      <w:r w:rsidRPr="00D57649">
        <w:rPr>
          <w:rFonts w:ascii="Book Antiqua" w:hAnsi="Book Antiqua" w:cs="Times New Roman"/>
          <w:kern w:val="2"/>
        </w:rPr>
        <w:t>Mulabecirovic</w:t>
      </w:r>
      <w:proofErr w:type="spellEnd"/>
      <w:r w:rsidRPr="00D57649">
        <w:rPr>
          <w:rFonts w:ascii="Book Antiqua" w:hAnsi="Book Antiqua" w:cs="Times New Roman"/>
          <w:kern w:val="2"/>
        </w:rPr>
        <w:t xml:space="preserve"> A, </w:t>
      </w:r>
      <w:proofErr w:type="spellStart"/>
      <w:r w:rsidRPr="00D57649">
        <w:rPr>
          <w:rFonts w:ascii="Book Antiqua" w:hAnsi="Book Antiqua" w:cs="Times New Roman"/>
          <w:kern w:val="2"/>
        </w:rPr>
        <w:t>Hausken</w:t>
      </w:r>
      <w:proofErr w:type="spellEnd"/>
      <w:r w:rsidRPr="00D57649">
        <w:rPr>
          <w:rFonts w:ascii="Book Antiqua" w:hAnsi="Book Antiqua" w:cs="Times New Roman"/>
          <w:kern w:val="2"/>
        </w:rPr>
        <w:t xml:space="preserve"> T, Havre RF, </w:t>
      </w:r>
      <w:proofErr w:type="spellStart"/>
      <w:r w:rsidRPr="00D57649">
        <w:rPr>
          <w:rFonts w:ascii="Book Antiqua" w:hAnsi="Book Antiqua" w:cs="Times New Roman"/>
          <w:kern w:val="2"/>
        </w:rPr>
        <w:t>Gilja</w:t>
      </w:r>
      <w:proofErr w:type="spellEnd"/>
      <w:r w:rsidRPr="00D57649">
        <w:rPr>
          <w:rFonts w:ascii="Book Antiqua" w:hAnsi="Book Antiqua" w:cs="Times New Roman"/>
          <w:kern w:val="2"/>
        </w:rPr>
        <w:t xml:space="preserve"> OH, </w:t>
      </w:r>
      <w:proofErr w:type="spellStart"/>
      <w:r w:rsidRPr="00D57649">
        <w:rPr>
          <w:rFonts w:ascii="Book Antiqua" w:hAnsi="Book Antiqua" w:cs="Times New Roman"/>
          <w:kern w:val="2"/>
        </w:rPr>
        <w:t>Vesterhus</w:t>
      </w:r>
      <w:proofErr w:type="spellEnd"/>
      <w:r w:rsidRPr="00D57649">
        <w:rPr>
          <w:rFonts w:ascii="Book Antiqua" w:hAnsi="Book Antiqua" w:cs="Times New Roman"/>
          <w:kern w:val="2"/>
        </w:rPr>
        <w:t xml:space="preserve"> M. Ultrasound and Point Shear Wave Elastography in Livers of Patients with Primary Sclerosing Cholangitis. </w:t>
      </w:r>
      <w:r w:rsidRPr="00D57649">
        <w:rPr>
          <w:rFonts w:ascii="Book Antiqua" w:hAnsi="Book Antiqua" w:cs="Times New Roman"/>
          <w:i/>
          <w:kern w:val="2"/>
        </w:rPr>
        <w:t>Ultrasound Med Biol</w:t>
      </w:r>
      <w:r w:rsidRPr="00D57649">
        <w:rPr>
          <w:rFonts w:ascii="Book Antiqua" w:hAnsi="Book Antiqua" w:cs="Times New Roman"/>
          <w:kern w:val="2"/>
        </w:rPr>
        <w:t xml:space="preserve"> 2016; </w:t>
      </w:r>
      <w:r w:rsidRPr="00D57649">
        <w:rPr>
          <w:rFonts w:ascii="Book Antiqua" w:hAnsi="Book Antiqua" w:cs="Times New Roman"/>
          <w:b/>
          <w:kern w:val="2"/>
        </w:rPr>
        <w:t>42</w:t>
      </w:r>
      <w:r w:rsidRPr="00D57649">
        <w:rPr>
          <w:rFonts w:ascii="Book Antiqua" w:hAnsi="Book Antiqua" w:cs="Times New Roman"/>
          <w:kern w:val="2"/>
        </w:rPr>
        <w:t>: 2146-2155 [PMID: 27262519 DOI: 10.1016/j.ultrasmedbio.2016.04.016]</w:t>
      </w:r>
    </w:p>
    <w:p w14:paraId="25524304"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9 </w:t>
      </w:r>
      <w:proofErr w:type="spellStart"/>
      <w:r w:rsidRPr="00D57649">
        <w:rPr>
          <w:rFonts w:ascii="Book Antiqua" w:hAnsi="Book Antiqua" w:cs="Times New Roman"/>
          <w:b/>
          <w:kern w:val="2"/>
        </w:rPr>
        <w:t>Cassinotto</w:t>
      </w:r>
      <w:proofErr w:type="spellEnd"/>
      <w:r w:rsidRPr="00D57649">
        <w:rPr>
          <w:rFonts w:ascii="Book Antiqua" w:hAnsi="Book Antiqua" w:cs="Times New Roman"/>
          <w:b/>
          <w:kern w:val="2"/>
        </w:rPr>
        <w:t xml:space="preserve"> C</w:t>
      </w:r>
      <w:r w:rsidRPr="00D57649">
        <w:rPr>
          <w:rFonts w:ascii="Book Antiqua" w:hAnsi="Book Antiqua" w:cs="Times New Roman"/>
          <w:kern w:val="2"/>
        </w:rPr>
        <w:t xml:space="preserve">, </w:t>
      </w:r>
      <w:proofErr w:type="spellStart"/>
      <w:r w:rsidRPr="00D57649">
        <w:rPr>
          <w:rFonts w:ascii="Book Antiqua" w:hAnsi="Book Antiqua" w:cs="Times New Roman"/>
          <w:kern w:val="2"/>
        </w:rPr>
        <w:t>Lapuyade</w:t>
      </w:r>
      <w:proofErr w:type="spellEnd"/>
      <w:r w:rsidRPr="00D57649">
        <w:rPr>
          <w:rFonts w:ascii="Book Antiqua" w:hAnsi="Book Antiqua" w:cs="Times New Roman"/>
          <w:kern w:val="2"/>
        </w:rPr>
        <w:t xml:space="preserve"> B, </w:t>
      </w:r>
      <w:proofErr w:type="spellStart"/>
      <w:r w:rsidRPr="00D57649">
        <w:rPr>
          <w:rFonts w:ascii="Book Antiqua" w:hAnsi="Book Antiqua" w:cs="Times New Roman"/>
          <w:kern w:val="2"/>
        </w:rPr>
        <w:t>Mouries</w:t>
      </w:r>
      <w:proofErr w:type="spellEnd"/>
      <w:r w:rsidRPr="00D57649">
        <w:rPr>
          <w:rFonts w:ascii="Book Antiqua" w:hAnsi="Book Antiqua" w:cs="Times New Roman"/>
          <w:kern w:val="2"/>
        </w:rPr>
        <w:t xml:space="preserve"> A, </w:t>
      </w:r>
      <w:proofErr w:type="spellStart"/>
      <w:r w:rsidRPr="00D57649">
        <w:rPr>
          <w:rFonts w:ascii="Book Antiqua" w:hAnsi="Book Antiqua" w:cs="Times New Roman"/>
          <w:kern w:val="2"/>
        </w:rPr>
        <w:t>Hiriart</w:t>
      </w:r>
      <w:proofErr w:type="spellEnd"/>
      <w:r w:rsidRPr="00D57649">
        <w:rPr>
          <w:rFonts w:ascii="Book Antiqua" w:hAnsi="Book Antiqua" w:cs="Times New Roman"/>
          <w:kern w:val="2"/>
        </w:rPr>
        <w:t xml:space="preserve"> JB, </w:t>
      </w:r>
      <w:proofErr w:type="spellStart"/>
      <w:r w:rsidRPr="00D57649">
        <w:rPr>
          <w:rFonts w:ascii="Book Antiqua" w:hAnsi="Book Antiqua" w:cs="Times New Roman"/>
          <w:kern w:val="2"/>
        </w:rPr>
        <w:t>Vergniol</w:t>
      </w:r>
      <w:proofErr w:type="spellEnd"/>
      <w:r w:rsidRPr="00D57649">
        <w:rPr>
          <w:rFonts w:ascii="Book Antiqua" w:hAnsi="Book Antiqua" w:cs="Times New Roman"/>
          <w:kern w:val="2"/>
        </w:rPr>
        <w:t xml:space="preserve"> J, Gaye D, </w:t>
      </w:r>
      <w:proofErr w:type="spellStart"/>
      <w:r w:rsidRPr="00D57649">
        <w:rPr>
          <w:rFonts w:ascii="Book Antiqua" w:hAnsi="Book Antiqua" w:cs="Times New Roman"/>
          <w:kern w:val="2"/>
        </w:rPr>
        <w:t>Castain</w:t>
      </w:r>
      <w:proofErr w:type="spellEnd"/>
      <w:r w:rsidRPr="00D57649">
        <w:rPr>
          <w:rFonts w:ascii="Book Antiqua" w:hAnsi="Book Antiqua" w:cs="Times New Roman"/>
          <w:kern w:val="2"/>
        </w:rPr>
        <w:t xml:space="preserve"> C, Le Bail B, </w:t>
      </w:r>
      <w:proofErr w:type="spellStart"/>
      <w:r w:rsidRPr="00D57649">
        <w:rPr>
          <w:rFonts w:ascii="Book Antiqua" w:hAnsi="Book Antiqua" w:cs="Times New Roman"/>
          <w:kern w:val="2"/>
        </w:rPr>
        <w:t>Chermak</w:t>
      </w:r>
      <w:proofErr w:type="spellEnd"/>
      <w:r w:rsidRPr="00D57649">
        <w:rPr>
          <w:rFonts w:ascii="Book Antiqua" w:hAnsi="Book Antiqua" w:cs="Times New Roman"/>
          <w:kern w:val="2"/>
        </w:rPr>
        <w:t xml:space="preserve"> F, </w:t>
      </w:r>
      <w:proofErr w:type="spellStart"/>
      <w:r w:rsidRPr="00D57649">
        <w:rPr>
          <w:rFonts w:ascii="Book Antiqua" w:hAnsi="Book Antiqua" w:cs="Times New Roman"/>
          <w:kern w:val="2"/>
        </w:rPr>
        <w:t>Foucher</w:t>
      </w:r>
      <w:proofErr w:type="spellEnd"/>
      <w:r w:rsidRPr="00D57649">
        <w:rPr>
          <w:rFonts w:ascii="Book Antiqua" w:hAnsi="Book Antiqua" w:cs="Times New Roman"/>
          <w:kern w:val="2"/>
        </w:rPr>
        <w:t xml:space="preserve"> J, Laurent F, </w:t>
      </w:r>
      <w:proofErr w:type="spellStart"/>
      <w:r w:rsidRPr="00D57649">
        <w:rPr>
          <w:rFonts w:ascii="Book Antiqua" w:hAnsi="Book Antiqua" w:cs="Times New Roman"/>
          <w:kern w:val="2"/>
        </w:rPr>
        <w:t>Montaudon</w:t>
      </w:r>
      <w:proofErr w:type="spellEnd"/>
      <w:r w:rsidRPr="00D57649">
        <w:rPr>
          <w:rFonts w:ascii="Book Antiqua" w:hAnsi="Book Antiqua" w:cs="Times New Roman"/>
          <w:kern w:val="2"/>
        </w:rPr>
        <w:t xml:space="preserve"> M, De </w:t>
      </w:r>
      <w:proofErr w:type="spellStart"/>
      <w:r w:rsidRPr="00D57649">
        <w:rPr>
          <w:rFonts w:ascii="Book Antiqua" w:hAnsi="Book Antiqua" w:cs="Times New Roman"/>
          <w:kern w:val="2"/>
        </w:rPr>
        <w:t>Ledinghen</w:t>
      </w:r>
      <w:proofErr w:type="spellEnd"/>
      <w:r w:rsidRPr="00D57649">
        <w:rPr>
          <w:rFonts w:ascii="Book Antiqua" w:hAnsi="Book Antiqua" w:cs="Times New Roman"/>
          <w:kern w:val="2"/>
        </w:rPr>
        <w:t xml:space="preserve"> V. Non-invasive assessment of liver fibrosis with impulse elastography: comparison of Supersonic Shear Imaging with ARFI and </w:t>
      </w:r>
      <w:proofErr w:type="spellStart"/>
      <w:r w:rsidRPr="00D57649">
        <w:rPr>
          <w:rFonts w:ascii="Book Antiqua" w:hAnsi="Book Antiqua" w:cs="Times New Roman"/>
          <w:kern w:val="2"/>
        </w:rPr>
        <w:t>FibroScan</w:t>
      </w:r>
      <w:proofErr w:type="spellEnd"/>
      <w:r w:rsidRPr="00D57649">
        <w:rPr>
          <w:rFonts w:ascii="Book Antiqua" w:hAnsi="Book Antiqua" w:cs="Times New Roman"/>
          <w:kern w:val="2"/>
        </w:rPr>
        <w:t xml:space="preserve">®. </w:t>
      </w:r>
      <w:r w:rsidRPr="00D57649">
        <w:rPr>
          <w:rFonts w:ascii="Book Antiqua" w:hAnsi="Book Antiqua" w:cs="Times New Roman"/>
          <w:i/>
          <w:kern w:val="2"/>
        </w:rPr>
        <w:t>J Hepatol</w:t>
      </w:r>
      <w:r w:rsidRPr="00D57649">
        <w:rPr>
          <w:rFonts w:ascii="Book Antiqua" w:hAnsi="Book Antiqua" w:cs="Times New Roman"/>
          <w:kern w:val="2"/>
        </w:rPr>
        <w:t xml:space="preserve"> 2014; </w:t>
      </w:r>
      <w:r w:rsidRPr="00D57649">
        <w:rPr>
          <w:rFonts w:ascii="Book Antiqua" w:hAnsi="Book Antiqua" w:cs="Times New Roman"/>
          <w:b/>
          <w:kern w:val="2"/>
        </w:rPr>
        <w:t>61</w:t>
      </w:r>
      <w:r w:rsidRPr="00D57649">
        <w:rPr>
          <w:rFonts w:ascii="Book Antiqua" w:hAnsi="Book Antiqua" w:cs="Times New Roman"/>
          <w:kern w:val="2"/>
        </w:rPr>
        <w:t>: 550-557 [PMID: 24815876 DOI: 10.1016/j.jhep.2014.04.044]</w:t>
      </w:r>
    </w:p>
    <w:p w14:paraId="5FE1C2F3"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0 </w:t>
      </w:r>
      <w:proofErr w:type="spellStart"/>
      <w:r w:rsidRPr="00D57649">
        <w:rPr>
          <w:rFonts w:ascii="Book Antiqua" w:hAnsi="Book Antiqua" w:cs="Times New Roman"/>
          <w:b/>
          <w:kern w:val="2"/>
        </w:rPr>
        <w:t>Ferraioli</w:t>
      </w:r>
      <w:proofErr w:type="spellEnd"/>
      <w:r w:rsidRPr="00D57649">
        <w:rPr>
          <w:rFonts w:ascii="Book Antiqua" w:hAnsi="Book Antiqua" w:cs="Times New Roman"/>
          <w:b/>
          <w:kern w:val="2"/>
        </w:rPr>
        <w:t xml:space="preserve"> G</w:t>
      </w:r>
      <w:r w:rsidRPr="00D57649">
        <w:rPr>
          <w:rFonts w:ascii="Book Antiqua" w:hAnsi="Book Antiqua" w:cs="Times New Roman"/>
          <w:kern w:val="2"/>
        </w:rPr>
        <w:t xml:space="preserve">, </w:t>
      </w:r>
      <w:proofErr w:type="spellStart"/>
      <w:r w:rsidRPr="00D57649">
        <w:rPr>
          <w:rFonts w:ascii="Book Antiqua" w:hAnsi="Book Antiqua" w:cs="Times New Roman"/>
          <w:kern w:val="2"/>
        </w:rPr>
        <w:t>Tinelli</w:t>
      </w:r>
      <w:proofErr w:type="spellEnd"/>
      <w:r w:rsidRPr="00D57649">
        <w:rPr>
          <w:rFonts w:ascii="Book Antiqua" w:hAnsi="Book Antiqua" w:cs="Times New Roman"/>
          <w:kern w:val="2"/>
        </w:rPr>
        <w:t xml:space="preserve"> C, Dal Bello B, </w:t>
      </w:r>
      <w:proofErr w:type="spellStart"/>
      <w:r w:rsidRPr="00D57649">
        <w:rPr>
          <w:rFonts w:ascii="Book Antiqua" w:hAnsi="Book Antiqua" w:cs="Times New Roman"/>
          <w:kern w:val="2"/>
        </w:rPr>
        <w:t>Zicchetti</w:t>
      </w:r>
      <w:proofErr w:type="spellEnd"/>
      <w:r w:rsidRPr="00D57649">
        <w:rPr>
          <w:rFonts w:ascii="Book Antiqua" w:hAnsi="Book Antiqua" w:cs="Times New Roman"/>
          <w:kern w:val="2"/>
        </w:rPr>
        <w:t xml:space="preserve"> M, </w:t>
      </w:r>
      <w:proofErr w:type="spellStart"/>
      <w:r w:rsidRPr="00D57649">
        <w:rPr>
          <w:rFonts w:ascii="Book Antiqua" w:hAnsi="Book Antiqua" w:cs="Times New Roman"/>
          <w:kern w:val="2"/>
        </w:rPr>
        <w:t>Filice</w:t>
      </w:r>
      <w:proofErr w:type="spellEnd"/>
      <w:r w:rsidRPr="00D57649">
        <w:rPr>
          <w:rFonts w:ascii="Book Antiqua" w:hAnsi="Book Antiqua" w:cs="Times New Roman"/>
          <w:kern w:val="2"/>
        </w:rPr>
        <w:t xml:space="preserve"> G, Filice C; Liver Fibrosis Study Group. Accuracy of real-time shear wave elastography for assessing liver fibrosis in chronic hepatitis C: a pilot study. </w:t>
      </w:r>
      <w:r w:rsidRPr="00D57649">
        <w:rPr>
          <w:rFonts w:ascii="Book Antiqua" w:hAnsi="Book Antiqua" w:cs="Times New Roman"/>
          <w:i/>
          <w:kern w:val="2"/>
        </w:rPr>
        <w:t>Hepatology</w:t>
      </w:r>
      <w:r w:rsidRPr="00D57649">
        <w:rPr>
          <w:rFonts w:ascii="Book Antiqua" w:hAnsi="Book Antiqua" w:cs="Times New Roman"/>
          <w:kern w:val="2"/>
        </w:rPr>
        <w:t xml:space="preserve"> 2012; </w:t>
      </w:r>
      <w:r w:rsidRPr="00D57649">
        <w:rPr>
          <w:rFonts w:ascii="Book Antiqua" w:hAnsi="Book Antiqua" w:cs="Times New Roman"/>
          <w:b/>
          <w:kern w:val="2"/>
        </w:rPr>
        <w:t>56</w:t>
      </w:r>
      <w:r w:rsidRPr="00D57649">
        <w:rPr>
          <w:rFonts w:ascii="Book Antiqua" w:hAnsi="Book Antiqua" w:cs="Times New Roman"/>
          <w:kern w:val="2"/>
        </w:rPr>
        <w:t>: 2125-2133 [PMID: 22767302 DOI: 10.1002/hep.25936]</w:t>
      </w:r>
    </w:p>
    <w:p w14:paraId="7300BD97"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1 </w:t>
      </w:r>
      <w:r w:rsidRPr="00D57649">
        <w:rPr>
          <w:rFonts w:ascii="Book Antiqua" w:hAnsi="Book Antiqua" w:cs="Times New Roman"/>
          <w:b/>
          <w:kern w:val="2"/>
        </w:rPr>
        <w:t>Herrmann E</w:t>
      </w:r>
      <w:r w:rsidRPr="00D57649">
        <w:rPr>
          <w:rFonts w:ascii="Book Antiqua" w:hAnsi="Book Antiqua" w:cs="Times New Roman"/>
          <w:kern w:val="2"/>
        </w:rPr>
        <w:t xml:space="preserve">, de </w:t>
      </w:r>
      <w:proofErr w:type="spellStart"/>
      <w:r w:rsidRPr="00D57649">
        <w:rPr>
          <w:rFonts w:ascii="Book Antiqua" w:hAnsi="Book Antiqua" w:cs="Times New Roman"/>
          <w:kern w:val="2"/>
        </w:rPr>
        <w:t>Lédinghen</w:t>
      </w:r>
      <w:proofErr w:type="spellEnd"/>
      <w:r w:rsidRPr="00D57649">
        <w:rPr>
          <w:rFonts w:ascii="Book Antiqua" w:hAnsi="Book Antiqua" w:cs="Times New Roman"/>
          <w:kern w:val="2"/>
        </w:rPr>
        <w:t xml:space="preserve"> V, </w:t>
      </w:r>
      <w:proofErr w:type="spellStart"/>
      <w:r w:rsidRPr="00D57649">
        <w:rPr>
          <w:rFonts w:ascii="Book Antiqua" w:hAnsi="Book Antiqua" w:cs="Times New Roman"/>
          <w:kern w:val="2"/>
        </w:rPr>
        <w:t>Cassinotto</w:t>
      </w:r>
      <w:proofErr w:type="spellEnd"/>
      <w:r w:rsidRPr="00D57649">
        <w:rPr>
          <w:rFonts w:ascii="Book Antiqua" w:hAnsi="Book Antiqua" w:cs="Times New Roman"/>
          <w:kern w:val="2"/>
        </w:rPr>
        <w:t xml:space="preserve"> C, Chu WC, Leung VY, </w:t>
      </w:r>
      <w:proofErr w:type="spellStart"/>
      <w:r w:rsidRPr="00D57649">
        <w:rPr>
          <w:rFonts w:ascii="Book Antiqua" w:hAnsi="Book Antiqua" w:cs="Times New Roman"/>
          <w:kern w:val="2"/>
        </w:rPr>
        <w:t>Ferraioli</w:t>
      </w:r>
      <w:proofErr w:type="spellEnd"/>
      <w:r w:rsidRPr="00D57649">
        <w:rPr>
          <w:rFonts w:ascii="Book Antiqua" w:hAnsi="Book Antiqua" w:cs="Times New Roman"/>
          <w:kern w:val="2"/>
        </w:rPr>
        <w:t xml:space="preserve"> G, </w:t>
      </w:r>
      <w:proofErr w:type="spellStart"/>
      <w:r w:rsidRPr="00D57649">
        <w:rPr>
          <w:rFonts w:ascii="Book Antiqua" w:hAnsi="Book Antiqua" w:cs="Times New Roman"/>
          <w:kern w:val="2"/>
        </w:rPr>
        <w:t>Filice</w:t>
      </w:r>
      <w:proofErr w:type="spellEnd"/>
      <w:r w:rsidRPr="00D57649">
        <w:rPr>
          <w:rFonts w:ascii="Book Antiqua" w:hAnsi="Book Antiqua" w:cs="Times New Roman"/>
          <w:kern w:val="2"/>
        </w:rPr>
        <w:t xml:space="preserve"> C, </w:t>
      </w:r>
      <w:proofErr w:type="spellStart"/>
      <w:r w:rsidRPr="00D57649">
        <w:rPr>
          <w:rFonts w:ascii="Book Antiqua" w:hAnsi="Book Antiqua" w:cs="Times New Roman"/>
          <w:kern w:val="2"/>
        </w:rPr>
        <w:t>Castera</w:t>
      </w:r>
      <w:proofErr w:type="spellEnd"/>
      <w:r w:rsidRPr="00D57649">
        <w:rPr>
          <w:rFonts w:ascii="Book Antiqua" w:hAnsi="Book Antiqua" w:cs="Times New Roman"/>
          <w:kern w:val="2"/>
        </w:rPr>
        <w:t xml:space="preserve"> L, </w:t>
      </w:r>
      <w:proofErr w:type="spellStart"/>
      <w:r w:rsidRPr="00D57649">
        <w:rPr>
          <w:rFonts w:ascii="Book Antiqua" w:hAnsi="Book Antiqua" w:cs="Times New Roman"/>
          <w:kern w:val="2"/>
        </w:rPr>
        <w:t>Vilgrain</w:t>
      </w:r>
      <w:proofErr w:type="spellEnd"/>
      <w:r w:rsidRPr="00D57649">
        <w:rPr>
          <w:rFonts w:ascii="Book Antiqua" w:hAnsi="Book Antiqua" w:cs="Times New Roman"/>
          <w:kern w:val="2"/>
        </w:rPr>
        <w:t xml:space="preserve"> V, </w:t>
      </w:r>
      <w:proofErr w:type="spellStart"/>
      <w:r w:rsidRPr="00D57649">
        <w:rPr>
          <w:rFonts w:ascii="Book Antiqua" w:hAnsi="Book Antiqua" w:cs="Times New Roman"/>
          <w:kern w:val="2"/>
        </w:rPr>
        <w:t>Ronot</w:t>
      </w:r>
      <w:proofErr w:type="spellEnd"/>
      <w:r w:rsidRPr="00D57649">
        <w:rPr>
          <w:rFonts w:ascii="Book Antiqua" w:hAnsi="Book Antiqua" w:cs="Times New Roman"/>
          <w:kern w:val="2"/>
        </w:rPr>
        <w:t xml:space="preserve"> M, </w:t>
      </w:r>
      <w:proofErr w:type="spellStart"/>
      <w:r w:rsidRPr="00D57649">
        <w:rPr>
          <w:rFonts w:ascii="Book Antiqua" w:hAnsi="Book Antiqua" w:cs="Times New Roman"/>
          <w:kern w:val="2"/>
        </w:rPr>
        <w:t>Dumortier</w:t>
      </w:r>
      <w:proofErr w:type="spellEnd"/>
      <w:r w:rsidRPr="00D57649">
        <w:rPr>
          <w:rFonts w:ascii="Book Antiqua" w:hAnsi="Book Antiqua" w:cs="Times New Roman"/>
          <w:kern w:val="2"/>
        </w:rPr>
        <w:t xml:space="preserve"> J, </w:t>
      </w:r>
      <w:proofErr w:type="spellStart"/>
      <w:r w:rsidRPr="00D57649">
        <w:rPr>
          <w:rFonts w:ascii="Book Antiqua" w:hAnsi="Book Antiqua" w:cs="Times New Roman"/>
          <w:kern w:val="2"/>
        </w:rPr>
        <w:t>Guibal</w:t>
      </w:r>
      <w:proofErr w:type="spellEnd"/>
      <w:r w:rsidRPr="00D57649">
        <w:rPr>
          <w:rFonts w:ascii="Book Antiqua" w:hAnsi="Book Antiqua" w:cs="Times New Roman"/>
          <w:kern w:val="2"/>
        </w:rPr>
        <w:t xml:space="preserve"> A, Pol S, </w:t>
      </w:r>
      <w:proofErr w:type="spellStart"/>
      <w:r w:rsidRPr="00D57649">
        <w:rPr>
          <w:rFonts w:ascii="Book Antiqua" w:hAnsi="Book Antiqua" w:cs="Times New Roman"/>
          <w:kern w:val="2"/>
        </w:rPr>
        <w:lastRenderedPageBreak/>
        <w:t>Trebicka</w:t>
      </w:r>
      <w:proofErr w:type="spellEnd"/>
      <w:r w:rsidRPr="00D57649">
        <w:rPr>
          <w:rFonts w:ascii="Book Antiqua" w:hAnsi="Book Antiqua" w:cs="Times New Roman"/>
          <w:kern w:val="2"/>
        </w:rPr>
        <w:t xml:space="preserve"> J, Jansen C, </w:t>
      </w:r>
      <w:proofErr w:type="spellStart"/>
      <w:r w:rsidRPr="00D57649">
        <w:rPr>
          <w:rFonts w:ascii="Book Antiqua" w:hAnsi="Book Antiqua" w:cs="Times New Roman"/>
          <w:kern w:val="2"/>
        </w:rPr>
        <w:t>Strassburg</w:t>
      </w:r>
      <w:proofErr w:type="spellEnd"/>
      <w:r w:rsidRPr="00D57649">
        <w:rPr>
          <w:rFonts w:ascii="Book Antiqua" w:hAnsi="Book Antiqua" w:cs="Times New Roman"/>
          <w:kern w:val="2"/>
        </w:rPr>
        <w:t xml:space="preserve"> C, Zheng R, Zheng J, </w:t>
      </w:r>
      <w:proofErr w:type="spellStart"/>
      <w:r w:rsidRPr="00D57649">
        <w:rPr>
          <w:rFonts w:ascii="Book Antiqua" w:hAnsi="Book Antiqua" w:cs="Times New Roman"/>
          <w:kern w:val="2"/>
        </w:rPr>
        <w:t>Francque</w:t>
      </w:r>
      <w:proofErr w:type="spellEnd"/>
      <w:r w:rsidRPr="00D57649">
        <w:rPr>
          <w:rFonts w:ascii="Book Antiqua" w:hAnsi="Book Antiqua" w:cs="Times New Roman"/>
          <w:kern w:val="2"/>
        </w:rPr>
        <w:t xml:space="preserve"> S, </w:t>
      </w:r>
      <w:proofErr w:type="spellStart"/>
      <w:r w:rsidRPr="00D57649">
        <w:rPr>
          <w:rFonts w:ascii="Book Antiqua" w:hAnsi="Book Antiqua" w:cs="Times New Roman"/>
          <w:kern w:val="2"/>
        </w:rPr>
        <w:t>Vanwolleghem</w:t>
      </w:r>
      <w:proofErr w:type="spellEnd"/>
      <w:r w:rsidRPr="00D57649">
        <w:rPr>
          <w:rFonts w:ascii="Book Antiqua" w:hAnsi="Book Antiqua" w:cs="Times New Roman"/>
          <w:kern w:val="2"/>
        </w:rPr>
        <w:t xml:space="preserve"> T, </w:t>
      </w:r>
      <w:proofErr w:type="spellStart"/>
      <w:r w:rsidRPr="00D57649">
        <w:rPr>
          <w:rFonts w:ascii="Book Antiqua" w:hAnsi="Book Antiqua" w:cs="Times New Roman"/>
          <w:kern w:val="2"/>
        </w:rPr>
        <w:t>Vonghia</w:t>
      </w:r>
      <w:proofErr w:type="spellEnd"/>
      <w:r w:rsidRPr="00D57649">
        <w:rPr>
          <w:rFonts w:ascii="Book Antiqua" w:hAnsi="Book Antiqua" w:cs="Times New Roman"/>
          <w:kern w:val="2"/>
        </w:rPr>
        <w:t xml:space="preserve"> L, </w:t>
      </w:r>
      <w:proofErr w:type="spellStart"/>
      <w:r w:rsidRPr="00D57649">
        <w:rPr>
          <w:rFonts w:ascii="Book Antiqua" w:hAnsi="Book Antiqua" w:cs="Times New Roman"/>
          <w:kern w:val="2"/>
        </w:rPr>
        <w:t>Manesis</w:t>
      </w:r>
      <w:proofErr w:type="spellEnd"/>
      <w:r w:rsidRPr="00D57649">
        <w:rPr>
          <w:rFonts w:ascii="Book Antiqua" w:hAnsi="Book Antiqua" w:cs="Times New Roman"/>
          <w:kern w:val="2"/>
        </w:rPr>
        <w:t xml:space="preserve"> EK, </w:t>
      </w:r>
      <w:proofErr w:type="spellStart"/>
      <w:r w:rsidRPr="00D57649">
        <w:rPr>
          <w:rFonts w:ascii="Book Antiqua" w:hAnsi="Book Antiqua" w:cs="Times New Roman"/>
          <w:kern w:val="2"/>
        </w:rPr>
        <w:t>Zoumpoulis</w:t>
      </w:r>
      <w:proofErr w:type="spellEnd"/>
      <w:r w:rsidRPr="00D57649">
        <w:rPr>
          <w:rFonts w:ascii="Book Antiqua" w:hAnsi="Book Antiqua" w:cs="Times New Roman"/>
          <w:kern w:val="2"/>
        </w:rPr>
        <w:t xml:space="preserve"> P, </w:t>
      </w:r>
      <w:proofErr w:type="spellStart"/>
      <w:r w:rsidRPr="00D57649">
        <w:rPr>
          <w:rFonts w:ascii="Book Antiqua" w:hAnsi="Book Antiqua" w:cs="Times New Roman"/>
          <w:kern w:val="2"/>
        </w:rPr>
        <w:t>Sporea</w:t>
      </w:r>
      <w:proofErr w:type="spellEnd"/>
      <w:r w:rsidRPr="00D57649">
        <w:rPr>
          <w:rFonts w:ascii="Book Antiqua" w:hAnsi="Book Antiqua" w:cs="Times New Roman"/>
          <w:kern w:val="2"/>
        </w:rPr>
        <w:t xml:space="preserve"> I, Thiele M, </w:t>
      </w:r>
      <w:proofErr w:type="spellStart"/>
      <w:r w:rsidRPr="00D57649">
        <w:rPr>
          <w:rFonts w:ascii="Book Antiqua" w:hAnsi="Book Antiqua" w:cs="Times New Roman"/>
          <w:kern w:val="2"/>
        </w:rPr>
        <w:t>Krag</w:t>
      </w:r>
      <w:proofErr w:type="spellEnd"/>
      <w:r w:rsidRPr="00D57649">
        <w:rPr>
          <w:rFonts w:ascii="Book Antiqua" w:hAnsi="Book Antiqua" w:cs="Times New Roman"/>
          <w:kern w:val="2"/>
        </w:rPr>
        <w:t xml:space="preserve"> A, Cohen-</w:t>
      </w:r>
      <w:proofErr w:type="spellStart"/>
      <w:r w:rsidRPr="00D57649">
        <w:rPr>
          <w:rFonts w:ascii="Book Antiqua" w:hAnsi="Book Antiqua" w:cs="Times New Roman"/>
          <w:kern w:val="2"/>
        </w:rPr>
        <w:t>Bacrie</w:t>
      </w:r>
      <w:proofErr w:type="spellEnd"/>
      <w:r w:rsidRPr="00D57649">
        <w:rPr>
          <w:rFonts w:ascii="Book Antiqua" w:hAnsi="Book Antiqua" w:cs="Times New Roman"/>
          <w:kern w:val="2"/>
        </w:rPr>
        <w:t xml:space="preserve"> C, </w:t>
      </w:r>
      <w:proofErr w:type="spellStart"/>
      <w:r w:rsidRPr="00D57649">
        <w:rPr>
          <w:rFonts w:ascii="Book Antiqua" w:hAnsi="Book Antiqua" w:cs="Times New Roman"/>
          <w:kern w:val="2"/>
        </w:rPr>
        <w:t>Criton</w:t>
      </w:r>
      <w:proofErr w:type="spellEnd"/>
      <w:r w:rsidRPr="00D57649">
        <w:rPr>
          <w:rFonts w:ascii="Book Antiqua" w:hAnsi="Book Antiqua" w:cs="Times New Roman"/>
          <w:kern w:val="2"/>
        </w:rPr>
        <w:t xml:space="preserve"> A, Gay J, </w:t>
      </w:r>
      <w:proofErr w:type="spellStart"/>
      <w:r w:rsidRPr="00D57649">
        <w:rPr>
          <w:rFonts w:ascii="Book Antiqua" w:hAnsi="Book Antiqua" w:cs="Times New Roman"/>
          <w:kern w:val="2"/>
        </w:rPr>
        <w:t>Deffieux</w:t>
      </w:r>
      <w:proofErr w:type="spellEnd"/>
      <w:r w:rsidRPr="00D57649">
        <w:rPr>
          <w:rFonts w:ascii="Book Antiqua" w:hAnsi="Book Antiqua" w:cs="Times New Roman"/>
          <w:kern w:val="2"/>
        </w:rPr>
        <w:t xml:space="preserve"> T, Friedrich-Rust M. Assessment of biopsy-proven liver fibrosis by two-dimensional shear wave elastography: An individual patient data-based meta-analysis. </w:t>
      </w:r>
      <w:r w:rsidRPr="00D57649">
        <w:rPr>
          <w:rFonts w:ascii="Book Antiqua" w:hAnsi="Book Antiqua" w:cs="Times New Roman"/>
          <w:i/>
          <w:kern w:val="2"/>
        </w:rPr>
        <w:t>Hepatology</w:t>
      </w:r>
      <w:r w:rsidRPr="00D57649">
        <w:rPr>
          <w:rFonts w:ascii="Book Antiqua" w:hAnsi="Book Antiqua" w:cs="Times New Roman"/>
          <w:kern w:val="2"/>
        </w:rPr>
        <w:t xml:space="preserve"> 2018; </w:t>
      </w:r>
      <w:r w:rsidRPr="00D57649">
        <w:rPr>
          <w:rFonts w:ascii="Book Antiqua" w:hAnsi="Book Antiqua" w:cs="Times New Roman"/>
          <w:b/>
          <w:kern w:val="2"/>
        </w:rPr>
        <w:t>67</w:t>
      </w:r>
      <w:r w:rsidRPr="00D57649">
        <w:rPr>
          <w:rFonts w:ascii="Book Antiqua" w:hAnsi="Book Antiqua" w:cs="Times New Roman"/>
          <w:kern w:val="2"/>
        </w:rPr>
        <w:t>: 260-272 [PMID: 28370257 DOI: 10.1002/hep.29179]</w:t>
      </w:r>
    </w:p>
    <w:p w14:paraId="7E763779"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2 </w:t>
      </w:r>
      <w:r w:rsidRPr="00D57649">
        <w:rPr>
          <w:rFonts w:ascii="Book Antiqua" w:hAnsi="Book Antiqua" w:cs="Times New Roman"/>
          <w:b/>
          <w:kern w:val="2"/>
        </w:rPr>
        <w:t>Takeuchi H</w:t>
      </w:r>
      <w:r w:rsidRPr="00D57649">
        <w:rPr>
          <w:rFonts w:ascii="Book Antiqua" w:hAnsi="Book Antiqua" w:cs="Times New Roman"/>
          <w:kern w:val="2"/>
        </w:rPr>
        <w:t xml:space="preserve">, Sugimoto K, Oshiro H, </w:t>
      </w:r>
      <w:proofErr w:type="spellStart"/>
      <w:r w:rsidRPr="00D57649">
        <w:rPr>
          <w:rFonts w:ascii="Book Antiqua" w:hAnsi="Book Antiqua" w:cs="Times New Roman"/>
          <w:kern w:val="2"/>
        </w:rPr>
        <w:t>Iwatsuka</w:t>
      </w:r>
      <w:proofErr w:type="spellEnd"/>
      <w:r w:rsidRPr="00D57649">
        <w:rPr>
          <w:rFonts w:ascii="Book Antiqua" w:hAnsi="Book Antiqua" w:cs="Times New Roman"/>
          <w:kern w:val="2"/>
        </w:rPr>
        <w:t xml:space="preserve"> K, </w:t>
      </w:r>
      <w:proofErr w:type="spellStart"/>
      <w:r w:rsidRPr="00D57649">
        <w:rPr>
          <w:rFonts w:ascii="Book Antiqua" w:hAnsi="Book Antiqua" w:cs="Times New Roman"/>
          <w:kern w:val="2"/>
        </w:rPr>
        <w:t>Kono</w:t>
      </w:r>
      <w:proofErr w:type="spellEnd"/>
      <w:r w:rsidRPr="00D57649">
        <w:rPr>
          <w:rFonts w:ascii="Book Antiqua" w:hAnsi="Book Antiqua" w:cs="Times New Roman"/>
          <w:kern w:val="2"/>
        </w:rPr>
        <w:t xml:space="preserve"> S, </w:t>
      </w:r>
      <w:proofErr w:type="spellStart"/>
      <w:r w:rsidRPr="00D57649">
        <w:rPr>
          <w:rFonts w:ascii="Book Antiqua" w:hAnsi="Book Antiqua" w:cs="Times New Roman"/>
          <w:kern w:val="2"/>
        </w:rPr>
        <w:t>Yoshimasu</w:t>
      </w:r>
      <w:proofErr w:type="spellEnd"/>
      <w:r w:rsidRPr="00D57649">
        <w:rPr>
          <w:rFonts w:ascii="Book Antiqua" w:hAnsi="Book Antiqua" w:cs="Times New Roman"/>
          <w:kern w:val="2"/>
        </w:rPr>
        <w:t xml:space="preserve"> Y, Kasai Y, </w:t>
      </w:r>
      <w:proofErr w:type="spellStart"/>
      <w:r w:rsidRPr="00D57649">
        <w:rPr>
          <w:rFonts w:ascii="Book Antiqua" w:hAnsi="Book Antiqua" w:cs="Times New Roman"/>
          <w:kern w:val="2"/>
        </w:rPr>
        <w:t>Furuichi</w:t>
      </w:r>
      <w:proofErr w:type="spellEnd"/>
      <w:r w:rsidRPr="00D57649">
        <w:rPr>
          <w:rFonts w:ascii="Book Antiqua" w:hAnsi="Book Antiqua" w:cs="Times New Roman"/>
          <w:kern w:val="2"/>
        </w:rPr>
        <w:t xml:space="preserve"> Y, </w:t>
      </w:r>
      <w:proofErr w:type="spellStart"/>
      <w:r w:rsidRPr="00D57649">
        <w:rPr>
          <w:rFonts w:ascii="Book Antiqua" w:hAnsi="Book Antiqua" w:cs="Times New Roman"/>
          <w:kern w:val="2"/>
        </w:rPr>
        <w:t>Sakamaki</w:t>
      </w:r>
      <w:proofErr w:type="spellEnd"/>
      <w:r w:rsidRPr="00D57649">
        <w:rPr>
          <w:rFonts w:ascii="Book Antiqua" w:hAnsi="Book Antiqua" w:cs="Times New Roman"/>
          <w:kern w:val="2"/>
        </w:rPr>
        <w:t xml:space="preserve"> K, </w:t>
      </w:r>
      <w:proofErr w:type="spellStart"/>
      <w:r w:rsidRPr="00D57649">
        <w:rPr>
          <w:rFonts w:ascii="Book Antiqua" w:hAnsi="Book Antiqua" w:cs="Times New Roman"/>
          <w:kern w:val="2"/>
        </w:rPr>
        <w:t>Itoi</w:t>
      </w:r>
      <w:proofErr w:type="spellEnd"/>
      <w:r w:rsidRPr="00D57649">
        <w:rPr>
          <w:rFonts w:ascii="Book Antiqua" w:hAnsi="Book Antiqua" w:cs="Times New Roman"/>
          <w:kern w:val="2"/>
        </w:rPr>
        <w:t xml:space="preserve"> T. Liver fibrosis: noninvasive assessment using supersonic shear imaging and FIB4 index in patients with non-alcoholic fatty liver disease. </w:t>
      </w:r>
      <w:r w:rsidRPr="00D57649">
        <w:rPr>
          <w:rFonts w:ascii="Book Antiqua" w:hAnsi="Book Antiqua" w:cs="Times New Roman"/>
          <w:i/>
          <w:kern w:val="2"/>
        </w:rPr>
        <w:t xml:space="preserve">J Med </w:t>
      </w:r>
      <w:proofErr w:type="spellStart"/>
      <w:r w:rsidRPr="00D57649">
        <w:rPr>
          <w:rFonts w:ascii="Book Antiqua" w:hAnsi="Book Antiqua" w:cs="Times New Roman"/>
          <w:i/>
          <w:kern w:val="2"/>
        </w:rPr>
        <w:t>Ultrason</w:t>
      </w:r>
      <w:proofErr w:type="spellEnd"/>
      <w:r w:rsidRPr="00D57649">
        <w:rPr>
          <w:rFonts w:ascii="Book Antiqua" w:hAnsi="Book Antiqua" w:cs="Times New Roman"/>
          <w:i/>
          <w:kern w:val="2"/>
        </w:rPr>
        <w:t xml:space="preserve"> (2001)</w:t>
      </w:r>
      <w:r w:rsidRPr="00D57649">
        <w:rPr>
          <w:rFonts w:ascii="Book Antiqua" w:hAnsi="Book Antiqua" w:cs="Times New Roman"/>
          <w:kern w:val="2"/>
        </w:rPr>
        <w:t xml:space="preserve"> 2018; </w:t>
      </w:r>
      <w:r w:rsidRPr="00D57649">
        <w:rPr>
          <w:rFonts w:ascii="Book Antiqua" w:hAnsi="Book Antiqua" w:cs="Times New Roman"/>
          <w:b/>
          <w:kern w:val="2"/>
        </w:rPr>
        <w:t>45</w:t>
      </w:r>
      <w:r w:rsidRPr="00D57649">
        <w:rPr>
          <w:rFonts w:ascii="Book Antiqua" w:hAnsi="Book Antiqua" w:cs="Times New Roman"/>
          <w:kern w:val="2"/>
        </w:rPr>
        <w:t>: 243-249 [PMID: 29128938 DOI: 10.1007/s10396-017-0840-3]</w:t>
      </w:r>
    </w:p>
    <w:p w14:paraId="183B1346"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3 </w:t>
      </w:r>
      <w:r w:rsidRPr="00D57649">
        <w:rPr>
          <w:rFonts w:ascii="Book Antiqua" w:hAnsi="Book Antiqua" w:cs="Times New Roman"/>
          <w:b/>
          <w:kern w:val="2"/>
        </w:rPr>
        <w:t>Zeng J</w:t>
      </w:r>
      <w:r w:rsidRPr="00D57649">
        <w:rPr>
          <w:rFonts w:ascii="Book Antiqua" w:hAnsi="Book Antiqua" w:cs="Times New Roman"/>
          <w:kern w:val="2"/>
        </w:rPr>
        <w:t xml:space="preserve">, Liu GJ, Huang ZP, Zheng J, Wu T, Zheng RQ, Lu MD. Diagnostic accuracy of two-dimensional shear wave elastography for the non-invasive staging of hepatic fibrosis in chronic hepatitis B: a cohort study with internal validation. </w:t>
      </w:r>
      <w:proofErr w:type="spellStart"/>
      <w:r w:rsidRPr="00D57649">
        <w:rPr>
          <w:rFonts w:ascii="Book Antiqua" w:hAnsi="Book Antiqua" w:cs="Times New Roman"/>
          <w:i/>
          <w:kern w:val="2"/>
        </w:rPr>
        <w:t>Eur</w:t>
      </w:r>
      <w:proofErr w:type="spellEnd"/>
      <w:r w:rsidRPr="00D57649">
        <w:rPr>
          <w:rFonts w:ascii="Book Antiqua" w:hAnsi="Book Antiqua" w:cs="Times New Roman"/>
          <w:i/>
          <w:kern w:val="2"/>
        </w:rPr>
        <w:t xml:space="preserve"> </w:t>
      </w:r>
      <w:proofErr w:type="spellStart"/>
      <w:r w:rsidRPr="00D57649">
        <w:rPr>
          <w:rFonts w:ascii="Book Antiqua" w:hAnsi="Book Antiqua" w:cs="Times New Roman"/>
          <w:i/>
          <w:kern w:val="2"/>
        </w:rPr>
        <w:t>Radiol</w:t>
      </w:r>
      <w:proofErr w:type="spellEnd"/>
      <w:r w:rsidRPr="00D57649">
        <w:rPr>
          <w:rFonts w:ascii="Book Antiqua" w:hAnsi="Book Antiqua" w:cs="Times New Roman"/>
          <w:kern w:val="2"/>
        </w:rPr>
        <w:t xml:space="preserve"> 2014; </w:t>
      </w:r>
      <w:r w:rsidRPr="00D57649">
        <w:rPr>
          <w:rFonts w:ascii="Book Antiqua" w:hAnsi="Book Antiqua" w:cs="Times New Roman"/>
          <w:b/>
          <w:kern w:val="2"/>
        </w:rPr>
        <w:t>24</w:t>
      </w:r>
      <w:r w:rsidRPr="00D57649">
        <w:rPr>
          <w:rFonts w:ascii="Book Antiqua" w:hAnsi="Book Antiqua" w:cs="Times New Roman"/>
          <w:kern w:val="2"/>
        </w:rPr>
        <w:t>: 2572-2581 [PMID: 25027837 DOI: 10.1007/s00330-014-3292-9]</w:t>
      </w:r>
    </w:p>
    <w:p w14:paraId="2D5F10B7"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4 </w:t>
      </w:r>
      <w:r w:rsidRPr="00D57649">
        <w:rPr>
          <w:rFonts w:ascii="Book Antiqua" w:hAnsi="Book Antiqua" w:cs="Times New Roman"/>
          <w:b/>
          <w:kern w:val="2"/>
        </w:rPr>
        <w:t>Wu T</w:t>
      </w:r>
      <w:r w:rsidRPr="00D57649">
        <w:rPr>
          <w:rFonts w:ascii="Book Antiqua" w:hAnsi="Book Antiqua" w:cs="Times New Roman"/>
          <w:kern w:val="2"/>
        </w:rPr>
        <w:t xml:space="preserve">, Wang P, Zhang T, Zheng J, Li S, Zeng J, Kudo M, Zheng R. Comparison of Two-Dimensional Shear Wave Elastography and Real-Time Tissue Elastography for Assessing Liver Fibrosis in Chronic Hepatitis B. </w:t>
      </w:r>
      <w:r w:rsidRPr="00D57649">
        <w:rPr>
          <w:rFonts w:ascii="Book Antiqua" w:hAnsi="Book Antiqua" w:cs="Times New Roman"/>
          <w:i/>
          <w:kern w:val="2"/>
        </w:rPr>
        <w:t>Dig Dis</w:t>
      </w:r>
      <w:r w:rsidRPr="00D57649">
        <w:rPr>
          <w:rFonts w:ascii="Book Antiqua" w:hAnsi="Book Antiqua" w:cs="Times New Roman"/>
          <w:kern w:val="2"/>
        </w:rPr>
        <w:t xml:space="preserve"> 2016; </w:t>
      </w:r>
      <w:r w:rsidRPr="00D57649">
        <w:rPr>
          <w:rFonts w:ascii="Book Antiqua" w:hAnsi="Book Antiqua" w:cs="Times New Roman"/>
          <w:b/>
          <w:kern w:val="2"/>
        </w:rPr>
        <w:t>34</w:t>
      </w:r>
      <w:r w:rsidRPr="00D57649">
        <w:rPr>
          <w:rFonts w:ascii="Book Antiqua" w:hAnsi="Book Antiqua" w:cs="Times New Roman"/>
          <w:kern w:val="2"/>
        </w:rPr>
        <w:t>: 640-649 [PMID: 27750231 DOI: 10.1159/000448825]</w:t>
      </w:r>
    </w:p>
    <w:p w14:paraId="3310FD5F"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5 </w:t>
      </w:r>
      <w:r w:rsidRPr="00D57649">
        <w:rPr>
          <w:rFonts w:ascii="Book Antiqua" w:hAnsi="Book Antiqua" w:cs="Times New Roman"/>
          <w:b/>
          <w:kern w:val="2"/>
        </w:rPr>
        <w:t>Zeng J</w:t>
      </w:r>
      <w:r w:rsidRPr="00D57649">
        <w:rPr>
          <w:rFonts w:ascii="Book Antiqua" w:hAnsi="Book Antiqua" w:cs="Times New Roman"/>
          <w:kern w:val="2"/>
        </w:rPr>
        <w:t xml:space="preserve">, Zheng J, Huang Z, Chen S, Liu J, Wu T, Zheng R, Lu M. Comparison of 2-D Shear Wave Elastography and Transient Elastography for Assessing Liver Fibrosis in Chronic Hepatitis B. </w:t>
      </w:r>
      <w:r w:rsidRPr="00D57649">
        <w:rPr>
          <w:rFonts w:ascii="Book Antiqua" w:hAnsi="Book Antiqua" w:cs="Times New Roman"/>
          <w:i/>
          <w:kern w:val="2"/>
        </w:rPr>
        <w:t>Ultrasound Med Biol</w:t>
      </w:r>
      <w:r w:rsidRPr="00D57649">
        <w:rPr>
          <w:rFonts w:ascii="Book Antiqua" w:hAnsi="Book Antiqua" w:cs="Times New Roman"/>
          <w:kern w:val="2"/>
        </w:rPr>
        <w:t xml:space="preserve"> 2017; </w:t>
      </w:r>
      <w:r w:rsidRPr="00D57649">
        <w:rPr>
          <w:rFonts w:ascii="Book Antiqua" w:hAnsi="Book Antiqua" w:cs="Times New Roman"/>
          <w:b/>
          <w:kern w:val="2"/>
        </w:rPr>
        <w:t>43</w:t>
      </w:r>
      <w:r w:rsidRPr="00D57649">
        <w:rPr>
          <w:rFonts w:ascii="Book Antiqua" w:hAnsi="Book Antiqua" w:cs="Times New Roman"/>
          <w:kern w:val="2"/>
        </w:rPr>
        <w:t>: 1563-1570 [PMID: 28483579 DOI: 10.1016/j.ultrasmedbio.2017.03.014]</w:t>
      </w:r>
    </w:p>
    <w:p w14:paraId="2DD4E487" w14:textId="3995A4EA"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6 </w:t>
      </w:r>
      <w:r w:rsidR="00495ED4" w:rsidRPr="00495ED4">
        <w:rPr>
          <w:rFonts w:ascii="Book Antiqua" w:hAnsi="Book Antiqua" w:cs="Times New Roman"/>
          <w:b/>
          <w:kern w:val="2"/>
        </w:rPr>
        <w:t>Ishak K</w:t>
      </w:r>
      <w:r w:rsidR="00495ED4" w:rsidRPr="00495ED4">
        <w:rPr>
          <w:rFonts w:ascii="Book Antiqua" w:hAnsi="Book Antiqua" w:cs="Times New Roman"/>
          <w:kern w:val="2"/>
        </w:rPr>
        <w:t xml:space="preserve">, Baptista A, Bianchi L, </w:t>
      </w:r>
      <w:proofErr w:type="spellStart"/>
      <w:r w:rsidR="00495ED4" w:rsidRPr="00495ED4">
        <w:rPr>
          <w:rFonts w:ascii="Book Antiqua" w:hAnsi="Book Antiqua" w:cs="Times New Roman"/>
          <w:kern w:val="2"/>
        </w:rPr>
        <w:t>Callea</w:t>
      </w:r>
      <w:proofErr w:type="spellEnd"/>
      <w:r w:rsidR="00495ED4" w:rsidRPr="00495ED4">
        <w:rPr>
          <w:rFonts w:ascii="Book Antiqua" w:hAnsi="Book Antiqua" w:cs="Times New Roman"/>
          <w:kern w:val="2"/>
        </w:rPr>
        <w:t xml:space="preserve"> F, De Groote J, </w:t>
      </w:r>
      <w:proofErr w:type="spellStart"/>
      <w:r w:rsidR="00495ED4" w:rsidRPr="00495ED4">
        <w:rPr>
          <w:rFonts w:ascii="Book Antiqua" w:hAnsi="Book Antiqua" w:cs="Times New Roman"/>
          <w:kern w:val="2"/>
        </w:rPr>
        <w:t>Gudat</w:t>
      </w:r>
      <w:proofErr w:type="spellEnd"/>
      <w:r w:rsidR="00495ED4" w:rsidRPr="00495ED4">
        <w:rPr>
          <w:rFonts w:ascii="Book Antiqua" w:hAnsi="Book Antiqua" w:cs="Times New Roman"/>
          <w:kern w:val="2"/>
        </w:rPr>
        <w:t xml:space="preserve"> F, </w:t>
      </w:r>
      <w:proofErr w:type="spellStart"/>
      <w:r w:rsidR="00495ED4" w:rsidRPr="00495ED4">
        <w:rPr>
          <w:rFonts w:ascii="Book Antiqua" w:hAnsi="Book Antiqua" w:cs="Times New Roman"/>
          <w:kern w:val="2"/>
        </w:rPr>
        <w:t>Denk</w:t>
      </w:r>
      <w:proofErr w:type="spellEnd"/>
      <w:r w:rsidR="00495ED4" w:rsidRPr="00495ED4">
        <w:rPr>
          <w:rFonts w:ascii="Book Antiqua" w:hAnsi="Book Antiqua" w:cs="Times New Roman"/>
          <w:kern w:val="2"/>
        </w:rPr>
        <w:t xml:space="preserve"> H, </w:t>
      </w:r>
      <w:proofErr w:type="spellStart"/>
      <w:r w:rsidR="00495ED4" w:rsidRPr="00495ED4">
        <w:rPr>
          <w:rFonts w:ascii="Book Antiqua" w:hAnsi="Book Antiqua" w:cs="Times New Roman"/>
          <w:kern w:val="2"/>
        </w:rPr>
        <w:t>Desmet</w:t>
      </w:r>
      <w:proofErr w:type="spellEnd"/>
      <w:r w:rsidR="00495ED4" w:rsidRPr="00495ED4">
        <w:rPr>
          <w:rFonts w:ascii="Book Antiqua" w:hAnsi="Book Antiqua" w:cs="Times New Roman"/>
          <w:kern w:val="2"/>
        </w:rPr>
        <w:t xml:space="preserve"> V, </w:t>
      </w:r>
      <w:proofErr w:type="spellStart"/>
      <w:r w:rsidR="00495ED4" w:rsidRPr="00495ED4">
        <w:rPr>
          <w:rFonts w:ascii="Book Antiqua" w:hAnsi="Book Antiqua" w:cs="Times New Roman"/>
          <w:kern w:val="2"/>
        </w:rPr>
        <w:t>Korb</w:t>
      </w:r>
      <w:proofErr w:type="spellEnd"/>
      <w:r w:rsidR="00495ED4" w:rsidRPr="00495ED4">
        <w:rPr>
          <w:rFonts w:ascii="Book Antiqua" w:hAnsi="Book Antiqua" w:cs="Times New Roman"/>
          <w:kern w:val="2"/>
        </w:rPr>
        <w:t xml:space="preserve"> G, MacSween RN. Histological grading and staging of chronic hepatitis. </w:t>
      </w:r>
      <w:r w:rsidR="00495ED4" w:rsidRPr="00495ED4">
        <w:rPr>
          <w:rFonts w:ascii="Book Antiqua" w:hAnsi="Book Antiqua" w:cs="Times New Roman"/>
          <w:i/>
          <w:kern w:val="2"/>
        </w:rPr>
        <w:t>J Hepatol</w:t>
      </w:r>
      <w:r w:rsidR="00495ED4">
        <w:rPr>
          <w:rFonts w:ascii="Book Antiqua" w:hAnsi="Book Antiqua" w:cs="Times New Roman"/>
          <w:kern w:val="2"/>
        </w:rPr>
        <w:t xml:space="preserve"> 1995</w:t>
      </w:r>
      <w:r w:rsidR="00495ED4" w:rsidRPr="00495ED4">
        <w:rPr>
          <w:rFonts w:ascii="Book Antiqua" w:hAnsi="Book Antiqua" w:cs="Times New Roman"/>
          <w:kern w:val="2"/>
        </w:rPr>
        <w:t>;</w:t>
      </w:r>
      <w:r w:rsidR="00495ED4">
        <w:rPr>
          <w:rFonts w:ascii="Book Antiqua" w:hAnsi="Book Antiqua" w:cs="Times New Roman" w:hint="eastAsia"/>
          <w:kern w:val="2"/>
        </w:rPr>
        <w:t xml:space="preserve"> </w:t>
      </w:r>
      <w:r w:rsidR="00495ED4" w:rsidRPr="004B1886">
        <w:rPr>
          <w:rFonts w:ascii="Book Antiqua" w:hAnsi="Book Antiqua" w:cs="Times New Roman"/>
          <w:b/>
          <w:kern w:val="2"/>
        </w:rPr>
        <w:t>22</w:t>
      </w:r>
      <w:r w:rsidR="00495ED4" w:rsidRPr="00495ED4">
        <w:rPr>
          <w:rFonts w:ascii="Book Antiqua" w:hAnsi="Book Antiqua" w:cs="Times New Roman"/>
          <w:kern w:val="2"/>
        </w:rPr>
        <w:t>:</w:t>
      </w:r>
      <w:r w:rsidR="00495ED4">
        <w:rPr>
          <w:rFonts w:ascii="Book Antiqua" w:hAnsi="Book Antiqua" w:cs="Times New Roman" w:hint="eastAsia"/>
          <w:kern w:val="2"/>
        </w:rPr>
        <w:t xml:space="preserve"> </w:t>
      </w:r>
      <w:r w:rsidR="00495ED4" w:rsidRPr="00495ED4">
        <w:rPr>
          <w:rFonts w:ascii="Book Antiqua" w:hAnsi="Book Antiqua" w:cs="Times New Roman"/>
          <w:kern w:val="2"/>
        </w:rPr>
        <w:t>696-</w:t>
      </w:r>
      <w:r w:rsidR="00495ED4">
        <w:rPr>
          <w:rFonts w:ascii="Book Antiqua" w:hAnsi="Book Antiqua" w:cs="Times New Roman" w:hint="eastAsia"/>
          <w:kern w:val="2"/>
        </w:rPr>
        <w:t>69</w:t>
      </w:r>
      <w:r w:rsidR="00495ED4">
        <w:rPr>
          <w:rFonts w:ascii="Book Antiqua" w:hAnsi="Book Antiqua" w:cs="Times New Roman"/>
          <w:kern w:val="2"/>
        </w:rPr>
        <w:t>9</w:t>
      </w:r>
      <w:r w:rsidR="00495ED4" w:rsidRPr="00495ED4">
        <w:rPr>
          <w:rFonts w:ascii="Book Antiqua" w:hAnsi="Book Antiqua" w:cs="Times New Roman"/>
          <w:kern w:val="2"/>
        </w:rPr>
        <w:t xml:space="preserve"> </w:t>
      </w:r>
      <w:r w:rsidR="00495ED4">
        <w:rPr>
          <w:rFonts w:ascii="Book Antiqua" w:hAnsi="Book Antiqua" w:cs="Times New Roman" w:hint="eastAsia"/>
          <w:kern w:val="2"/>
        </w:rPr>
        <w:t>[</w:t>
      </w:r>
      <w:r w:rsidR="00495ED4" w:rsidRPr="00495ED4">
        <w:rPr>
          <w:rFonts w:ascii="Book Antiqua" w:hAnsi="Book Antiqua" w:cs="Times New Roman"/>
          <w:kern w:val="2"/>
        </w:rPr>
        <w:t>PMID: 7560864</w:t>
      </w:r>
      <w:r w:rsidR="00495ED4">
        <w:rPr>
          <w:rFonts w:ascii="Book Antiqua" w:hAnsi="Book Antiqua" w:cs="Times New Roman" w:hint="eastAsia"/>
          <w:kern w:val="2"/>
        </w:rPr>
        <w:t xml:space="preserve"> DOI</w:t>
      </w:r>
      <w:r w:rsidR="00495ED4" w:rsidRPr="00495ED4">
        <w:rPr>
          <w:rFonts w:ascii="Book Antiqua" w:hAnsi="Book Antiqua" w:cs="Times New Roman"/>
          <w:kern w:val="2"/>
        </w:rPr>
        <w:t>: 10.1016/0168-8278(95)80226-6</w:t>
      </w:r>
      <w:r w:rsidR="00495ED4">
        <w:rPr>
          <w:rFonts w:ascii="Book Antiqua" w:hAnsi="Book Antiqua" w:cs="Times New Roman" w:hint="eastAsia"/>
          <w:kern w:val="2"/>
        </w:rPr>
        <w:t>]</w:t>
      </w:r>
    </w:p>
    <w:p w14:paraId="5B4FDFAA"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7 </w:t>
      </w:r>
      <w:r w:rsidRPr="00D57649">
        <w:rPr>
          <w:rFonts w:ascii="Book Antiqua" w:hAnsi="Book Antiqua" w:cs="Times New Roman"/>
          <w:b/>
          <w:kern w:val="2"/>
        </w:rPr>
        <w:t>Sterling RK</w:t>
      </w:r>
      <w:r w:rsidRPr="00D57649">
        <w:rPr>
          <w:rFonts w:ascii="Book Antiqua" w:hAnsi="Book Antiqua" w:cs="Times New Roman"/>
          <w:kern w:val="2"/>
        </w:rPr>
        <w:t xml:space="preserve">, </w:t>
      </w:r>
      <w:proofErr w:type="spellStart"/>
      <w:r w:rsidRPr="00D57649">
        <w:rPr>
          <w:rFonts w:ascii="Book Antiqua" w:hAnsi="Book Antiqua" w:cs="Times New Roman"/>
          <w:kern w:val="2"/>
        </w:rPr>
        <w:t>Lissen</w:t>
      </w:r>
      <w:proofErr w:type="spellEnd"/>
      <w:r w:rsidRPr="00D57649">
        <w:rPr>
          <w:rFonts w:ascii="Book Antiqua" w:hAnsi="Book Antiqua" w:cs="Times New Roman"/>
          <w:kern w:val="2"/>
        </w:rPr>
        <w:t xml:space="preserve"> E, </w:t>
      </w:r>
      <w:proofErr w:type="spellStart"/>
      <w:r w:rsidRPr="00D57649">
        <w:rPr>
          <w:rFonts w:ascii="Book Antiqua" w:hAnsi="Book Antiqua" w:cs="Times New Roman"/>
          <w:kern w:val="2"/>
        </w:rPr>
        <w:t>Clumeck</w:t>
      </w:r>
      <w:proofErr w:type="spellEnd"/>
      <w:r w:rsidRPr="00D57649">
        <w:rPr>
          <w:rFonts w:ascii="Book Antiqua" w:hAnsi="Book Antiqua" w:cs="Times New Roman"/>
          <w:kern w:val="2"/>
        </w:rPr>
        <w:t xml:space="preserve"> N, Sola R, Correa MC, </w:t>
      </w:r>
      <w:proofErr w:type="spellStart"/>
      <w:r w:rsidRPr="00D57649">
        <w:rPr>
          <w:rFonts w:ascii="Book Antiqua" w:hAnsi="Book Antiqua" w:cs="Times New Roman"/>
          <w:kern w:val="2"/>
        </w:rPr>
        <w:t>Montaner</w:t>
      </w:r>
      <w:proofErr w:type="spellEnd"/>
      <w:r w:rsidRPr="00D57649">
        <w:rPr>
          <w:rFonts w:ascii="Book Antiqua" w:hAnsi="Book Antiqua" w:cs="Times New Roman"/>
          <w:kern w:val="2"/>
        </w:rPr>
        <w:t xml:space="preserve"> J, S </w:t>
      </w:r>
      <w:proofErr w:type="spellStart"/>
      <w:r w:rsidRPr="00D57649">
        <w:rPr>
          <w:rFonts w:ascii="Book Antiqua" w:hAnsi="Book Antiqua" w:cs="Times New Roman"/>
          <w:kern w:val="2"/>
        </w:rPr>
        <w:t>Sulkowski</w:t>
      </w:r>
      <w:proofErr w:type="spellEnd"/>
      <w:r w:rsidRPr="00D57649">
        <w:rPr>
          <w:rFonts w:ascii="Book Antiqua" w:hAnsi="Book Antiqua" w:cs="Times New Roman"/>
          <w:kern w:val="2"/>
        </w:rPr>
        <w:t xml:space="preserve"> M, </w:t>
      </w:r>
      <w:proofErr w:type="spellStart"/>
      <w:r w:rsidRPr="00D57649">
        <w:rPr>
          <w:rFonts w:ascii="Book Antiqua" w:hAnsi="Book Antiqua" w:cs="Times New Roman"/>
          <w:kern w:val="2"/>
        </w:rPr>
        <w:t>Torriani</w:t>
      </w:r>
      <w:proofErr w:type="spellEnd"/>
      <w:r w:rsidRPr="00D57649">
        <w:rPr>
          <w:rFonts w:ascii="Book Antiqua" w:hAnsi="Book Antiqua" w:cs="Times New Roman"/>
          <w:kern w:val="2"/>
        </w:rPr>
        <w:t xml:space="preserve"> FJ, </w:t>
      </w:r>
      <w:proofErr w:type="spellStart"/>
      <w:r w:rsidRPr="00D57649">
        <w:rPr>
          <w:rFonts w:ascii="Book Antiqua" w:hAnsi="Book Antiqua" w:cs="Times New Roman"/>
          <w:kern w:val="2"/>
        </w:rPr>
        <w:t>Dieterich</w:t>
      </w:r>
      <w:proofErr w:type="spellEnd"/>
      <w:r w:rsidRPr="00D57649">
        <w:rPr>
          <w:rFonts w:ascii="Book Antiqua" w:hAnsi="Book Antiqua" w:cs="Times New Roman"/>
          <w:kern w:val="2"/>
        </w:rPr>
        <w:t xml:space="preserve"> DT, Thomas DL, </w:t>
      </w:r>
      <w:proofErr w:type="spellStart"/>
      <w:r w:rsidRPr="00D57649">
        <w:rPr>
          <w:rFonts w:ascii="Book Antiqua" w:hAnsi="Book Antiqua" w:cs="Times New Roman"/>
          <w:kern w:val="2"/>
        </w:rPr>
        <w:t>Messinger</w:t>
      </w:r>
      <w:proofErr w:type="spellEnd"/>
      <w:r w:rsidRPr="00D57649">
        <w:rPr>
          <w:rFonts w:ascii="Book Antiqua" w:hAnsi="Book Antiqua" w:cs="Times New Roman"/>
          <w:kern w:val="2"/>
        </w:rPr>
        <w:t xml:space="preserve"> D, Nelson M; APRICOT Clinical Investigators. Development of a simple noninvasive index </w:t>
      </w:r>
      <w:r w:rsidRPr="00D57649">
        <w:rPr>
          <w:rFonts w:ascii="Book Antiqua" w:hAnsi="Book Antiqua" w:cs="Times New Roman"/>
          <w:kern w:val="2"/>
        </w:rPr>
        <w:lastRenderedPageBreak/>
        <w:t xml:space="preserve">to predict significant fibrosis in patients with HIV/HCV coinfection. </w:t>
      </w:r>
      <w:r w:rsidRPr="00D57649">
        <w:rPr>
          <w:rFonts w:ascii="Book Antiqua" w:hAnsi="Book Antiqua" w:cs="Times New Roman"/>
          <w:i/>
          <w:kern w:val="2"/>
        </w:rPr>
        <w:t>Hepatology</w:t>
      </w:r>
      <w:r w:rsidRPr="00D57649">
        <w:rPr>
          <w:rFonts w:ascii="Book Antiqua" w:hAnsi="Book Antiqua" w:cs="Times New Roman"/>
          <w:kern w:val="2"/>
        </w:rPr>
        <w:t xml:space="preserve"> 2006; </w:t>
      </w:r>
      <w:r w:rsidRPr="00D57649">
        <w:rPr>
          <w:rFonts w:ascii="Book Antiqua" w:hAnsi="Book Antiqua" w:cs="Times New Roman"/>
          <w:b/>
          <w:kern w:val="2"/>
        </w:rPr>
        <w:t>43</w:t>
      </w:r>
      <w:r w:rsidRPr="00D57649">
        <w:rPr>
          <w:rFonts w:ascii="Book Antiqua" w:hAnsi="Book Antiqua" w:cs="Times New Roman"/>
          <w:kern w:val="2"/>
        </w:rPr>
        <w:t>: 1317-1325 [PMID: 16729309 DOI: 10.1002/hep.21178]</w:t>
      </w:r>
    </w:p>
    <w:p w14:paraId="224467AF"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8 </w:t>
      </w:r>
      <w:r w:rsidRPr="00D57649">
        <w:rPr>
          <w:rFonts w:ascii="Book Antiqua" w:hAnsi="Book Antiqua" w:cs="Times New Roman"/>
          <w:b/>
          <w:kern w:val="2"/>
        </w:rPr>
        <w:t>Wai CT</w:t>
      </w:r>
      <w:r w:rsidRPr="00D57649">
        <w:rPr>
          <w:rFonts w:ascii="Book Antiqua" w:hAnsi="Book Antiqua" w:cs="Times New Roman"/>
          <w:kern w:val="2"/>
        </w:rPr>
        <w:t xml:space="preserve">, </w:t>
      </w:r>
      <w:proofErr w:type="spellStart"/>
      <w:r w:rsidRPr="00D57649">
        <w:rPr>
          <w:rFonts w:ascii="Book Antiqua" w:hAnsi="Book Antiqua" w:cs="Times New Roman"/>
          <w:kern w:val="2"/>
        </w:rPr>
        <w:t>Greenson</w:t>
      </w:r>
      <w:proofErr w:type="spellEnd"/>
      <w:r w:rsidRPr="00D57649">
        <w:rPr>
          <w:rFonts w:ascii="Book Antiqua" w:hAnsi="Book Antiqua" w:cs="Times New Roman"/>
          <w:kern w:val="2"/>
        </w:rPr>
        <w:t xml:space="preserve"> JK, Fontana RJ, </w:t>
      </w:r>
      <w:proofErr w:type="spellStart"/>
      <w:r w:rsidRPr="00D57649">
        <w:rPr>
          <w:rFonts w:ascii="Book Antiqua" w:hAnsi="Book Antiqua" w:cs="Times New Roman"/>
          <w:kern w:val="2"/>
        </w:rPr>
        <w:t>Kalbfleisch</w:t>
      </w:r>
      <w:proofErr w:type="spellEnd"/>
      <w:r w:rsidRPr="00D57649">
        <w:rPr>
          <w:rFonts w:ascii="Book Antiqua" w:hAnsi="Book Antiqua" w:cs="Times New Roman"/>
          <w:kern w:val="2"/>
        </w:rPr>
        <w:t xml:space="preserve"> JD, Marrero JA, </w:t>
      </w:r>
      <w:proofErr w:type="spellStart"/>
      <w:r w:rsidRPr="00D57649">
        <w:rPr>
          <w:rFonts w:ascii="Book Antiqua" w:hAnsi="Book Antiqua" w:cs="Times New Roman"/>
          <w:kern w:val="2"/>
        </w:rPr>
        <w:t>Conjeevaram</w:t>
      </w:r>
      <w:proofErr w:type="spellEnd"/>
      <w:r w:rsidRPr="00D57649">
        <w:rPr>
          <w:rFonts w:ascii="Book Antiqua" w:hAnsi="Book Antiqua" w:cs="Times New Roman"/>
          <w:kern w:val="2"/>
        </w:rPr>
        <w:t xml:space="preserve"> HS, </w:t>
      </w:r>
      <w:proofErr w:type="spellStart"/>
      <w:r w:rsidRPr="00D57649">
        <w:rPr>
          <w:rFonts w:ascii="Book Antiqua" w:hAnsi="Book Antiqua" w:cs="Times New Roman"/>
          <w:kern w:val="2"/>
        </w:rPr>
        <w:t>Lok</w:t>
      </w:r>
      <w:proofErr w:type="spellEnd"/>
      <w:r w:rsidRPr="00D57649">
        <w:rPr>
          <w:rFonts w:ascii="Book Antiqua" w:hAnsi="Book Antiqua" w:cs="Times New Roman"/>
          <w:kern w:val="2"/>
        </w:rPr>
        <w:t xml:space="preserve"> AS. A simple noninvasive index can predict both significant fibrosis and cirrhosis in patients with chronic hepatitis C. </w:t>
      </w:r>
      <w:r w:rsidRPr="00D57649">
        <w:rPr>
          <w:rFonts w:ascii="Book Antiqua" w:hAnsi="Book Antiqua" w:cs="Times New Roman"/>
          <w:i/>
          <w:kern w:val="2"/>
        </w:rPr>
        <w:t>Hepatology</w:t>
      </w:r>
      <w:r w:rsidRPr="00D57649">
        <w:rPr>
          <w:rFonts w:ascii="Book Antiqua" w:hAnsi="Book Antiqua" w:cs="Times New Roman"/>
          <w:kern w:val="2"/>
        </w:rPr>
        <w:t xml:space="preserve"> 2003; </w:t>
      </w:r>
      <w:r w:rsidRPr="00D57649">
        <w:rPr>
          <w:rFonts w:ascii="Book Antiqua" w:hAnsi="Book Antiqua" w:cs="Times New Roman"/>
          <w:b/>
          <w:kern w:val="2"/>
        </w:rPr>
        <w:t>38</w:t>
      </w:r>
      <w:r w:rsidRPr="00D57649">
        <w:rPr>
          <w:rFonts w:ascii="Book Antiqua" w:hAnsi="Book Antiqua" w:cs="Times New Roman"/>
          <w:kern w:val="2"/>
        </w:rPr>
        <w:t>: 518-526 [PMID: 12883497 DOI: 10.1053/jhep.2003.50346]</w:t>
      </w:r>
    </w:p>
    <w:p w14:paraId="354A5FC5"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19 </w:t>
      </w:r>
      <w:proofErr w:type="spellStart"/>
      <w:r w:rsidRPr="00D57649">
        <w:rPr>
          <w:rFonts w:ascii="Book Antiqua" w:hAnsi="Book Antiqua" w:cs="Times New Roman"/>
          <w:b/>
          <w:kern w:val="2"/>
        </w:rPr>
        <w:t>Nadebaum</w:t>
      </w:r>
      <w:proofErr w:type="spellEnd"/>
      <w:r w:rsidRPr="00D57649">
        <w:rPr>
          <w:rFonts w:ascii="Book Antiqua" w:hAnsi="Book Antiqua" w:cs="Times New Roman"/>
          <w:b/>
          <w:kern w:val="2"/>
        </w:rPr>
        <w:t xml:space="preserve"> DP</w:t>
      </w:r>
      <w:r w:rsidRPr="00D57649">
        <w:rPr>
          <w:rFonts w:ascii="Book Antiqua" w:hAnsi="Book Antiqua" w:cs="Times New Roman"/>
          <w:kern w:val="2"/>
        </w:rPr>
        <w:t xml:space="preserve">, Nicoll AJ, </w:t>
      </w:r>
      <w:proofErr w:type="spellStart"/>
      <w:r w:rsidRPr="00D57649">
        <w:rPr>
          <w:rFonts w:ascii="Book Antiqua" w:hAnsi="Book Antiqua" w:cs="Times New Roman"/>
          <w:kern w:val="2"/>
        </w:rPr>
        <w:t>Sood</w:t>
      </w:r>
      <w:proofErr w:type="spellEnd"/>
      <w:r w:rsidRPr="00D57649">
        <w:rPr>
          <w:rFonts w:ascii="Book Antiqua" w:hAnsi="Book Antiqua" w:cs="Times New Roman"/>
          <w:kern w:val="2"/>
        </w:rPr>
        <w:t xml:space="preserve"> S, Gorelik A, Gibson RN. Variability of Liver Shear Wave Measurements Using a New Ultrasound </w:t>
      </w:r>
      <w:proofErr w:type="spellStart"/>
      <w:r w:rsidRPr="00D57649">
        <w:rPr>
          <w:rFonts w:ascii="Book Antiqua" w:hAnsi="Book Antiqua" w:cs="Times New Roman"/>
          <w:kern w:val="2"/>
        </w:rPr>
        <w:t>Elastographic</w:t>
      </w:r>
      <w:proofErr w:type="spellEnd"/>
      <w:r w:rsidRPr="00D57649">
        <w:rPr>
          <w:rFonts w:ascii="Book Antiqua" w:hAnsi="Book Antiqua" w:cs="Times New Roman"/>
          <w:kern w:val="2"/>
        </w:rPr>
        <w:t xml:space="preserve"> Technique. </w:t>
      </w:r>
      <w:r w:rsidRPr="00D57649">
        <w:rPr>
          <w:rFonts w:ascii="Book Antiqua" w:hAnsi="Book Antiqua" w:cs="Times New Roman"/>
          <w:i/>
          <w:kern w:val="2"/>
        </w:rPr>
        <w:t>J Ultrasound Med</w:t>
      </w:r>
      <w:r w:rsidRPr="00D57649">
        <w:rPr>
          <w:rFonts w:ascii="Book Antiqua" w:hAnsi="Book Antiqua" w:cs="Times New Roman"/>
          <w:kern w:val="2"/>
        </w:rPr>
        <w:t xml:space="preserve"> 2018; </w:t>
      </w:r>
      <w:r w:rsidRPr="00D57649">
        <w:rPr>
          <w:rFonts w:ascii="Book Antiqua" w:hAnsi="Book Antiqua" w:cs="Times New Roman"/>
          <w:b/>
          <w:kern w:val="2"/>
        </w:rPr>
        <w:t>37</w:t>
      </w:r>
      <w:r w:rsidRPr="00D57649">
        <w:rPr>
          <w:rFonts w:ascii="Book Antiqua" w:hAnsi="Book Antiqua" w:cs="Times New Roman"/>
          <w:kern w:val="2"/>
        </w:rPr>
        <w:t>: 647-656 [PMID: 28960385 DOI: 10.1002/jum.14375]</w:t>
      </w:r>
    </w:p>
    <w:p w14:paraId="0148CF14"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20 </w:t>
      </w:r>
      <w:r w:rsidRPr="00D57649">
        <w:rPr>
          <w:rFonts w:ascii="Book Antiqua" w:hAnsi="Book Antiqua" w:cs="Times New Roman"/>
          <w:b/>
          <w:kern w:val="2"/>
        </w:rPr>
        <w:t>Zhuang Y</w:t>
      </w:r>
      <w:r w:rsidRPr="00D57649">
        <w:rPr>
          <w:rFonts w:ascii="Book Antiqua" w:hAnsi="Book Antiqua" w:cs="Times New Roman"/>
          <w:kern w:val="2"/>
        </w:rPr>
        <w:t xml:space="preserve">, Ding H, Zhang Y, Sun H, Xu C, Wang W. Two-dimensional Shear-Wave Elastography Performance in the Noninvasive Evaluation of Liver Fibrosis in Patients with Chronic Hepatitis B: Comparison with Serum Fibrosis Indexes. </w:t>
      </w:r>
      <w:r w:rsidRPr="00D57649">
        <w:rPr>
          <w:rFonts w:ascii="Book Antiqua" w:hAnsi="Book Antiqua" w:cs="Times New Roman"/>
          <w:i/>
          <w:kern w:val="2"/>
        </w:rPr>
        <w:t>Radiology</w:t>
      </w:r>
      <w:r w:rsidRPr="00D57649">
        <w:rPr>
          <w:rFonts w:ascii="Book Antiqua" w:hAnsi="Book Antiqua" w:cs="Times New Roman"/>
          <w:kern w:val="2"/>
        </w:rPr>
        <w:t xml:space="preserve"> 2017; </w:t>
      </w:r>
      <w:r w:rsidRPr="00D57649">
        <w:rPr>
          <w:rFonts w:ascii="Book Antiqua" w:hAnsi="Book Antiqua" w:cs="Times New Roman"/>
          <w:b/>
          <w:kern w:val="2"/>
        </w:rPr>
        <w:t>283</w:t>
      </w:r>
      <w:r w:rsidRPr="00D57649">
        <w:rPr>
          <w:rFonts w:ascii="Book Antiqua" w:hAnsi="Book Antiqua" w:cs="Times New Roman"/>
          <w:kern w:val="2"/>
        </w:rPr>
        <w:t>: 873-882 [PMID: 27982760 DOI: 10.1148/radiol.2016160131]</w:t>
      </w:r>
    </w:p>
    <w:p w14:paraId="613CE2D1" w14:textId="77777777" w:rsidR="00D43920" w:rsidRPr="00D57649" w:rsidRDefault="00D43920" w:rsidP="00D57649">
      <w:pPr>
        <w:widowControl w:val="0"/>
        <w:adjustRightInd w:val="0"/>
        <w:snapToGrid w:val="0"/>
        <w:spacing w:line="360" w:lineRule="auto"/>
        <w:jc w:val="both"/>
        <w:rPr>
          <w:rFonts w:ascii="Book Antiqua" w:hAnsi="Book Antiqua" w:cs="Times New Roman"/>
          <w:kern w:val="2"/>
        </w:rPr>
      </w:pPr>
      <w:r w:rsidRPr="00D57649">
        <w:rPr>
          <w:rFonts w:ascii="Book Antiqua" w:hAnsi="Book Antiqua" w:cs="Times New Roman"/>
          <w:kern w:val="2"/>
        </w:rPr>
        <w:t xml:space="preserve">21 </w:t>
      </w:r>
      <w:r w:rsidRPr="00D57649">
        <w:rPr>
          <w:rFonts w:ascii="Book Antiqua" w:hAnsi="Book Antiqua" w:cs="Times New Roman"/>
          <w:b/>
          <w:kern w:val="2"/>
        </w:rPr>
        <w:t>Bende F</w:t>
      </w:r>
      <w:r w:rsidRPr="00D57649">
        <w:rPr>
          <w:rFonts w:ascii="Book Antiqua" w:hAnsi="Book Antiqua" w:cs="Times New Roman"/>
          <w:kern w:val="2"/>
        </w:rPr>
        <w:t xml:space="preserve">, </w:t>
      </w:r>
      <w:proofErr w:type="spellStart"/>
      <w:r w:rsidRPr="00D57649">
        <w:rPr>
          <w:rFonts w:ascii="Book Antiqua" w:hAnsi="Book Antiqua" w:cs="Times New Roman"/>
          <w:kern w:val="2"/>
        </w:rPr>
        <w:t>Mulabecirovic</w:t>
      </w:r>
      <w:proofErr w:type="spellEnd"/>
      <w:r w:rsidRPr="00D57649">
        <w:rPr>
          <w:rFonts w:ascii="Book Antiqua" w:hAnsi="Book Antiqua" w:cs="Times New Roman"/>
          <w:kern w:val="2"/>
        </w:rPr>
        <w:t xml:space="preserve"> A, </w:t>
      </w:r>
      <w:proofErr w:type="spellStart"/>
      <w:r w:rsidRPr="00D57649">
        <w:rPr>
          <w:rFonts w:ascii="Book Antiqua" w:hAnsi="Book Antiqua" w:cs="Times New Roman"/>
          <w:kern w:val="2"/>
        </w:rPr>
        <w:t>Sporea</w:t>
      </w:r>
      <w:proofErr w:type="spellEnd"/>
      <w:r w:rsidRPr="00D57649">
        <w:rPr>
          <w:rFonts w:ascii="Book Antiqua" w:hAnsi="Book Antiqua" w:cs="Times New Roman"/>
          <w:kern w:val="2"/>
        </w:rPr>
        <w:t xml:space="preserve"> I, </w:t>
      </w:r>
      <w:proofErr w:type="spellStart"/>
      <w:r w:rsidRPr="00D57649">
        <w:rPr>
          <w:rFonts w:ascii="Book Antiqua" w:hAnsi="Book Antiqua" w:cs="Times New Roman"/>
          <w:kern w:val="2"/>
        </w:rPr>
        <w:t>Popescu</w:t>
      </w:r>
      <w:proofErr w:type="spellEnd"/>
      <w:r w:rsidRPr="00D57649">
        <w:rPr>
          <w:rFonts w:ascii="Book Antiqua" w:hAnsi="Book Antiqua" w:cs="Times New Roman"/>
          <w:kern w:val="2"/>
        </w:rPr>
        <w:t xml:space="preserve"> A, </w:t>
      </w:r>
      <w:proofErr w:type="spellStart"/>
      <w:r w:rsidRPr="00D57649">
        <w:rPr>
          <w:rFonts w:ascii="Book Antiqua" w:hAnsi="Book Antiqua" w:cs="Times New Roman"/>
          <w:kern w:val="2"/>
        </w:rPr>
        <w:t>Sirli</w:t>
      </w:r>
      <w:proofErr w:type="spellEnd"/>
      <w:r w:rsidRPr="00D57649">
        <w:rPr>
          <w:rFonts w:ascii="Book Antiqua" w:hAnsi="Book Antiqua" w:cs="Times New Roman"/>
          <w:kern w:val="2"/>
        </w:rPr>
        <w:t xml:space="preserve"> R, </w:t>
      </w:r>
      <w:proofErr w:type="spellStart"/>
      <w:r w:rsidRPr="00D57649">
        <w:rPr>
          <w:rFonts w:ascii="Book Antiqua" w:hAnsi="Book Antiqua" w:cs="Times New Roman"/>
          <w:kern w:val="2"/>
        </w:rPr>
        <w:t>Gilja</w:t>
      </w:r>
      <w:proofErr w:type="spellEnd"/>
      <w:r w:rsidRPr="00D57649">
        <w:rPr>
          <w:rFonts w:ascii="Book Antiqua" w:hAnsi="Book Antiqua" w:cs="Times New Roman"/>
          <w:kern w:val="2"/>
        </w:rPr>
        <w:t xml:space="preserve"> OH, </w:t>
      </w:r>
      <w:proofErr w:type="spellStart"/>
      <w:r w:rsidRPr="00D57649">
        <w:rPr>
          <w:rFonts w:ascii="Book Antiqua" w:hAnsi="Book Antiqua" w:cs="Times New Roman"/>
          <w:kern w:val="2"/>
        </w:rPr>
        <w:t>Vesterhus</w:t>
      </w:r>
      <w:proofErr w:type="spellEnd"/>
      <w:r w:rsidRPr="00D57649">
        <w:rPr>
          <w:rFonts w:ascii="Book Antiqua" w:hAnsi="Book Antiqua" w:cs="Times New Roman"/>
          <w:kern w:val="2"/>
        </w:rPr>
        <w:t xml:space="preserve"> M, Havre RF. Assessing Liver Stiffness by 2-D Shear Wave Elastography in a Healthy Cohort. </w:t>
      </w:r>
      <w:r w:rsidRPr="00D57649">
        <w:rPr>
          <w:rFonts w:ascii="Book Antiqua" w:hAnsi="Book Antiqua" w:cs="Times New Roman"/>
          <w:i/>
          <w:kern w:val="2"/>
        </w:rPr>
        <w:t>Ultrasound Med Biol</w:t>
      </w:r>
      <w:r w:rsidRPr="00D57649">
        <w:rPr>
          <w:rFonts w:ascii="Book Antiqua" w:hAnsi="Book Antiqua" w:cs="Times New Roman"/>
          <w:kern w:val="2"/>
        </w:rPr>
        <w:t xml:space="preserve"> 2018; </w:t>
      </w:r>
      <w:r w:rsidRPr="00D57649">
        <w:rPr>
          <w:rFonts w:ascii="Book Antiqua" w:hAnsi="Book Antiqua" w:cs="Times New Roman"/>
          <w:b/>
          <w:kern w:val="2"/>
        </w:rPr>
        <w:t>44</w:t>
      </w:r>
      <w:r w:rsidRPr="00D57649">
        <w:rPr>
          <w:rFonts w:ascii="Book Antiqua" w:hAnsi="Book Antiqua" w:cs="Times New Roman"/>
          <w:kern w:val="2"/>
        </w:rPr>
        <w:t>: 332-341 [PMID: 29249457 DOI: 10.1016/j.ultrasmedbio.2017.10.013]</w:t>
      </w:r>
    </w:p>
    <w:p w14:paraId="7598208A" w14:textId="1EE72AD1" w:rsidR="00730F40" w:rsidRDefault="00730F40" w:rsidP="0075209B">
      <w:pPr>
        <w:widowControl w:val="0"/>
        <w:autoSpaceDE w:val="0"/>
        <w:autoSpaceDN w:val="0"/>
        <w:adjustRightInd w:val="0"/>
        <w:snapToGrid w:val="0"/>
        <w:spacing w:line="360" w:lineRule="auto"/>
        <w:jc w:val="both"/>
        <w:rPr>
          <w:rFonts w:ascii="Book Antiqua" w:eastAsia="Yu Mincho" w:hAnsi="Book Antiqua" w:cs="Times New Roman"/>
        </w:rPr>
      </w:pPr>
    </w:p>
    <w:p w14:paraId="0E08891A" w14:textId="77777777" w:rsidR="00730F40" w:rsidRDefault="00730F40">
      <w:pPr>
        <w:rPr>
          <w:rFonts w:ascii="Book Antiqua" w:eastAsia="Yu Mincho" w:hAnsi="Book Antiqua" w:cs="Times New Roman"/>
        </w:rPr>
      </w:pPr>
      <w:r>
        <w:rPr>
          <w:rFonts w:ascii="Book Antiqua" w:eastAsia="Yu Mincho" w:hAnsi="Book Antiqua" w:cs="Times New Roman"/>
        </w:rPr>
        <w:br w:type="page"/>
      </w:r>
    </w:p>
    <w:p w14:paraId="4B76A636" w14:textId="77777777" w:rsidR="00730F40" w:rsidRPr="00730F40" w:rsidRDefault="00730F40" w:rsidP="00730F40">
      <w:pPr>
        <w:widowControl w:val="0"/>
        <w:adjustRightInd w:val="0"/>
        <w:snapToGrid w:val="0"/>
        <w:spacing w:line="360" w:lineRule="auto"/>
        <w:jc w:val="both"/>
        <w:rPr>
          <w:rFonts w:ascii="Book Antiqua" w:eastAsia="MS PMincho" w:hAnsi="Book Antiqua" w:cs="Times New Roman"/>
          <w:b/>
          <w:bCs/>
          <w:color w:val="000000"/>
          <w:kern w:val="2"/>
          <w:lang w:eastAsia="ja-JP"/>
        </w:rPr>
      </w:pPr>
      <w:r w:rsidRPr="00730F40">
        <w:rPr>
          <w:rFonts w:ascii="Book Antiqua" w:eastAsia="MS PMincho" w:hAnsi="Book Antiqua" w:cs="Times New Roman"/>
          <w:b/>
          <w:bCs/>
          <w:color w:val="000000"/>
          <w:kern w:val="2"/>
          <w:lang w:eastAsia="ja-JP"/>
        </w:rPr>
        <w:lastRenderedPageBreak/>
        <w:t>Footnotes</w:t>
      </w:r>
    </w:p>
    <w:p w14:paraId="21D340F5" w14:textId="21E3727E" w:rsidR="00730F40" w:rsidRPr="00730F40" w:rsidRDefault="00730F40" w:rsidP="00730F40">
      <w:pPr>
        <w:widowControl w:val="0"/>
        <w:adjustRightInd w:val="0"/>
        <w:snapToGrid w:val="0"/>
        <w:spacing w:line="360" w:lineRule="auto"/>
        <w:jc w:val="both"/>
        <w:rPr>
          <w:rFonts w:ascii="Book Antiqua" w:eastAsia="MS PMincho" w:hAnsi="Book Antiqua" w:cs="Times New Roman"/>
          <w:b/>
          <w:bCs/>
          <w:color w:val="000000"/>
          <w:kern w:val="2"/>
          <w:lang w:eastAsia="ja-JP"/>
        </w:rPr>
      </w:pPr>
      <w:r w:rsidRPr="00730F40">
        <w:rPr>
          <w:rFonts w:ascii="Book Antiqua" w:eastAsia="MS PMincho" w:hAnsi="Book Antiqua" w:cs="Times New Roman"/>
          <w:b/>
          <w:bCs/>
          <w:color w:val="000000"/>
          <w:kern w:val="2"/>
          <w:lang w:eastAsia="ja-JP"/>
        </w:rPr>
        <w:t>Institutional review board statement</w:t>
      </w:r>
      <w:r w:rsidRPr="00730F40">
        <w:rPr>
          <w:rFonts w:ascii="Book Antiqua" w:eastAsia="MS PMincho" w:hAnsi="Book Antiqua" w:cs="Times New Roman"/>
          <w:b/>
          <w:iCs/>
          <w:color w:val="000000"/>
          <w:lang w:eastAsia="ja-JP"/>
        </w:rPr>
        <w:t xml:space="preserve">: </w:t>
      </w:r>
      <w:r w:rsidRPr="00730F40">
        <w:rPr>
          <w:rFonts w:ascii="Book Antiqua" w:eastAsia="MS PMincho" w:hAnsi="Book Antiqua" w:cs="Times New Roman"/>
          <w:bCs/>
          <w:color w:val="000000"/>
          <w:kern w:val="2"/>
          <w:lang w:eastAsia="ja-JP"/>
        </w:rPr>
        <w:t xml:space="preserve">The study was approved by the Ethics Committee of Peking University First Hospital and conformed to the guidelines set forth by the 1964 </w:t>
      </w:r>
      <w:r w:rsidR="005F0CB7">
        <w:rPr>
          <w:rFonts w:ascii="Book Antiqua" w:eastAsia="MS PMincho" w:hAnsi="Book Antiqua" w:cs="Times New Roman"/>
          <w:bCs/>
          <w:color w:val="000000"/>
          <w:kern w:val="2"/>
          <w:lang w:eastAsia="ja-JP"/>
        </w:rPr>
        <w:t xml:space="preserve">Declaration of </w:t>
      </w:r>
      <w:r w:rsidRPr="00730F40">
        <w:rPr>
          <w:rFonts w:ascii="Book Antiqua" w:eastAsia="MS PMincho" w:hAnsi="Book Antiqua" w:cs="Times New Roman"/>
          <w:bCs/>
          <w:color w:val="000000"/>
          <w:kern w:val="2"/>
          <w:lang w:eastAsia="ja-JP"/>
        </w:rPr>
        <w:t>Helsinki.</w:t>
      </w:r>
    </w:p>
    <w:p w14:paraId="406FBA97" w14:textId="77777777" w:rsidR="00730F40" w:rsidRPr="00730F40" w:rsidRDefault="00730F40" w:rsidP="00730F40">
      <w:pPr>
        <w:widowControl w:val="0"/>
        <w:autoSpaceDE w:val="0"/>
        <w:autoSpaceDN w:val="0"/>
        <w:adjustRightInd w:val="0"/>
        <w:snapToGrid w:val="0"/>
        <w:spacing w:line="360" w:lineRule="auto"/>
        <w:jc w:val="both"/>
        <w:rPr>
          <w:rFonts w:ascii="Book Antiqua" w:eastAsia="MS PMincho" w:hAnsi="Book Antiqua" w:cs="Times New Roman"/>
          <w:iCs/>
          <w:color w:val="000000"/>
          <w:kern w:val="2"/>
          <w:lang w:eastAsia="ja-JP"/>
        </w:rPr>
      </w:pPr>
    </w:p>
    <w:p w14:paraId="144624F2" w14:textId="26C9DC3F" w:rsidR="00730F40" w:rsidRDefault="00730F40" w:rsidP="00956009">
      <w:pPr>
        <w:widowControl w:val="0"/>
        <w:adjustRightInd w:val="0"/>
        <w:snapToGrid w:val="0"/>
        <w:spacing w:line="360" w:lineRule="auto"/>
        <w:jc w:val="both"/>
        <w:rPr>
          <w:rFonts w:ascii="Book Antiqua" w:eastAsiaTheme="minorEastAsia" w:hAnsi="Book Antiqua" w:cs="Times New Roman"/>
          <w:bCs/>
          <w:color w:val="000000"/>
          <w:kern w:val="2"/>
        </w:rPr>
      </w:pPr>
      <w:r w:rsidRPr="00730F40">
        <w:rPr>
          <w:rFonts w:ascii="Book Antiqua" w:eastAsia="MS PMincho" w:hAnsi="Book Antiqua" w:cs="Times New Roman"/>
          <w:b/>
          <w:bCs/>
          <w:color w:val="000000"/>
          <w:kern w:val="2"/>
          <w:lang w:eastAsia="ja-JP"/>
        </w:rPr>
        <w:t>Informed consent statement</w:t>
      </w:r>
      <w:r w:rsidRPr="00730F40">
        <w:rPr>
          <w:rFonts w:ascii="Book Antiqua" w:eastAsia="MS PMincho" w:hAnsi="Book Antiqua" w:cs="Times New Roman"/>
          <w:b/>
          <w:iCs/>
          <w:color w:val="000000"/>
          <w:kern w:val="2"/>
          <w:lang w:eastAsia="ja-JP"/>
        </w:rPr>
        <w:t>:</w:t>
      </w:r>
      <w:r w:rsidRPr="00730F40">
        <w:rPr>
          <w:rFonts w:ascii="Book Antiqua" w:eastAsia="MS PMincho" w:hAnsi="Book Antiqua" w:cs="Times New Roman"/>
          <w:b/>
          <w:iCs/>
          <w:color w:val="000000"/>
          <w:lang w:eastAsia="ja-JP"/>
        </w:rPr>
        <w:t xml:space="preserve"> </w:t>
      </w:r>
      <w:r w:rsidR="00956009" w:rsidRPr="00956009">
        <w:rPr>
          <w:rFonts w:ascii="Book Antiqua" w:eastAsia="MS PMincho" w:hAnsi="Book Antiqua" w:cs="Times New Roman"/>
          <w:bCs/>
          <w:color w:val="000000"/>
          <w:kern w:val="2"/>
          <w:lang w:eastAsia="ja-JP"/>
        </w:rPr>
        <w:t>All study participants, or their legal guardian, provided informed written consent prior to study enrollment.</w:t>
      </w:r>
    </w:p>
    <w:p w14:paraId="29132D23" w14:textId="77777777" w:rsidR="00956009" w:rsidRPr="00730F40" w:rsidRDefault="00956009" w:rsidP="00956009">
      <w:pPr>
        <w:widowControl w:val="0"/>
        <w:adjustRightInd w:val="0"/>
        <w:snapToGrid w:val="0"/>
        <w:spacing w:line="360" w:lineRule="auto"/>
        <w:jc w:val="both"/>
        <w:rPr>
          <w:rFonts w:ascii="Book Antiqua" w:eastAsiaTheme="minorEastAsia" w:hAnsi="Book Antiqua" w:cs="TimesNewRomanPS-BoldItalicMT"/>
          <w:iCs/>
          <w:color w:val="000000"/>
          <w:kern w:val="2"/>
        </w:rPr>
      </w:pPr>
    </w:p>
    <w:p w14:paraId="62040398" w14:textId="3B2E037E" w:rsidR="00730F40" w:rsidRPr="00730F40" w:rsidRDefault="00730F40" w:rsidP="00730F40">
      <w:pPr>
        <w:widowControl w:val="0"/>
        <w:adjustRightInd w:val="0"/>
        <w:snapToGrid w:val="0"/>
        <w:spacing w:line="360" w:lineRule="auto"/>
        <w:jc w:val="both"/>
        <w:rPr>
          <w:rFonts w:ascii="Book Antiqua" w:eastAsia="MS PMincho" w:hAnsi="Book Antiqua" w:cs="Times New Roman"/>
          <w:b/>
          <w:bCs/>
          <w:color w:val="000000"/>
          <w:kern w:val="2"/>
          <w:lang w:eastAsia="ja-JP"/>
        </w:rPr>
      </w:pPr>
      <w:r w:rsidRPr="00730F40">
        <w:rPr>
          <w:rFonts w:ascii="Book Antiqua" w:eastAsia="MS PMincho" w:hAnsi="Book Antiqua" w:cs="Times New Roman"/>
          <w:b/>
          <w:bCs/>
          <w:color w:val="000000"/>
          <w:kern w:val="2"/>
          <w:lang w:eastAsia="ja-JP"/>
        </w:rPr>
        <w:t>Conflict-of-interest statement</w:t>
      </w:r>
      <w:r w:rsidRPr="00730F40">
        <w:rPr>
          <w:rFonts w:ascii="Book Antiqua" w:eastAsia="MS PMincho" w:hAnsi="Book Antiqua" w:cs="TimesNewRomanPS-BoldItalicMT"/>
          <w:b/>
          <w:iCs/>
          <w:color w:val="000000"/>
          <w:kern w:val="2"/>
          <w:lang w:eastAsia="ja-JP"/>
        </w:rPr>
        <w:t xml:space="preserve">: </w:t>
      </w:r>
      <w:r w:rsidR="00956009" w:rsidRPr="00956009">
        <w:rPr>
          <w:rFonts w:ascii="Book Antiqua" w:eastAsia="MS PMincho" w:hAnsi="Book Antiqua" w:cs="TimesNewRomanPS-BoldItalicMT"/>
          <w:iCs/>
          <w:color w:val="000000"/>
          <w:lang w:eastAsia="ja-JP"/>
        </w:rPr>
        <w:t>The authors declare that they have no competing interests.</w:t>
      </w:r>
    </w:p>
    <w:p w14:paraId="4F0ADA73" w14:textId="77777777" w:rsidR="00730F40" w:rsidRPr="00730F40" w:rsidRDefault="00730F40" w:rsidP="00730F40">
      <w:pPr>
        <w:widowControl w:val="0"/>
        <w:autoSpaceDE w:val="0"/>
        <w:autoSpaceDN w:val="0"/>
        <w:adjustRightInd w:val="0"/>
        <w:snapToGrid w:val="0"/>
        <w:spacing w:line="360" w:lineRule="auto"/>
        <w:jc w:val="both"/>
        <w:rPr>
          <w:rFonts w:ascii="Book Antiqua" w:eastAsia="MS PMincho" w:hAnsi="Book Antiqua" w:cs="TimesNewRomanPS-BoldItalicMT"/>
          <w:iCs/>
          <w:color w:val="000000"/>
          <w:kern w:val="2"/>
          <w:lang w:eastAsia="ja-JP"/>
        </w:rPr>
      </w:pPr>
    </w:p>
    <w:p w14:paraId="6E6B4DC2" w14:textId="77777777" w:rsidR="00730F40" w:rsidRPr="00730F40" w:rsidRDefault="00730F40" w:rsidP="00730F40">
      <w:pPr>
        <w:widowControl w:val="0"/>
        <w:adjustRightInd w:val="0"/>
        <w:snapToGrid w:val="0"/>
        <w:spacing w:line="360" w:lineRule="auto"/>
        <w:jc w:val="both"/>
        <w:rPr>
          <w:rFonts w:ascii="Book Antiqua" w:eastAsia="MS PMincho" w:hAnsi="Book Antiqua" w:cs="Times New Roman"/>
          <w:b/>
          <w:bCs/>
          <w:color w:val="000000"/>
          <w:kern w:val="2"/>
          <w:lang w:eastAsia="ja-JP"/>
        </w:rPr>
      </w:pPr>
      <w:r w:rsidRPr="00730F40">
        <w:rPr>
          <w:rFonts w:ascii="Book Antiqua" w:eastAsia="MS PMincho" w:hAnsi="Book Antiqua" w:cs="Times New Roman"/>
          <w:b/>
          <w:bCs/>
          <w:color w:val="000000"/>
          <w:kern w:val="2"/>
          <w:lang w:eastAsia="ja-JP"/>
        </w:rPr>
        <w:t>Data sharing statement</w:t>
      </w:r>
      <w:r w:rsidRPr="00730F40">
        <w:rPr>
          <w:rFonts w:ascii="Book Antiqua" w:eastAsia="MS PMincho" w:hAnsi="Book Antiqua" w:cs="TimesNewRomanPS-BoldItalicMT"/>
          <w:b/>
          <w:iCs/>
          <w:color w:val="000000"/>
          <w:kern w:val="2"/>
          <w:lang w:eastAsia="ja-JP"/>
        </w:rPr>
        <w:t>:</w:t>
      </w:r>
      <w:r w:rsidRPr="00730F40">
        <w:rPr>
          <w:rFonts w:ascii="Book Antiqua" w:eastAsia="MS PMincho" w:hAnsi="Book Antiqua" w:cs="Times New Roman"/>
          <w:b/>
          <w:bCs/>
          <w:color w:val="000000"/>
          <w:kern w:val="2"/>
          <w:lang w:eastAsia="ja-JP"/>
        </w:rPr>
        <w:t xml:space="preserve"> </w:t>
      </w:r>
      <w:r w:rsidRPr="00730F40">
        <w:rPr>
          <w:rFonts w:ascii="Book Antiqua" w:eastAsia="MS PMincho" w:hAnsi="Book Antiqua" w:cs="Times New Roman"/>
          <w:bCs/>
          <w:color w:val="000000"/>
          <w:kern w:val="2"/>
          <w:lang w:eastAsia="ja-JP"/>
        </w:rPr>
        <w:t>No additional data are available.</w:t>
      </w:r>
    </w:p>
    <w:p w14:paraId="2592FF78" w14:textId="77777777" w:rsidR="00730F40" w:rsidRPr="00730F40" w:rsidRDefault="00730F40" w:rsidP="00730F40">
      <w:pPr>
        <w:widowControl w:val="0"/>
        <w:adjustRightInd w:val="0"/>
        <w:snapToGrid w:val="0"/>
        <w:spacing w:line="360" w:lineRule="auto"/>
        <w:jc w:val="both"/>
        <w:rPr>
          <w:rFonts w:ascii="Book Antiqua" w:eastAsia="MS PMincho" w:hAnsi="Book Antiqua" w:cs="Times New Roman"/>
          <w:bCs/>
          <w:color w:val="000000"/>
          <w:kern w:val="2"/>
          <w:lang w:eastAsia="ja-JP"/>
        </w:rPr>
      </w:pPr>
    </w:p>
    <w:p w14:paraId="135F58F7" w14:textId="77777777" w:rsidR="00730F40" w:rsidRPr="00730F40" w:rsidRDefault="00730F40" w:rsidP="00730F40">
      <w:pPr>
        <w:adjustRightInd w:val="0"/>
        <w:snapToGrid w:val="0"/>
        <w:spacing w:line="360" w:lineRule="auto"/>
        <w:jc w:val="both"/>
        <w:rPr>
          <w:rFonts w:ascii="Book Antiqua" w:eastAsia="MS PMincho" w:hAnsi="Book Antiqua"/>
          <w:bCs/>
          <w:color w:val="000000"/>
          <w:lang w:eastAsia="ja-JP"/>
        </w:rPr>
      </w:pPr>
      <w:r w:rsidRPr="00730F40">
        <w:rPr>
          <w:rFonts w:ascii="Book Antiqua" w:eastAsia="MS PMincho" w:hAnsi="Book Antiqua" w:cs="Times New Roman"/>
          <w:b/>
          <w:bCs/>
          <w:color w:val="000000"/>
          <w:kern w:val="2"/>
          <w:lang w:eastAsia="ja-JP"/>
        </w:rPr>
        <w:t>Open-Access:</w:t>
      </w:r>
      <w:r w:rsidRPr="00730F40">
        <w:rPr>
          <w:rFonts w:ascii="Book Antiqua" w:eastAsia="MS PMincho" w:hAnsi="Book Antiqua" w:cs="Times New Roman"/>
          <w:bCs/>
          <w:color w:val="000000"/>
          <w:kern w:val="2"/>
          <w:lang w:eastAsia="ja-JP"/>
        </w:rPr>
        <w:t xml:space="preserve"> This article is an open-access article that was selected by an in-house editor and fully peer-reviewed by external reviewers. It is distributed in accordance with the Creative Commons Attribution </w:t>
      </w:r>
      <w:proofErr w:type="spellStart"/>
      <w:r w:rsidRPr="00730F40">
        <w:rPr>
          <w:rFonts w:ascii="Book Antiqua" w:eastAsia="MS PMincho" w:hAnsi="Book Antiqua" w:cs="Times New Roman"/>
          <w:bCs/>
          <w:color w:val="000000"/>
          <w:kern w:val="2"/>
          <w:lang w:eastAsia="ja-JP"/>
        </w:rPr>
        <w:t>NonCommercial</w:t>
      </w:r>
      <w:proofErr w:type="spellEnd"/>
      <w:r w:rsidRPr="00730F40">
        <w:rPr>
          <w:rFonts w:ascii="Book Antiqua" w:eastAsia="MS PMincho" w:hAnsi="Book Antiqua" w:cs="Times New Roman"/>
          <w:bCs/>
          <w:color w:val="000000"/>
          <w:kern w:val="2"/>
          <w:lang w:eastAsia="ja-JP"/>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BE4C250" w14:textId="77777777" w:rsidR="00730F40" w:rsidRPr="00730F40" w:rsidRDefault="00730F40" w:rsidP="00730F40">
      <w:pPr>
        <w:adjustRightInd w:val="0"/>
        <w:snapToGrid w:val="0"/>
        <w:spacing w:line="360" w:lineRule="auto"/>
        <w:jc w:val="both"/>
        <w:rPr>
          <w:rFonts w:ascii="Book Antiqua" w:hAnsi="Book Antiqua" w:cs="Times New Roman"/>
          <w:bCs/>
          <w:color w:val="000000"/>
          <w:kern w:val="2"/>
        </w:rPr>
      </w:pPr>
    </w:p>
    <w:p w14:paraId="21FF54F3" w14:textId="77777777" w:rsidR="00730F40" w:rsidRPr="00730F40" w:rsidRDefault="00730F40" w:rsidP="00730F40">
      <w:pPr>
        <w:widowControl w:val="0"/>
        <w:adjustRightInd w:val="0"/>
        <w:snapToGrid w:val="0"/>
        <w:spacing w:line="360" w:lineRule="auto"/>
        <w:jc w:val="both"/>
        <w:rPr>
          <w:rFonts w:ascii="Book Antiqua" w:eastAsia="MS PMincho" w:hAnsi="Book Antiqua" w:cs="Times New Roman"/>
          <w:color w:val="000000"/>
          <w:kern w:val="2"/>
        </w:rPr>
      </w:pPr>
      <w:r w:rsidRPr="00730F40">
        <w:rPr>
          <w:rFonts w:ascii="Book Antiqua" w:eastAsia="MS PMincho" w:hAnsi="Book Antiqua" w:cs="Times New Roman"/>
          <w:b/>
          <w:bCs/>
          <w:color w:val="000000"/>
          <w:kern w:val="2"/>
          <w:lang w:eastAsia="pl-PL"/>
        </w:rPr>
        <w:t>Manuscript source:</w:t>
      </w:r>
      <w:r w:rsidRPr="00730F40">
        <w:rPr>
          <w:rFonts w:ascii="Book Antiqua" w:eastAsia="MS PMincho" w:hAnsi="Book Antiqua" w:cs="Times New Roman"/>
          <w:b/>
          <w:bCs/>
          <w:color w:val="000000"/>
          <w:kern w:val="2"/>
        </w:rPr>
        <w:t xml:space="preserve"> </w:t>
      </w:r>
      <w:r w:rsidRPr="00730F40">
        <w:rPr>
          <w:rFonts w:ascii="Book Antiqua" w:eastAsia="MS PMincho" w:hAnsi="Book Antiqua" w:cs="Times New Roman"/>
          <w:bCs/>
          <w:color w:val="000000"/>
          <w:kern w:val="2"/>
          <w:lang w:eastAsia="pl-PL"/>
        </w:rPr>
        <w:t>Unsolicited manuscript</w:t>
      </w:r>
    </w:p>
    <w:p w14:paraId="2BDC3310" w14:textId="77777777" w:rsidR="00730F40" w:rsidRPr="00412C20" w:rsidRDefault="00730F40" w:rsidP="00730F40">
      <w:pPr>
        <w:widowControl w:val="0"/>
        <w:adjustRightInd w:val="0"/>
        <w:snapToGrid w:val="0"/>
        <w:spacing w:line="360" w:lineRule="auto"/>
        <w:jc w:val="both"/>
        <w:rPr>
          <w:rFonts w:ascii="Book Antiqua" w:eastAsiaTheme="minorEastAsia" w:hAnsi="Book Antiqua" w:cs="Times New Roman"/>
          <w:b/>
          <w:bCs/>
          <w:color w:val="000000"/>
          <w:kern w:val="2"/>
        </w:rPr>
      </w:pPr>
    </w:p>
    <w:p w14:paraId="399FBA37" w14:textId="75002133" w:rsidR="00730F40" w:rsidRPr="00730F40" w:rsidRDefault="00730F40" w:rsidP="00730F40">
      <w:pPr>
        <w:adjustRightInd w:val="0"/>
        <w:snapToGrid w:val="0"/>
        <w:spacing w:line="360" w:lineRule="auto"/>
        <w:jc w:val="both"/>
        <w:rPr>
          <w:rFonts w:ascii="Book Antiqua" w:hAnsi="Book Antiqua" w:cs="Times New Roman"/>
          <w:b/>
          <w:bCs/>
          <w:color w:val="000000"/>
          <w:kern w:val="2"/>
        </w:rPr>
      </w:pPr>
      <w:r w:rsidRPr="00730F40">
        <w:rPr>
          <w:rFonts w:ascii="Book Antiqua" w:eastAsia="MS PMincho" w:hAnsi="Book Antiqua" w:cs="Times New Roman"/>
          <w:b/>
          <w:bCs/>
          <w:color w:val="000000"/>
          <w:kern w:val="2"/>
          <w:lang w:eastAsia="ja-JP"/>
        </w:rPr>
        <w:t>Peer-review started:</w:t>
      </w:r>
      <w:r w:rsidRPr="00730F40">
        <w:rPr>
          <w:rFonts w:ascii="Book Antiqua" w:hAnsi="Book Antiqua" w:cs="Times New Roman"/>
          <w:b/>
          <w:bCs/>
          <w:color w:val="000000"/>
          <w:kern w:val="2"/>
        </w:rPr>
        <w:t xml:space="preserve"> </w:t>
      </w:r>
      <w:r w:rsidRPr="00730F40">
        <w:rPr>
          <w:rFonts w:ascii="Book Antiqua" w:eastAsia="MS PMincho" w:hAnsi="Book Antiqua" w:cs="Times New Roman"/>
          <w:bCs/>
          <w:color w:val="000000"/>
          <w:kern w:val="2"/>
          <w:lang w:eastAsia="ja-JP"/>
        </w:rPr>
        <w:t>January</w:t>
      </w:r>
      <w:r w:rsidR="0079371A">
        <w:rPr>
          <w:rFonts w:ascii="Book Antiqua" w:hAnsi="Book Antiqua" w:cs="Times New Roman"/>
          <w:bCs/>
          <w:color w:val="000000"/>
          <w:kern w:val="2"/>
        </w:rPr>
        <w:t xml:space="preserve"> </w:t>
      </w:r>
      <w:r w:rsidR="0079371A">
        <w:rPr>
          <w:rFonts w:ascii="Book Antiqua" w:hAnsi="Book Antiqua" w:cs="Times New Roman" w:hint="eastAsia"/>
          <w:bCs/>
          <w:color w:val="000000"/>
          <w:kern w:val="2"/>
        </w:rPr>
        <w:t>8</w:t>
      </w:r>
      <w:r w:rsidR="0079371A">
        <w:rPr>
          <w:rFonts w:ascii="Book Antiqua" w:hAnsi="Book Antiqua" w:cs="Times New Roman"/>
          <w:bCs/>
          <w:color w:val="000000"/>
          <w:kern w:val="2"/>
        </w:rPr>
        <w:t>, 20</w:t>
      </w:r>
      <w:r w:rsidR="0079371A">
        <w:rPr>
          <w:rFonts w:ascii="Book Antiqua" w:hAnsi="Book Antiqua" w:cs="Times New Roman" w:hint="eastAsia"/>
          <w:bCs/>
          <w:color w:val="000000"/>
          <w:kern w:val="2"/>
        </w:rPr>
        <w:t>20</w:t>
      </w:r>
    </w:p>
    <w:p w14:paraId="3FB79BCF" w14:textId="1E917F69" w:rsidR="00730F40" w:rsidRPr="00730F40" w:rsidRDefault="00730F40" w:rsidP="00730F40">
      <w:pPr>
        <w:adjustRightInd w:val="0"/>
        <w:snapToGrid w:val="0"/>
        <w:spacing w:line="360" w:lineRule="auto"/>
        <w:jc w:val="both"/>
        <w:rPr>
          <w:rFonts w:ascii="Book Antiqua" w:hAnsi="Book Antiqua" w:cs="Times New Roman"/>
          <w:b/>
          <w:bCs/>
          <w:color w:val="000000"/>
          <w:kern w:val="2"/>
        </w:rPr>
      </w:pPr>
      <w:r w:rsidRPr="00730F40">
        <w:rPr>
          <w:rFonts w:ascii="Book Antiqua" w:eastAsia="MS PMincho" w:hAnsi="Book Antiqua" w:cs="Times New Roman"/>
          <w:b/>
          <w:bCs/>
          <w:color w:val="000000"/>
          <w:kern w:val="2"/>
          <w:lang w:eastAsia="ja-JP"/>
        </w:rPr>
        <w:t>First decision:</w:t>
      </w:r>
      <w:r w:rsidRPr="00730F40">
        <w:rPr>
          <w:rFonts w:ascii="Book Antiqua" w:hAnsi="Book Antiqua" w:cs="Times New Roman"/>
          <w:b/>
          <w:bCs/>
          <w:color w:val="000000"/>
          <w:kern w:val="2"/>
        </w:rPr>
        <w:t xml:space="preserve"> </w:t>
      </w:r>
      <w:r w:rsidR="0079371A">
        <w:rPr>
          <w:rFonts w:ascii="Book Antiqua" w:eastAsiaTheme="minorEastAsia" w:hAnsi="Book Antiqua" w:cs="Times New Roman" w:hint="eastAsia"/>
          <w:bCs/>
          <w:color w:val="000000"/>
          <w:kern w:val="2"/>
        </w:rPr>
        <w:t>February 26</w:t>
      </w:r>
      <w:r w:rsidR="0079371A">
        <w:rPr>
          <w:rFonts w:ascii="Book Antiqua" w:hAnsi="Book Antiqua" w:cs="Times New Roman"/>
          <w:bCs/>
          <w:color w:val="000000"/>
          <w:kern w:val="2"/>
        </w:rPr>
        <w:t>, 20</w:t>
      </w:r>
      <w:r w:rsidR="0079371A">
        <w:rPr>
          <w:rFonts w:ascii="Book Antiqua" w:hAnsi="Book Antiqua" w:cs="Times New Roman" w:hint="eastAsia"/>
          <w:bCs/>
          <w:color w:val="000000"/>
          <w:kern w:val="2"/>
        </w:rPr>
        <w:t>20</w:t>
      </w:r>
    </w:p>
    <w:p w14:paraId="01E12726" w14:textId="77777777" w:rsidR="00730F40" w:rsidRPr="00730F40" w:rsidRDefault="00730F40" w:rsidP="00730F40">
      <w:pPr>
        <w:adjustRightInd w:val="0"/>
        <w:snapToGrid w:val="0"/>
        <w:spacing w:line="360" w:lineRule="auto"/>
        <w:jc w:val="both"/>
        <w:rPr>
          <w:rFonts w:ascii="Book Antiqua" w:eastAsia="MS PMincho" w:hAnsi="Book Antiqua" w:cs="Times New Roman"/>
          <w:b/>
          <w:bCs/>
          <w:color w:val="000000"/>
          <w:kern w:val="2"/>
          <w:lang w:eastAsia="ja-JP"/>
        </w:rPr>
      </w:pPr>
      <w:r w:rsidRPr="00730F40">
        <w:rPr>
          <w:rFonts w:ascii="Book Antiqua" w:eastAsia="MS PMincho" w:hAnsi="Book Antiqua" w:cs="Times New Roman"/>
          <w:b/>
          <w:bCs/>
          <w:color w:val="000000"/>
          <w:kern w:val="2"/>
          <w:lang w:eastAsia="ja-JP"/>
        </w:rPr>
        <w:t>Article in press:</w:t>
      </w:r>
    </w:p>
    <w:p w14:paraId="35A79334" w14:textId="77777777" w:rsidR="00730F40" w:rsidRPr="00730F40" w:rsidRDefault="00730F40" w:rsidP="00730F40">
      <w:pPr>
        <w:adjustRightInd w:val="0"/>
        <w:snapToGrid w:val="0"/>
        <w:spacing w:line="360" w:lineRule="auto"/>
        <w:jc w:val="both"/>
        <w:rPr>
          <w:rFonts w:ascii="Book Antiqua" w:hAnsi="Book Antiqua" w:cs="Times New Roman"/>
          <w:bCs/>
          <w:color w:val="000000"/>
          <w:kern w:val="2"/>
        </w:rPr>
      </w:pPr>
    </w:p>
    <w:p w14:paraId="78C706C9" w14:textId="4EA6E618" w:rsidR="00730F40" w:rsidRPr="00730F40" w:rsidRDefault="00730F40" w:rsidP="00730F40">
      <w:pPr>
        <w:widowControl w:val="0"/>
        <w:adjustRightInd w:val="0"/>
        <w:snapToGrid w:val="0"/>
        <w:spacing w:line="360" w:lineRule="auto"/>
        <w:jc w:val="both"/>
        <w:rPr>
          <w:rFonts w:ascii="Book Antiqua" w:eastAsia="微软雅黑" w:hAnsi="Book Antiqua"/>
          <w:bCs/>
          <w:color w:val="000000"/>
          <w:kern w:val="2"/>
        </w:rPr>
      </w:pPr>
      <w:r w:rsidRPr="00730F40">
        <w:rPr>
          <w:rFonts w:ascii="Book Antiqua" w:eastAsia="MS PMincho" w:hAnsi="Book Antiqua"/>
          <w:b/>
          <w:bCs/>
          <w:color w:val="000000"/>
          <w:kern w:val="2"/>
        </w:rPr>
        <w:t xml:space="preserve">Specialty type: </w:t>
      </w:r>
      <w:r w:rsidR="00EF2AB4" w:rsidRPr="00EF2AB4">
        <w:rPr>
          <w:rFonts w:ascii="Book Antiqua" w:eastAsia="微软雅黑" w:hAnsi="Book Antiqua"/>
          <w:bCs/>
          <w:color w:val="000000"/>
          <w:kern w:val="2"/>
        </w:rPr>
        <w:t>Medicine, research and experimental</w:t>
      </w:r>
    </w:p>
    <w:p w14:paraId="065C3626" w14:textId="09231850" w:rsidR="00730F40" w:rsidRPr="00730F40" w:rsidRDefault="00730F40" w:rsidP="00730F40">
      <w:pPr>
        <w:widowControl w:val="0"/>
        <w:adjustRightInd w:val="0"/>
        <w:snapToGrid w:val="0"/>
        <w:spacing w:line="360" w:lineRule="auto"/>
        <w:jc w:val="both"/>
        <w:rPr>
          <w:rFonts w:ascii="Book Antiqua" w:hAnsi="Book Antiqua"/>
          <w:bCs/>
          <w:color w:val="000000"/>
          <w:kern w:val="2"/>
        </w:rPr>
      </w:pPr>
      <w:r w:rsidRPr="00730F40">
        <w:rPr>
          <w:rFonts w:ascii="Book Antiqua" w:eastAsia="MS PMincho" w:hAnsi="Book Antiqua"/>
          <w:b/>
          <w:bCs/>
          <w:color w:val="000000"/>
          <w:kern w:val="2"/>
        </w:rPr>
        <w:t xml:space="preserve">Country/Territory of origin: </w:t>
      </w:r>
      <w:r w:rsidR="00B452E1">
        <w:rPr>
          <w:rFonts w:ascii="Book Antiqua" w:hAnsi="Book Antiqua" w:hint="eastAsia"/>
          <w:bCs/>
          <w:color w:val="000000"/>
          <w:kern w:val="2"/>
        </w:rPr>
        <w:t>China</w:t>
      </w:r>
    </w:p>
    <w:p w14:paraId="1A95FD4A" w14:textId="77777777" w:rsidR="00730F40" w:rsidRPr="00730F40" w:rsidRDefault="00730F40" w:rsidP="00730F40">
      <w:pPr>
        <w:widowControl w:val="0"/>
        <w:adjustRightInd w:val="0"/>
        <w:snapToGrid w:val="0"/>
        <w:spacing w:line="360" w:lineRule="auto"/>
        <w:jc w:val="both"/>
        <w:rPr>
          <w:rFonts w:ascii="Book Antiqua" w:eastAsia="MS PMincho" w:hAnsi="Book Antiqua"/>
          <w:b/>
          <w:bCs/>
          <w:color w:val="000000"/>
          <w:kern w:val="2"/>
        </w:rPr>
      </w:pPr>
      <w:r w:rsidRPr="00730F40">
        <w:rPr>
          <w:rFonts w:ascii="Book Antiqua" w:eastAsia="MS PMincho" w:hAnsi="Book Antiqua"/>
          <w:b/>
          <w:bCs/>
          <w:color w:val="000000"/>
          <w:kern w:val="2"/>
        </w:rPr>
        <w:t>Peer-review report’s scientific quality classification</w:t>
      </w:r>
    </w:p>
    <w:p w14:paraId="0722BD2E" w14:textId="35D738C9" w:rsidR="00730F40" w:rsidRPr="00730F40" w:rsidRDefault="00B452E1" w:rsidP="00730F40">
      <w:pPr>
        <w:widowControl w:val="0"/>
        <w:adjustRightInd w:val="0"/>
        <w:snapToGrid w:val="0"/>
        <w:spacing w:line="360" w:lineRule="auto"/>
        <w:jc w:val="both"/>
        <w:rPr>
          <w:rFonts w:ascii="Book Antiqua" w:eastAsiaTheme="minorEastAsia" w:hAnsi="Book Antiqua"/>
          <w:bCs/>
          <w:color w:val="000000"/>
          <w:kern w:val="2"/>
        </w:rPr>
      </w:pPr>
      <w:r>
        <w:rPr>
          <w:rFonts w:ascii="Book Antiqua" w:eastAsia="MS PMincho" w:hAnsi="Book Antiqua"/>
          <w:bCs/>
          <w:color w:val="000000"/>
          <w:kern w:val="2"/>
        </w:rPr>
        <w:lastRenderedPageBreak/>
        <w:t xml:space="preserve">Grade A (Excellent): </w:t>
      </w:r>
      <w:r>
        <w:rPr>
          <w:rFonts w:ascii="Book Antiqua" w:eastAsiaTheme="minorEastAsia" w:hAnsi="Book Antiqua" w:hint="eastAsia"/>
          <w:bCs/>
          <w:color w:val="000000"/>
          <w:kern w:val="2"/>
        </w:rPr>
        <w:t>0</w:t>
      </w:r>
    </w:p>
    <w:p w14:paraId="5AC03127" w14:textId="77777777" w:rsidR="00730F40" w:rsidRPr="00730F40" w:rsidRDefault="00730F40" w:rsidP="00730F40">
      <w:pPr>
        <w:widowControl w:val="0"/>
        <w:adjustRightInd w:val="0"/>
        <w:snapToGrid w:val="0"/>
        <w:spacing w:line="360" w:lineRule="auto"/>
        <w:jc w:val="both"/>
        <w:rPr>
          <w:rFonts w:ascii="Book Antiqua" w:hAnsi="Book Antiqua"/>
          <w:bCs/>
          <w:color w:val="000000"/>
          <w:kern w:val="2"/>
        </w:rPr>
      </w:pPr>
      <w:r w:rsidRPr="00730F40">
        <w:rPr>
          <w:rFonts w:ascii="Book Antiqua" w:eastAsia="MS PMincho" w:hAnsi="Book Antiqua"/>
          <w:bCs/>
          <w:color w:val="000000"/>
          <w:kern w:val="2"/>
        </w:rPr>
        <w:t xml:space="preserve">Grade B (Very good): </w:t>
      </w:r>
      <w:r w:rsidRPr="00730F40">
        <w:rPr>
          <w:rFonts w:ascii="Book Antiqua" w:hAnsi="Book Antiqua" w:hint="eastAsia"/>
          <w:bCs/>
          <w:color w:val="000000"/>
          <w:kern w:val="2"/>
        </w:rPr>
        <w:t>B</w:t>
      </w:r>
    </w:p>
    <w:p w14:paraId="1A2A7BCA" w14:textId="6B0DAC5D" w:rsidR="00730F40" w:rsidRPr="00730F40" w:rsidRDefault="00B452E1" w:rsidP="00730F40">
      <w:pPr>
        <w:widowControl w:val="0"/>
        <w:adjustRightInd w:val="0"/>
        <w:snapToGrid w:val="0"/>
        <w:spacing w:line="360" w:lineRule="auto"/>
        <w:jc w:val="both"/>
        <w:rPr>
          <w:rFonts w:ascii="Book Antiqua" w:eastAsiaTheme="minorEastAsia" w:hAnsi="Book Antiqua"/>
          <w:bCs/>
          <w:color w:val="000000"/>
          <w:kern w:val="2"/>
        </w:rPr>
      </w:pPr>
      <w:r>
        <w:rPr>
          <w:rFonts w:ascii="Book Antiqua" w:eastAsia="MS PMincho" w:hAnsi="Book Antiqua"/>
          <w:bCs/>
          <w:color w:val="000000"/>
          <w:kern w:val="2"/>
        </w:rPr>
        <w:t xml:space="preserve">Grade C (Good): </w:t>
      </w:r>
      <w:r>
        <w:rPr>
          <w:rFonts w:ascii="Book Antiqua" w:eastAsiaTheme="minorEastAsia" w:hAnsi="Book Antiqua" w:hint="eastAsia"/>
          <w:bCs/>
          <w:color w:val="000000"/>
          <w:kern w:val="2"/>
        </w:rPr>
        <w:t>0</w:t>
      </w:r>
    </w:p>
    <w:p w14:paraId="6ADBA6F5" w14:textId="77777777" w:rsidR="00730F40" w:rsidRPr="00730F40" w:rsidRDefault="00730F40" w:rsidP="00730F40">
      <w:pPr>
        <w:widowControl w:val="0"/>
        <w:adjustRightInd w:val="0"/>
        <w:snapToGrid w:val="0"/>
        <w:spacing w:line="360" w:lineRule="auto"/>
        <w:jc w:val="both"/>
        <w:rPr>
          <w:rFonts w:ascii="Book Antiqua" w:eastAsia="MS PMincho" w:hAnsi="Book Antiqua"/>
          <w:bCs/>
          <w:color w:val="000000"/>
          <w:kern w:val="2"/>
        </w:rPr>
      </w:pPr>
      <w:r w:rsidRPr="00730F40">
        <w:rPr>
          <w:rFonts w:ascii="Book Antiqua" w:eastAsia="MS PMincho" w:hAnsi="Book Antiqua"/>
          <w:bCs/>
          <w:color w:val="000000"/>
          <w:kern w:val="2"/>
        </w:rPr>
        <w:t>Grade D (Fair): 0</w:t>
      </w:r>
    </w:p>
    <w:p w14:paraId="07A0F626" w14:textId="6AE68427" w:rsidR="00730F40" w:rsidRPr="00730F40" w:rsidRDefault="00B452E1" w:rsidP="00730F40">
      <w:pPr>
        <w:widowControl w:val="0"/>
        <w:adjustRightInd w:val="0"/>
        <w:snapToGrid w:val="0"/>
        <w:spacing w:line="360" w:lineRule="auto"/>
        <w:jc w:val="both"/>
        <w:rPr>
          <w:rFonts w:ascii="Book Antiqua" w:eastAsiaTheme="minorEastAsia" w:hAnsi="Book Antiqua" w:cs="Times New Roman"/>
          <w:bCs/>
          <w:color w:val="000000"/>
          <w:kern w:val="2"/>
          <w:lang w:val="hu-HU"/>
        </w:rPr>
      </w:pPr>
      <w:r>
        <w:rPr>
          <w:rFonts w:ascii="Book Antiqua" w:eastAsia="MS PMincho" w:hAnsi="Book Antiqua"/>
          <w:bCs/>
          <w:color w:val="000000"/>
          <w:kern w:val="2"/>
        </w:rPr>
        <w:t xml:space="preserve">Grade E (Poor): </w:t>
      </w:r>
      <w:r>
        <w:rPr>
          <w:rFonts w:ascii="Book Antiqua" w:eastAsiaTheme="minorEastAsia" w:hAnsi="Book Antiqua" w:hint="eastAsia"/>
          <w:bCs/>
          <w:color w:val="000000"/>
          <w:kern w:val="2"/>
        </w:rPr>
        <w:t>E</w:t>
      </w:r>
    </w:p>
    <w:p w14:paraId="450FCDEC" w14:textId="77777777" w:rsidR="00730F40" w:rsidRPr="00730F40" w:rsidRDefault="00730F40" w:rsidP="00730F40">
      <w:pPr>
        <w:widowControl w:val="0"/>
        <w:adjustRightInd w:val="0"/>
        <w:snapToGrid w:val="0"/>
        <w:spacing w:line="360" w:lineRule="auto"/>
        <w:rPr>
          <w:rFonts w:ascii="Book Antiqua" w:hAnsi="Book Antiqua" w:cs="Times New Roman"/>
          <w:b/>
          <w:color w:val="000000"/>
          <w:kern w:val="2"/>
          <w:lang w:val="hu-HU"/>
        </w:rPr>
      </w:pPr>
    </w:p>
    <w:p w14:paraId="7844018B" w14:textId="20199A69" w:rsidR="00BD69F6" w:rsidRPr="00412C20" w:rsidRDefault="00730F40" w:rsidP="00412C20">
      <w:pPr>
        <w:widowControl w:val="0"/>
        <w:adjustRightInd w:val="0"/>
        <w:snapToGrid w:val="0"/>
        <w:spacing w:line="360" w:lineRule="auto"/>
        <w:rPr>
          <w:rFonts w:ascii="Book Antiqua" w:eastAsia="MS PMincho" w:hAnsi="Book Antiqua" w:cs="Times New Roman"/>
          <w:b/>
          <w:color w:val="000000"/>
          <w:kern w:val="2"/>
          <w:lang w:eastAsia="ja-JP"/>
        </w:rPr>
      </w:pPr>
      <w:r w:rsidRPr="00730F40">
        <w:rPr>
          <w:rFonts w:ascii="Book Antiqua" w:eastAsia="MS PMincho" w:hAnsi="Book Antiqua" w:cs="Times New Roman"/>
          <w:b/>
          <w:color w:val="000000"/>
          <w:kern w:val="2"/>
          <w:lang w:eastAsia="ja-JP"/>
        </w:rPr>
        <w:t xml:space="preserve">P-Reviewer: </w:t>
      </w:r>
      <w:r w:rsidR="00F34AC2" w:rsidRPr="00F34AC2">
        <w:rPr>
          <w:rFonts w:ascii="Book Antiqua" w:eastAsia="MS PMincho" w:hAnsi="Book Antiqua" w:cs="Times New Roman"/>
          <w:color w:val="000000"/>
          <w:kern w:val="2"/>
          <w:lang w:eastAsia="ja-JP"/>
        </w:rPr>
        <w:t>Milovanovic</w:t>
      </w:r>
      <w:r w:rsidR="00F34AC2">
        <w:rPr>
          <w:rFonts w:ascii="Book Antiqua" w:eastAsiaTheme="minorEastAsia" w:hAnsi="Book Antiqua" w:cs="Times New Roman" w:hint="eastAsia"/>
          <w:color w:val="000000"/>
          <w:kern w:val="2"/>
        </w:rPr>
        <w:t xml:space="preserve"> T, </w:t>
      </w:r>
      <w:r w:rsidR="00F34AC2" w:rsidRPr="00F34AC2">
        <w:rPr>
          <w:rFonts w:ascii="Book Antiqua" w:eastAsiaTheme="minorEastAsia" w:hAnsi="Book Antiqua" w:cs="Times New Roman"/>
          <w:color w:val="000000"/>
          <w:kern w:val="2"/>
        </w:rPr>
        <w:t>Mizuguchi</w:t>
      </w:r>
      <w:r w:rsidR="00F34AC2">
        <w:rPr>
          <w:rFonts w:ascii="Book Antiqua" w:eastAsiaTheme="minorEastAsia" w:hAnsi="Book Antiqua" w:cs="Times New Roman" w:hint="eastAsia"/>
          <w:color w:val="000000"/>
          <w:kern w:val="2"/>
        </w:rPr>
        <w:t xml:space="preserve"> T</w:t>
      </w:r>
      <w:r w:rsidRPr="00730F40">
        <w:rPr>
          <w:rFonts w:ascii="Book Antiqua" w:eastAsia="MS PMincho" w:hAnsi="Book Antiqua" w:cs="Times New Roman"/>
          <w:b/>
          <w:color w:val="000000"/>
          <w:kern w:val="2"/>
          <w:lang w:eastAsia="ja-JP"/>
        </w:rPr>
        <w:t xml:space="preserve"> S-Editor:</w:t>
      </w:r>
      <w:r w:rsidRPr="00730F40">
        <w:rPr>
          <w:rFonts w:ascii="Book Antiqua" w:eastAsia="MS PMincho" w:hAnsi="Book Antiqua" w:cs="Times New Roman"/>
          <w:bCs/>
          <w:color w:val="000000"/>
          <w:kern w:val="2"/>
          <w:lang w:eastAsia="ja-JP"/>
        </w:rPr>
        <w:t xml:space="preserve"> </w:t>
      </w:r>
      <w:r w:rsidR="00F34AC2">
        <w:rPr>
          <w:rFonts w:ascii="Book Antiqua" w:hAnsi="Book Antiqua" w:cs="Times New Roman" w:hint="eastAsia"/>
          <w:bCs/>
          <w:color w:val="000000"/>
          <w:kern w:val="2"/>
        </w:rPr>
        <w:t>Zhang H</w:t>
      </w:r>
      <w:r w:rsidRPr="00730F40">
        <w:rPr>
          <w:rFonts w:ascii="Book Antiqua" w:eastAsia="MS PMincho" w:hAnsi="Book Antiqua" w:cs="Times New Roman"/>
          <w:bCs/>
          <w:color w:val="000000"/>
          <w:kern w:val="2"/>
          <w:lang w:eastAsia="ja-JP"/>
        </w:rPr>
        <w:t xml:space="preserve"> </w:t>
      </w:r>
      <w:r w:rsidRPr="00730F40">
        <w:rPr>
          <w:rFonts w:ascii="Book Antiqua" w:eastAsia="MS PMincho" w:hAnsi="Book Antiqua" w:cs="Times New Roman"/>
          <w:b/>
          <w:color w:val="000000"/>
          <w:kern w:val="2"/>
          <w:lang w:eastAsia="ja-JP"/>
        </w:rPr>
        <w:t>L-Editor:</w:t>
      </w:r>
      <w:r w:rsidR="005F0CB7">
        <w:rPr>
          <w:rFonts w:ascii="Book Antiqua" w:eastAsia="MS PMincho" w:hAnsi="Book Antiqua" w:cs="Times New Roman"/>
          <w:color w:val="000000"/>
          <w:kern w:val="2"/>
          <w:lang w:eastAsia="ja-JP"/>
        </w:rPr>
        <w:t xml:space="preserve"> Webster JR</w:t>
      </w:r>
      <w:r w:rsidR="00FE5DEF">
        <w:rPr>
          <w:rFonts w:ascii="Book Antiqua" w:eastAsiaTheme="minorEastAsia" w:hAnsi="Book Antiqua" w:cs="Times New Roman" w:hint="eastAsia"/>
          <w:bCs/>
          <w:color w:val="000000"/>
          <w:kern w:val="2"/>
        </w:rPr>
        <w:t xml:space="preserve"> </w:t>
      </w:r>
      <w:r w:rsidRPr="00730F40">
        <w:rPr>
          <w:rFonts w:ascii="Book Antiqua" w:eastAsia="MS PMincho" w:hAnsi="Book Antiqua" w:cs="Times New Roman"/>
          <w:b/>
          <w:color w:val="000000"/>
          <w:kern w:val="2"/>
          <w:lang w:eastAsia="ja-JP"/>
        </w:rPr>
        <w:t>E-Editor:</w:t>
      </w:r>
    </w:p>
    <w:p w14:paraId="23D1E5A5" w14:textId="4663BD23" w:rsidR="001E30C6" w:rsidRPr="00B2059A" w:rsidRDefault="001E30C6" w:rsidP="0075209B">
      <w:pPr>
        <w:widowControl w:val="0"/>
        <w:autoSpaceDE w:val="0"/>
        <w:autoSpaceDN w:val="0"/>
        <w:adjustRightInd w:val="0"/>
        <w:snapToGrid w:val="0"/>
        <w:spacing w:line="360" w:lineRule="auto"/>
        <w:jc w:val="both"/>
        <w:rPr>
          <w:rFonts w:ascii="Book Antiqua" w:hAnsi="Book Antiqua"/>
          <w:b/>
        </w:rPr>
      </w:pPr>
    </w:p>
    <w:p w14:paraId="7B5BCB84" w14:textId="0B9B8510" w:rsidR="001E30C6" w:rsidRPr="00B2059A" w:rsidRDefault="001E30C6" w:rsidP="0075209B">
      <w:pPr>
        <w:widowControl w:val="0"/>
        <w:autoSpaceDE w:val="0"/>
        <w:autoSpaceDN w:val="0"/>
        <w:adjustRightInd w:val="0"/>
        <w:snapToGrid w:val="0"/>
        <w:spacing w:line="360" w:lineRule="auto"/>
        <w:jc w:val="both"/>
        <w:rPr>
          <w:rFonts w:ascii="Book Antiqua" w:hAnsi="Book Antiqua"/>
          <w:b/>
        </w:rPr>
      </w:pPr>
    </w:p>
    <w:p w14:paraId="2C5F66A4" w14:textId="77777777" w:rsidR="001B43B5" w:rsidRDefault="001B43B5">
      <w:pPr>
        <w:rPr>
          <w:rFonts w:ascii="Book Antiqua" w:eastAsia="MS PMincho" w:hAnsi="Book Antiqua" w:cs="Times New Roman"/>
          <w:b/>
          <w:bCs/>
          <w:color w:val="000000"/>
          <w:kern w:val="2"/>
          <w:lang w:eastAsia="ja-JP"/>
        </w:rPr>
      </w:pPr>
      <w:r>
        <w:rPr>
          <w:rFonts w:ascii="Book Antiqua" w:eastAsia="MS PMincho" w:hAnsi="Book Antiqua" w:cs="Times New Roman"/>
          <w:b/>
          <w:bCs/>
          <w:color w:val="000000"/>
          <w:kern w:val="2"/>
          <w:lang w:eastAsia="ja-JP"/>
        </w:rPr>
        <w:br w:type="page"/>
      </w:r>
    </w:p>
    <w:p w14:paraId="166C9A0C" w14:textId="23E1E6C9" w:rsidR="009278BC" w:rsidRPr="009278BC" w:rsidRDefault="009278BC" w:rsidP="009278BC">
      <w:pPr>
        <w:widowControl w:val="0"/>
        <w:adjustRightInd w:val="0"/>
        <w:snapToGrid w:val="0"/>
        <w:spacing w:line="360" w:lineRule="auto"/>
        <w:jc w:val="both"/>
        <w:rPr>
          <w:rFonts w:ascii="Book Antiqua" w:eastAsiaTheme="minorEastAsia" w:hAnsi="Book Antiqua" w:cs="Times New Roman"/>
          <w:b/>
          <w:bCs/>
          <w:color w:val="000000"/>
          <w:kern w:val="2"/>
        </w:rPr>
      </w:pPr>
      <w:r w:rsidRPr="009278BC">
        <w:rPr>
          <w:rFonts w:ascii="Book Antiqua" w:eastAsia="MS PMincho" w:hAnsi="Book Antiqua" w:cs="Times New Roman"/>
          <w:b/>
          <w:bCs/>
          <w:color w:val="000000"/>
          <w:kern w:val="2"/>
          <w:lang w:eastAsia="ja-JP"/>
        </w:rPr>
        <w:lastRenderedPageBreak/>
        <w:t>Figure Legends</w:t>
      </w:r>
    </w:p>
    <w:p w14:paraId="4641C4E7" w14:textId="6CD03DCF" w:rsidR="009278BC" w:rsidRPr="00B2059A" w:rsidRDefault="00372128" w:rsidP="009278BC">
      <w:pPr>
        <w:widowControl w:val="0"/>
        <w:autoSpaceDE w:val="0"/>
        <w:autoSpaceDN w:val="0"/>
        <w:adjustRightInd w:val="0"/>
        <w:snapToGrid w:val="0"/>
        <w:spacing w:line="360" w:lineRule="auto"/>
        <w:jc w:val="both"/>
        <w:rPr>
          <w:rFonts w:ascii="Book Antiqua" w:hAnsi="Book Antiqua"/>
        </w:rPr>
      </w:pPr>
      <w:r>
        <w:rPr>
          <w:noProof/>
        </w:rPr>
        <w:drawing>
          <wp:inline distT="0" distB="0" distL="0" distR="0" wp14:anchorId="0BE0281C" wp14:editId="03EB4700">
            <wp:extent cx="5274310" cy="3714115"/>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714115"/>
                    </a:xfrm>
                    <a:prstGeom prst="rect">
                      <a:avLst/>
                    </a:prstGeom>
                  </pic:spPr>
                </pic:pic>
              </a:graphicData>
            </a:graphic>
          </wp:inline>
        </w:drawing>
      </w:r>
    </w:p>
    <w:p w14:paraId="7CDE86D3" w14:textId="12371EC4" w:rsidR="009278BC" w:rsidRPr="00052E79" w:rsidRDefault="009278BC" w:rsidP="009278BC">
      <w:pPr>
        <w:widowControl w:val="0"/>
        <w:autoSpaceDE w:val="0"/>
        <w:autoSpaceDN w:val="0"/>
        <w:adjustRightInd w:val="0"/>
        <w:snapToGrid w:val="0"/>
        <w:spacing w:line="360" w:lineRule="auto"/>
        <w:jc w:val="both"/>
        <w:rPr>
          <w:rFonts w:ascii="Book Antiqua" w:eastAsiaTheme="minorEastAsia" w:hAnsi="Book Antiqua"/>
        </w:rPr>
      </w:pPr>
      <w:r>
        <w:rPr>
          <w:rFonts w:ascii="Book Antiqua" w:hAnsi="Book Antiqua"/>
          <w:b/>
        </w:rPr>
        <w:t>Figure</w:t>
      </w:r>
      <w:r>
        <w:rPr>
          <w:rFonts w:ascii="Book Antiqua" w:hAnsi="Book Antiqua" w:hint="eastAsia"/>
          <w:b/>
        </w:rPr>
        <w:t xml:space="preserve"> </w:t>
      </w:r>
      <w:r>
        <w:rPr>
          <w:rFonts w:ascii="Book Antiqua" w:hAnsi="Book Antiqua"/>
          <w:b/>
        </w:rPr>
        <w:t>1</w:t>
      </w:r>
      <w:bookmarkStart w:id="118" w:name="OLE_LINK54"/>
      <w:bookmarkStart w:id="119" w:name="OLE_LINK55"/>
      <w:r w:rsidRPr="00B2059A">
        <w:rPr>
          <w:rFonts w:ascii="Book Antiqua" w:hAnsi="Book Antiqua"/>
          <w:b/>
        </w:rPr>
        <w:t xml:space="preserve"> </w:t>
      </w:r>
      <w:bookmarkStart w:id="120" w:name="OLE_LINK56"/>
      <w:bookmarkStart w:id="121" w:name="OLE_LINK57"/>
      <w:r w:rsidR="00CF5459">
        <w:rPr>
          <w:rFonts w:ascii="Book Antiqua" w:hAnsi="Book Antiqua" w:hint="eastAsia"/>
          <w:b/>
        </w:rPr>
        <w:t>R</w:t>
      </w:r>
      <w:r w:rsidRPr="00B2059A">
        <w:rPr>
          <w:rFonts w:ascii="Book Antiqua" w:hAnsi="Book Antiqua"/>
          <w:b/>
        </w:rPr>
        <w:t>esults of orthogonal partial least squares discriminant analysis</w:t>
      </w:r>
      <w:bookmarkEnd w:id="118"/>
      <w:bookmarkEnd w:id="119"/>
      <w:bookmarkEnd w:id="120"/>
      <w:bookmarkEnd w:id="121"/>
      <w:r w:rsidRPr="00B2059A">
        <w:rPr>
          <w:rFonts w:ascii="Book Antiqua" w:hAnsi="Book Antiqua"/>
          <w:b/>
        </w:rPr>
        <w:t xml:space="preserve">. </w:t>
      </w:r>
      <w:r w:rsidRPr="00B2059A">
        <w:rPr>
          <w:rFonts w:ascii="Book Antiqua" w:hAnsi="Book Antiqua"/>
        </w:rPr>
        <w:t xml:space="preserve">The abscissa indicates various factors and is arranged from left to right according to the influence on </w:t>
      </w:r>
      <w:r w:rsidR="00F47A0C">
        <w:rPr>
          <w:rFonts w:ascii="Book Antiqua" w:eastAsia="Yu Mincho" w:hAnsi="Book Antiqua" w:cs="Times New Roman"/>
        </w:rPr>
        <w:t>liver stiffness measurement</w:t>
      </w:r>
      <w:r w:rsidRPr="00B2059A">
        <w:rPr>
          <w:rFonts w:ascii="Book Antiqua" w:hAnsi="Book Antiqua"/>
        </w:rPr>
        <w:t>s. The ordinate shows the VIP value, which represents the power of the effect.</w:t>
      </w:r>
      <w:r w:rsidR="00F47A0C">
        <w:rPr>
          <w:rFonts w:ascii="Book Antiqua" w:hAnsi="Book Antiqua" w:hint="eastAsia"/>
        </w:rPr>
        <w:t xml:space="preserve"> A:</w:t>
      </w:r>
      <w:r w:rsidR="00F47A0C" w:rsidRPr="00F47A0C">
        <w:rPr>
          <w:rFonts w:ascii="Book Antiqua" w:hAnsi="Book Antiqua"/>
        </w:rPr>
        <w:t xml:space="preserve"> The results of orthogonal partial least squares (OPLS) discriminant analysis of </w:t>
      </w:r>
      <w:r w:rsidR="007952A2">
        <w:rPr>
          <w:rFonts w:ascii="Book Antiqua" w:eastAsia="Yu Mincho" w:hAnsi="Book Antiqua" w:cs="Times New Roman"/>
        </w:rPr>
        <w:t>shear wave elastography</w:t>
      </w:r>
      <w:r w:rsidR="00F47A0C">
        <w:rPr>
          <w:rFonts w:ascii="Book Antiqua" w:hAnsi="Book Antiqua" w:hint="eastAsia"/>
        </w:rPr>
        <w:t>; B:</w:t>
      </w:r>
      <w:r w:rsidR="00F47A0C" w:rsidRPr="00F47A0C">
        <w:rPr>
          <w:rFonts w:ascii="Book Antiqua" w:hAnsi="Book Antiqua"/>
          <w:b/>
        </w:rPr>
        <w:t xml:space="preserve"> </w:t>
      </w:r>
      <w:r w:rsidR="00F47A0C" w:rsidRPr="00F47A0C">
        <w:rPr>
          <w:rFonts w:ascii="Book Antiqua" w:hAnsi="Book Antiqua"/>
        </w:rPr>
        <w:t xml:space="preserve">The results of </w:t>
      </w:r>
      <w:r w:rsidR="00F47A0C">
        <w:rPr>
          <w:rFonts w:ascii="Book Antiqua" w:hAnsi="Book Antiqua"/>
        </w:rPr>
        <w:t>OPLS</w:t>
      </w:r>
      <w:r w:rsidR="00F47A0C" w:rsidRPr="00F47A0C">
        <w:rPr>
          <w:rFonts w:ascii="Book Antiqua" w:hAnsi="Book Antiqua"/>
        </w:rPr>
        <w:t xml:space="preserve"> discriminant analysis of </w:t>
      </w:r>
      <w:r w:rsidR="007952A2">
        <w:rPr>
          <w:rFonts w:ascii="Book Antiqua" w:eastAsia="Yu Mincho" w:hAnsi="Book Antiqua" w:cs="Times New Roman"/>
        </w:rPr>
        <w:t>transient elastography</w:t>
      </w:r>
      <w:r w:rsidR="00F47A0C">
        <w:rPr>
          <w:rFonts w:ascii="Book Antiqua" w:hAnsi="Book Antiqua" w:hint="eastAsia"/>
        </w:rPr>
        <w:t>.</w:t>
      </w:r>
      <w:r w:rsidR="006B53F0" w:rsidRPr="006B53F0">
        <w:rPr>
          <w:rFonts w:ascii="Book Antiqua" w:eastAsia="Yu Mincho" w:hAnsi="Book Antiqua" w:cs="Times New Roman"/>
        </w:rPr>
        <w:t xml:space="preserve"> </w:t>
      </w:r>
      <w:r w:rsidR="009F0C4B">
        <w:rPr>
          <w:rFonts w:ascii="Book Antiqua" w:eastAsia="Yu Mincho" w:hAnsi="Book Antiqua" w:cs="Times New Roman"/>
        </w:rPr>
        <w:t>HB</w:t>
      </w:r>
      <w:r w:rsidR="009F0C4B">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H</w:t>
      </w:r>
      <w:r w:rsidR="006B53F0" w:rsidRPr="00B2059A">
        <w:rPr>
          <w:rFonts w:ascii="Book Antiqua" w:eastAsia="Yu Mincho" w:hAnsi="Book Antiqua" w:cs="Times New Roman"/>
        </w:rPr>
        <w:t>emoglobin;</w:t>
      </w:r>
      <w:r w:rsidR="00CB63A5" w:rsidRPr="00CB63A5">
        <w:rPr>
          <w:rFonts w:ascii="Book Antiqua" w:eastAsia="Yu Mincho" w:hAnsi="Book Antiqua" w:cs="Times New Roman"/>
        </w:rPr>
        <w:t xml:space="preserve"> </w:t>
      </w:r>
      <w:r w:rsidR="00CB63A5">
        <w:rPr>
          <w:rFonts w:ascii="Book Antiqua" w:eastAsia="Yu Mincho" w:hAnsi="Book Antiqua" w:cs="Times New Roman"/>
        </w:rPr>
        <w:t>TBIL</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T</w:t>
      </w:r>
      <w:r w:rsidR="00CB63A5" w:rsidRPr="00B2059A">
        <w:rPr>
          <w:rFonts w:ascii="Book Antiqua" w:eastAsia="Yu Mincho" w:hAnsi="Book Antiqua" w:cs="Times New Roman"/>
        </w:rPr>
        <w:t>otal bilirubin;</w:t>
      </w:r>
      <w:r w:rsidR="006B53F0" w:rsidRPr="006B53F0">
        <w:rPr>
          <w:rFonts w:ascii="Book Antiqua" w:eastAsia="Yu Mincho" w:hAnsi="Book Antiqua" w:cs="Times New Roman"/>
        </w:rPr>
        <w:t xml:space="preserve"> </w:t>
      </w:r>
      <w:r w:rsidR="006B53F0">
        <w:rPr>
          <w:rFonts w:ascii="Book Antiqua" w:eastAsia="Yu Mincho" w:hAnsi="Book Antiqua" w:cs="Times New Roman"/>
        </w:rPr>
        <w:t>PLT</w:t>
      </w:r>
      <w:r w:rsidR="006B53F0">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P</w:t>
      </w:r>
      <w:r w:rsidR="006B53F0" w:rsidRPr="00B2059A">
        <w:rPr>
          <w:rFonts w:ascii="Book Antiqua" w:eastAsia="Yu Mincho" w:hAnsi="Book Antiqua" w:cs="Times New Roman"/>
        </w:rPr>
        <w:t>latelet;</w:t>
      </w:r>
      <w:r w:rsidR="00CB63A5" w:rsidRPr="00CB63A5">
        <w:rPr>
          <w:rFonts w:ascii="Book Antiqua" w:eastAsia="Yu Mincho" w:hAnsi="Book Antiqua" w:cs="Times New Roman"/>
        </w:rPr>
        <w:t xml:space="preserve"> </w:t>
      </w:r>
      <w:r w:rsidR="00CB63A5">
        <w:rPr>
          <w:rFonts w:ascii="Book Antiqua" w:eastAsia="Yu Mincho" w:hAnsi="Book Antiqua" w:cs="Times New Roman"/>
        </w:rPr>
        <w:t>AST</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A</w:t>
      </w:r>
      <w:r w:rsidR="00CB63A5" w:rsidRPr="00B2059A">
        <w:rPr>
          <w:rFonts w:ascii="Book Antiqua" w:eastAsia="Yu Mincho" w:hAnsi="Book Antiqua" w:cs="Times New Roman"/>
        </w:rPr>
        <w:t>spartate aminotransferase;</w:t>
      </w:r>
      <w:r w:rsidR="00CB63A5" w:rsidRPr="00CB63A5">
        <w:t xml:space="preserve"> </w:t>
      </w:r>
      <w:proofErr w:type="spellStart"/>
      <w:r w:rsidR="00CB63A5">
        <w:rPr>
          <w:rFonts w:ascii="Book Antiqua" w:eastAsia="Yu Mincho" w:hAnsi="Book Antiqua" w:cs="Times New Roman"/>
        </w:rPr>
        <w:t>HBeAb</w:t>
      </w:r>
      <w:proofErr w:type="spellEnd"/>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H</w:t>
      </w:r>
      <w:r w:rsidR="00CB63A5">
        <w:rPr>
          <w:rFonts w:ascii="Book Antiqua" w:eastAsia="Yu Mincho" w:hAnsi="Book Antiqua" w:cs="Times New Roman"/>
        </w:rPr>
        <w:t xml:space="preserve">epatitis B e antibody; </w:t>
      </w:r>
      <w:proofErr w:type="spellStart"/>
      <w:r w:rsidR="00CB63A5">
        <w:rPr>
          <w:rFonts w:ascii="Book Antiqua" w:eastAsia="Yu Mincho" w:hAnsi="Book Antiqua" w:cs="Times New Roman"/>
        </w:rPr>
        <w:t>HBeAg</w:t>
      </w:r>
      <w:proofErr w:type="spellEnd"/>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H</w:t>
      </w:r>
      <w:r w:rsidR="00CB63A5">
        <w:rPr>
          <w:rFonts w:ascii="Book Antiqua" w:eastAsia="Yu Mincho" w:hAnsi="Book Antiqua" w:cs="Times New Roman"/>
        </w:rPr>
        <w:t xml:space="preserve">epatitis B e antigen; </w:t>
      </w:r>
      <w:proofErr w:type="spellStart"/>
      <w:r w:rsidR="00CB63A5">
        <w:rPr>
          <w:rFonts w:ascii="Book Antiqua" w:eastAsia="Yu Mincho" w:hAnsi="Book Antiqua" w:cs="Times New Roman"/>
        </w:rPr>
        <w:t>HBsAb</w:t>
      </w:r>
      <w:proofErr w:type="spellEnd"/>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H</w:t>
      </w:r>
      <w:r w:rsidR="00CB63A5" w:rsidRPr="00CB63A5">
        <w:rPr>
          <w:rFonts w:ascii="Book Antiqua" w:eastAsia="Yu Mincho" w:hAnsi="Book Antiqua" w:cs="Times New Roman"/>
        </w:rPr>
        <w:t>epatitis B surface ant</w:t>
      </w:r>
      <w:r w:rsidR="009F0C4B">
        <w:rPr>
          <w:rFonts w:ascii="Book Antiqua" w:eastAsia="Yu Mincho" w:hAnsi="Book Antiqua" w:cs="Times New Roman"/>
        </w:rPr>
        <w:t xml:space="preserve">ibody; HBsAg: </w:t>
      </w:r>
      <w:r w:rsidR="009F0C4B">
        <w:rPr>
          <w:rFonts w:ascii="Book Antiqua" w:eastAsiaTheme="minorEastAsia" w:hAnsi="Book Antiqua" w:cs="Times New Roman" w:hint="eastAsia"/>
        </w:rPr>
        <w:t>H</w:t>
      </w:r>
      <w:r w:rsidR="00CB63A5" w:rsidRPr="00CB63A5">
        <w:rPr>
          <w:rFonts w:ascii="Book Antiqua" w:eastAsia="Yu Mincho" w:hAnsi="Book Antiqua" w:cs="Times New Roman"/>
        </w:rPr>
        <w:t>epatit</w:t>
      </w:r>
      <w:r w:rsidR="009F0C4B">
        <w:rPr>
          <w:rFonts w:ascii="Book Antiqua" w:eastAsia="Yu Mincho" w:hAnsi="Book Antiqua" w:cs="Times New Roman"/>
        </w:rPr>
        <w:t xml:space="preserve">is B surface antigen; </w:t>
      </w:r>
      <w:bookmarkStart w:id="122" w:name="OLE_LINK104"/>
      <w:bookmarkStart w:id="123" w:name="OLE_LINK105"/>
      <w:bookmarkStart w:id="124" w:name="OLE_LINK106"/>
      <w:bookmarkStart w:id="125" w:name="OLE_LINK107"/>
      <w:r w:rsidR="009F0C4B">
        <w:rPr>
          <w:rFonts w:ascii="Book Antiqua" w:eastAsia="Yu Mincho" w:hAnsi="Book Antiqua" w:cs="Times New Roman"/>
        </w:rPr>
        <w:t xml:space="preserve">HBV-DNA: </w:t>
      </w:r>
      <w:r w:rsidR="009F0C4B">
        <w:rPr>
          <w:rFonts w:ascii="Book Antiqua" w:eastAsiaTheme="minorEastAsia" w:hAnsi="Book Antiqua" w:cs="Times New Roman" w:hint="eastAsia"/>
        </w:rPr>
        <w:t>H</w:t>
      </w:r>
      <w:r w:rsidR="00CB63A5" w:rsidRPr="00CB63A5">
        <w:rPr>
          <w:rFonts w:ascii="Book Antiqua" w:eastAsia="Yu Mincho" w:hAnsi="Book Antiqua" w:cs="Times New Roman"/>
        </w:rPr>
        <w:t>epatitis B virus DNA</w:t>
      </w:r>
      <w:bookmarkEnd w:id="122"/>
      <w:bookmarkEnd w:id="123"/>
      <w:bookmarkEnd w:id="124"/>
      <w:bookmarkEnd w:id="125"/>
      <w:r w:rsidR="00CB63A5" w:rsidRPr="00CB63A5">
        <w:rPr>
          <w:rFonts w:ascii="Book Antiqua" w:eastAsia="Yu Mincho" w:hAnsi="Book Antiqua" w:cs="Times New Roman"/>
        </w:rPr>
        <w:t xml:space="preserve">; </w:t>
      </w:r>
      <w:r w:rsidR="00CB63A5">
        <w:rPr>
          <w:rFonts w:ascii="Book Antiqua" w:eastAsia="Yu Mincho" w:hAnsi="Book Antiqua" w:cs="Times New Roman"/>
        </w:rPr>
        <w:t>WBC</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W</w:t>
      </w:r>
      <w:r w:rsidR="00CB63A5" w:rsidRPr="00B2059A">
        <w:rPr>
          <w:rFonts w:ascii="Book Antiqua" w:eastAsia="Yu Mincho" w:hAnsi="Book Antiqua" w:cs="Times New Roman"/>
        </w:rPr>
        <w:t>hite blood cell</w:t>
      </w:r>
      <w:r w:rsidR="00CB63A5">
        <w:rPr>
          <w:rFonts w:ascii="Book Antiqua" w:eastAsiaTheme="minorEastAsia" w:hAnsi="Book Antiqua" w:cs="Times New Roman" w:hint="eastAsia"/>
        </w:rPr>
        <w:t>;</w:t>
      </w:r>
      <w:r w:rsidR="00CB63A5" w:rsidRPr="00CB63A5">
        <w:rPr>
          <w:rFonts w:ascii="Book Antiqua" w:eastAsia="Yu Mincho" w:hAnsi="Book Antiqua" w:cs="Times New Roman"/>
        </w:rPr>
        <w:t xml:space="preserve"> </w:t>
      </w:r>
      <w:r w:rsidR="00CB63A5" w:rsidRPr="00B2059A">
        <w:rPr>
          <w:rFonts w:ascii="Book Antiqua" w:eastAsia="Yu Mincho" w:hAnsi="Book Antiqua" w:cs="Times New Roman"/>
        </w:rPr>
        <w:t>NE</w:t>
      </w:r>
      <w:r w:rsidR="00CB63A5">
        <w:rPr>
          <w:rFonts w:ascii="Book Antiqua" w:eastAsia="Yu Mincho" w:hAnsi="Book Antiqua" w:cs="Times New Roman"/>
        </w:rPr>
        <w:t>U</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N</w:t>
      </w:r>
      <w:r w:rsidR="00CB63A5" w:rsidRPr="00B2059A">
        <w:rPr>
          <w:rFonts w:ascii="Book Antiqua" w:eastAsia="Yu Mincho" w:hAnsi="Book Antiqua" w:cs="Times New Roman"/>
        </w:rPr>
        <w:t>eutrophils;</w:t>
      </w:r>
      <w:r w:rsidR="00CB63A5" w:rsidRPr="00CB63A5">
        <w:rPr>
          <w:rFonts w:ascii="Book Antiqua" w:eastAsia="Yu Mincho" w:hAnsi="Book Antiqua" w:cs="Times New Roman"/>
        </w:rPr>
        <w:t xml:space="preserve"> </w:t>
      </w:r>
      <w:r w:rsidR="00CB63A5">
        <w:rPr>
          <w:rFonts w:ascii="Book Antiqua" w:eastAsia="Yu Mincho" w:hAnsi="Book Antiqua" w:cs="Times New Roman"/>
        </w:rPr>
        <w:t>BMI</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B</w:t>
      </w:r>
      <w:r w:rsidR="00CB63A5" w:rsidRPr="00B2059A">
        <w:rPr>
          <w:rFonts w:ascii="Book Antiqua" w:eastAsia="Yu Mincho" w:hAnsi="Book Antiqua" w:cs="Times New Roman"/>
        </w:rPr>
        <w:t>ody mass index;</w:t>
      </w:r>
      <w:r w:rsidR="00CB63A5" w:rsidRPr="00CB63A5">
        <w:rPr>
          <w:rFonts w:ascii="Book Antiqua" w:eastAsia="Yu Mincho" w:hAnsi="Book Antiqua" w:cs="Times New Roman"/>
        </w:rPr>
        <w:t xml:space="preserve"> </w:t>
      </w:r>
      <w:r w:rsidR="00CB63A5">
        <w:rPr>
          <w:rFonts w:ascii="Book Antiqua" w:eastAsia="Yu Mincho" w:hAnsi="Book Antiqua" w:cs="Times New Roman"/>
        </w:rPr>
        <w:t>CHE</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C</w:t>
      </w:r>
      <w:r w:rsidR="00CB63A5" w:rsidRPr="00B2059A">
        <w:rPr>
          <w:rFonts w:ascii="Book Antiqua" w:eastAsia="Yu Mincho" w:hAnsi="Book Antiqua" w:cs="Times New Roman"/>
        </w:rPr>
        <w:t>holinesterase;</w:t>
      </w:r>
      <w:r w:rsidR="00CB63A5" w:rsidRPr="00CB63A5">
        <w:rPr>
          <w:rFonts w:ascii="Book Antiqua" w:eastAsia="Yu Mincho" w:hAnsi="Book Antiqua" w:cs="Times New Roman"/>
        </w:rPr>
        <w:t xml:space="preserve"> </w:t>
      </w:r>
      <w:r w:rsidR="00CB63A5">
        <w:rPr>
          <w:rFonts w:ascii="Book Antiqua" w:eastAsia="Yu Mincho" w:hAnsi="Book Antiqua" w:cs="Times New Roman"/>
        </w:rPr>
        <w:t>INR</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I</w:t>
      </w:r>
      <w:r w:rsidR="00CB63A5" w:rsidRPr="00B2059A">
        <w:rPr>
          <w:rFonts w:ascii="Book Antiqua" w:eastAsia="Yu Mincho" w:hAnsi="Book Antiqua" w:cs="Times New Roman"/>
        </w:rPr>
        <w:t>nternational normalized ratio;</w:t>
      </w:r>
      <w:r w:rsidR="00CB63A5">
        <w:rPr>
          <w:rFonts w:ascii="Book Antiqua" w:eastAsiaTheme="minorEastAsia" w:hAnsi="Book Antiqua" w:cs="Times New Roman" w:hint="eastAsia"/>
        </w:rPr>
        <w:t xml:space="preserve"> </w:t>
      </w:r>
      <w:r w:rsidR="00CB63A5">
        <w:rPr>
          <w:rFonts w:ascii="Book Antiqua" w:eastAsia="Yu Mincho" w:hAnsi="Book Antiqua" w:cs="Times New Roman"/>
        </w:rPr>
        <w:t>ALT</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A</w:t>
      </w:r>
      <w:r w:rsidR="00CB63A5" w:rsidRPr="00B2059A">
        <w:rPr>
          <w:rFonts w:ascii="Book Antiqua" w:eastAsia="Yu Mincho" w:hAnsi="Book Antiqua" w:cs="Times New Roman"/>
        </w:rPr>
        <w:t>lanine aminotransferase;</w:t>
      </w:r>
      <w:r w:rsidR="00CB63A5" w:rsidRPr="00CB63A5">
        <w:rPr>
          <w:rFonts w:ascii="Book Antiqua" w:eastAsia="Yu Mincho" w:hAnsi="Book Antiqua" w:cs="Times New Roman"/>
        </w:rPr>
        <w:t xml:space="preserve"> </w:t>
      </w:r>
      <w:r w:rsidR="00CB63A5">
        <w:rPr>
          <w:rFonts w:ascii="Book Antiqua" w:eastAsia="Yu Mincho" w:hAnsi="Book Antiqua" w:cs="Times New Roman"/>
        </w:rPr>
        <w:t>PTA</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P</w:t>
      </w:r>
      <w:r w:rsidR="00CB63A5" w:rsidRPr="00B2059A">
        <w:rPr>
          <w:rFonts w:ascii="Book Antiqua" w:eastAsia="Yu Mincho" w:hAnsi="Book Antiqua" w:cs="Times New Roman"/>
        </w:rPr>
        <w:t>rothrombin activity;</w:t>
      </w:r>
      <w:r w:rsidR="00CB63A5" w:rsidRPr="00CB63A5">
        <w:rPr>
          <w:rFonts w:ascii="Book Antiqua" w:eastAsia="Yu Mincho" w:hAnsi="Book Antiqua" w:cs="Times New Roman"/>
        </w:rPr>
        <w:t xml:space="preserve"> </w:t>
      </w:r>
      <w:r w:rsidR="00CB63A5">
        <w:rPr>
          <w:rFonts w:ascii="Book Antiqua" w:eastAsia="Yu Mincho" w:hAnsi="Book Antiqua" w:cs="Times New Roman"/>
        </w:rPr>
        <w:t>APTT</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A</w:t>
      </w:r>
      <w:r w:rsidR="00CB63A5" w:rsidRPr="00B2059A">
        <w:rPr>
          <w:rFonts w:ascii="Book Antiqua" w:eastAsia="Yu Mincho" w:hAnsi="Book Antiqua" w:cs="Times New Roman"/>
        </w:rPr>
        <w:t>ctivated partial thromboplastin time;</w:t>
      </w:r>
      <w:r w:rsidR="00CB63A5" w:rsidRPr="00CB63A5">
        <w:rPr>
          <w:rFonts w:ascii="Book Antiqua" w:eastAsia="Yu Mincho" w:hAnsi="Book Antiqua" w:cs="Times New Roman"/>
        </w:rPr>
        <w:t xml:space="preserve"> </w:t>
      </w:r>
      <w:r w:rsidR="00CB63A5">
        <w:rPr>
          <w:rFonts w:ascii="Book Antiqua" w:eastAsia="Yu Mincho" w:hAnsi="Book Antiqua" w:cs="Times New Roman"/>
        </w:rPr>
        <w:t>PT</w:t>
      </w:r>
      <w:r w:rsidR="00CB63A5">
        <w:rPr>
          <w:rFonts w:ascii="Book Antiqua" w:eastAsiaTheme="minorEastAsia" w:hAnsi="Book Antiqua" w:cs="Times New Roman" w:hint="eastAsia"/>
        </w:rPr>
        <w:t>:</w:t>
      </w:r>
      <w:r w:rsidR="009F0C4B">
        <w:rPr>
          <w:rFonts w:ascii="Book Antiqua" w:eastAsia="Yu Mincho" w:hAnsi="Book Antiqua" w:cs="Times New Roman"/>
        </w:rPr>
        <w:t xml:space="preserve"> </w:t>
      </w:r>
      <w:r w:rsidR="009F0C4B">
        <w:rPr>
          <w:rFonts w:ascii="Book Antiqua" w:eastAsiaTheme="minorEastAsia" w:hAnsi="Book Antiqua" w:cs="Times New Roman" w:hint="eastAsia"/>
        </w:rPr>
        <w:t>P</w:t>
      </w:r>
      <w:r w:rsidR="009F0C4B">
        <w:rPr>
          <w:rFonts w:ascii="Book Antiqua" w:eastAsia="Yu Mincho" w:hAnsi="Book Antiqua" w:cs="Times New Roman"/>
        </w:rPr>
        <w:t>rothrombin time</w:t>
      </w:r>
      <w:r w:rsidR="009F0C4B">
        <w:rPr>
          <w:rFonts w:ascii="Book Antiqua" w:eastAsiaTheme="minorEastAsia" w:hAnsi="Book Antiqua" w:cs="Times New Roman" w:hint="eastAsia"/>
        </w:rPr>
        <w:t>.</w:t>
      </w:r>
    </w:p>
    <w:p w14:paraId="5FB0916C" w14:textId="6C95ECB0" w:rsidR="009278BC" w:rsidRPr="009D275C" w:rsidRDefault="00094999" w:rsidP="009D275C">
      <w:pPr>
        <w:rPr>
          <w:rFonts w:ascii="Book Antiqua" w:hAnsi="Book Antiqua"/>
          <w:b/>
        </w:rPr>
      </w:pPr>
      <w:r>
        <w:rPr>
          <w:noProof/>
        </w:rPr>
        <w:lastRenderedPageBreak/>
        <w:drawing>
          <wp:inline distT="0" distB="0" distL="0" distR="0" wp14:anchorId="4EA60510" wp14:editId="427D9E7F">
            <wp:extent cx="3928363" cy="3554233"/>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33214" cy="3558622"/>
                    </a:xfrm>
                    <a:prstGeom prst="rect">
                      <a:avLst/>
                    </a:prstGeom>
                  </pic:spPr>
                </pic:pic>
              </a:graphicData>
            </a:graphic>
          </wp:inline>
        </w:drawing>
      </w:r>
    </w:p>
    <w:p w14:paraId="13C7C7E9" w14:textId="451F7DB5" w:rsidR="009278BC" w:rsidRPr="00B2059A" w:rsidRDefault="009278BC" w:rsidP="009278BC">
      <w:pPr>
        <w:widowControl w:val="0"/>
        <w:autoSpaceDE w:val="0"/>
        <w:autoSpaceDN w:val="0"/>
        <w:adjustRightInd w:val="0"/>
        <w:snapToGrid w:val="0"/>
        <w:spacing w:line="360" w:lineRule="auto"/>
        <w:jc w:val="both"/>
        <w:rPr>
          <w:rFonts w:ascii="Book Antiqua" w:hAnsi="Book Antiqua"/>
          <w:b/>
        </w:rPr>
      </w:pPr>
      <w:r>
        <w:rPr>
          <w:rFonts w:ascii="Book Antiqua" w:hAnsi="Book Antiqua"/>
          <w:b/>
        </w:rPr>
        <w:t>Figure 2</w:t>
      </w:r>
      <w:r w:rsidRPr="00B2059A">
        <w:rPr>
          <w:rFonts w:ascii="Book Antiqua" w:hAnsi="Book Antiqua"/>
          <w:b/>
        </w:rPr>
        <w:t xml:space="preserve"> Bland-Altman analysis: Agreement betwe</w:t>
      </w:r>
      <w:r w:rsidR="00107D79">
        <w:rPr>
          <w:rFonts w:ascii="Book Antiqua" w:hAnsi="Book Antiqua"/>
          <w:b/>
        </w:rPr>
        <w:t>en liver stiffness measurements</w:t>
      </w:r>
      <w:r w:rsidRPr="00B2059A">
        <w:rPr>
          <w:rFonts w:ascii="Book Antiqua" w:hAnsi="Book Antiqua"/>
          <w:b/>
        </w:rPr>
        <w:t xml:space="preserve"> obtained with shear wave elastography and transient elastography. </w:t>
      </w:r>
      <w:r w:rsidRPr="00B2059A">
        <w:rPr>
          <w:rFonts w:ascii="Book Antiqua" w:hAnsi="Book Antiqua"/>
        </w:rPr>
        <w:t xml:space="preserve">The abscissa shows the mean of the two measurement methods, and the ordinate shows the difference between the two measurement methods. </w:t>
      </w:r>
      <w:r w:rsidR="00107D79">
        <w:rPr>
          <w:rFonts w:ascii="Book Antiqua" w:hAnsi="Book Antiqua" w:hint="eastAsia"/>
        </w:rPr>
        <w:t xml:space="preserve">A: </w:t>
      </w:r>
      <w:bookmarkStart w:id="126" w:name="OLE_LINK35"/>
      <w:r w:rsidRPr="00B2059A">
        <w:rPr>
          <w:rFonts w:ascii="Book Antiqua" w:hAnsi="Book Antiqua"/>
        </w:rPr>
        <w:t xml:space="preserve">The solid line represents the mean of the difference in shear wave velocity </w:t>
      </w:r>
      <w:bookmarkStart w:id="127" w:name="OLE_LINK31"/>
      <w:bookmarkStart w:id="128" w:name="OLE_LINK34"/>
      <w:r w:rsidRPr="00B2059A">
        <w:rPr>
          <w:rFonts w:ascii="Book Antiqua" w:hAnsi="Book Antiqua"/>
        </w:rPr>
        <w:t xml:space="preserve">of </w:t>
      </w:r>
      <w:r w:rsidR="00E6078A">
        <w:rPr>
          <w:rFonts w:ascii="Book Antiqua" w:hAnsi="Book Antiqua" w:hint="eastAsia"/>
        </w:rPr>
        <w:t>s</w:t>
      </w:r>
      <w:r w:rsidR="00E6078A" w:rsidRPr="00B2059A">
        <w:rPr>
          <w:rFonts w:ascii="Book Antiqua" w:hAnsi="Book Antiqua"/>
        </w:rPr>
        <w:t xml:space="preserve">hear wave elastography </w:t>
      </w:r>
      <w:r w:rsidR="00E6078A">
        <w:rPr>
          <w:rFonts w:ascii="Book Antiqua" w:hAnsi="Book Antiqua" w:hint="eastAsia"/>
        </w:rPr>
        <w:t>(</w:t>
      </w:r>
      <w:r w:rsidRPr="00B2059A">
        <w:rPr>
          <w:rFonts w:ascii="Book Antiqua" w:hAnsi="Book Antiqua"/>
        </w:rPr>
        <w:t>SWE</w:t>
      </w:r>
      <w:bookmarkEnd w:id="127"/>
      <w:bookmarkEnd w:id="128"/>
      <w:r w:rsidR="00E6078A">
        <w:rPr>
          <w:rFonts w:ascii="Book Antiqua" w:hAnsi="Book Antiqua" w:hint="eastAsia"/>
        </w:rPr>
        <w:t>)</w:t>
      </w:r>
      <w:r w:rsidR="00995FA3">
        <w:rPr>
          <w:rFonts w:ascii="Book Antiqua" w:hAnsi="Book Antiqua" w:hint="eastAsia"/>
        </w:rPr>
        <w:t>,</w:t>
      </w:r>
      <w:r w:rsidRPr="00B2059A">
        <w:rPr>
          <w:rFonts w:ascii="Book Antiqua" w:hAnsi="Book Antiqua"/>
        </w:rPr>
        <w:t xml:space="preserve"> the dashed lines represent the 95% upper and lower limits of agreement</w:t>
      </w:r>
      <w:r w:rsidR="00107D79" w:rsidRPr="00107D79">
        <w:rPr>
          <w:rFonts w:ascii="Book Antiqua" w:hAnsi="Book Antiqua"/>
        </w:rPr>
        <w:t xml:space="preserve"> </w:t>
      </w:r>
      <w:r w:rsidR="00107D79" w:rsidRPr="00B2059A">
        <w:rPr>
          <w:rFonts w:ascii="Book Antiqua" w:hAnsi="Book Antiqua"/>
        </w:rPr>
        <w:t>of SWE</w:t>
      </w:r>
      <w:bookmarkEnd w:id="126"/>
      <w:r w:rsidR="00995FA3">
        <w:rPr>
          <w:rFonts w:ascii="Book Antiqua" w:hAnsi="Book Antiqua" w:hint="eastAsia"/>
        </w:rPr>
        <w:t>;</w:t>
      </w:r>
      <w:r w:rsidR="00107D79">
        <w:rPr>
          <w:rFonts w:ascii="Book Antiqua" w:hAnsi="Book Antiqua" w:hint="eastAsia"/>
        </w:rPr>
        <w:t xml:space="preserve"> B:</w:t>
      </w:r>
      <w:r w:rsidR="00107D79" w:rsidRPr="00107D79">
        <w:rPr>
          <w:rFonts w:ascii="Book Antiqua" w:hAnsi="Book Antiqua"/>
        </w:rPr>
        <w:t xml:space="preserve"> </w:t>
      </w:r>
      <w:r w:rsidR="00107D79" w:rsidRPr="00B2059A">
        <w:rPr>
          <w:rFonts w:ascii="Book Antiqua" w:hAnsi="Book Antiqua"/>
        </w:rPr>
        <w:t xml:space="preserve">The solid line represents the mean of the difference in shear wave velocity of </w:t>
      </w:r>
      <w:bookmarkStart w:id="129" w:name="OLE_LINK36"/>
      <w:bookmarkStart w:id="130" w:name="OLE_LINK37"/>
      <w:r w:rsidR="00E6078A" w:rsidRPr="00B2059A">
        <w:rPr>
          <w:rFonts w:ascii="Book Antiqua" w:hAnsi="Book Antiqua"/>
        </w:rPr>
        <w:t>transient elastography</w:t>
      </w:r>
      <w:r w:rsidR="00E6078A">
        <w:rPr>
          <w:rFonts w:ascii="Book Antiqua" w:hAnsi="Book Antiqua"/>
        </w:rPr>
        <w:t xml:space="preserve"> </w:t>
      </w:r>
      <w:r w:rsidR="00E6078A">
        <w:rPr>
          <w:rFonts w:ascii="Book Antiqua" w:hAnsi="Book Antiqua" w:hint="eastAsia"/>
        </w:rPr>
        <w:t>(</w:t>
      </w:r>
      <w:r w:rsidR="00107D79">
        <w:rPr>
          <w:rFonts w:ascii="Book Antiqua" w:hAnsi="Book Antiqua"/>
        </w:rPr>
        <w:t>TE</w:t>
      </w:r>
      <w:bookmarkEnd w:id="129"/>
      <w:bookmarkEnd w:id="130"/>
      <w:r w:rsidR="00E6078A">
        <w:rPr>
          <w:rFonts w:ascii="Book Antiqua" w:hAnsi="Book Antiqua" w:hint="eastAsia"/>
        </w:rPr>
        <w:t>)</w:t>
      </w:r>
      <w:r w:rsidR="00995FA3">
        <w:rPr>
          <w:rFonts w:ascii="Book Antiqua" w:hAnsi="Book Antiqua" w:hint="eastAsia"/>
        </w:rPr>
        <w:t>,</w:t>
      </w:r>
      <w:r w:rsidR="00107D79" w:rsidRPr="00B2059A">
        <w:rPr>
          <w:rFonts w:ascii="Book Antiqua" w:hAnsi="Book Antiqua"/>
        </w:rPr>
        <w:t xml:space="preserve"> the dashed lines represent the 95% upper and lower limits of agreement</w:t>
      </w:r>
      <w:r w:rsidR="00107D79" w:rsidRPr="00107D79">
        <w:rPr>
          <w:rFonts w:ascii="Book Antiqua" w:hAnsi="Book Antiqua"/>
        </w:rPr>
        <w:t xml:space="preserve"> </w:t>
      </w:r>
      <w:r w:rsidR="00107D79" w:rsidRPr="00B2059A">
        <w:rPr>
          <w:rFonts w:ascii="Book Antiqua" w:hAnsi="Book Antiqua"/>
        </w:rPr>
        <w:t xml:space="preserve">of </w:t>
      </w:r>
      <w:r w:rsidR="00107D79">
        <w:rPr>
          <w:rFonts w:ascii="Book Antiqua" w:hAnsi="Book Antiqua"/>
        </w:rPr>
        <w:t>TE</w:t>
      </w:r>
      <w:r w:rsidR="00107D79" w:rsidRPr="00B2059A">
        <w:rPr>
          <w:rFonts w:ascii="Book Antiqua" w:hAnsi="Book Antiqua"/>
        </w:rPr>
        <w:t>.</w:t>
      </w:r>
      <w:r w:rsidR="00107D79" w:rsidRPr="00107D79">
        <w:rPr>
          <w:rFonts w:ascii="Book Antiqua" w:hAnsi="Book Antiqua"/>
        </w:rPr>
        <w:t xml:space="preserve"> </w:t>
      </w:r>
      <w:bookmarkStart w:id="131" w:name="OLE_LINK108"/>
      <w:bookmarkStart w:id="132" w:name="OLE_LINK109"/>
      <w:r w:rsidR="00107D79" w:rsidRPr="00DF6077">
        <w:rPr>
          <w:rFonts w:ascii="Book Antiqua" w:hAnsi="Book Antiqua"/>
        </w:rPr>
        <w:t>SWE</w:t>
      </w:r>
      <w:r w:rsidR="00107D79">
        <w:rPr>
          <w:rFonts w:ascii="Book Antiqua" w:hAnsi="Book Antiqua" w:hint="eastAsia"/>
        </w:rPr>
        <w:t>:</w:t>
      </w:r>
      <w:r w:rsidR="00107D79" w:rsidRPr="00DF6077">
        <w:rPr>
          <w:rFonts w:ascii="Book Antiqua" w:hAnsi="Book Antiqua" w:hint="eastAsia"/>
        </w:rPr>
        <w:t xml:space="preserve"> </w:t>
      </w:r>
      <w:bookmarkStart w:id="133" w:name="OLE_LINK38"/>
      <w:r w:rsidR="00107D79">
        <w:rPr>
          <w:rFonts w:ascii="Book Antiqua" w:hAnsi="Book Antiqua" w:hint="eastAsia"/>
        </w:rPr>
        <w:t>S</w:t>
      </w:r>
      <w:r w:rsidR="00107D79" w:rsidRPr="00B2059A">
        <w:rPr>
          <w:rFonts w:ascii="Book Antiqua" w:hAnsi="Book Antiqua"/>
        </w:rPr>
        <w:t>hear wave elastography</w:t>
      </w:r>
      <w:bookmarkEnd w:id="133"/>
      <w:r w:rsidR="00107D79">
        <w:rPr>
          <w:rFonts w:ascii="Book Antiqua" w:hAnsi="Book Antiqua" w:hint="eastAsia"/>
        </w:rPr>
        <w:t>;</w:t>
      </w:r>
      <w:r w:rsidR="00107D79" w:rsidRPr="00C2610A">
        <w:rPr>
          <w:rFonts w:ascii="Book Antiqua" w:hAnsi="Book Antiqua"/>
        </w:rPr>
        <w:t xml:space="preserve"> </w:t>
      </w:r>
      <w:r w:rsidR="00107D79" w:rsidRPr="00B2059A">
        <w:rPr>
          <w:rFonts w:ascii="Book Antiqua" w:hAnsi="Book Antiqua"/>
        </w:rPr>
        <w:t>TE</w:t>
      </w:r>
      <w:r w:rsidR="00107D79">
        <w:rPr>
          <w:rFonts w:ascii="Book Antiqua" w:hAnsi="Book Antiqua" w:hint="eastAsia"/>
        </w:rPr>
        <w:t>:</w:t>
      </w:r>
      <w:r w:rsidR="00107D79" w:rsidRPr="00C2610A">
        <w:rPr>
          <w:rFonts w:ascii="Book Antiqua" w:hAnsi="Book Antiqua"/>
        </w:rPr>
        <w:t xml:space="preserve"> </w:t>
      </w:r>
      <w:r w:rsidR="00E6078A">
        <w:rPr>
          <w:rFonts w:ascii="Book Antiqua" w:hAnsi="Book Antiqua" w:hint="eastAsia"/>
        </w:rPr>
        <w:t>T</w:t>
      </w:r>
      <w:r w:rsidR="00107D79" w:rsidRPr="00B2059A">
        <w:rPr>
          <w:rFonts w:ascii="Book Antiqua" w:hAnsi="Book Antiqua"/>
        </w:rPr>
        <w:t>ransient elastography</w:t>
      </w:r>
      <w:r w:rsidR="00107D79">
        <w:rPr>
          <w:rFonts w:ascii="Book Antiqua" w:hAnsi="Book Antiqua" w:hint="eastAsia"/>
        </w:rPr>
        <w:t>.</w:t>
      </w:r>
      <w:bookmarkEnd w:id="131"/>
      <w:bookmarkEnd w:id="132"/>
    </w:p>
    <w:p w14:paraId="0AB93511" w14:textId="3DB66333" w:rsidR="009278BC" w:rsidRPr="009278BC" w:rsidRDefault="009278BC" w:rsidP="009278BC">
      <w:pPr>
        <w:rPr>
          <w:rFonts w:ascii="Book Antiqua" w:hAnsi="Book Antiqua"/>
          <w:b/>
        </w:rPr>
      </w:pPr>
      <w:r>
        <w:rPr>
          <w:rFonts w:ascii="Book Antiqua" w:hAnsi="Book Antiqua"/>
          <w:b/>
        </w:rPr>
        <w:br w:type="page"/>
      </w:r>
    </w:p>
    <w:p w14:paraId="7E359507" w14:textId="79073550" w:rsidR="009278BC" w:rsidRPr="00B2059A" w:rsidRDefault="00211370" w:rsidP="009278BC">
      <w:pPr>
        <w:widowControl w:val="0"/>
        <w:autoSpaceDE w:val="0"/>
        <w:autoSpaceDN w:val="0"/>
        <w:adjustRightInd w:val="0"/>
        <w:snapToGrid w:val="0"/>
        <w:spacing w:line="360" w:lineRule="auto"/>
        <w:jc w:val="both"/>
        <w:rPr>
          <w:rFonts w:ascii="Book Antiqua" w:hAnsi="Book Antiqua"/>
        </w:rPr>
      </w:pPr>
      <w:r>
        <w:rPr>
          <w:noProof/>
        </w:rPr>
        <w:lastRenderedPageBreak/>
        <w:drawing>
          <wp:inline distT="0" distB="0" distL="0" distR="0" wp14:anchorId="249546CF" wp14:editId="6DEDAE5A">
            <wp:extent cx="5224640" cy="785588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26722" cy="7859020"/>
                    </a:xfrm>
                    <a:prstGeom prst="rect">
                      <a:avLst/>
                    </a:prstGeom>
                  </pic:spPr>
                </pic:pic>
              </a:graphicData>
            </a:graphic>
          </wp:inline>
        </w:drawing>
      </w:r>
    </w:p>
    <w:p w14:paraId="583B5D41" w14:textId="74B0404E" w:rsidR="009278BC" w:rsidRPr="00DF6077" w:rsidRDefault="009278BC" w:rsidP="009278BC">
      <w:pPr>
        <w:widowControl w:val="0"/>
        <w:autoSpaceDE w:val="0"/>
        <w:autoSpaceDN w:val="0"/>
        <w:adjustRightInd w:val="0"/>
        <w:snapToGrid w:val="0"/>
        <w:spacing w:line="360" w:lineRule="auto"/>
        <w:jc w:val="both"/>
        <w:rPr>
          <w:rFonts w:ascii="Book Antiqua" w:hAnsi="Book Antiqua"/>
        </w:rPr>
      </w:pPr>
      <w:r>
        <w:rPr>
          <w:rFonts w:ascii="Book Antiqua" w:hAnsi="Book Antiqua"/>
          <w:b/>
        </w:rPr>
        <w:t>Figure 3</w:t>
      </w:r>
      <w:r w:rsidRPr="00B2059A">
        <w:rPr>
          <w:rFonts w:ascii="Book Antiqua" w:hAnsi="Book Antiqua"/>
          <w:b/>
        </w:rPr>
        <w:t xml:space="preserve"> Liver stiffness measurements obtained using shear wave elastography, transient elastography</w:t>
      </w:r>
      <w:r w:rsidR="00DA704E">
        <w:rPr>
          <w:rFonts w:ascii="Book Antiqua" w:hAnsi="Book Antiqua"/>
          <w:b/>
        </w:rPr>
        <w:t>, fibrosis-4</w:t>
      </w:r>
      <w:r w:rsidRPr="00B2059A">
        <w:rPr>
          <w:rFonts w:ascii="Book Antiqua" w:hAnsi="Book Antiqua"/>
          <w:b/>
        </w:rPr>
        <w:t xml:space="preserve"> and the </w:t>
      </w:r>
      <w:bookmarkStart w:id="134" w:name="OLE_LINK10"/>
      <w:bookmarkStart w:id="135" w:name="OLE_LINK11"/>
      <w:r w:rsidRPr="00B2059A">
        <w:rPr>
          <w:rFonts w:ascii="Book Antiqua" w:hAnsi="Book Antiqua" w:cs="Times New Roman"/>
          <w:b/>
          <w:bCs/>
        </w:rPr>
        <w:t>aspartate aminotransferase to platelet ratio index</w:t>
      </w:r>
      <w:bookmarkEnd w:id="134"/>
      <w:bookmarkEnd w:id="135"/>
      <w:r w:rsidRPr="00B2059A">
        <w:rPr>
          <w:rFonts w:ascii="Book Antiqua" w:hAnsi="Book Antiqua"/>
          <w:b/>
        </w:rPr>
        <w:t xml:space="preserve"> in </w:t>
      </w:r>
      <w:r w:rsidR="00DA704E">
        <w:rPr>
          <w:rFonts w:ascii="Book Antiqua" w:hAnsi="Book Antiqua"/>
          <w:b/>
        </w:rPr>
        <w:t>chronic hepatitis B</w:t>
      </w:r>
      <w:r w:rsidRPr="00B2059A">
        <w:rPr>
          <w:rFonts w:ascii="Book Antiqua" w:hAnsi="Book Antiqua"/>
          <w:b/>
        </w:rPr>
        <w:t xml:space="preserve"> patients. </w:t>
      </w:r>
      <w:r w:rsidRPr="00B2059A">
        <w:rPr>
          <w:rFonts w:ascii="Book Antiqua" w:hAnsi="Book Antiqua"/>
        </w:rPr>
        <w:t xml:space="preserve">The </w:t>
      </w:r>
      <w:r w:rsidRPr="00B2059A">
        <w:rPr>
          <w:rFonts w:ascii="Book Antiqua" w:hAnsi="Book Antiqua"/>
        </w:rPr>
        <w:lastRenderedPageBreak/>
        <w:t>long line indicates the medians, and the two outer lines indicate the interquartile ranges.</w:t>
      </w:r>
      <w:r w:rsidR="00DF6077" w:rsidRPr="00DF6077">
        <w:rPr>
          <w:rFonts w:ascii="Book Antiqua" w:hAnsi="Book Antiqua"/>
          <w:b/>
        </w:rPr>
        <w:t xml:space="preserve"> </w:t>
      </w:r>
      <w:bookmarkStart w:id="136" w:name="OLE_LINK29"/>
      <w:bookmarkStart w:id="137" w:name="OLE_LINK30"/>
      <w:r w:rsidR="00DF6077" w:rsidRPr="00DF6077">
        <w:rPr>
          <w:rFonts w:ascii="Book Antiqua" w:hAnsi="Book Antiqua"/>
        </w:rPr>
        <w:t>SWE</w:t>
      </w:r>
      <w:r w:rsidR="00DF6077">
        <w:rPr>
          <w:rFonts w:ascii="Book Antiqua" w:hAnsi="Book Antiqua" w:hint="eastAsia"/>
        </w:rPr>
        <w:t>:</w:t>
      </w:r>
      <w:r w:rsidR="00DF6077" w:rsidRPr="00DF6077">
        <w:rPr>
          <w:rFonts w:ascii="Book Antiqua" w:hAnsi="Book Antiqua" w:hint="eastAsia"/>
        </w:rPr>
        <w:t xml:space="preserve"> </w:t>
      </w:r>
      <w:r w:rsidR="00DF6077">
        <w:rPr>
          <w:rFonts w:ascii="Book Antiqua" w:hAnsi="Book Antiqua" w:hint="eastAsia"/>
        </w:rPr>
        <w:t>S</w:t>
      </w:r>
      <w:r w:rsidR="00DF6077" w:rsidRPr="00B2059A">
        <w:rPr>
          <w:rFonts w:ascii="Book Antiqua" w:hAnsi="Book Antiqua"/>
        </w:rPr>
        <w:t>hear wave elastography</w:t>
      </w:r>
      <w:r w:rsidR="00DF6077">
        <w:rPr>
          <w:rFonts w:ascii="Book Antiqua" w:hAnsi="Book Antiqua" w:hint="eastAsia"/>
        </w:rPr>
        <w:t>;</w:t>
      </w:r>
      <w:r w:rsidR="00DF6077" w:rsidRPr="00C2610A">
        <w:rPr>
          <w:rFonts w:ascii="Book Antiqua" w:hAnsi="Book Antiqua"/>
        </w:rPr>
        <w:t xml:space="preserve"> </w:t>
      </w:r>
      <w:r w:rsidR="00DF6077" w:rsidRPr="00B2059A">
        <w:rPr>
          <w:rFonts w:ascii="Book Antiqua" w:hAnsi="Book Antiqua"/>
        </w:rPr>
        <w:t>TE</w:t>
      </w:r>
      <w:r w:rsidR="00DF6077">
        <w:rPr>
          <w:rFonts w:ascii="Book Antiqua" w:hAnsi="Book Antiqua" w:hint="eastAsia"/>
        </w:rPr>
        <w:t>:</w:t>
      </w:r>
      <w:r w:rsidR="00DF6077" w:rsidRPr="00C2610A">
        <w:rPr>
          <w:rFonts w:ascii="Book Antiqua" w:hAnsi="Book Antiqua"/>
        </w:rPr>
        <w:t xml:space="preserve"> </w:t>
      </w:r>
      <w:r w:rsidR="00EF5F6A">
        <w:rPr>
          <w:rFonts w:ascii="Book Antiqua" w:hAnsi="Book Antiqua" w:hint="eastAsia"/>
        </w:rPr>
        <w:t>T</w:t>
      </w:r>
      <w:r w:rsidR="00DF6077" w:rsidRPr="00B2059A">
        <w:rPr>
          <w:rFonts w:ascii="Book Antiqua" w:hAnsi="Book Antiqua"/>
        </w:rPr>
        <w:t>ransient elastography</w:t>
      </w:r>
      <w:bookmarkEnd w:id="136"/>
      <w:bookmarkEnd w:id="137"/>
      <w:r w:rsidR="00DF6077">
        <w:rPr>
          <w:rFonts w:ascii="Book Antiqua" w:hAnsi="Book Antiqua" w:hint="eastAsia"/>
        </w:rPr>
        <w:t>;</w:t>
      </w:r>
      <w:r w:rsidR="00DF6077" w:rsidRPr="00DF6077">
        <w:rPr>
          <w:rFonts w:ascii="Book Antiqua" w:hAnsi="Book Antiqua"/>
          <w:b/>
        </w:rPr>
        <w:t xml:space="preserve"> </w:t>
      </w:r>
      <w:bookmarkStart w:id="138" w:name="OLE_LINK116"/>
      <w:bookmarkStart w:id="139" w:name="OLE_LINK117"/>
      <w:r w:rsidR="00DF6077" w:rsidRPr="00DF6077">
        <w:rPr>
          <w:rFonts w:ascii="Book Antiqua" w:hAnsi="Book Antiqua"/>
        </w:rPr>
        <w:t>FIB-4</w:t>
      </w:r>
      <w:r w:rsidR="00DF6077">
        <w:rPr>
          <w:rFonts w:ascii="Book Antiqua" w:hAnsi="Book Antiqua" w:hint="eastAsia"/>
        </w:rPr>
        <w:t>:</w:t>
      </w:r>
      <w:r w:rsidR="00DF6077" w:rsidRPr="00DF6077">
        <w:rPr>
          <w:rFonts w:ascii="Book Antiqua" w:hAnsi="Book Antiqua"/>
          <w:b/>
        </w:rPr>
        <w:t xml:space="preserve"> </w:t>
      </w:r>
      <w:r w:rsidR="00DF6077">
        <w:rPr>
          <w:rFonts w:ascii="Book Antiqua" w:hAnsi="Book Antiqua" w:hint="eastAsia"/>
        </w:rPr>
        <w:t>F</w:t>
      </w:r>
      <w:r w:rsidR="00DF6077" w:rsidRPr="00DF6077">
        <w:rPr>
          <w:rFonts w:ascii="Book Antiqua" w:hAnsi="Book Antiqua"/>
        </w:rPr>
        <w:t>ibrosis-4</w:t>
      </w:r>
      <w:r w:rsidR="00DF6077">
        <w:rPr>
          <w:rFonts w:ascii="Book Antiqua" w:hAnsi="Book Antiqua" w:hint="eastAsia"/>
        </w:rPr>
        <w:t>;</w:t>
      </w:r>
      <w:r w:rsidR="00DF6077" w:rsidRPr="00DF6077">
        <w:rPr>
          <w:rFonts w:ascii="Book Antiqua" w:hAnsi="Book Antiqua"/>
          <w:b/>
        </w:rPr>
        <w:t xml:space="preserve"> </w:t>
      </w:r>
      <w:r w:rsidR="00DF6077" w:rsidRPr="00DF6077">
        <w:rPr>
          <w:rFonts w:ascii="Book Antiqua" w:hAnsi="Book Antiqua"/>
        </w:rPr>
        <w:t>APRI</w:t>
      </w:r>
      <w:r w:rsidR="00DF6077" w:rsidRPr="00DF6077">
        <w:rPr>
          <w:rFonts w:ascii="Book Antiqua" w:hAnsi="Book Antiqua" w:hint="eastAsia"/>
        </w:rPr>
        <w:t>:</w:t>
      </w:r>
      <w:r w:rsidR="00DF6077" w:rsidRPr="00DF6077">
        <w:t xml:space="preserve"> </w:t>
      </w:r>
      <w:r w:rsidR="00DF6077" w:rsidRPr="00DF6077">
        <w:rPr>
          <w:rFonts w:ascii="Book Antiqua" w:hAnsi="Book Antiqua" w:hint="eastAsia"/>
        </w:rPr>
        <w:t>A</w:t>
      </w:r>
      <w:r w:rsidR="00DF6077" w:rsidRPr="00DF6077">
        <w:rPr>
          <w:rFonts w:ascii="Book Antiqua" w:hAnsi="Book Antiqua"/>
        </w:rPr>
        <w:t>spartate aminotransferase to platelet ratio index</w:t>
      </w:r>
      <w:r w:rsidR="00DA704E">
        <w:rPr>
          <w:rFonts w:ascii="Book Antiqua" w:hAnsi="Book Antiqua" w:hint="eastAsia"/>
        </w:rPr>
        <w:t>.</w:t>
      </w:r>
    </w:p>
    <w:bookmarkEnd w:id="138"/>
    <w:bookmarkEnd w:id="139"/>
    <w:p w14:paraId="0257212F" w14:textId="77777777" w:rsidR="00DF6077" w:rsidRDefault="00DF6077">
      <w:pPr>
        <w:rPr>
          <w:rFonts w:ascii="Book Antiqua" w:hAnsi="Book Antiqua"/>
          <w:b/>
        </w:rPr>
      </w:pPr>
      <w:r>
        <w:rPr>
          <w:rFonts w:ascii="Book Antiqua" w:hAnsi="Book Antiqua"/>
          <w:b/>
        </w:rPr>
        <w:br w:type="page"/>
      </w:r>
    </w:p>
    <w:p w14:paraId="684C5EE6" w14:textId="234965A2" w:rsidR="001E30C6" w:rsidRPr="00B2059A" w:rsidRDefault="00063FCF" w:rsidP="009278BC">
      <w:pPr>
        <w:widowControl w:val="0"/>
        <w:autoSpaceDE w:val="0"/>
        <w:autoSpaceDN w:val="0"/>
        <w:adjustRightInd w:val="0"/>
        <w:snapToGrid w:val="0"/>
        <w:spacing w:line="360" w:lineRule="auto"/>
        <w:jc w:val="both"/>
        <w:rPr>
          <w:rFonts w:ascii="Book Antiqua" w:hAnsi="Book Antiqua"/>
          <w:b/>
        </w:rPr>
      </w:pPr>
      <w:r>
        <w:rPr>
          <w:noProof/>
        </w:rPr>
        <w:lastRenderedPageBreak/>
        <w:drawing>
          <wp:inline distT="0" distB="0" distL="0" distR="0" wp14:anchorId="51CCC600" wp14:editId="64DB653A">
            <wp:extent cx="3180423" cy="2504661"/>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89613" cy="2511898"/>
                    </a:xfrm>
                    <a:prstGeom prst="rect">
                      <a:avLst/>
                    </a:prstGeom>
                  </pic:spPr>
                </pic:pic>
              </a:graphicData>
            </a:graphic>
          </wp:inline>
        </w:drawing>
      </w:r>
    </w:p>
    <w:p w14:paraId="5095F1F0" w14:textId="35D4FDF1" w:rsidR="009278BC" w:rsidRPr="00B2059A" w:rsidRDefault="009278BC" w:rsidP="009278BC">
      <w:pPr>
        <w:widowControl w:val="0"/>
        <w:autoSpaceDE w:val="0"/>
        <w:autoSpaceDN w:val="0"/>
        <w:adjustRightInd w:val="0"/>
        <w:snapToGrid w:val="0"/>
        <w:spacing w:line="360" w:lineRule="auto"/>
        <w:jc w:val="both"/>
        <w:rPr>
          <w:rFonts w:ascii="Book Antiqua" w:hAnsi="Book Antiqua"/>
        </w:rPr>
      </w:pPr>
      <w:r>
        <w:rPr>
          <w:rFonts w:ascii="Book Antiqua" w:hAnsi="Book Antiqua"/>
          <w:b/>
        </w:rPr>
        <w:t>Figure 4</w:t>
      </w:r>
      <w:r w:rsidRPr="00B2059A">
        <w:rPr>
          <w:rFonts w:ascii="Book Antiqua" w:hAnsi="Book Antiqua"/>
          <w:b/>
        </w:rPr>
        <w:t xml:space="preserve"> Areas under the receiver operating characteristic curves. </w:t>
      </w:r>
      <w:r w:rsidR="00C2610A" w:rsidRPr="00C2610A">
        <w:rPr>
          <w:rFonts w:ascii="Book Antiqua" w:hAnsi="Book Antiqua"/>
        </w:rPr>
        <w:t>Areas under the receiver operating characteristic curves</w:t>
      </w:r>
      <w:r w:rsidR="00C2610A" w:rsidRPr="00B2059A">
        <w:rPr>
          <w:rFonts w:ascii="Book Antiqua" w:hAnsi="Book Antiqua"/>
        </w:rPr>
        <w:t xml:space="preserve"> </w:t>
      </w:r>
      <w:r w:rsidR="00C2610A">
        <w:rPr>
          <w:rFonts w:ascii="Book Antiqua" w:hAnsi="Book Antiqua" w:hint="eastAsia"/>
        </w:rPr>
        <w:t>(</w:t>
      </w:r>
      <w:r w:rsidRPr="00B2059A">
        <w:rPr>
          <w:rFonts w:ascii="Book Antiqua" w:hAnsi="Book Antiqua"/>
        </w:rPr>
        <w:t>AUROCs</w:t>
      </w:r>
      <w:r w:rsidR="00C2610A">
        <w:rPr>
          <w:rFonts w:ascii="Book Antiqua" w:hAnsi="Book Antiqua" w:hint="eastAsia"/>
        </w:rPr>
        <w:t>)</w:t>
      </w:r>
      <w:r w:rsidRPr="00B2059A">
        <w:rPr>
          <w:rFonts w:ascii="Book Antiqua" w:hAnsi="Book Antiqua"/>
        </w:rPr>
        <w:t xml:space="preserve"> for shear wave elastography and transient elastography in assessing significant liver fibrosis (F</w:t>
      </w:r>
      <w:r w:rsidR="00C2610A">
        <w:rPr>
          <w:rFonts w:ascii="Book Antiqua" w:hAnsi="Book Antiqua" w:hint="eastAsia"/>
        </w:rPr>
        <w:t xml:space="preserve"> </w:t>
      </w:r>
      <w:r w:rsidRPr="00B2059A">
        <w:rPr>
          <w:rFonts w:ascii="Book Antiqua" w:hAnsi="Book Antiqua"/>
        </w:rPr>
        <w:t>&gt;</w:t>
      </w:r>
      <w:r w:rsidR="00C2610A">
        <w:rPr>
          <w:rFonts w:ascii="Book Antiqua" w:hAnsi="Book Antiqua" w:hint="eastAsia"/>
        </w:rPr>
        <w:t xml:space="preserve"> </w:t>
      </w:r>
      <w:r w:rsidRPr="00B2059A">
        <w:rPr>
          <w:rFonts w:ascii="Book Antiqua" w:hAnsi="Book Antiqua"/>
        </w:rPr>
        <w:t>2) in patients with chronic hepatitis B infection. There were no significant differences in the AUROCs between the two examination methods.</w:t>
      </w:r>
      <w:r w:rsidR="00C2610A" w:rsidRPr="00C2610A">
        <w:rPr>
          <w:rFonts w:ascii="Book Antiqua" w:hAnsi="Book Antiqua"/>
        </w:rPr>
        <w:t xml:space="preserve"> </w:t>
      </w:r>
      <w:r w:rsidR="00C2610A" w:rsidRPr="00B2059A">
        <w:rPr>
          <w:rFonts w:ascii="Book Antiqua" w:hAnsi="Book Antiqua"/>
        </w:rPr>
        <w:t>SWE</w:t>
      </w:r>
      <w:r w:rsidR="00C2610A">
        <w:rPr>
          <w:rFonts w:ascii="Book Antiqua" w:hAnsi="Book Antiqua" w:hint="eastAsia"/>
        </w:rPr>
        <w:t xml:space="preserve">: </w:t>
      </w:r>
      <w:bookmarkStart w:id="140" w:name="OLE_LINK100"/>
      <w:bookmarkStart w:id="141" w:name="OLE_LINK101"/>
      <w:r w:rsidR="00C2610A">
        <w:rPr>
          <w:rFonts w:ascii="Book Antiqua" w:hAnsi="Book Antiqua" w:hint="eastAsia"/>
        </w:rPr>
        <w:t>S</w:t>
      </w:r>
      <w:r w:rsidR="00C2610A" w:rsidRPr="00B2059A">
        <w:rPr>
          <w:rFonts w:ascii="Book Antiqua" w:hAnsi="Book Antiqua"/>
        </w:rPr>
        <w:t>hear wave elastography</w:t>
      </w:r>
      <w:bookmarkEnd w:id="140"/>
      <w:bookmarkEnd w:id="141"/>
      <w:r w:rsidR="00C2610A">
        <w:rPr>
          <w:rFonts w:ascii="Book Antiqua" w:hAnsi="Book Antiqua" w:hint="eastAsia"/>
        </w:rPr>
        <w:t>;</w:t>
      </w:r>
      <w:r w:rsidR="00C2610A" w:rsidRPr="00C2610A">
        <w:rPr>
          <w:rFonts w:ascii="Book Antiqua" w:hAnsi="Book Antiqua"/>
        </w:rPr>
        <w:t xml:space="preserve"> </w:t>
      </w:r>
      <w:r w:rsidR="00C2610A" w:rsidRPr="00B2059A">
        <w:rPr>
          <w:rFonts w:ascii="Book Antiqua" w:hAnsi="Book Antiqua"/>
        </w:rPr>
        <w:t>TE</w:t>
      </w:r>
      <w:r w:rsidR="00C2610A">
        <w:rPr>
          <w:rFonts w:ascii="Book Antiqua" w:hAnsi="Book Antiqua" w:hint="eastAsia"/>
        </w:rPr>
        <w:t>:</w:t>
      </w:r>
      <w:r w:rsidR="00C2610A" w:rsidRPr="00C2610A">
        <w:rPr>
          <w:rFonts w:ascii="Book Antiqua" w:hAnsi="Book Antiqua"/>
        </w:rPr>
        <w:t xml:space="preserve"> </w:t>
      </w:r>
      <w:bookmarkStart w:id="142" w:name="OLE_LINK102"/>
      <w:bookmarkStart w:id="143" w:name="OLE_LINK103"/>
      <w:r w:rsidR="00EF5F6A">
        <w:rPr>
          <w:rFonts w:ascii="Book Antiqua" w:hAnsi="Book Antiqua" w:hint="eastAsia"/>
        </w:rPr>
        <w:t>T</w:t>
      </w:r>
      <w:r w:rsidR="00C2610A" w:rsidRPr="00B2059A">
        <w:rPr>
          <w:rFonts w:ascii="Book Antiqua" w:hAnsi="Book Antiqua"/>
        </w:rPr>
        <w:t>ransient elastography</w:t>
      </w:r>
      <w:bookmarkEnd w:id="142"/>
      <w:bookmarkEnd w:id="143"/>
      <w:r w:rsidR="00C2610A">
        <w:rPr>
          <w:rFonts w:ascii="Book Antiqua" w:hAnsi="Book Antiqua" w:hint="eastAsia"/>
        </w:rPr>
        <w:t>.</w:t>
      </w:r>
    </w:p>
    <w:p w14:paraId="69B3C398" w14:textId="5E0D6986" w:rsidR="001E30C6" w:rsidRPr="00B2059A" w:rsidRDefault="001E30C6" w:rsidP="0075209B">
      <w:pPr>
        <w:widowControl w:val="0"/>
        <w:autoSpaceDE w:val="0"/>
        <w:autoSpaceDN w:val="0"/>
        <w:adjustRightInd w:val="0"/>
        <w:snapToGrid w:val="0"/>
        <w:spacing w:line="360" w:lineRule="auto"/>
        <w:jc w:val="both"/>
        <w:rPr>
          <w:rFonts w:ascii="Book Antiqua" w:hAnsi="Book Antiqua"/>
          <w:b/>
        </w:rPr>
      </w:pPr>
    </w:p>
    <w:p w14:paraId="13A4FA7B" w14:textId="77777777" w:rsidR="00063FCF" w:rsidRDefault="00063FCF">
      <w:pPr>
        <w:rPr>
          <w:rFonts w:ascii="Book Antiqua" w:hAnsi="Book Antiqua"/>
          <w:b/>
        </w:rPr>
      </w:pPr>
      <w:r>
        <w:rPr>
          <w:rFonts w:ascii="Book Antiqua" w:hAnsi="Book Antiqua"/>
          <w:b/>
        </w:rPr>
        <w:br w:type="page"/>
      </w:r>
    </w:p>
    <w:p w14:paraId="6D69FBB6" w14:textId="7BE8AA6C" w:rsidR="001E30C6" w:rsidRPr="00B2059A" w:rsidRDefault="00A06F3B" w:rsidP="0075209B">
      <w:pPr>
        <w:widowControl w:val="0"/>
        <w:autoSpaceDE w:val="0"/>
        <w:autoSpaceDN w:val="0"/>
        <w:adjustRightInd w:val="0"/>
        <w:snapToGrid w:val="0"/>
        <w:spacing w:line="360" w:lineRule="auto"/>
        <w:jc w:val="both"/>
        <w:rPr>
          <w:rFonts w:ascii="Book Antiqua" w:hAnsi="Book Antiqua"/>
          <w:b/>
        </w:rPr>
      </w:pPr>
      <w:r>
        <w:rPr>
          <w:rFonts w:ascii="Book Antiqua" w:hAnsi="Book Antiqua"/>
          <w:b/>
        </w:rPr>
        <w:lastRenderedPageBreak/>
        <w:t>Table 1</w:t>
      </w:r>
      <w:r w:rsidR="001E30C6" w:rsidRPr="00B2059A">
        <w:rPr>
          <w:rFonts w:ascii="Book Antiqua" w:hAnsi="Book Antiqua"/>
          <w:b/>
        </w:rPr>
        <w:t xml:space="preserve"> Basic demographics and laboratory characteristics of the study population and factors associated with the </w:t>
      </w:r>
      <w:r w:rsidR="00616907" w:rsidRPr="00616907">
        <w:rPr>
          <w:rFonts w:ascii="Book Antiqua" w:eastAsia="Yu Mincho" w:hAnsi="Book Antiqua" w:cs="Times New Roman"/>
          <w:b/>
        </w:rPr>
        <w:t>liver stiffness measurement</w:t>
      </w:r>
      <w:r w:rsidR="001E30C6" w:rsidRPr="00616907">
        <w:rPr>
          <w:rFonts w:ascii="Book Antiqua" w:hAnsi="Book Antiqua"/>
          <w:b/>
        </w:rPr>
        <w:t>s</w:t>
      </w:r>
      <w:r w:rsidR="001E30C6" w:rsidRPr="00B2059A">
        <w:rPr>
          <w:rFonts w:ascii="Book Antiqua" w:hAnsi="Book Antiqua"/>
          <w:b/>
        </w:rPr>
        <w:t xml:space="preserve"> measured by </w:t>
      </w:r>
      <w:r w:rsidR="00616907" w:rsidRPr="00616907">
        <w:rPr>
          <w:rFonts w:ascii="Book Antiqua" w:hAnsi="Book Antiqua" w:hint="eastAsia"/>
          <w:b/>
        </w:rPr>
        <w:t>s</w:t>
      </w:r>
      <w:r w:rsidR="00616907" w:rsidRPr="00616907">
        <w:rPr>
          <w:rFonts w:ascii="Book Antiqua" w:hAnsi="Book Antiqua"/>
          <w:b/>
        </w:rPr>
        <w:t>hear wave elastography</w:t>
      </w:r>
      <w:r w:rsidR="001E30C6" w:rsidRPr="00616907">
        <w:rPr>
          <w:rFonts w:ascii="Book Antiqua" w:hAnsi="Book Antiqua"/>
          <w:b/>
        </w:rPr>
        <w:t xml:space="preserve"> and </w:t>
      </w:r>
      <w:r w:rsidR="00616907" w:rsidRPr="00616907">
        <w:rPr>
          <w:rFonts w:ascii="Book Antiqua" w:hAnsi="Book Antiqua" w:hint="eastAsia"/>
          <w:b/>
        </w:rPr>
        <w:t>t</w:t>
      </w:r>
      <w:r w:rsidR="00616907" w:rsidRPr="00616907">
        <w:rPr>
          <w:rFonts w:ascii="Book Antiqua" w:hAnsi="Book Antiqua"/>
          <w:b/>
        </w:rPr>
        <w:t>ransient elastography</w:t>
      </w:r>
      <w:r w:rsidR="001E30C6" w:rsidRPr="00B2059A">
        <w:rPr>
          <w:rFonts w:ascii="Book Antiqua" w:hAnsi="Book Antiqua"/>
          <w:b/>
        </w:rPr>
        <w:t xml:space="preserve"> in univariate and multivari</w:t>
      </w:r>
      <w:r w:rsidR="006C5975">
        <w:rPr>
          <w:rFonts w:ascii="Book Antiqua" w:hAnsi="Book Antiqua"/>
          <w:b/>
        </w:rPr>
        <w:t>ate linear regression analyses</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659"/>
        <w:gridCol w:w="956"/>
        <w:gridCol w:w="1314"/>
        <w:gridCol w:w="1516"/>
        <w:gridCol w:w="1314"/>
        <w:gridCol w:w="1516"/>
      </w:tblGrid>
      <w:tr w:rsidR="001E30C6" w:rsidRPr="00212FB1" w14:paraId="362D1525" w14:textId="77777777" w:rsidTr="00EA7320">
        <w:trPr>
          <w:trHeight w:val="402"/>
        </w:trPr>
        <w:tc>
          <w:tcPr>
            <w:tcW w:w="1905" w:type="pct"/>
            <w:gridSpan w:val="3"/>
            <w:vMerge w:val="restart"/>
            <w:tcBorders>
              <w:top w:val="single" w:sz="4" w:space="0" w:color="auto"/>
              <w:bottom w:val="nil"/>
            </w:tcBorders>
            <w:vAlign w:val="center"/>
          </w:tcPr>
          <w:p w14:paraId="15EA714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b/>
              </w:rPr>
            </w:pPr>
            <w:bookmarkStart w:id="144" w:name="_Hlk22831913"/>
            <w:bookmarkStart w:id="145" w:name="_Hlk22332417"/>
            <w:bookmarkStart w:id="146" w:name="_Hlk20693598"/>
            <w:r w:rsidRPr="00212FB1">
              <w:rPr>
                <w:rFonts w:ascii="Book Antiqua" w:hAnsi="Book Antiqua"/>
                <w:b/>
              </w:rPr>
              <w:t>Variables</w:t>
            </w:r>
          </w:p>
        </w:tc>
        <w:tc>
          <w:tcPr>
            <w:tcW w:w="1548" w:type="pct"/>
            <w:gridSpan w:val="2"/>
            <w:tcBorders>
              <w:top w:val="single" w:sz="4" w:space="0" w:color="auto"/>
              <w:bottom w:val="nil"/>
            </w:tcBorders>
            <w:vAlign w:val="center"/>
          </w:tcPr>
          <w:p w14:paraId="5E08638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b/>
              </w:rPr>
            </w:pPr>
            <w:r w:rsidRPr="00212FB1">
              <w:rPr>
                <w:rFonts w:ascii="Book Antiqua" w:hAnsi="Book Antiqua"/>
                <w:b/>
              </w:rPr>
              <w:t>SWE (</w:t>
            </w:r>
            <w:r w:rsidRPr="00212FB1">
              <w:rPr>
                <w:rFonts w:ascii="Book Antiqua" w:hAnsi="Book Antiqua"/>
                <w:b/>
                <w:i/>
              </w:rPr>
              <w:t xml:space="preserve">P </w:t>
            </w:r>
            <w:r w:rsidRPr="00212FB1">
              <w:rPr>
                <w:rFonts w:ascii="Book Antiqua" w:hAnsi="Book Antiqua"/>
                <w:b/>
              </w:rPr>
              <w:t>value)</w:t>
            </w:r>
          </w:p>
        </w:tc>
        <w:tc>
          <w:tcPr>
            <w:tcW w:w="1547" w:type="pct"/>
            <w:gridSpan w:val="2"/>
            <w:tcBorders>
              <w:top w:val="single" w:sz="4" w:space="0" w:color="auto"/>
              <w:bottom w:val="nil"/>
            </w:tcBorders>
            <w:vAlign w:val="center"/>
          </w:tcPr>
          <w:p w14:paraId="02DEBE0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b/>
              </w:rPr>
            </w:pPr>
            <w:r w:rsidRPr="00212FB1">
              <w:rPr>
                <w:rFonts w:ascii="Book Antiqua" w:hAnsi="Book Antiqua"/>
                <w:b/>
              </w:rPr>
              <w:t>TE (</w:t>
            </w:r>
            <w:r w:rsidRPr="00212FB1">
              <w:rPr>
                <w:rFonts w:ascii="Book Antiqua" w:hAnsi="Book Antiqua"/>
                <w:b/>
                <w:i/>
              </w:rPr>
              <w:t xml:space="preserve">P </w:t>
            </w:r>
            <w:r w:rsidRPr="00212FB1">
              <w:rPr>
                <w:rFonts w:ascii="Book Antiqua" w:hAnsi="Book Antiqua"/>
                <w:b/>
              </w:rPr>
              <w:t>value)</w:t>
            </w:r>
          </w:p>
        </w:tc>
      </w:tr>
      <w:tr w:rsidR="001E30C6" w:rsidRPr="00212FB1" w14:paraId="5C3017DD" w14:textId="77777777" w:rsidTr="00EA7320">
        <w:trPr>
          <w:trHeight w:val="433"/>
        </w:trPr>
        <w:tc>
          <w:tcPr>
            <w:tcW w:w="1905" w:type="pct"/>
            <w:gridSpan w:val="3"/>
            <w:vMerge/>
            <w:tcBorders>
              <w:top w:val="nil"/>
              <w:bottom w:val="single" w:sz="4" w:space="0" w:color="auto"/>
            </w:tcBorders>
            <w:vAlign w:val="center"/>
          </w:tcPr>
          <w:p w14:paraId="7A90F6E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b/>
              </w:rPr>
            </w:pPr>
          </w:p>
        </w:tc>
        <w:tc>
          <w:tcPr>
            <w:tcW w:w="743" w:type="pct"/>
            <w:tcBorders>
              <w:top w:val="nil"/>
              <w:bottom w:val="single" w:sz="4" w:space="0" w:color="auto"/>
            </w:tcBorders>
            <w:vAlign w:val="center"/>
          </w:tcPr>
          <w:p w14:paraId="265D9B58"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b/>
              </w:rPr>
            </w:pPr>
            <w:r w:rsidRPr="00212FB1">
              <w:rPr>
                <w:rFonts w:ascii="Book Antiqua" w:hAnsi="Book Antiqua"/>
                <w:b/>
              </w:rPr>
              <w:t>Univariate analysis</w:t>
            </w:r>
          </w:p>
        </w:tc>
        <w:tc>
          <w:tcPr>
            <w:tcW w:w="805" w:type="pct"/>
            <w:tcBorders>
              <w:top w:val="nil"/>
              <w:bottom w:val="single" w:sz="4" w:space="0" w:color="auto"/>
            </w:tcBorders>
            <w:vAlign w:val="center"/>
          </w:tcPr>
          <w:p w14:paraId="701D501D"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b/>
              </w:rPr>
            </w:pPr>
            <w:r w:rsidRPr="00212FB1">
              <w:rPr>
                <w:rFonts w:ascii="Book Antiqua" w:hAnsi="Book Antiqua"/>
                <w:b/>
              </w:rPr>
              <w:t>Multivariate analysis</w:t>
            </w:r>
          </w:p>
        </w:tc>
        <w:tc>
          <w:tcPr>
            <w:tcW w:w="743" w:type="pct"/>
            <w:tcBorders>
              <w:top w:val="nil"/>
              <w:bottom w:val="single" w:sz="4" w:space="0" w:color="auto"/>
            </w:tcBorders>
            <w:vAlign w:val="center"/>
          </w:tcPr>
          <w:p w14:paraId="2F975DE0"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b/>
              </w:rPr>
            </w:pPr>
            <w:r w:rsidRPr="00212FB1">
              <w:rPr>
                <w:rFonts w:ascii="Book Antiqua" w:hAnsi="Book Antiqua"/>
                <w:b/>
              </w:rPr>
              <w:t>Univariate analysis</w:t>
            </w:r>
          </w:p>
        </w:tc>
        <w:tc>
          <w:tcPr>
            <w:tcW w:w="804" w:type="pct"/>
            <w:tcBorders>
              <w:top w:val="nil"/>
              <w:bottom w:val="single" w:sz="4" w:space="0" w:color="auto"/>
            </w:tcBorders>
            <w:vAlign w:val="center"/>
          </w:tcPr>
          <w:p w14:paraId="5CF91F3C"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b/>
              </w:rPr>
            </w:pPr>
            <w:r w:rsidRPr="00212FB1">
              <w:rPr>
                <w:rFonts w:ascii="Book Antiqua" w:hAnsi="Book Antiqua"/>
                <w:b/>
              </w:rPr>
              <w:t>Multivariate analysis</w:t>
            </w:r>
          </w:p>
        </w:tc>
      </w:tr>
      <w:tr w:rsidR="001E30C6" w:rsidRPr="00212FB1" w14:paraId="5556AB9F" w14:textId="77777777" w:rsidTr="00EA7320">
        <w:tc>
          <w:tcPr>
            <w:tcW w:w="668" w:type="pct"/>
            <w:tcBorders>
              <w:top w:val="single" w:sz="4" w:space="0" w:color="auto"/>
            </w:tcBorders>
            <w:vAlign w:val="center"/>
          </w:tcPr>
          <w:p w14:paraId="3C1055AC"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Gender (M/F)</w:t>
            </w:r>
          </w:p>
        </w:tc>
        <w:tc>
          <w:tcPr>
            <w:tcW w:w="1237" w:type="pct"/>
            <w:gridSpan w:val="2"/>
            <w:tcBorders>
              <w:top w:val="single" w:sz="4" w:space="0" w:color="auto"/>
            </w:tcBorders>
          </w:tcPr>
          <w:p w14:paraId="59B37FE6" w14:textId="2C3D00F6"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41</w:t>
            </w:r>
            <w:r w:rsidR="00601D58">
              <w:rPr>
                <w:rFonts w:ascii="Book Antiqua" w:hAnsi="Book Antiqua" w:hint="eastAsia"/>
              </w:rPr>
              <w:t xml:space="preserve"> </w:t>
            </w:r>
            <w:r w:rsidRPr="00212FB1">
              <w:rPr>
                <w:rFonts w:ascii="Book Antiqua" w:hAnsi="Book Antiqua"/>
              </w:rPr>
              <w:t>(76%)/13</w:t>
            </w:r>
            <w:r w:rsidR="00601D58">
              <w:rPr>
                <w:rFonts w:ascii="Book Antiqua" w:hAnsi="Book Antiqua" w:hint="eastAsia"/>
              </w:rPr>
              <w:t xml:space="preserve"> </w:t>
            </w:r>
            <w:r w:rsidRPr="00212FB1">
              <w:rPr>
                <w:rFonts w:ascii="Book Antiqua" w:hAnsi="Book Antiqua"/>
              </w:rPr>
              <w:t>(24%)</w:t>
            </w:r>
          </w:p>
        </w:tc>
        <w:tc>
          <w:tcPr>
            <w:tcW w:w="743" w:type="pct"/>
            <w:tcBorders>
              <w:top w:val="single" w:sz="4" w:space="0" w:color="auto"/>
            </w:tcBorders>
            <w:vAlign w:val="center"/>
          </w:tcPr>
          <w:p w14:paraId="563E8148"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217</w:t>
            </w:r>
          </w:p>
        </w:tc>
        <w:tc>
          <w:tcPr>
            <w:tcW w:w="805" w:type="pct"/>
            <w:tcBorders>
              <w:top w:val="single" w:sz="4" w:space="0" w:color="auto"/>
            </w:tcBorders>
            <w:vAlign w:val="center"/>
          </w:tcPr>
          <w:p w14:paraId="36F2821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tcBorders>
              <w:top w:val="single" w:sz="4" w:space="0" w:color="auto"/>
            </w:tcBorders>
            <w:vAlign w:val="center"/>
          </w:tcPr>
          <w:p w14:paraId="1076A65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72</w:t>
            </w:r>
          </w:p>
        </w:tc>
        <w:tc>
          <w:tcPr>
            <w:tcW w:w="804" w:type="pct"/>
            <w:tcBorders>
              <w:top w:val="single" w:sz="4" w:space="0" w:color="auto"/>
            </w:tcBorders>
            <w:vAlign w:val="center"/>
          </w:tcPr>
          <w:p w14:paraId="32D94C7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4E9E4B2C" w14:textId="77777777" w:rsidTr="00EA7320">
        <w:tc>
          <w:tcPr>
            <w:tcW w:w="668" w:type="pct"/>
            <w:vAlign w:val="center"/>
          </w:tcPr>
          <w:p w14:paraId="7902D66A" w14:textId="5BC8563C"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Age (</w:t>
            </w:r>
            <w:proofErr w:type="spellStart"/>
            <w:r w:rsidRPr="00212FB1">
              <w:rPr>
                <w:rFonts w:ascii="Book Antiqua" w:hAnsi="Book Antiqua"/>
              </w:rPr>
              <w:t>y</w:t>
            </w:r>
            <w:r w:rsidR="00DB0CCA">
              <w:rPr>
                <w:rFonts w:ascii="Book Antiqua" w:hAnsi="Book Antiqua" w:hint="eastAsia"/>
              </w:rPr>
              <w:t>r</w:t>
            </w:r>
            <w:proofErr w:type="spellEnd"/>
            <w:r w:rsidRPr="00212FB1">
              <w:rPr>
                <w:rFonts w:ascii="Book Antiqua" w:hAnsi="Book Antiqua"/>
              </w:rPr>
              <w:t>)</w:t>
            </w:r>
          </w:p>
        </w:tc>
        <w:tc>
          <w:tcPr>
            <w:tcW w:w="1237" w:type="pct"/>
            <w:gridSpan w:val="2"/>
          </w:tcPr>
          <w:p w14:paraId="7CE890AC" w14:textId="03618788" w:rsidR="001E30C6" w:rsidRPr="00212FB1" w:rsidRDefault="0041237A" w:rsidP="00601D58">
            <w:pPr>
              <w:widowControl w:val="0"/>
              <w:autoSpaceDE w:val="0"/>
              <w:autoSpaceDN w:val="0"/>
              <w:adjustRightInd w:val="0"/>
              <w:snapToGrid w:val="0"/>
              <w:spacing w:line="360" w:lineRule="auto"/>
              <w:jc w:val="both"/>
              <w:rPr>
                <w:rFonts w:ascii="Book Antiqua" w:hAnsi="Book Antiqua"/>
              </w:rPr>
            </w:pPr>
            <w:r>
              <w:rPr>
                <w:rFonts w:ascii="Book Antiqua" w:hAnsi="Book Antiqua"/>
              </w:rPr>
              <w:t>36.7</w:t>
            </w:r>
            <w:r>
              <w:rPr>
                <w:rFonts w:ascii="Book Antiqua" w:hAnsi="Book Antiqua" w:hint="eastAsia"/>
              </w:rPr>
              <w:t xml:space="preserve"> </w:t>
            </w:r>
            <w:r w:rsidRPr="00D754CB">
              <w:rPr>
                <w:rFonts w:ascii="Book Antiqua" w:hAnsi="Book Antiqua"/>
              </w:rPr>
              <w:t>±</w:t>
            </w:r>
            <w:r w:rsidRPr="00496C3F">
              <w:rPr>
                <w:rFonts w:ascii="Book Antiqua" w:hAnsi="Book Antiqua"/>
              </w:rPr>
              <w:t xml:space="preserve"> </w:t>
            </w:r>
            <w:r w:rsidR="001E30C6" w:rsidRPr="00212FB1">
              <w:rPr>
                <w:rFonts w:ascii="Book Antiqua" w:hAnsi="Book Antiqua"/>
              </w:rPr>
              <w:t>9.96, 19.0-61.0</w:t>
            </w:r>
            <w:r w:rsidR="00601D58" w:rsidRPr="00601D58">
              <w:rPr>
                <w:rFonts w:ascii="Book Antiqua" w:hAnsi="Book Antiqua" w:hint="eastAsia"/>
                <w:vertAlign w:val="superscript"/>
              </w:rPr>
              <w:t>1</w:t>
            </w:r>
          </w:p>
        </w:tc>
        <w:tc>
          <w:tcPr>
            <w:tcW w:w="743" w:type="pct"/>
            <w:vAlign w:val="center"/>
          </w:tcPr>
          <w:p w14:paraId="0103138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823</w:t>
            </w:r>
          </w:p>
        </w:tc>
        <w:tc>
          <w:tcPr>
            <w:tcW w:w="805" w:type="pct"/>
            <w:vAlign w:val="center"/>
          </w:tcPr>
          <w:p w14:paraId="6E11751D"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2EC6CD8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509</w:t>
            </w:r>
          </w:p>
        </w:tc>
        <w:tc>
          <w:tcPr>
            <w:tcW w:w="804" w:type="pct"/>
            <w:vAlign w:val="center"/>
          </w:tcPr>
          <w:p w14:paraId="1BC779F4"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274CE97D" w14:textId="77777777" w:rsidTr="00EA7320">
        <w:tc>
          <w:tcPr>
            <w:tcW w:w="668" w:type="pct"/>
            <w:vAlign w:val="center"/>
          </w:tcPr>
          <w:p w14:paraId="29B6C668"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BMI (kg/m</w:t>
            </w:r>
            <w:r w:rsidRPr="00212FB1">
              <w:rPr>
                <w:rFonts w:ascii="Book Antiqua" w:hAnsi="Book Antiqua"/>
                <w:vertAlign w:val="superscript"/>
              </w:rPr>
              <w:t>2</w:t>
            </w:r>
            <w:r w:rsidRPr="00212FB1">
              <w:rPr>
                <w:rFonts w:ascii="Book Antiqua" w:hAnsi="Book Antiqua"/>
              </w:rPr>
              <w:t>)</w:t>
            </w:r>
          </w:p>
        </w:tc>
        <w:tc>
          <w:tcPr>
            <w:tcW w:w="1237" w:type="pct"/>
            <w:gridSpan w:val="2"/>
          </w:tcPr>
          <w:p w14:paraId="63E63B14" w14:textId="35EF61F3" w:rsidR="001E30C6" w:rsidRPr="00212FB1" w:rsidRDefault="00DB0CCA"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23.9</w:t>
            </w:r>
            <w:r w:rsidR="00D43F18">
              <w:rPr>
                <w:rFonts w:ascii="Book Antiqua" w:hAnsi="Book Antiqua" w:hint="eastAsia"/>
              </w:rPr>
              <w:t xml:space="preserve"> </w:t>
            </w:r>
            <w:r>
              <w:rPr>
                <w:rFonts w:ascii="Book Antiqua" w:hAnsi="Book Antiqua"/>
              </w:rPr>
              <w:t xml:space="preserve">(21.9-25.0) </w:t>
            </w:r>
            <w:r>
              <w:rPr>
                <w:rFonts w:ascii="Book Antiqua" w:hAnsi="Book Antiqua" w:hint="eastAsia"/>
              </w:rPr>
              <w:t>(</w:t>
            </w:r>
            <w:r>
              <w:rPr>
                <w:rFonts w:ascii="Book Antiqua" w:hAnsi="Book Antiqua"/>
              </w:rPr>
              <w:t>16.4-30.3</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12754A0E"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818</w:t>
            </w:r>
          </w:p>
        </w:tc>
        <w:tc>
          <w:tcPr>
            <w:tcW w:w="805" w:type="pct"/>
            <w:vAlign w:val="center"/>
          </w:tcPr>
          <w:p w14:paraId="38A6C21E"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7071DA3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232</w:t>
            </w:r>
          </w:p>
        </w:tc>
        <w:tc>
          <w:tcPr>
            <w:tcW w:w="804" w:type="pct"/>
            <w:vAlign w:val="center"/>
          </w:tcPr>
          <w:p w14:paraId="5ACDE16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425CB191" w14:textId="77777777" w:rsidTr="00EA7320">
        <w:trPr>
          <w:trHeight w:val="104"/>
        </w:trPr>
        <w:tc>
          <w:tcPr>
            <w:tcW w:w="668" w:type="pct"/>
            <w:vMerge w:val="restart"/>
            <w:vAlign w:val="center"/>
          </w:tcPr>
          <w:p w14:paraId="4CA6154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HAI</w:t>
            </w:r>
          </w:p>
        </w:tc>
        <w:tc>
          <w:tcPr>
            <w:tcW w:w="581" w:type="pct"/>
          </w:tcPr>
          <w:p w14:paraId="1A8C5AA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HAI 0–4</w:t>
            </w:r>
          </w:p>
        </w:tc>
        <w:tc>
          <w:tcPr>
            <w:tcW w:w="656" w:type="pct"/>
          </w:tcPr>
          <w:p w14:paraId="157F9D08"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11 (20.4%)</w:t>
            </w:r>
          </w:p>
        </w:tc>
        <w:tc>
          <w:tcPr>
            <w:tcW w:w="743" w:type="pct"/>
            <w:vMerge w:val="restart"/>
            <w:vAlign w:val="center"/>
          </w:tcPr>
          <w:p w14:paraId="5BB7EAE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659</w:t>
            </w:r>
          </w:p>
        </w:tc>
        <w:tc>
          <w:tcPr>
            <w:tcW w:w="805" w:type="pct"/>
            <w:vMerge w:val="restart"/>
            <w:vAlign w:val="center"/>
          </w:tcPr>
          <w:p w14:paraId="39BADC0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Merge w:val="restart"/>
            <w:vAlign w:val="center"/>
          </w:tcPr>
          <w:p w14:paraId="50980961"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184</w:t>
            </w:r>
          </w:p>
        </w:tc>
        <w:tc>
          <w:tcPr>
            <w:tcW w:w="804" w:type="pct"/>
            <w:vMerge w:val="restart"/>
            <w:vAlign w:val="center"/>
          </w:tcPr>
          <w:p w14:paraId="73ACAC58"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40E10047" w14:textId="77777777" w:rsidTr="00EA7320">
        <w:trPr>
          <w:trHeight w:val="103"/>
        </w:trPr>
        <w:tc>
          <w:tcPr>
            <w:tcW w:w="668" w:type="pct"/>
            <w:vMerge/>
            <w:vAlign w:val="center"/>
          </w:tcPr>
          <w:p w14:paraId="7914DC6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581" w:type="pct"/>
          </w:tcPr>
          <w:p w14:paraId="3058DF6C"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HAI 5–6</w:t>
            </w:r>
          </w:p>
        </w:tc>
        <w:tc>
          <w:tcPr>
            <w:tcW w:w="656" w:type="pct"/>
          </w:tcPr>
          <w:p w14:paraId="5C7FF11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18 (33.3%)</w:t>
            </w:r>
          </w:p>
        </w:tc>
        <w:tc>
          <w:tcPr>
            <w:tcW w:w="743" w:type="pct"/>
            <w:vMerge/>
            <w:vAlign w:val="center"/>
          </w:tcPr>
          <w:p w14:paraId="33513522"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5" w:type="pct"/>
            <w:vMerge/>
            <w:vAlign w:val="center"/>
          </w:tcPr>
          <w:p w14:paraId="4D70262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Merge/>
            <w:vAlign w:val="center"/>
          </w:tcPr>
          <w:p w14:paraId="627486F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4" w:type="pct"/>
            <w:vMerge/>
            <w:vAlign w:val="center"/>
          </w:tcPr>
          <w:p w14:paraId="2B6AF25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0768BE79" w14:textId="77777777" w:rsidTr="00EA7320">
        <w:trPr>
          <w:trHeight w:val="103"/>
        </w:trPr>
        <w:tc>
          <w:tcPr>
            <w:tcW w:w="668" w:type="pct"/>
            <w:vMerge/>
            <w:vAlign w:val="center"/>
          </w:tcPr>
          <w:p w14:paraId="12D46E80"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581" w:type="pct"/>
          </w:tcPr>
          <w:p w14:paraId="7A9FDBA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HAI 7-12</w:t>
            </w:r>
          </w:p>
        </w:tc>
        <w:tc>
          <w:tcPr>
            <w:tcW w:w="656" w:type="pct"/>
          </w:tcPr>
          <w:p w14:paraId="61BA3D2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25 (46.3%)</w:t>
            </w:r>
          </w:p>
        </w:tc>
        <w:tc>
          <w:tcPr>
            <w:tcW w:w="743" w:type="pct"/>
            <w:vMerge/>
            <w:vAlign w:val="center"/>
          </w:tcPr>
          <w:p w14:paraId="40C8F6E1"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5" w:type="pct"/>
            <w:vMerge/>
            <w:vAlign w:val="center"/>
          </w:tcPr>
          <w:p w14:paraId="78B3FD4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Merge/>
            <w:vAlign w:val="center"/>
          </w:tcPr>
          <w:p w14:paraId="2C08DAC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4" w:type="pct"/>
            <w:vMerge/>
            <w:vAlign w:val="center"/>
          </w:tcPr>
          <w:p w14:paraId="6ABD9E24"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2712B4A6" w14:textId="77777777" w:rsidTr="00EA7320">
        <w:trPr>
          <w:trHeight w:val="124"/>
        </w:trPr>
        <w:tc>
          <w:tcPr>
            <w:tcW w:w="668" w:type="pct"/>
            <w:vMerge w:val="restart"/>
            <w:vAlign w:val="center"/>
          </w:tcPr>
          <w:p w14:paraId="585FD0F1"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Fibrosis</w:t>
            </w:r>
          </w:p>
        </w:tc>
        <w:tc>
          <w:tcPr>
            <w:tcW w:w="581" w:type="pct"/>
          </w:tcPr>
          <w:p w14:paraId="6EDF951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F0</w:t>
            </w:r>
          </w:p>
        </w:tc>
        <w:tc>
          <w:tcPr>
            <w:tcW w:w="656" w:type="pct"/>
          </w:tcPr>
          <w:p w14:paraId="1267E15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3 (5.6%)</w:t>
            </w:r>
          </w:p>
        </w:tc>
        <w:tc>
          <w:tcPr>
            <w:tcW w:w="743" w:type="pct"/>
            <w:vMerge w:val="restart"/>
            <w:vAlign w:val="center"/>
          </w:tcPr>
          <w:p w14:paraId="363C607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00</w:t>
            </w:r>
          </w:p>
        </w:tc>
        <w:tc>
          <w:tcPr>
            <w:tcW w:w="805" w:type="pct"/>
            <w:vMerge w:val="restart"/>
            <w:vAlign w:val="center"/>
          </w:tcPr>
          <w:p w14:paraId="454D3588"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00</w:t>
            </w:r>
          </w:p>
        </w:tc>
        <w:tc>
          <w:tcPr>
            <w:tcW w:w="743" w:type="pct"/>
            <w:vMerge w:val="restart"/>
            <w:vAlign w:val="center"/>
          </w:tcPr>
          <w:p w14:paraId="3E0B71C1"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00</w:t>
            </w:r>
          </w:p>
        </w:tc>
        <w:tc>
          <w:tcPr>
            <w:tcW w:w="804" w:type="pct"/>
            <w:vMerge w:val="restart"/>
            <w:vAlign w:val="center"/>
          </w:tcPr>
          <w:p w14:paraId="5817E0A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37</w:t>
            </w:r>
          </w:p>
        </w:tc>
      </w:tr>
      <w:tr w:rsidR="001E30C6" w:rsidRPr="00212FB1" w14:paraId="16559CF8" w14:textId="77777777" w:rsidTr="00EA7320">
        <w:trPr>
          <w:trHeight w:val="124"/>
        </w:trPr>
        <w:tc>
          <w:tcPr>
            <w:tcW w:w="668" w:type="pct"/>
            <w:vMerge/>
            <w:vAlign w:val="center"/>
          </w:tcPr>
          <w:p w14:paraId="13A90472"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581" w:type="pct"/>
          </w:tcPr>
          <w:p w14:paraId="561C4F7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F1</w:t>
            </w:r>
          </w:p>
        </w:tc>
        <w:tc>
          <w:tcPr>
            <w:tcW w:w="656" w:type="pct"/>
          </w:tcPr>
          <w:p w14:paraId="1721A86E"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4 (7.4%)</w:t>
            </w:r>
          </w:p>
        </w:tc>
        <w:tc>
          <w:tcPr>
            <w:tcW w:w="743" w:type="pct"/>
            <w:vMerge/>
            <w:vAlign w:val="center"/>
          </w:tcPr>
          <w:p w14:paraId="014744C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5" w:type="pct"/>
            <w:vMerge/>
            <w:vAlign w:val="center"/>
          </w:tcPr>
          <w:p w14:paraId="26263E5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Merge/>
            <w:vAlign w:val="center"/>
          </w:tcPr>
          <w:p w14:paraId="2432645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4" w:type="pct"/>
            <w:vMerge/>
            <w:vAlign w:val="center"/>
          </w:tcPr>
          <w:p w14:paraId="3C40A062"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2DAD5086" w14:textId="77777777" w:rsidTr="00EA7320">
        <w:trPr>
          <w:trHeight w:val="124"/>
        </w:trPr>
        <w:tc>
          <w:tcPr>
            <w:tcW w:w="668" w:type="pct"/>
            <w:vMerge/>
            <w:vAlign w:val="center"/>
          </w:tcPr>
          <w:p w14:paraId="6D738B4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581" w:type="pct"/>
          </w:tcPr>
          <w:p w14:paraId="04B394BE"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F2</w:t>
            </w:r>
          </w:p>
        </w:tc>
        <w:tc>
          <w:tcPr>
            <w:tcW w:w="656" w:type="pct"/>
          </w:tcPr>
          <w:p w14:paraId="785DDE10"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20 (37.0%)</w:t>
            </w:r>
          </w:p>
        </w:tc>
        <w:tc>
          <w:tcPr>
            <w:tcW w:w="743" w:type="pct"/>
            <w:vMerge/>
            <w:vAlign w:val="center"/>
          </w:tcPr>
          <w:p w14:paraId="441D0FFC"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5" w:type="pct"/>
            <w:vMerge/>
            <w:vAlign w:val="center"/>
          </w:tcPr>
          <w:p w14:paraId="29FB204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Merge/>
            <w:vAlign w:val="center"/>
          </w:tcPr>
          <w:p w14:paraId="2211DC3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4" w:type="pct"/>
            <w:vMerge/>
            <w:vAlign w:val="center"/>
          </w:tcPr>
          <w:p w14:paraId="223A326D"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3F5AA1A0" w14:textId="77777777" w:rsidTr="00EA7320">
        <w:trPr>
          <w:trHeight w:val="124"/>
        </w:trPr>
        <w:tc>
          <w:tcPr>
            <w:tcW w:w="668" w:type="pct"/>
            <w:vMerge/>
            <w:vAlign w:val="center"/>
          </w:tcPr>
          <w:p w14:paraId="6CF6DEB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581" w:type="pct"/>
          </w:tcPr>
          <w:p w14:paraId="55CC3CD2"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F3</w:t>
            </w:r>
          </w:p>
        </w:tc>
        <w:tc>
          <w:tcPr>
            <w:tcW w:w="656" w:type="pct"/>
          </w:tcPr>
          <w:p w14:paraId="174632D0"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 xml:space="preserve">22 </w:t>
            </w:r>
            <w:r w:rsidRPr="00212FB1">
              <w:rPr>
                <w:rFonts w:ascii="Book Antiqua" w:hAnsi="Book Antiqua"/>
              </w:rPr>
              <w:lastRenderedPageBreak/>
              <w:t>(40.7%)</w:t>
            </w:r>
          </w:p>
        </w:tc>
        <w:tc>
          <w:tcPr>
            <w:tcW w:w="743" w:type="pct"/>
            <w:vMerge/>
            <w:vAlign w:val="center"/>
          </w:tcPr>
          <w:p w14:paraId="7B1805F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5" w:type="pct"/>
            <w:vMerge/>
            <w:vAlign w:val="center"/>
          </w:tcPr>
          <w:p w14:paraId="63A9BB9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Merge/>
            <w:vAlign w:val="center"/>
          </w:tcPr>
          <w:p w14:paraId="018F124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4" w:type="pct"/>
            <w:vMerge/>
            <w:vAlign w:val="center"/>
          </w:tcPr>
          <w:p w14:paraId="68BD405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13C0FBA4" w14:textId="77777777" w:rsidTr="00EA7320">
        <w:trPr>
          <w:trHeight w:val="124"/>
        </w:trPr>
        <w:tc>
          <w:tcPr>
            <w:tcW w:w="668" w:type="pct"/>
            <w:vMerge/>
            <w:vAlign w:val="center"/>
          </w:tcPr>
          <w:p w14:paraId="12F74FC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581" w:type="pct"/>
          </w:tcPr>
          <w:p w14:paraId="34BBE77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F4</w:t>
            </w:r>
          </w:p>
        </w:tc>
        <w:tc>
          <w:tcPr>
            <w:tcW w:w="656" w:type="pct"/>
          </w:tcPr>
          <w:p w14:paraId="27ABDB8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5 (9.3%)</w:t>
            </w:r>
          </w:p>
        </w:tc>
        <w:tc>
          <w:tcPr>
            <w:tcW w:w="743" w:type="pct"/>
            <w:vMerge/>
            <w:vAlign w:val="center"/>
          </w:tcPr>
          <w:p w14:paraId="0712C52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5" w:type="pct"/>
            <w:vMerge/>
            <w:vAlign w:val="center"/>
          </w:tcPr>
          <w:p w14:paraId="76235371"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Merge/>
            <w:vAlign w:val="center"/>
          </w:tcPr>
          <w:p w14:paraId="44451F2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804" w:type="pct"/>
            <w:vMerge/>
            <w:vAlign w:val="center"/>
          </w:tcPr>
          <w:p w14:paraId="2AC99E0C"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0381A296" w14:textId="77777777" w:rsidTr="00EA7320">
        <w:tc>
          <w:tcPr>
            <w:tcW w:w="668" w:type="pct"/>
            <w:vAlign w:val="center"/>
          </w:tcPr>
          <w:p w14:paraId="6D828EC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WBC (10</w:t>
            </w:r>
            <w:r w:rsidRPr="00212FB1">
              <w:rPr>
                <w:rFonts w:ascii="Book Antiqua" w:hAnsi="Book Antiqua"/>
                <w:vertAlign w:val="superscript"/>
              </w:rPr>
              <w:t>9</w:t>
            </w:r>
            <w:r w:rsidRPr="00212FB1">
              <w:rPr>
                <w:rFonts w:ascii="Book Antiqua" w:hAnsi="Book Antiqua"/>
              </w:rPr>
              <w:t>/L)</w:t>
            </w:r>
          </w:p>
        </w:tc>
        <w:tc>
          <w:tcPr>
            <w:tcW w:w="1237" w:type="pct"/>
            <w:gridSpan w:val="2"/>
          </w:tcPr>
          <w:p w14:paraId="44AC5E15" w14:textId="36174FA1" w:rsidR="001E30C6" w:rsidRPr="00212FB1" w:rsidRDefault="00DB0CCA"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5.5</w:t>
            </w:r>
            <w:r w:rsidR="00D43F18">
              <w:rPr>
                <w:rFonts w:ascii="Book Antiqua" w:hAnsi="Book Antiqua" w:hint="eastAsia"/>
              </w:rPr>
              <w:t xml:space="preserve"> </w:t>
            </w:r>
            <w:r>
              <w:rPr>
                <w:rFonts w:ascii="Book Antiqua" w:hAnsi="Book Antiqua"/>
              </w:rPr>
              <w:t xml:space="preserve">(4.3-6.6) </w:t>
            </w:r>
            <w:r>
              <w:rPr>
                <w:rFonts w:ascii="Book Antiqua" w:hAnsi="Book Antiqua" w:hint="eastAsia"/>
              </w:rPr>
              <w:t>(</w:t>
            </w:r>
            <w:r>
              <w:rPr>
                <w:rFonts w:ascii="Book Antiqua" w:hAnsi="Book Antiqua"/>
              </w:rPr>
              <w:t>1.7-9.4</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23A213C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78</w:t>
            </w:r>
          </w:p>
        </w:tc>
        <w:tc>
          <w:tcPr>
            <w:tcW w:w="805" w:type="pct"/>
            <w:vAlign w:val="center"/>
          </w:tcPr>
          <w:p w14:paraId="1BDDDCC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296BF1E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173</w:t>
            </w:r>
          </w:p>
        </w:tc>
        <w:tc>
          <w:tcPr>
            <w:tcW w:w="804" w:type="pct"/>
            <w:vAlign w:val="center"/>
          </w:tcPr>
          <w:p w14:paraId="2D2BC718"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4D88AED2" w14:textId="77777777" w:rsidTr="00EA7320">
        <w:tc>
          <w:tcPr>
            <w:tcW w:w="668" w:type="pct"/>
            <w:vAlign w:val="center"/>
          </w:tcPr>
          <w:p w14:paraId="1F47172E"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NEU (10</w:t>
            </w:r>
            <w:r w:rsidRPr="00212FB1">
              <w:rPr>
                <w:rFonts w:ascii="Book Antiqua" w:hAnsi="Book Antiqua"/>
                <w:vertAlign w:val="superscript"/>
              </w:rPr>
              <w:t>9</w:t>
            </w:r>
            <w:r w:rsidRPr="00212FB1">
              <w:rPr>
                <w:rFonts w:ascii="Book Antiqua" w:hAnsi="Book Antiqua"/>
              </w:rPr>
              <w:t>/L)</w:t>
            </w:r>
          </w:p>
        </w:tc>
        <w:tc>
          <w:tcPr>
            <w:tcW w:w="1237" w:type="pct"/>
            <w:gridSpan w:val="2"/>
          </w:tcPr>
          <w:p w14:paraId="05510C84" w14:textId="1449D56C" w:rsidR="001E30C6" w:rsidRPr="00212FB1" w:rsidRDefault="00DB0CCA"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3.1</w:t>
            </w:r>
            <w:r w:rsidR="00D43F18">
              <w:rPr>
                <w:rFonts w:ascii="Book Antiqua" w:hAnsi="Book Antiqua" w:hint="eastAsia"/>
              </w:rPr>
              <w:t xml:space="preserve"> </w:t>
            </w:r>
            <w:r>
              <w:rPr>
                <w:rFonts w:ascii="Book Antiqua" w:hAnsi="Book Antiqua"/>
              </w:rPr>
              <w:t xml:space="preserve">(2.3-3.9) </w:t>
            </w:r>
            <w:r>
              <w:rPr>
                <w:rFonts w:ascii="Book Antiqua" w:hAnsi="Book Antiqua" w:hint="eastAsia"/>
              </w:rPr>
              <w:t>(</w:t>
            </w:r>
            <w:r>
              <w:rPr>
                <w:rFonts w:ascii="Book Antiqua" w:hAnsi="Book Antiqua"/>
              </w:rPr>
              <w:t>1.0-7.5</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1159DE6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490</w:t>
            </w:r>
          </w:p>
        </w:tc>
        <w:tc>
          <w:tcPr>
            <w:tcW w:w="805" w:type="pct"/>
            <w:vAlign w:val="center"/>
          </w:tcPr>
          <w:p w14:paraId="3FB5BC9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3A11601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500</w:t>
            </w:r>
          </w:p>
        </w:tc>
        <w:tc>
          <w:tcPr>
            <w:tcW w:w="804" w:type="pct"/>
            <w:vAlign w:val="center"/>
          </w:tcPr>
          <w:p w14:paraId="479F839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69F70AC1" w14:textId="77777777" w:rsidTr="00EA7320">
        <w:tc>
          <w:tcPr>
            <w:tcW w:w="668" w:type="pct"/>
            <w:vAlign w:val="center"/>
          </w:tcPr>
          <w:p w14:paraId="0FA77C2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HB (10</w:t>
            </w:r>
            <w:r w:rsidRPr="00212FB1">
              <w:rPr>
                <w:rFonts w:ascii="Book Antiqua" w:hAnsi="Book Antiqua"/>
                <w:vertAlign w:val="superscript"/>
              </w:rPr>
              <w:t>9</w:t>
            </w:r>
            <w:r w:rsidRPr="00212FB1">
              <w:rPr>
                <w:rFonts w:ascii="Book Antiqua" w:hAnsi="Book Antiqua"/>
              </w:rPr>
              <w:t>/L)</w:t>
            </w:r>
          </w:p>
        </w:tc>
        <w:tc>
          <w:tcPr>
            <w:tcW w:w="1237" w:type="pct"/>
            <w:gridSpan w:val="2"/>
          </w:tcPr>
          <w:p w14:paraId="2752405B" w14:textId="3756B426" w:rsidR="001E30C6" w:rsidRPr="00212FB1" w:rsidRDefault="00DB0CCA"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151.0</w:t>
            </w:r>
            <w:r w:rsidR="00D43F18">
              <w:rPr>
                <w:rFonts w:ascii="Book Antiqua" w:hAnsi="Book Antiqua" w:hint="eastAsia"/>
              </w:rPr>
              <w:t xml:space="preserve"> </w:t>
            </w:r>
            <w:r>
              <w:rPr>
                <w:rFonts w:ascii="Book Antiqua" w:hAnsi="Book Antiqua"/>
              </w:rPr>
              <w:t xml:space="preserve">(139-165) </w:t>
            </w:r>
            <w:r>
              <w:rPr>
                <w:rFonts w:ascii="Book Antiqua" w:hAnsi="Book Antiqua" w:hint="eastAsia"/>
              </w:rPr>
              <w:t>(</w:t>
            </w:r>
            <w:r>
              <w:rPr>
                <w:rFonts w:ascii="Book Antiqua" w:hAnsi="Book Antiqua"/>
              </w:rPr>
              <w:t>100.0-180.0</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197B9D48"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53</w:t>
            </w:r>
          </w:p>
        </w:tc>
        <w:tc>
          <w:tcPr>
            <w:tcW w:w="805" w:type="pct"/>
            <w:vAlign w:val="center"/>
          </w:tcPr>
          <w:p w14:paraId="364D8BCE"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57F91D9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184</w:t>
            </w:r>
          </w:p>
        </w:tc>
        <w:tc>
          <w:tcPr>
            <w:tcW w:w="804" w:type="pct"/>
            <w:vAlign w:val="center"/>
          </w:tcPr>
          <w:p w14:paraId="0AF1668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084246C9" w14:textId="77777777" w:rsidTr="00EA7320">
        <w:tc>
          <w:tcPr>
            <w:tcW w:w="668" w:type="pct"/>
            <w:vAlign w:val="center"/>
          </w:tcPr>
          <w:p w14:paraId="4564736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PLT (10</w:t>
            </w:r>
            <w:r w:rsidRPr="00212FB1">
              <w:rPr>
                <w:rFonts w:ascii="Book Antiqua" w:hAnsi="Book Antiqua"/>
                <w:vertAlign w:val="superscript"/>
              </w:rPr>
              <w:t>9</w:t>
            </w:r>
            <w:r w:rsidRPr="00212FB1">
              <w:rPr>
                <w:rFonts w:ascii="Book Antiqua" w:hAnsi="Book Antiqua"/>
              </w:rPr>
              <w:t>/L)</w:t>
            </w:r>
          </w:p>
        </w:tc>
        <w:tc>
          <w:tcPr>
            <w:tcW w:w="1237" w:type="pct"/>
            <w:gridSpan w:val="2"/>
          </w:tcPr>
          <w:p w14:paraId="39AC9987" w14:textId="62375A5B" w:rsidR="001E30C6" w:rsidRPr="00212FB1" w:rsidRDefault="00DB0CCA"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166.5</w:t>
            </w:r>
            <w:r w:rsidR="00D43F18">
              <w:rPr>
                <w:rFonts w:ascii="Book Antiqua" w:hAnsi="Book Antiqua" w:hint="eastAsia"/>
              </w:rPr>
              <w:t xml:space="preserve"> </w:t>
            </w:r>
            <w:r>
              <w:rPr>
                <w:rFonts w:ascii="Book Antiqua" w:hAnsi="Book Antiqua"/>
              </w:rPr>
              <w:t xml:space="preserve">(128.3-219.8) </w:t>
            </w:r>
            <w:r>
              <w:rPr>
                <w:rFonts w:ascii="Book Antiqua" w:hAnsi="Book Antiqua" w:hint="eastAsia"/>
              </w:rPr>
              <w:t>(</w:t>
            </w:r>
            <w:r>
              <w:rPr>
                <w:rFonts w:ascii="Book Antiqua" w:hAnsi="Book Antiqua"/>
              </w:rPr>
              <w:t>65.0-327.0</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2D8A98B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88</w:t>
            </w:r>
          </w:p>
        </w:tc>
        <w:tc>
          <w:tcPr>
            <w:tcW w:w="805" w:type="pct"/>
            <w:vAlign w:val="center"/>
          </w:tcPr>
          <w:p w14:paraId="3911D264"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7BC1105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06</w:t>
            </w:r>
          </w:p>
        </w:tc>
        <w:tc>
          <w:tcPr>
            <w:tcW w:w="804" w:type="pct"/>
            <w:vAlign w:val="center"/>
          </w:tcPr>
          <w:p w14:paraId="389D5E9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89</w:t>
            </w:r>
          </w:p>
        </w:tc>
      </w:tr>
      <w:tr w:rsidR="001E30C6" w:rsidRPr="00212FB1" w14:paraId="2270DDEF" w14:textId="77777777" w:rsidTr="00EA7320">
        <w:tc>
          <w:tcPr>
            <w:tcW w:w="668" w:type="pct"/>
            <w:vAlign w:val="center"/>
          </w:tcPr>
          <w:p w14:paraId="71A2398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ALT (IU/L)</w:t>
            </w:r>
          </w:p>
        </w:tc>
        <w:tc>
          <w:tcPr>
            <w:tcW w:w="1237" w:type="pct"/>
            <w:gridSpan w:val="2"/>
          </w:tcPr>
          <w:p w14:paraId="7785C5D5" w14:textId="3B6B5A3E" w:rsidR="001E30C6" w:rsidRPr="00212FB1" w:rsidRDefault="007039BA"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50.4</w:t>
            </w:r>
            <w:r w:rsidR="00D43F18">
              <w:rPr>
                <w:rFonts w:ascii="Book Antiqua" w:hAnsi="Book Antiqua" w:hint="eastAsia"/>
              </w:rPr>
              <w:t xml:space="preserve"> </w:t>
            </w:r>
            <w:r>
              <w:rPr>
                <w:rFonts w:ascii="Book Antiqua" w:hAnsi="Book Antiqua"/>
              </w:rPr>
              <w:t xml:space="preserve">(28.8-129.2) </w:t>
            </w:r>
            <w:r>
              <w:rPr>
                <w:rFonts w:ascii="Book Antiqua" w:hAnsi="Book Antiqua" w:hint="eastAsia"/>
              </w:rPr>
              <w:t>(</w:t>
            </w:r>
            <w:r>
              <w:rPr>
                <w:rFonts w:ascii="Book Antiqua" w:hAnsi="Book Antiqua"/>
              </w:rPr>
              <w:t>12.5-402.9</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62037BD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737</w:t>
            </w:r>
          </w:p>
        </w:tc>
        <w:tc>
          <w:tcPr>
            <w:tcW w:w="805" w:type="pct"/>
            <w:vAlign w:val="center"/>
          </w:tcPr>
          <w:p w14:paraId="3AB2732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6AF91BD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59</w:t>
            </w:r>
          </w:p>
        </w:tc>
        <w:tc>
          <w:tcPr>
            <w:tcW w:w="804" w:type="pct"/>
            <w:vAlign w:val="center"/>
          </w:tcPr>
          <w:p w14:paraId="71AD5A5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0207FD01" w14:textId="77777777" w:rsidTr="00EA7320">
        <w:tc>
          <w:tcPr>
            <w:tcW w:w="668" w:type="pct"/>
            <w:vAlign w:val="center"/>
          </w:tcPr>
          <w:p w14:paraId="5EFED132"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AST (IU/L)</w:t>
            </w:r>
          </w:p>
        </w:tc>
        <w:tc>
          <w:tcPr>
            <w:tcW w:w="1237" w:type="pct"/>
            <w:gridSpan w:val="2"/>
          </w:tcPr>
          <w:p w14:paraId="70AC4DEB" w14:textId="5595E0C2" w:rsidR="001E30C6" w:rsidRPr="00212FB1" w:rsidRDefault="007039BA"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38.9</w:t>
            </w:r>
            <w:r w:rsidR="00D43F18">
              <w:rPr>
                <w:rFonts w:ascii="Book Antiqua" w:hAnsi="Book Antiqua" w:hint="eastAsia"/>
              </w:rPr>
              <w:t xml:space="preserve"> </w:t>
            </w:r>
            <w:r>
              <w:rPr>
                <w:rFonts w:ascii="Book Antiqua" w:hAnsi="Book Antiqua"/>
              </w:rPr>
              <w:t xml:space="preserve">(26.5-67.0) </w:t>
            </w:r>
            <w:r>
              <w:rPr>
                <w:rFonts w:ascii="Book Antiqua" w:hAnsi="Book Antiqua" w:hint="eastAsia"/>
              </w:rPr>
              <w:t>(</w:t>
            </w:r>
            <w:r>
              <w:rPr>
                <w:rFonts w:ascii="Book Antiqua" w:hAnsi="Book Antiqua"/>
              </w:rPr>
              <w:t>16.1-179.2</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1D3619A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338</w:t>
            </w:r>
          </w:p>
        </w:tc>
        <w:tc>
          <w:tcPr>
            <w:tcW w:w="805" w:type="pct"/>
            <w:vAlign w:val="center"/>
          </w:tcPr>
          <w:p w14:paraId="3F82B0B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13C2849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531</w:t>
            </w:r>
          </w:p>
        </w:tc>
        <w:tc>
          <w:tcPr>
            <w:tcW w:w="804" w:type="pct"/>
            <w:vAlign w:val="center"/>
          </w:tcPr>
          <w:p w14:paraId="28669251"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3BEC5CD7" w14:textId="77777777" w:rsidTr="00EA7320">
        <w:tc>
          <w:tcPr>
            <w:tcW w:w="668" w:type="pct"/>
            <w:vAlign w:val="center"/>
          </w:tcPr>
          <w:p w14:paraId="0781BF1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TBIL (μmol/L)</w:t>
            </w:r>
          </w:p>
        </w:tc>
        <w:tc>
          <w:tcPr>
            <w:tcW w:w="1237" w:type="pct"/>
            <w:gridSpan w:val="2"/>
          </w:tcPr>
          <w:p w14:paraId="178CCA40" w14:textId="5E732F7A" w:rsidR="001E30C6" w:rsidRPr="00212FB1" w:rsidRDefault="007039BA"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14.5</w:t>
            </w:r>
            <w:r w:rsidR="00D43F18">
              <w:rPr>
                <w:rFonts w:ascii="Book Antiqua" w:hAnsi="Book Antiqua" w:hint="eastAsia"/>
              </w:rPr>
              <w:t xml:space="preserve"> </w:t>
            </w:r>
            <w:r>
              <w:rPr>
                <w:rFonts w:ascii="Book Antiqua" w:hAnsi="Book Antiqua"/>
              </w:rPr>
              <w:t xml:space="preserve">(11.9-20.7) </w:t>
            </w:r>
            <w:r>
              <w:rPr>
                <w:rFonts w:ascii="Book Antiqua" w:hAnsi="Book Antiqua" w:hint="eastAsia"/>
              </w:rPr>
              <w:t>(</w:t>
            </w:r>
            <w:r>
              <w:rPr>
                <w:rFonts w:ascii="Book Antiqua" w:hAnsi="Book Antiqua"/>
              </w:rPr>
              <w:t>7.2-45.0</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0F37AB2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46</w:t>
            </w:r>
          </w:p>
        </w:tc>
        <w:tc>
          <w:tcPr>
            <w:tcW w:w="805" w:type="pct"/>
            <w:vAlign w:val="center"/>
          </w:tcPr>
          <w:p w14:paraId="65AD73F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512</w:t>
            </w:r>
          </w:p>
        </w:tc>
        <w:tc>
          <w:tcPr>
            <w:tcW w:w="743" w:type="pct"/>
            <w:vAlign w:val="center"/>
          </w:tcPr>
          <w:p w14:paraId="4A475BF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00</w:t>
            </w:r>
          </w:p>
        </w:tc>
        <w:tc>
          <w:tcPr>
            <w:tcW w:w="804" w:type="pct"/>
            <w:vAlign w:val="center"/>
          </w:tcPr>
          <w:p w14:paraId="2E9F9A3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13</w:t>
            </w:r>
          </w:p>
        </w:tc>
      </w:tr>
      <w:tr w:rsidR="001E30C6" w:rsidRPr="00212FB1" w14:paraId="0CCE0FF4" w14:textId="77777777" w:rsidTr="00EA7320">
        <w:tc>
          <w:tcPr>
            <w:tcW w:w="668" w:type="pct"/>
            <w:vAlign w:val="center"/>
          </w:tcPr>
          <w:p w14:paraId="75B27FA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CHE (IU/L)</w:t>
            </w:r>
          </w:p>
        </w:tc>
        <w:tc>
          <w:tcPr>
            <w:tcW w:w="1237" w:type="pct"/>
            <w:gridSpan w:val="2"/>
          </w:tcPr>
          <w:p w14:paraId="5BD89B9C" w14:textId="1964FF0E" w:rsidR="001E30C6" w:rsidRPr="00442F0E" w:rsidRDefault="007039BA" w:rsidP="00442F0E">
            <w:pPr>
              <w:widowControl w:val="0"/>
              <w:autoSpaceDE w:val="0"/>
              <w:autoSpaceDN w:val="0"/>
              <w:adjustRightInd w:val="0"/>
              <w:snapToGrid w:val="0"/>
              <w:spacing w:line="360" w:lineRule="auto"/>
              <w:jc w:val="both"/>
              <w:rPr>
                <w:rFonts w:ascii="Book Antiqua" w:hAnsi="Book Antiqua"/>
                <w:vertAlign w:val="superscript"/>
              </w:rPr>
            </w:pPr>
            <w:r>
              <w:rPr>
                <w:rFonts w:ascii="Book Antiqua" w:hAnsi="Book Antiqua"/>
              </w:rPr>
              <w:t>7635</w:t>
            </w:r>
            <w:r w:rsidR="00D43F18">
              <w:rPr>
                <w:rFonts w:ascii="Book Antiqua" w:hAnsi="Book Antiqua" w:hint="eastAsia"/>
              </w:rPr>
              <w:t xml:space="preserve"> </w:t>
            </w:r>
            <w:r>
              <w:rPr>
                <w:rFonts w:ascii="Book Antiqua" w:hAnsi="Book Antiqua"/>
              </w:rPr>
              <w:t xml:space="preserve">(6335-9076) </w:t>
            </w:r>
            <w:r>
              <w:rPr>
                <w:rFonts w:ascii="Book Antiqua" w:hAnsi="Book Antiqua" w:hint="eastAsia"/>
              </w:rPr>
              <w:t>(</w:t>
            </w:r>
            <w:r w:rsidR="00E60C90">
              <w:rPr>
                <w:rFonts w:ascii="Book Antiqua" w:hAnsi="Book Antiqua"/>
              </w:rPr>
              <w:t>2138-16444</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1FD69D72"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925</w:t>
            </w:r>
          </w:p>
        </w:tc>
        <w:tc>
          <w:tcPr>
            <w:tcW w:w="805" w:type="pct"/>
            <w:vAlign w:val="center"/>
          </w:tcPr>
          <w:p w14:paraId="0762D5DD"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75B342A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191</w:t>
            </w:r>
          </w:p>
        </w:tc>
        <w:tc>
          <w:tcPr>
            <w:tcW w:w="804" w:type="pct"/>
            <w:vAlign w:val="center"/>
          </w:tcPr>
          <w:p w14:paraId="7910991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7B9C54AD" w14:textId="77777777" w:rsidTr="00EA7320">
        <w:tc>
          <w:tcPr>
            <w:tcW w:w="668" w:type="pct"/>
            <w:vAlign w:val="center"/>
          </w:tcPr>
          <w:p w14:paraId="5846BC3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SCR (μmol/L)</w:t>
            </w:r>
          </w:p>
        </w:tc>
        <w:tc>
          <w:tcPr>
            <w:tcW w:w="1237" w:type="pct"/>
            <w:gridSpan w:val="2"/>
          </w:tcPr>
          <w:p w14:paraId="2CAF42C7" w14:textId="1D7359A0" w:rsidR="001E30C6" w:rsidRPr="00212FB1" w:rsidRDefault="00E60C90"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70.1</w:t>
            </w:r>
            <w:r w:rsidR="00D43F18">
              <w:rPr>
                <w:rFonts w:ascii="Book Antiqua" w:hAnsi="Book Antiqua" w:hint="eastAsia"/>
              </w:rPr>
              <w:t xml:space="preserve"> </w:t>
            </w:r>
            <w:r>
              <w:rPr>
                <w:rFonts w:ascii="Book Antiqua" w:hAnsi="Book Antiqua"/>
              </w:rPr>
              <w:t xml:space="preserve">(55.7-81.5) </w:t>
            </w:r>
            <w:r>
              <w:rPr>
                <w:rFonts w:ascii="Book Antiqua" w:hAnsi="Book Antiqua" w:hint="eastAsia"/>
              </w:rPr>
              <w:t>(</w:t>
            </w:r>
            <w:r>
              <w:rPr>
                <w:rFonts w:ascii="Book Antiqua" w:hAnsi="Book Antiqua"/>
              </w:rPr>
              <w:t>40.0-120.2</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5AA199FE"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719</w:t>
            </w:r>
          </w:p>
        </w:tc>
        <w:tc>
          <w:tcPr>
            <w:tcW w:w="805" w:type="pct"/>
            <w:vAlign w:val="center"/>
          </w:tcPr>
          <w:p w14:paraId="049D8CF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2B36154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916</w:t>
            </w:r>
          </w:p>
        </w:tc>
        <w:tc>
          <w:tcPr>
            <w:tcW w:w="804" w:type="pct"/>
            <w:vAlign w:val="center"/>
          </w:tcPr>
          <w:p w14:paraId="54DB496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493846DE" w14:textId="77777777" w:rsidTr="00EA7320">
        <w:tc>
          <w:tcPr>
            <w:tcW w:w="668" w:type="pct"/>
            <w:vAlign w:val="center"/>
          </w:tcPr>
          <w:p w14:paraId="376963A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lastRenderedPageBreak/>
              <w:t>PT (s)</w:t>
            </w:r>
          </w:p>
        </w:tc>
        <w:tc>
          <w:tcPr>
            <w:tcW w:w="1237" w:type="pct"/>
            <w:gridSpan w:val="2"/>
          </w:tcPr>
          <w:p w14:paraId="6120488B" w14:textId="0E46A914" w:rsidR="001E30C6" w:rsidRPr="00212FB1" w:rsidRDefault="00E60C90"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11</w:t>
            </w:r>
            <w:r w:rsidR="00D43F18">
              <w:rPr>
                <w:rFonts w:ascii="Book Antiqua" w:hAnsi="Book Antiqua" w:hint="eastAsia"/>
              </w:rPr>
              <w:t xml:space="preserve"> </w:t>
            </w:r>
            <w:r>
              <w:rPr>
                <w:rFonts w:ascii="Book Antiqua" w:hAnsi="Book Antiqua"/>
              </w:rPr>
              <w:t xml:space="preserve">(10.5-11.8) </w:t>
            </w:r>
            <w:r>
              <w:rPr>
                <w:rFonts w:ascii="Book Antiqua" w:hAnsi="Book Antiqua" w:hint="eastAsia"/>
              </w:rPr>
              <w:t>(</w:t>
            </w:r>
            <w:r>
              <w:rPr>
                <w:rFonts w:ascii="Book Antiqua" w:hAnsi="Book Antiqua"/>
              </w:rPr>
              <w:t>9.2-13.7</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2E8BDEA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879</w:t>
            </w:r>
          </w:p>
        </w:tc>
        <w:tc>
          <w:tcPr>
            <w:tcW w:w="805" w:type="pct"/>
            <w:vAlign w:val="center"/>
          </w:tcPr>
          <w:p w14:paraId="46E9848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078F3E44"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125</w:t>
            </w:r>
          </w:p>
        </w:tc>
        <w:tc>
          <w:tcPr>
            <w:tcW w:w="804" w:type="pct"/>
            <w:vAlign w:val="center"/>
          </w:tcPr>
          <w:p w14:paraId="1D5461C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6D11D1FF" w14:textId="77777777" w:rsidTr="00EA7320">
        <w:tc>
          <w:tcPr>
            <w:tcW w:w="668" w:type="pct"/>
            <w:vAlign w:val="center"/>
          </w:tcPr>
          <w:p w14:paraId="0F038D3D"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APTT (s)</w:t>
            </w:r>
          </w:p>
        </w:tc>
        <w:tc>
          <w:tcPr>
            <w:tcW w:w="1237" w:type="pct"/>
            <w:gridSpan w:val="2"/>
          </w:tcPr>
          <w:p w14:paraId="164E27CB" w14:textId="7D480F09" w:rsidR="001E30C6" w:rsidRPr="00212FB1" w:rsidRDefault="00E60C90"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14.5</w:t>
            </w:r>
            <w:r w:rsidR="00D43F18">
              <w:rPr>
                <w:rFonts w:ascii="Book Antiqua" w:hAnsi="Book Antiqua" w:hint="eastAsia"/>
              </w:rPr>
              <w:t xml:space="preserve"> </w:t>
            </w:r>
            <w:r>
              <w:rPr>
                <w:rFonts w:ascii="Book Antiqua" w:hAnsi="Book Antiqua"/>
              </w:rPr>
              <w:t xml:space="preserve">(31.9-36.3) </w:t>
            </w:r>
            <w:r>
              <w:rPr>
                <w:rFonts w:ascii="Book Antiqua" w:hAnsi="Book Antiqua" w:hint="eastAsia"/>
              </w:rPr>
              <w:t>(</w:t>
            </w:r>
            <w:r>
              <w:rPr>
                <w:rFonts w:ascii="Book Antiqua" w:hAnsi="Book Antiqua"/>
              </w:rPr>
              <w:t>0.9-43.1</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4F5946ED"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754</w:t>
            </w:r>
          </w:p>
        </w:tc>
        <w:tc>
          <w:tcPr>
            <w:tcW w:w="805" w:type="pct"/>
            <w:vAlign w:val="center"/>
          </w:tcPr>
          <w:p w14:paraId="2F02C412"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1828B571"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587</w:t>
            </w:r>
          </w:p>
        </w:tc>
        <w:tc>
          <w:tcPr>
            <w:tcW w:w="804" w:type="pct"/>
            <w:vAlign w:val="center"/>
          </w:tcPr>
          <w:p w14:paraId="6CC56DC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224941B1" w14:textId="77777777" w:rsidTr="00EA7320">
        <w:tc>
          <w:tcPr>
            <w:tcW w:w="668" w:type="pct"/>
            <w:vAlign w:val="center"/>
          </w:tcPr>
          <w:p w14:paraId="5FB207F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PTA (%)</w:t>
            </w:r>
          </w:p>
        </w:tc>
        <w:tc>
          <w:tcPr>
            <w:tcW w:w="1237" w:type="pct"/>
            <w:gridSpan w:val="2"/>
          </w:tcPr>
          <w:p w14:paraId="4BE870F6" w14:textId="6DB8D7AD" w:rsidR="001E30C6" w:rsidRPr="00212FB1" w:rsidRDefault="00E60C90"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101.0</w:t>
            </w:r>
            <w:r w:rsidR="00D43F18">
              <w:rPr>
                <w:rFonts w:ascii="Book Antiqua" w:hAnsi="Book Antiqua" w:hint="eastAsia"/>
              </w:rPr>
              <w:t xml:space="preserve"> </w:t>
            </w:r>
            <w:r>
              <w:rPr>
                <w:rFonts w:ascii="Book Antiqua" w:hAnsi="Book Antiqua"/>
              </w:rPr>
              <w:t>(90.0-111.5)</w:t>
            </w:r>
            <w:r w:rsidR="00D43F18">
              <w:rPr>
                <w:rFonts w:ascii="Book Antiqua" w:hAnsi="Book Antiqua" w:hint="eastAsia"/>
              </w:rPr>
              <w:t xml:space="preserve"> </w:t>
            </w:r>
            <w:r>
              <w:rPr>
                <w:rFonts w:ascii="Book Antiqua" w:hAnsi="Book Antiqua" w:hint="eastAsia"/>
              </w:rPr>
              <w:t>(</w:t>
            </w:r>
            <w:r>
              <w:rPr>
                <w:rFonts w:ascii="Book Antiqua" w:hAnsi="Book Antiqua"/>
              </w:rPr>
              <w:t>69.0-122.0</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2F426C3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612</w:t>
            </w:r>
          </w:p>
        </w:tc>
        <w:tc>
          <w:tcPr>
            <w:tcW w:w="805" w:type="pct"/>
            <w:vAlign w:val="center"/>
          </w:tcPr>
          <w:p w14:paraId="223EC54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5D226D2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91</w:t>
            </w:r>
          </w:p>
        </w:tc>
        <w:tc>
          <w:tcPr>
            <w:tcW w:w="804" w:type="pct"/>
            <w:vAlign w:val="center"/>
          </w:tcPr>
          <w:p w14:paraId="0CC2A53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26AD390D" w14:textId="77777777" w:rsidTr="00EA7320">
        <w:tc>
          <w:tcPr>
            <w:tcW w:w="668" w:type="pct"/>
            <w:vAlign w:val="center"/>
          </w:tcPr>
          <w:p w14:paraId="6F69EFCD"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INR</w:t>
            </w:r>
          </w:p>
        </w:tc>
        <w:tc>
          <w:tcPr>
            <w:tcW w:w="1237" w:type="pct"/>
            <w:gridSpan w:val="2"/>
          </w:tcPr>
          <w:p w14:paraId="4E2176C5" w14:textId="085869AB" w:rsidR="001E30C6" w:rsidRPr="00212FB1" w:rsidRDefault="00E60C90" w:rsidP="00442F0E">
            <w:pPr>
              <w:widowControl w:val="0"/>
              <w:autoSpaceDE w:val="0"/>
              <w:autoSpaceDN w:val="0"/>
              <w:adjustRightInd w:val="0"/>
              <w:snapToGrid w:val="0"/>
              <w:spacing w:line="360" w:lineRule="auto"/>
              <w:jc w:val="both"/>
              <w:rPr>
                <w:rFonts w:ascii="Book Antiqua" w:hAnsi="Book Antiqua"/>
              </w:rPr>
            </w:pPr>
            <w:r>
              <w:rPr>
                <w:rFonts w:ascii="Book Antiqua" w:hAnsi="Book Antiqua"/>
              </w:rPr>
              <w:t>1.03</w:t>
            </w:r>
            <w:r w:rsidR="00D43F18">
              <w:rPr>
                <w:rFonts w:ascii="Book Antiqua" w:hAnsi="Book Antiqua" w:hint="eastAsia"/>
              </w:rPr>
              <w:t xml:space="preserve"> </w:t>
            </w:r>
            <w:r>
              <w:rPr>
                <w:rFonts w:ascii="Book Antiqua" w:hAnsi="Book Antiqua"/>
              </w:rPr>
              <w:t xml:space="preserve">(0.9-1.1) </w:t>
            </w:r>
            <w:r>
              <w:rPr>
                <w:rFonts w:ascii="Book Antiqua" w:hAnsi="Book Antiqua" w:hint="eastAsia"/>
              </w:rPr>
              <w:t>(</w:t>
            </w:r>
            <w:r>
              <w:rPr>
                <w:rFonts w:ascii="Book Antiqua" w:hAnsi="Book Antiqua"/>
              </w:rPr>
              <w:t>0.9-1.6</w:t>
            </w:r>
            <w:r>
              <w:rPr>
                <w:rFonts w:ascii="Book Antiqua" w:hAnsi="Book Antiqua" w:hint="eastAsia"/>
              </w:rPr>
              <w:t>)</w:t>
            </w:r>
            <w:r w:rsidR="00442F0E">
              <w:rPr>
                <w:rFonts w:ascii="Book Antiqua" w:hAnsi="Book Antiqua" w:hint="eastAsia"/>
                <w:vertAlign w:val="superscript"/>
              </w:rPr>
              <w:t>2</w:t>
            </w:r>
          </w:p>
        </w:tc>
        <w:tc>
          <w:tcPr>
            <w:tcW w:w="743" w:type="pct"/>
            <w:vAlign w:val="center"/>
          </w:tcPr>
          <w:p w14:paraId="74D64199"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106</w:t>
            </w:r>
          </w:p>
        </w:tc>
        <w:tc>
          <w:tcPr>
            <w:tcW w:w="805" w:type="pct"/>
            <w:vAlign w:val="center"/>
          </w:tcPr>
          <w:p w14:paraId="5A9F893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355FB58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475</w:t>
            </w:r>
          </w:p>
        </w:tc>
        <w:tc>
          <w:tcPr>
            <w:tcW w:w="804" w:type="pct"/>
            <w:vAlign w:val="center"/>
          </w:tcPr>
          <w:p w14:paraId="33C4F9BB"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1FA94E1A" w14:textId="77777777" w:rsidTr="00EA7320">
        <w:tc>
          <w:tcPr>
            <w:tcW w:w="668" w:type="pct"/>
            <w:vAlign w:val="center"/>
          </w:tcPr>
          <w:p w14:paraId="5E72717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bookmarkStart w:id="147" w:name="_Hlk22564065"/>
            <w:r w:rsidRPr="00212FB1">
              <w:rPr>
                <w:rFonts w:ascii="Book Antiqua" w:hAnsi="Book Antiqua"/>
              </w:rPr>
              <w:t>HBsAb</w:t>
            </w:r>
            <w:bookmarkEnd w:id="147"/>
            <w:r w:rsidRPr="00212FB1">
              <w:rPr>
                <w:rFonts w:ascii="Book Antiqua" w:hAnsi="Book Antiqua"/>
              </w:rPr>
              <w:t xml:space="preserve"> (-/+)</w:t>
            </w:r>
          </w:p>
        </w:tc>
        <w:tc>
          <w:tcPr>
            <w:tcW w:w="1237" w:type="pct"/>
            <w:gridSpan w:val="2"/>
          </w:tcPr>
          <w:p w14:paraId="67773ECA" w14:textId="1CE397A5"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46</w:t>
            </w:r>
            <w:r w:rsidR="00D43F18">
              <w:rPr>
                <w:rFonts w:ascii="Book Antiqua" w:hAnsi="Book Antiqua" w:hint="eastAsia"/>
              </w:rPr>
              <w:t xml:space="preserve"> </w:t>
            </w:r>
            <w:r w:rsidRPr="00212FB1">
              <w:rPr>
                <w:rFonts w:ascii="Book Antiqua" w:hAnsi="Book Antiqua"/>
              </w:rPr>
              <w:t>(85%)/7</w:t>
            </w:r>
            <w:r w:rsidR="00D43F18">
              <w:rPr>
                <w:rFonts w:ascii="Book Antiqua" w:hAnsi="Book Antiqua" w:hint="eastAsia"/>
              </w:rPr>
              <w:t xml:space="preserve"> </w:t>
            </w:r>
            <w:r w:rsidRPr="00212FB1">
              <w:rPr>
                <w:rFonts w:ascii="Book Antiqua" w:hAnsi="Book Antiqua"/>
              </w:rPr>
              <w:t>(13%)</w:t>
            </w:r>
          </w:p>
        </w:tc>
        <w:tc>
          <w:tcPr>
            <w:tcW w:w="743" w:type="pct"/>
            <w:vAlign w:val="center"/>
          </w:tcPr>
          <w:p w14:paraId="64B0A871"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270</w:t>
            </w:r>
          </w:p>
        </w:tc>
        <w:tc>
          <w:tcPr>
            <w:tcW w:w="805" w:type="pct"/>
            <w:vAlign w:val="center"/>
          </w:tcPr>
          <w:p w14:paraId="683AE7D1"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36DC24ED"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167</w:t>
            </w:r>
          </w:p>
        </w:tc>
        <w:tc>
          <w:tcPr>
            <w:tcW w:w="804" w:type="pct"/>
            <w:vAlign w:val="center"/>
          </w:tcPr>
          <w:p w14:paraId="3681766F"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415E827A" w14:textId="77777777" w:rsidTr="00EA7320">
        <w:tc>
          <w:tcPr>
            <w:tcW w:w="668" w:type="pct"/>
            <w:vAlign w:val="center"/>
          </w:tcPr>
          <w:p w14:paraId="3D2603C0"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HBeAg (-/+)</w:t>
            </w:r>
          </w:p>
        </w:tc>
        <w:tc>
          <w:tcPr>
            <w:tcW w:w="1237" w:type="pct"/>
            <w:gridSpan w:val="2"/>
          </w:tcPr>
          <w:p w14:paraId="766AC173" w14:textId="63F343D6"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21</w:t>
            </w:r>
            <w:r w:rsidR="00D43F18">
              <w:rPr>
                <w:rFonts w:ascii="Book Antiqua" w:hAnsi="Book Antiqua" w:hint="eastAsia"/>
              </w:rPr>
              <w:t xml:space="preserve"> </w:t>
            </w:r>
            <w:r w:rsidRPr="00212FB1">
              <w:rPr>
                <w:rFonts w:ascii="Book Antiqua" w:hAnsi="Book Antiqua"/>
              </w:rPr>
              <w:t>(39%)/33</w:t>
            </w:r>
            <w:r w:rsidR="00D43F18">
              <w:rPr>
                <w:rFonts w:ascii="Book Antiqua" w:hAnsi="Book Antiqua" w:hint="eastAsia"/>
              </w:rPr>
              <w:t xml:space="preserve"> </w:t>
            </w:r>
            <w:r w:rsidRPr="00212FB1">
              <w:rPr>
                <w:rFonts w:ascii="Book Antiqua" w:hAnsi="Book Antiqua"/>
              </w:rPr>
              <w:t>(61%)</w:t>
            </w:r>
          </w:p>
        </w:tc>
        <w:tc>
          <w:tcPr>
            <w:tcW w:w="743" w:type="pct"/>
            <w:vAlign w:val="center"/>
          </w:tcPr>
          <w:p w14:paraId="788C5DC6"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772</w:t>
            </w:r>
          </w:p>
        </w:tc>
        <w:tc>
          <w:tcPr>
            <w:tcW w:w="805" w:type="pct"/>
            <w:vAlign w:val="center"/>
          </w:tcPr>
          <w:p w14:paraId="3BF65EA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759A11E5"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405</w:t>
            </w:r>
          </w:p>
        </w:tc>
        <w:tc>
          <w:tcPr>
            <w:tcW w:w="804" w:type="pct"/>
            <w:vAlign w:val="center"/>
          </w:tcPr>
          <w:p w14:paraId="32AD673E"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09E77444" w14:textId="77777777" w:rsidTr="00EA7320">
        <w:tc>
          <w:tcPr>
            <w:tcW w:w="668" w:type="pct"/>
            <w:vAlign w:val="center"/>
          </w:tcPr>
          <w:p w14:paraId="61C04AB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HBeAb (-/+)</w:t>
            </w:r>
          </w:p>
        </w:tc>
        <w:tc>
          <w:tcPr>
            <w:tcW w:w="1237" w:type="pct"/>
            <w:gridSpan w:val="2"/>
          </w:tcPr>
          <w:p w14:paraId="28FEA0B3" w14:textId="45EDDEA5"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27</w:t>
            </w:r>
            <w:r w:rsidR="00D43F18">
              <w:rPr>
                <w:rFonts w:ascii="Book Antiqua" w:hAnsi="Book Antiqua" w:hint="eastAsia"/>
              </w:rPr>
              <w:t xml:space="preserve"> </w:t>
            </w:r>
            <w:r w:rsidRPr="00212FB1">
              <w:rPr>
                <w:rFonts w:ascii="Book Antiqua" w:hAnsi="Book Antiqua"/>
              </w:rPr>
              <w:t>(50%)/27</w:t>
            </w:r>
            <w:r w:rsidR="00D43F18">
              <w:rPr>
                <w:rFonts w:ascii="Book Antiqua" w:hAnsi="Book Antiqua" w:hint="eastAsia"/>
              </w:rPr>
              <w:t xml:space="preserve"> </w:t>
            </w:r>
            <w:r w:rsidRPr="00212FB1">
              <w:rPr>
                <w:rFonts w:ascii="Book Antiqua" w:hAnsi="Book Antiqua"/>
              </w:rPr>
              <w:t>(50%)</w:t>
            </w:r>
          </w:p>
        </w:tc>
        <w:tc>
          <w:tcPr>
            <w:tcW w:w="743" w:type="pct"/>
            <w:vAlign w:val="center"/>
          </w:tcPr>
          <w:p w14:paraId="4B67CD8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539</w:t>
            </w:r>
          </w:p>
        </w:tc>
        <w:tc>
          <w:tcPr>
            <w:tcW w:w="805" w:type="pct"/>
            <w:vAlign w:val="center"/>
          </w:tcPr>
          <w:p w14:paraId="68451127"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c>
          <w:tcPr>
            <w:tcW w:w="743" w:type="pct"/>
            <w:vAlign w:val="center"/>
          </w:tcPr>
          <w:p w14:paraId="3CB00632"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523</w:t>
            </w:r>
          </w:p>
        </w:tc>
        <w:tc>
          <w:tcPr>
            <w:tcW w:w="804" w:type="pct"/>
            <w:vAlign w:val="center"/>
          </w:tcPr>
          <w:p w14:paraId="47EA7DC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r w:rsidR="001E30C6" w:rsidRPr="00212FB1" w14:paraId="4708254B" w14:textId="77777777" w:rsidTr="00EA7320">
        <w:tc>
          <w:tcPr>
            <w:tcW w:w="668" w:type="pct"/>
            <w:vAlign w:val="center"/>
          </w:tcPr>
          <w:p w14:paraId="0F6400B0"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bookmarkStart w:id="148" w:name="_Hlk22564096"/>
            <w:r w:rsidRPr="00212FB1">
              <w:rPr>
                <w:rFonts w:ascii="Book Antiqua" w:hAnsi="Book Antiqua"/>
              </w:rPr>
              <w:t>Log</w:t>
            </w:r>
            <w:r w:rsidRPr="00212FB1">
              <w:rPr>
                <w:rFonts w:ascii="Book Antiqua" w:hAnsi="Book Antiqua"/>
                <w:vertAlign w:val="subscript"/>
              </w:rPr>
              <w:t>10</w:t>
            </w:r>
            <w:r w:rsidRPr="00212FB1">
              <w:rPr>
                <w:rFonts w:ascii="Book Antiqua" w:hAnsi="Book Antiqua"/>
              </w:rPr>
              <w:t>HBV DNA</w:t>
            </w:r>
            <w:bookmarkEnd w:id="148"/>
          </w:p>
        </w:tc>
        <w:tc>
          <w:tcPr>
            <w:tcW w:w="1237" w:type="pct"/>
            <w:gridSpan w:val="2"/>
          </w:tcPr>
          <w:p w14:paraId="0A7B2B52" w14:textId="4E665F84" w:rsidR="001E30C6" w:rsidRPr="00212FB1" w:rsidRDefault="001E30C6" w:rsidP="00442F0E">
            <w:pPr>
              <w:widowControl w:val="0"/>
              <w:autoSpaceDE w:val="0"/>
              <w:autoSpaceDN w:val="0"/>
              <w:adjustRightInd w:val="0"/>
              <w:snapToGrid w:val="0"/>
              <w:spacing w:line="360" w:lineRule="auto"/>
              <w:jc w:val="both"/>
              <w:rPr>
                <w:rFonts w:ascii="Book Antiqua" w:hAnsi="Book Antiqua"/>
              </w:rPr>
            </w:pPr>
            <w:bookmarkStart w:id="149" w:name="_Hlk22559596"/>
            <w:r w:rsidRPr="00212FB1">
              <w:rPr>
                <w:rFonts w:ascii="Book Antiqua" w:hAnsi="Book Antiqua"/>
              </w:rPr>
              <w:t>4.8</w:t>
            </w:r>
            <w:bookmarkEnd w:id="149"/>
            <w:r w:rsidR="00D43F18">
              <w:rPr>
                <w:rFonts w:ascii="Book Antiqua" w:hAnsi="Book Antiqua" w:hint="eastAsia"/>
              </w:rPr>
              <w:t xml:space="preserve"> </w:t>
            </w:r>
            <w:r w:rsidR="00E60C90">
              <w:rPr>
                <w:rFonts w:ascii="Book Antiqua" w:hAnsi="Book Antiqua"/>
              </w:rPr>
              <w:t xml:space="preserve">(2.7-6.3) </w:t>
            </w:r>
            <w:r w:rsidR="00E60C90">
              <w:rPr>
                <w:rFonts w:ascii="Book Antiqua" w:hAnsi="Book Antiqua" w:hint="eastAsia"/>
              </w:rPr>
              <w:t>(</w:t>
            </w:r>
            <w:r w:rsidR="00E60C90">
              <w:rPr>
                <w:rFonts w:ascii="Book Antiqua" w:hAnsi="Book Antiqua"/>
              </w:rPr>
              <w:t>1.3-8.4</w:t>
            </w:r>
            <w:r w:rsidR="00E60C90">
              <w:rPr>
                <w:rFonts w:ascii="Book Antiqua" w:hAnsi="Book Antiqua" w:hint="eastAsia"/>
              </w:rPr>
              <w:t>)</w:t>
            </w:r>
            <w:r w:rsidR="00442F0E">
              <w:rPr>
                <w:rFonts w:ascii="Book Antiqua" w:hAnsi="Book Antiqua" w:hint="eastAsia"/>
                <w:vertAlign w:val="superscript"/>
              </w:rPr>
              <w:t>2</w:t>
            </w:r>
          </w:p>
        </w:tc>
        <w:tc>
          <w:tcPr>
            <w:tcW w:w="743" w:type="pct"/>
            <w:vAlign w:val="center"/>
          </w:tcPr>
          <w:p w14:paraId="323991ED"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045</w:t>
            </w:r>
          </w:p>
        </w:tc>
        <w:tc>
          <w:tcPr>
            <w:tcW w:w="805" w:type="pct"/>
            <w:vAlign w:val="center"/>
          </w:tcPr>
          <w:p w14:paraId="65A00038"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148</w:t>
            </w:r>
          </w:p>
        </w:tc>
        <w:tc>
          <w:tcPr>
            <w:tcW w:w="743" w:type="pct"/>
            <w:vAlign w:val="center"/>
          </w:tcPr>
          <w:p w14:paraId="46355D5A"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r w:rsidRPr="00212FB1">
              <w:rPr>
                <w:rFonts w:ascii="Book Antiqua" w:hAnsi="Book Antiqua"/>
              </w:rPr>
              <w:t>0.711</w:t>
            </w:r>
          </w:p>
        </w:tc>
        <w:tc>
          <w:tcPr>
            <w:tcW w:w="804" w:type="pct"/>
            <w:vAlign w:val="center"/>
          </w:tcPr>
          <w:p w14:paraId="084B2CF3" w14:textId="77777777" w:rsidR="001E30C6" w:rsidRPr="00212FB1" w:rsidRDefault="001E30C6" w:rsidP="0075209B">
            <w:pPr>
              <w:widowControl w:val="0"/>
              <w:autoSpaceDE w:val="0"/>
              <w:autoSpaceDN w:val="0"/>
              <w:adjustRightInd w:val="0"/>
              <w:snapToGrid w:val="0"/>
              <w:spacing w:line="360" w:lineRule="auto"/>
              <w:jc w:val="both"/>
              <w:rPr>
                <w:rFonts w:ascii="Book Antiqua" w:hAnsi="Book Antiqua"/>
              </w:rPr>
            </w:pPr>
          </w:p>
        </w:tc>
      </w:tr>
    </w:tbl>
    <w:p w14:paraId="4F6FC398" w14:textId="52FBF300" w:rsidR="001E30C6" w:rsidRPr="00DB2268" w:rsidRDefault="00601D58" w:rsidP="0075209B">
      <w:pPr>
        <w:widowControl w:val="0"/>
        <w:autoSpaceDE w:val="0"/>
        <w:autoSpaceDN w:val="0"/>
        <w:adjustRightInd w:val="0"/>
        <w:snapToGrid w:val="0"/>
        <w:spacing w:line="360" w:lineRule="auto"/>
        <w:jc w:val="both"/>
        <w:rPr>
          <w:rFonts w:ascii="Book Antiqua" w:eastAsiaTheme="minorEastAsia" w:hAnsi="Book Antiqua"/>
        </w:rPr>
      </w:pPr>
      <w:bookmarkStart w:id="150" w:name="_Hlk22598438"/>
      <w:bookmarkStart w:id="151" w:name="_Hlk22831930"/>
      <w:bookmarkEnd w:id="144"/>
      <w:bookmarkEnd w:id="145"/>
      <w:r w:rsidRPr="00496C3F">
        <w:rPr>
          <w:rFonts w:ascii="Book Antiqua" w:hAnsi="Book Antiqua" w:hint="eastAsia"/>
          <w:vertAlign w:val="superscript"/>
        </w:rPr>
        <w:t>1</w:t>
      </w:r>
      <w:r w:rsidR="00496C3F">
        <w:rPr>
          <w:rFonts w:ascii="Book Antiqua" w:hAnsi="Book Antiqua" w:hint="eastAsia"/>
        </w:rPr>
        <w:t>m</w:t>
      </w:r>
      <w:r w:rsidR="00D754CB">
        <w:rPr>
          <w:rFonts w:ascii="Book Antiqua" w:hAnsi="Book Antiqua"/>
        </w:rPr>
        <w:t>ean</w:t>
      </w:r>
      <w:bookmarkStart w:id="152" w:name="OLE_LINK230"/>
      <w:bookmarkStart w:id="153" w:name="OLE_LINK231"/>
      <w:bookmarkStart w:id="154" w:name="OLE_LINK232"/>
      <w:r w:rsidR="00D754CB">
        <w:rPr>
          <w:rFonts w:ascii="Book Antiqua" w:hAnsi="Book Antiqua" w:hint="eastAsia"/>
        </w:rPr>
        <w:t xml:space="preserve"> </w:t>
      </w:r>
      <w:r w:rsidR="00D754CB" w:rsidRPr="00D754CB">
        <w:rPr>
          <w:rFonts w:ascii="Book Antiqua" w:hAnsi="Book Antiqua"/>
        </w:rPr>
        <w:t>±</w:t>
      </w:r>
      <w:r w:rsidR="00D43F18" w:rsidRPr="00496C3F">
        <w:rPr>
          <w:rFonts w:ascii="Book Antiqua" w:hAnsi="Book Antiqua"/>
        </w:rPr>
        <w:t xml:space="preserve"> </w:t>
      </w:r>
      <w:bookmarkEnd w:id="152"/>
      <w:bookmarkEnd w:id="153"/>
      <w:bookmarkEnd w:id="154"/>
      <w:r w:rsidR="00D43F18" w:rsidRPr="00496C3F">
        <w:rPr>
          <w:rFonts w:ascii="Book Antiqua" w:hAnsi="Book Antiqua"/>
        </w:rPr>
        <w:t>SD, range.</w:t>
      </w:r>
      <w:r w:rsidR="00D43F18" w:rsidRPr="00496C3F">
        <w:rPr>
          <w:rFonts w:ascii="Book Antiqua" w:hAnsi="Book Antiqua" w:hint="eastAsia"/>
          <w:vertAlign w:val="superscript"/>
        </w:rPr>
        <w:t xml:space="preserve"> </w:t>
      </w:r>
      <w:r w:rsidR="00496C3F" w:rsidRPr="00496C3F">
        <w:rPr>
          <w:rFonts w:ascii="Book Antiqua" w:hAnsi="Book Antiqua" w:hint="eastAsia"/>
          <w:vertAlign w:val="superscript"/>
        </w:rPr>
        <w:t>2</w:t>
      </w:r>
      <w:r w:rsidR="00D43F18" w:rsidRPr="00496C3F">
        <w:rPr>
          <w:rFonts w:ascii="Book Antiqua" w:hAnsi="Book Antiqua"/>
        </w:rPr>
        <w:t xml:space="preserve">Median (interquartile range) </w:t>
      </w:r>
      <w:r w:rsidR="00D43F18" w:rsidRPr="00496C3F">
        <w:rPr>
          <w:rFonts w:ascii="Book Antiqua" w:hAnsi="Book Antiqua" w:hint="eastAsia"/>
        </w:rPr>
        <w:t>(</w:t>
      </w:r>
      <w:r w:rsidR="00D43F18" w:rsidRPr="00496C3F">
        <w:rPr>
          <w:rFonts w:ascii="Book Antiqua" w:hAnsi="Book Antiqua"/>
        </w:rPr>
        <w:t>range</w:t>
      </w:r>
      <w:r w:rsidR="00D43F18" w:rsidRPr="00496C3F">
        <w:rPr>
          <w:rFonts w:ascii="Book Antiqua" w:hAnsi="Book Antiqua" w:hint="eastAsia"/>
        </w:rPr>
        <w:t>)</w:t>
      </w:r>
      <w:r w:rsidR="00DB2268">
        <w:rPr>
          <w:rFonts w:ascii="Book Antiqua" w:hAnsi="Book Antiqua"/>
        </w:rPr>
        <w:t>.</w:t>
      </w:r>
      <w:r w:rsidR="00DB2268">
        <w:rPr>
          <w:rFonts w:ascii="Book Antiqua" w:hAnsi="Book Antiqua" w:hint="eastAsia"/>
        </w:rPr>
        <w:t xml:space="preserve"> </w:t>
      </w:r>
      <w:bookmarkStart w:id="155" w:name="OLE_LINK114"/>
      <w:bookmarkStart w:id="156" w:name="OLE_LINK115"/>
      <w:r w:rsidR="00DB2268">
        <w:rPr>
          <w:rFonts w:ascii="Book Antiqua" w:hAnsi="Book Antiqua"/>
        </w:rPr>
        <w:t xml:space="preserve">SWE: </w:t>
      </w:r>
      <w:bookmarkStart w:id="157" w:name="OLE_LINK110"/>
      <w:bookmarkStart w:id="158" w:name="OLE_LINK111"/>
      <w:r w:rsidR="00DB2268">
        <w:rPr>
          <w:rFonts w:ascii="Book Antiqua" w:hAnsi="Book Antiqua"/>
        </w:rPr>
        <w:t>Shear wave elastography</w:t>
      </w:r>
      <w:bookmarkEnd w:id="157"/>
      <w:bookmarkEnd w:id="158"/>
      <w:r w:rsidR="00DB2268">
        <w:rPr>
          <w:rFonts w:ascii="Book Antiqua" w:hAnsi="Book Antiqua"/>
        </w:rPr>
        <w:t xml:space="preserve">; TE: </w:t>
      </w:r>
      <w:bookmarkStart w:id="159" w:name="OLE_LINK112"/>
      <w:bookmarkStart w:id="160" w:name="OLE_LINK113"/>
      <w:r w:rsidR="00DB2268">
        <w:rPr>
          <w:rFonts w:ascii="Book Antiqua" w:hAnsi="Book Antiqua"/>
        </w:rPr>
        <w:t>Transient elastography</w:t>
      </w:r>
      <w:bookmarkEnd w:id="159"/>
      <w:bookmarkEnd w:id="160"/>
      <w:r w:rsidR="00DB2268">
        <w:rPr>
          <w:rFonts w:ascii="Book Antiqua" w:hAnsi="Book Antiqua" w:hint="eastAsia"/>
        </w:rPr>
        <w:t>;</w:t>
      </w:r>
      <w:bookmarkEnd w:id="155"/>
      <w:bookmarkEnd w:id="156"/>
      <w:r w:rsidR="00DB2268">
        <w:rPr>
          <w:rFonts w:ascii="Book Antiqua" w:hAnsi="Book Antiqua" w:hint="eastAsia"/>
        </w:rPr>
        <w:t xml:space="preserve"> </w:t>
      </w:r>
      <w:r w:rsidR="00DB2268" w:rsidRPr="00DB2268">
        <w:rPr>
          <w:rFonts w:ascii="Book Antiqua" w:hAnsi="Book Antiqua"/>
        </w:rPr>
        <w:t>BMI</w:t>
      </w:r>
      <w:r w:rsidR="00DB2268" w:rsidRPr="00DB2268">
        <w:rPr>
          <w:rFonts w:ascii="Book Antiqua" w:hAnsi="Book Antiqua" w:hint="eastAsia"/>
        </w:rPr>
        <w:t>:</w:t>
      </w:r>
      <w:r w:rsidR="00DB2268">
        <w:rPr>
          <w:rFonts w:ascii="Book Antiqua" w:hAnsi="Book Antiqua"/>
        </w:rPr>
        <w:t xml:space="preserve"> </w:t>
      </w:r>
      <w:r w:rsidR="00DB2268">
        <w:rPr>
          <w:rFonts w:ascii="Book Antiqua" w:hAnsi="Book Antiqua" w:hint="eastAsia"/>
        </w:rPr>
        <w:t>B</w:t>
      </w:r>
      <w:r w:rsidR="00DB2268">
        <w:rPr>
          <w:rFonts w:ascii="Book Antiqua" w:hAnsi="Book Antiqua"/>
        </w:rPr>
        <w:t>ody mass index; HAI</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H</w:t>
      </w:r>
      <w:r w:rsidR="00DB2268">
        <w:rPr>
          <w:rFonts w:ascii="Book Antiqua" w:hAnsi="Book Antiqua"/>
        </w:rPr>
        <w:t>istology activity index; WBC</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W</w:t>
      </w:r>
      <w:r w:rsidR="00DB2268">
        <w:rPr>
          <w:rFonts w:ascii="Book Antiqua" w:hAnsi="Book Antiqua"/>
        </w:rPr>
        <w:t>hite blood cell count; NEU</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N</w:t>
      </w:r>
      <w:r w:rsidR="00DB2268">
        <w:rPr>
          <w:rFonts w:ascii="Book Antiqua" w:hAnsi="Book Antiqua"/>
        </w:rPr>
        <w:t>eutrophil count; HB</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H</w:t>
      </w:r>
      <w:r w:rsidR="00DB2268">
        <w:rPr>
          <w:rFonts w:ascii="Book Antiqua" w:hAnsi="Book Antiqua"/>
        </w:rPr>
        <w:t>emoglobin; PLT</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P</w:t>
      </w:r>
      <w:r w:rsidR="001E30C6" w:rsidRPr="00DB2268">
        <w:rPr>
          <w:rFonts w:ascii="Book Antiqua" w:hAnsi="Book Antiqua"/>
        </w:rPr>
        <w:t xml:space="preserve">latelet count; </w:t>
      </w:r>
      <w:r w:rsidR="00DB2268">
        <w:rPr>
          <w:rFonts w:ascii="Book Antiqua" w:hAnsi="Book Antiqua"/>
        </w:rPr>
        <w:t>ALT</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A</w:t>
      </w:r>
      <w:r w:rsidR="00DB2268">
        <w:rPr>
          <w:rFonts w:ascii="Book Antiqua" w:hAnsi="Book Antiqua"/>
        </w:rPr>
        <w:t>lanine aminotransferase; AST</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A</w:t>
      </w:r>
      <w:r w:rsidR="00DB2268">
        <w:rPr>
          <w:rFonts w:ascii="Book Antiqua" w:hAnsi="Book Antiqua"/>
        </w:rPr>
        <w:t>spartate aminotransferase; TBIL</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T</w:t>
      </w:r>
      <w:r w:rsidR="00DB2268">
        <w:rPr>
          <w:rFonts w:ascii="Book Antiqua" w:hAnsi="Book Antiqua"/>
        </w:rPr>
        <w:t>otal bilirubin; CHE</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C</w:t>
      </w:r>
      <w:r w:rsidR="00DB2268">
        <w:rPr>
          <w:rFonts w:ascii="Book Antiqua" w:hAnsi="Book Antiqua"/>
        </w:rPr>
        <w:t>holinesterase; SCR</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S</w:t>
      </w:r>
      <w:r w:rsidR="00DB2268">
        <w:rPr>
          <w:rFonts w:ascii="Book Antiqua" w:hAnsi="Book Antiqua"/>
        </w:rPr>
        <w:t>erum creatinine; PT</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P</w:t>
      </w:r>
      <w:r w:rsidR="00DB2268">
        <w:rPr>
          <w:rFonts w:ascii="Book Antiqua" w:hAnsi="Book Antiqua"/>
        </w:rPr>
        <w:t>rothrombin time; APTT</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A</w:t>
      </w:r>
      <w:r w:rsidR="001E30C6" w:rsidRPr="00DB2268">
        <w:rPr>
          <w:rFonts w:ascii="Book Antiqua" w:hAnsi="Book Antiqua"/>
        </w:rPr>
        <w:t>ctivated p</w:t>
      </w:r>
      <w:r w:rsidR="00DB2268">
        <w:rPr>
          <w:rFonts w:ascii="Book Antiqua" w:hAnsi="Book Antiqua"/>
        </w:rPr>
        <w:t>artial thromboplastin time; PTA</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P</w:t>
      </w:r>
      <w:r w:rsidR="00DB2268">
        <w:rPr>
          <w:rFonts w:ascii="Book Antiqua" w:hAnsi="Book Antiqua"/>
        </w:rPr>
        <w:t>rothrombin activity; INR</w:t>
      </w:r>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I</w:t>
      </w:r>
      <w:r w:rsidR="001E30C6" w:rsidRPr="00DB2268">
        <w:rPr>
          <w:rFonts w:ascii="Book Antiqua" w:hAnsi="Book Antiqua"/>
        </w:rPr>
        <w:t>nternational normalized r</w:t>
      </w:r>
      <w:r w:rsidR="00DB2268">
        <w:rPr>
          <w:rFonts w:ascii="Book Antiqua" w:hAnsi="Book Antiqua"/>
        </w:rPr>
        <w:t xml:space="preserve">atio; </w:t>
      </w:r>
      <w:proofErr w:type="spellStart"/>
      <w:r w:rsidR="00DB2268">
        <w:rPr>
          <w:rFonts w:ascii="Book Antiqua" w:hAnsi="Book Antiqua"/>
        </w:rPr>
        <w:t>HBsAb</w:t>
      </w:r>
      <w:proofErr w:type="spellEnd"/>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H</w:t>
      </w:r>
      <w:r w:rsidR="001E30C6" w:rsidRPr="00DB2268">
        <w:rPr>
          <w:rFonts w:ascii="Book Antiqua" w:hAnsi="Book Antiqua"/>
        </w:rPr>
        <w:t>epa</w:t>
      </w:r>
      <w:r w:rsidR="00DB2268">
        <w:rPr>
          <w:rFonts w:ascii="Book Antiqua" w:hAnsi="Book Antiqua"/>
        </w:rPr>
        <w:t xml:space="preserve">titis B surface antibody; </w:t>
      </w:r>
      <w:proofErr w:type="spellStart"/>
      <w:r w:rsidR="00DB2268">
        <w:rPr>
          <w:rFonts w:ascii="Book Antiqua" w:hAnsi="Book Antiqua"/>
        </w:rPr>
        <w:t>HBeAg</w:t>
      </w:r>
      <w:proofErr w:type="spellEnd"/>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H</w:t>
      </w:r>
      <w:r w:rsidR="00DB2268">
        <w:rPr>
          <w:rFonts w:ascii="Book Antiqua" w:hAnsi="Book Antiqua"/>
        </w:rPr>
        <w:t xml:space="preserve">epatitis B e antigen; </w:t>
      </w:r>
      <w:proofErr w:type="spellStart"/>
      <w:r w:rsidR="00DB2268">
        <w:rPr>
          <w:rFonts w:ascii="Book Antiqua" w:hAnsi="Book Antiqua"/>
        </w:rPr>
        <w:t>HBeAb</w:t>
      </w:r>
      <w:proofErr w:type="spellEnd"/>
      <w:r w:rsidR="00DB2268">
        <w:rPr>
          <w:rFonts w:ascii="Book Antiqua" w:hAnsi="Book Antiqua" w:hint="eastAsia"/>
        </w:rPr>
        <w:t>:</w:t>
      </w:r>
      <w:r w:rsidR="00DB2268">
        <w:rPr>
          <w:rFonts w:ascii="Book Antiqua" w:hAnsi="Book Antiqua"/>
        </w:rPr>
        <w:t xml:space="preserve"> </w:t>
      </w:r>
      <w:r w:rsidR="00DB2268">
        <w:rPr>
          <w:rFonts w:ascii="Book Antiqua" w:hAnsi="Book Antiqua" w:hint="eastAsia"/>
        </w:rPr>
        <w:t>H</w:t>
      </w:r>
      <w:r w:rsidR="001E30C6" w:rsidRPr="00DB2268">
        <w:rPr>
          <w:rFonts w:ascii="Book Antiqua" w:hAnsi="Book Antiqua"/>
        </w:rPr>
        <w:t>epatitis B e antibody</w:t>
      </w:r>
      <w:bookmarkEnd w:id="150"/>
      <w:bookmarkEnd w:id="151"/>
      <w:r w:rsidR="00DB2268">
        <w:rPr>
          <w:rFonts w:ascii="Book Antiqua" w:hAnsi="Book Antiqua" w:hint="eastAsia"/>
        </w:rPr>
        <w:t>;</w:t>
      </w:r>
      <w:r w:rsidR="00DB2268" w:rsidRPr="00DB2268">
        <w:rPr>
          <w:rFonts w:ascii="Book Antiqua" w:eastAsia="Yu Mincho" w:hAnsi="Book Antiqua" w:cs="Times New Roman"/>
        </w:rPr>
        <w:t xml:space="preserve"> </w:t>
      </w:r>
      <w:r w:rsidR="00DB2268">
        <w:rPr>
          <w:rFonts w:ascii="Book Antiqua" w:eastAsia="Yu Mincho" w:hAnsi="Book Antiqua" w:cs="Times New Roman"/>
        </w:rPr>
        <w:t xml:space="preserve">HBV-DNA: </w:t>
      </w:r>
      <w:r w:rsidR="00DB2268">
        <w:rPr>
          <w:rFonts w:ascii="Book Antiqua" w:eastAsiaTheme="minorEastAsia" w:hAnsi="Book Antiqua" w:cs="Times New Roman" w:hint="eastAsia"/>
        </w:rPr>
        <w:t>H</w:t>
      </w:r>
      <w:r w:rsidR="00DB2268" w:rsidRPr="00CB63A5">
        <w:rPr>
          <w:rFonts w:ascii="Book Antiqua" w:eastAsia="Yu Mincho" w:hAnsi="Book Antiqua" w:cs="Times New Roman"/>
        </w:rPr>
        <w:t>epatitis B virus DNA</w:t>
      </w:r>
      <w:r w:rsidR="00DB2268">
        <w:rPr>
          <w:rFonts w:ascii="Book Antiqua" w:eastAsiaTheme="minorEastAsia" w:hAnsi="Book Antiqua" w:cs="Times New Roman" w:hint="eastAsia"/>
        </w:rPr>
        <w:t>.</w:t>
      </w:r>
    </w:p>
    <w:p w14:paraId="0DAF8B18" w14:textId="17B1A5EA" w:rsidR="001E30C6" w:rsidRPr="00DB2268" w:rsidRDefault="001E30C6" w:rsidP="0075209B">
      <w:pPr>
        <w:widowControl w:val="0"/>
        <w:autoSpaceDE w:val="0"/>
        <w:autoSpaceDN w:val="0"/>
        <w:adjustRightInd w:val="0"/>
        <w:snapToGrid w:val="0"/>
        <w:spacing w:line="360" w:lineRule="auto"/>
        <w:jc w:val="both"/>
        <w:rPr>
          <w:rFonts w:ascii="Book Antiqua" w:hAnsi="Book Antiqua"/>
        </w:rPr>
      </w:pPr>
    </w:p>
    <w:p w14:paraId="1536B20A" w14:textId="77777777" w:rsidR="001E30C6" w:rsidRPr="00B2059A" w:rsidRDefault="001E30C6" w:rsidP="0075209B">
      <w:pPr>
        <w:widowControl w:val="0"/>
        <w:autoSpaceDE w:val="0"/>
        <w:autoSpaceDN w:val="0"/>
        <w:adjustRightInd w:val="0"/>
        <w:snapToGrid w:val="0"/>
        <w:spacing w:line="360" w:lineRule="auto"/>
        <w:jc w:val="both"/>
        <w:rPr>
          <w:rFonts w:ascii="Book Antiqua" w:hAnsi="Book Antiqua"/>
          <w:b/>
        </w:rPr>
      </w:pPr>
    </w:p>
    <w:p w14:paraId="0A413FF9" w14:textId="77777777" w:rsidR="00A06F3B" w:rsidRDefault="00A06F3B">
      <w:pPr>
        <w:rPr>
          <w:rFonts w:ascii="Book Antiqua" w:hAnsi="Book Antiqua"/>
          <w:b/>
        </w:rPr>
      </w:pPr>
      <w:r>
        <w:rPr>
          <w:rFonts w:ascii="Book Antiqua" w:hAnsi="Book Antiqua"/>
          <w:b/>
        </w:rPr>
        <w:br w:type="page"/>
      </w:r>
    </w:p>
    <w:p w14:paraId="2277C846" w14:textId="3C3095A5" w:rsidR="001E30C6" w:rsidRPr="00B2059A" w:rsidRDefault="00A06F3B" w:rsidP="00181AE0">
      <w:pPr>
        <w:widowControl w:val="0"/>
        <w:autoSpaceDE w:val="0"/>
        <w:autoSpaceDN w:val="0"/>
        <w:adjustRightInd w:val="0"/>
        <w:snapToGrid w:val="0"/>
        <w:spacing w:line="360" w:lineRule="auto"/>
        <w:jc w:val="both"/>
        <w:rPr>
          <w:rFonts w:ascii="Book Antiqua" w:hAnsi="Book Antiqua"/>
          <w:b/>
        </w:rPr>
      </w:pPr>
      <w:r>
        <w:rPr>
          <w:rFonts w:ascii="Book Antiqua" w:hAnsi="Book Antiqua"/>
          <w:b/>
        </w:rPr>
        <w:lastRenderedPageBreak/>
        <w:t>Table 2</w:t>
      </w:r>
      <w:r w:rsidR="001E30C6" w:rsidRPr="00B2059A">
        <w:rPr>
          <w:rFonts w:ascii="Book Antiqua" w:hAnsi="Book Antiqua"/>
          <w:b/>
        </w:rPr>
        <w:t xml:space="preserve"> </w:t>
      </w:r>
      <w:bookmarkEnd w:id="146"/>
      <w:r w:rsidR="001E30C6" w:rsidRPr="00B2059A">
        <w:rPr>
          <w:rFonts w:ascii="Book Antiqua" w:hAnsi="Book Antiqua"/>
          <w:b/>
        </w:rPr>
        <w:t xml:space="preserve">Performance characteristics of </w:t>
      </w:r>
      <w:r w:rsidR="00397D7A" w:rsidRPr="00397D7A">
        <w:rPr>
          <w:rFonts w:ascii="Book Antiqua" w:hAnsi="Book Antiqua" w:hint="eastAsia"/>
          <w:b/>
        </w:rPr>
        <w:t>s</w:t>
      </w:r>
      <w:r w:rsidR="00397D7A" w:rsidRPr="00397D7A">
        <w:rPr>
          <w:rFonts w:ascii="Book Antiqua" w:hAnsi="Book Antiqua"/>
          <w:b/>
        </w:rPr>
        <w:t>hear wave elastography</w:t>
      </w:r>
      <w:r w:rsidR="001E30C6" w:rsidRPr="00397D7A">
        <w:rPr>
          <w:rFonts w:ascii="Book Antiqua" w:hAnsi="Book Antiqua"/>
          <w:b/>
        </w:rPr>
        <w:t xml:space="preserve"> </w:t>
      </w:r>
      <w:r w:rsidR="001E30C6" w:rsidRPr="00B2059A">
        <w:rPr>
          <w:rFonts w:ascii="Book Antiqua" w:hAnsi="Book Antiqua"/>
          <w:b/>
        </w:rPr>
        <w:t xml:space="preserve">and </w:t>
      </w:r>
      <w:r w:rsidR="00397D7A" w:rsidRPr="00397D7A">
        <w:rPr>
          <w:rFonts w:ascii="Book Antiqua" w:hAnsi="Book Antiqua" w:hint="eastAsia"/>
          <w:b/>
        </w:rPr>
        <w:t>t</w:t>
      </w:r>
      <w:r w:rsidR="00397D7A" w:rsidRPr="00397D7A">
        <w:rPr>
          <w:rFonts w:ascii="Book Antiqua" w:hAnsi="Book Antiqua"/>
          <w:b/>
        </w:rPr>
        <w:t>ransient elastography</w:t>
      </w:r>
      <w:r w:rsidR="00397D7A" w:rsidRPr="00B2059A">
        <w:rPr>
          <w:rFonts w:ascii="Book Antiqua" w:hAnsi="Book Antiqua"/>
          <w:b/>
        </w:rPr>
        <w:t xml:space="preserve"> </w:t>
      </w:r>
      <w:r w:rsidR="001E30C6" w:rsidRPr="00B2059A">
        <w:rPr>
          <w:rFonts w:ascii="Book Antiqua" w:hAnsi="Book Antiqua"/>
          <w:b/>
        </w:rPr>
        <w:t xml:space="preserve">for staging liver fibrosis in </w:t>
      </w:r>
      <w:r w:rsidR="00831727" w:rsidRPr="00831727">
        <w:rPr>
          <w:rFonts w:ascii="Book Antiqua" w:eastAsia="Yu Mincho" w:hAnsi="Book Antiqua" w:cs="Times New Roman"/>
          <w:b/>
        </w:rPr>
        <w:t>chronic hepatitis B</w:t>
      </w:r>
      <w:r w:rsidR="006C5975">
        <w:rPr>
          <w:rFonts w:ascii="Book Antiqua" w:hAnsi="Book Antiqua"/>
          <w:b/>
        </w:rPr>
        <w:t xml:space="preserve"> patients</w:t>
      </w:r>
    </w:p>
    <w:tbl>
      <w:tblPr>
        <w:tblStyle w:val="a9"/>
        <w:tblpPr w:leftFromText="180" w:rightFromText="180" w:vertAnchor="text" w:horzAnchor="margin" w:tblpXSpec="center" w:tblpY="33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2"/>
        <w:gridCol w:w="932"/>
        <w:gridCol w:w="777"/>
        <w:gridCol w:w="1399"/>
        <w:gridCol w:w="1389"/>
        <w:gridCol w:w="850"/>
        <w:gridCol w:w="891"/>
        <w:gridCol w:w="579"/>
        <w:gridCol w:w="543"/>
      </w:tblGrid>
      <w:tr w:rsidR="001E30C6" w:rsidRPr="00F3288F" w14:paraId="2083891B" w14:textId="77777777" w:rsidTr="00EA7320">
        <w:trPr>
          <w:trHeight w:val="271"/>
        </w:trPr>
        <w:tc>
          <w:tcPr>
            <w:tcW w:w="728" w:type="pct"/>
            <w:tcBorders>
              <w:top w:val="single" w:sz="4" w:space="0" w:color="auto"/>
              <w:bottom w:val="single" w:sz="4" w:space="0" w:color="auto"/>
            </w:tcBorders>
          </w:tcPr>
          <w:p w14:paraId="684AF3E1"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b/>
              </w:rPr>
            </w:pPr>
            <w:r w:rsidRPr="00F3288F">
              <w:rPr>
                <w:rFonts w:ascii="Book Antiqua" w:hAnsi="Book Antiqua"/>
                <w:b/>
              </w:rPr>
              <w:t>Parameters</w:t>
            </w:r>
          </w:p>
        </w:tc>
        <w:tc>
          <w:tcPr>
            <w:tcW w:w="582" w:type="pct"/>
            <w:tcBorders>
              <w:top w:val="single" w:sz="4" w:space="0" w:color="auto"/>
              <w:bottom w:val="single" w:sz="4" w:space="0" w:color="auto"/>
            </w:tcBorders>
          </w:tcPr>
          <w:p w14:paraId="1E7ADF66"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b/>
              </w:rPr>
            </w:pPr>
            <w:r w:rsidRPr="00F3288F">
              <w:rPr>
                <w:rFonts w:ascii="Book Antiqua" w:hAnsi="Book Antiqua"/>
                <w:b/>
              </w:rPr>
              <w:t>AUROC</w:t>
            </w:r>
          </w:p>
        </w:tc>
        <w:tc>
          <w:tcPr>
            <w:tcW w:w="748" w:type="pct"/>
            <w:tcBorders>
              <w:top w:val="single" w:sz="4" w:space="0" w:color="auto"/>
              <w:bottom w:val="single" w:sz="4" w:space="0" w:color="auto"/>
            </w:tcBorders>
          </w:tcPr>
          <w:p w14:paraId="6AD90BAB"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b/>
              </w:rPr>
            </w:pPr>
            <w:r w:rsidRPr="00F3288F">
              <w:rPr>
                <w:rFonts w:ascii="Book Antiqua" w:hAnsi="Book Antiqua"/>
                <w:b/>
              </w:rPr>
              <w:t>Cutoff Value (kPa)</w:t>
            </w:r>
          </w:p>
        </w:tc>
        <w:tc>
          <w:tcPr>
            <w:tcW w:w="665" w:type="pct"/>
            <w:tcBorders>
              <w:top w:val="single" w:sz="4" w:space="0" w:color="auto"/>
              <w:bottom w:val="single" w:sz="4" w:space="0" w:color="auto"/>
            </w:tcBorders>
          </w:tcPr>
          <w:p w14:paraId="23A18121"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b/>
              </w:rPr>
            </w:pPr>
            <w:r w:rsidRPr="00F3288F">
              <w:rPr>
                <w:rFonts w:ascii="Book Antiqua" w:hAnsi="Book Antiqua"/>
                <w:b/>
              </w:rPr>
              <w:t>Sensitivity, %</w:t>
            </w:r>
          </w:p>
        </w:tc>
        <w:tc>
          <w:tcPr>
            <w:tcW w:w="665" w:type="pct"/>
            <w:tcBorders>
              <w:top w:val="single" w:sz="4" w:space="0" w:color="auto"/>
              <w:bottom w:val="single" w:sz="4" w:space="0" w:color="auto"/>
            </w:tcBorders>
          </w:tcPr>
          <w:p w14:paraId="05E398F2"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b/>
              </w:rPr>
            </w:pPr>
            <w:r w:rsidRPr="00F3288F">
              <w:rPr>
                <w:rFonts w:ascii="Book Antiqua" w:hAnsi="Book Antiqua"/>
                <w:b/>
              </w:rPr>
              <w:t>Specificity, %</w:t>
            </w:r>
          </w:p>
        </w:tc>
        <w:tc>
          <w:tcPr>
            <w:tcW w:w="416" w:type="pct"/>
            <w:tcBorders>
              <w:top w:val="single" w:sz="4" w:space="0" w:color="auto"/>
              <w:bottom w:val="single" w:sz="4" w:space="0" w:color="auto"/>
            </w:tcBorders>
          </w:tcPr>
          <w:p w14:paraId="076F3A1C"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b/>
              </w:rPr>
            </w:pPr>
            <w:r w:rsidRPr="00F3288F">
              <w:rPr>
                <w:rFonts w:ascii="Book Antiqua" w:hAnsi="Book Antiqua"/>
                <w:b/>
              </w:rPr>
              <w:t>PPV, %</w:t>
            </w:r>
          </w:p>
        </w:tc>
        <w:tc>
          <w:tcPr>
            <w:tcW w:w="416" w:type="pct"/>
            <w:tcBorders>
              <w:top w:val="single" w:sz="4" w:space="0" w:color="auto"/>
              <w:bottom w:val="single" w:sz="4" w:space="0" w:color="auto"/>
            </w:tcBorders>
          </w:tcPr>
          <w:p w14:paraId="5114EE81"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b/>
              </w:rPr>
            </w:pPr>
            <w:r w:rsidRPr="00F3288F">
              <w:rPr>
                <w:rFonts w:ascii="Book Antiqua" w:hAnsi="Book Antiqua"/>
                <w:b/>
              </w:rPr>
              <w:t>NPV, %</w:t>
            </w:r>
          </w:p>
        </w:tc>
        <w:tc>
          <w:tcPr>
            <w:tcW w:w="416" w:type="pct"/>
            <w:tcBorders>
              <w:top w:val="single" w:sz="4" w:space="0" w:color="auto"/>
              <w:bottom w:val="single" w:sz="4" w:space="0" w:color="auto"/>
            </w:tcBorders>
          </w:tcPr>
          <w:p w14:paraId="2B0EBCC2"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b/>
              </w:rPr>
            </w:pPr>
            <w:r w:rsidRPr="00F3288F">
              <w:rPr>
                <w:rFonts w:ascii="Book Antiqua" w:hAnsi="Book Antiqua"/>
                <w:b/>
              </w:rPr>
              <w:t>LR+</w:t>
            </w:r>
          </w:p>
        </w:tc>
        <w:tc>
          <w:tcPr>
            <w:tcW w:w="364" w:type="pct"/>
            <w:tcBorders>
              <w:top w:val="single" w:sz="4" w:space="0" w:color="auto"/>
              <w:bottom w:val="single" w:sz="4" w:space="0" w:color="auto"/>
            </w:tcBorders>
          </w:tcPr>
          <w:p w14:paraId="6F6C158C"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b/>
              </w:rPr>
            </w:pPr>
            <w:r w:rsidRPr="00F3288F">
              <w:rPr>
                <w:rFonts w:ascii="Book Antiqua" w:hAnsi="Book Antiqua"/>
                <w:b/>
              </w:rPr>
              <w:t>LR-</w:t>
            </w:r>
          </w:p>
        </w:tc>
      </w:tr>
      <w:tr w:rsidR="001E30C6" w:rsidRPr="00F3288F" w14:paraId="595979A4" w14:textId="77777777" w:rsidTr="00EA7320">
        <w:trPr>
          <w:trHeight w:val="277"/>
        </w:trPr>
        <w:tc>
          <w:tcPr>
            <w:tcW w:w="728" w:type="pct"/>
            <w:tcBorders>
              <w:top w:val="single" w:sz="4" w:space="0" w:color="auto"/>
            </w:tcBorders>
            <w:vAlign w:val="center"/>
          </w:tcPr>
          <w:p w14:paraId="712FA45A"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SWE</w:t>
            </w:r>
          </w:p>
        </w:tc>
        <w:tc>
          <w:tcPr>
            <w:tcW w:w="582" w:type="pct"/>
            <w:tcBorders>
              <w:top w:val="single" w:sz="4" w:space="0" w:color="auto"/>
            </w:tcBorders>
            <w:vAlign w:val="center"/>
          </w:tcPr>
          <w:p w14:paraId="4BC0FED7"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 xml:space="preserve">0.786 </w:t>
            </w:r>
          </w:p>
        </w:tc>
        <w:tc>
          <w:tcPr>
            <w:tcW w:w="748" w:type="pct"/>
            <w:tcBorders>
              <w:top w:val="single" w:sz="4" w:space="0" w:color="auto"/>
            </w:tcBorders>
            <w:vAlign w:val="center"/>
          </w:tcPr>
          <w:p w14:paraId="45FD588B"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 xml:space="preserve">9.05 </w:t>
            </w:r>
          </w:p>
        </w:tc>
        <w:tc>
          <w:tcPr>
            <w:tcW w:w="665" w:type="pct"/>
            <w:tcBorders>
              <w:top w:val="single" w:sz="4" w:space="0" w:color="auto"/>
            </w:tcBorders>
            <w:vAlign w:val="center"/>
          </w:tcPr>
          <w:p w14:paraId="233AAF8E"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77.78</w:t>
            </w:r>
          </w:p>
        </w:tc>
        <w:tc>
          <w:tcPr>
            <w:tcW w:w="665" w:type="pct"/>
            <w:tcBorders>
              <w:top w:val="single" w:sz="4" w:space="0" w:color="auto"/>
            </w:tcBorders>
            <w:vAlign w:val="center"/>
          </w:tcPr>
          <w:p w14:paraId="1D6D9302"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77.78</w:t>
            </w:r>
          </w:p>
        </w:tc>
        <w:tc>
          <w:tcPr>
            <w:tcW w:w="416" w:type="pct"/>
            <w:tcBorders>
              <w:top w:val="single" w:sz="4" w:space="0" w:color="auto"/>
            </w:tcBorders>
            <w:vAlign w:val="center"/>
          </w:tcPr>
          <w:p w14:paraId="0FAD84F4"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77.78</w:t>
            </w:r>
          </w:p>
        </w:tc>
        <w:tc>
          <w:tcPr>
            <w:tcW w:w="416" w:type="pct"/>
            <w:tcBorders>
              <w:top w:val="single" w:sz="4" w:space="0" w:color="auto"/>
            </w:tcBorders>
            <w:vAlign w:val="center"/>
          </w:tcPr>
          <w:p w14:paraId="0ED23439"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77.78</w:t>
            </w:r>
          </w:p>
        </w:tc>
        <w:tc>
          <w:tcPr>
            <w:tcW w:w="416" w:type="pct"/>
            <w:tcBorders>
              <w:top w:val="single" w:sz="4" w:space="0" w:color="auto"/>
            </w:tcBorders>
            <w:vAlign w:val="center"/>
          </w:tcPr>
          <w:p w14:paraId="312A2F4C"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3.50</w:t>
            </w:r>
          </w:p>
        </w:tc>
        <w:tc>
          <w:tcPr>
            <w:tcW w:w="364" w:type="pct"/>
            <w:tcBorders>
              <w:top w:val="single" w:sz="4" w:space="0" w:color="auto"/>
            </w:tcBorders>
            <w:vAlign w:val="center"/>
          </w:tcPr>
          <w:p w14:paraId="3A65401D"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0.29</w:t>
            </w:r>
          </w:p>
        </w:tc>
      </w:tr>
      <w:tr w:rsidR="001E30C6" w:rsidRPr="00F3288F" w14:paraId="4D590DCF" w14:textId="77777777" w:rsidTr="00EA7320">
        <w:trPr>
          <w:trHeight w:val="140"/>
        </w:trPr>
        <w:tc>
          <w:tcPr>
            <w:tcW w:w="728" w:type="pct"/>
            <w:vAlign w:val="center"/>
          </w:tcPr>
          <w:p w14:paraId="589C7200"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TE</w:t>
            </w:r>
          </w:p>
        </w:tc>
        <w:tc>
          <w:tcPr>
            <w:tcW w:w="582" w:type="pct"/>
            <w:vAlign w:val="center"/>
          </w:tcPr>
          <w:p w14:paraId="04CE59A6"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 xml:space="preserve">0.714 </w:t>
            </w:r>
          </w:p>
        </w:tc>
        <w:tc>
          <w:tcPr>
            <w:tcW w:w="748" w:type="pct"/>
            <w:vAlign w:val="center"/>
          </w:tcPr>
          <w:p w14:paraId="7B51DB24"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8.15</w:t>
            </w:r>
          </w:p>
        </w:tc>
        <w:tc>
          <w:tcPr>
            <w:tcW w:w="665" w:type="pct"/>
            <w:vAlign w:val="center"/>
          </w:tcPr>
          <w:p w14:paraId="0E50E9DE"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59.26</w:t>
            </w:r>
          </w:p>
        </w:tc>
        <w:tc>
          <w:tcPr>
            <w:tcW w:w="665" w:type="pct"/>
            <w:vAlign w:val="center"/>
          </w:tcPr>
          <w:p w14:paraId="5128B1CE"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66.67</w:t>
            </w:r>
          </w:p>
        </w:tc>
        <w:tc>
          <w:tcPr>
            <w:tcW w:w="416" w:type="pct"/>
            <w:vAlign w:val="center"/>
          </w:tcPr>
          <w:p w14:paraId="213A029B"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64.00</w:t>
            </w:r>
          </w:p>
        </w:tc>
        <w:tc>
          <w:tcPr>
            <w:tcW w:w="416" w:type="pct"/>
            <w:vAlign w:val="center"/>
          </w:tcPr>
          <w:p w14:paraId="4982B4D2"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62.07</w:t>
            </w:r>
          </w:p>
        </w:tc>
        <w:tc>
          <w:tcPr>
            <w:tcW w:w="416" w:type="pct"/>
            <w:vAlign w:val="center"/>
          </w:tcPr>
          <w:p w14:paraId="365FC531"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1.78</w:t>
            </w:r>
          </w:p>
        </w:tc>
        <w:tc>
          <w:tcPr>
            <w:tcW w:w="364" w:type="pct"/>
            <w:vAlign w:val="center"/>
          </w:tcPr>
          <w:p w14:paraId="131CA7AB"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0.61</w:t>
            </w:r>
          </w:p>
        </w:tc>
      </w:tr>
      <w:tr w:rsidR="001E30C6" w:rsidRPr="00F3288F" w14:paraId="25821E3E" w14:textId="77777777" w:rsidTr="00EA7320">
        <w:trPr>
          <w:trHeight w:val="140"/>
        </w:trPr>
        <w:tc>
          <w:tcPr>
            <w:tcW w:w="728" w:type="pct"/>
            <w:vAlign w:val="center"/>
          </w:tcPr>
          <w:p w14:paraId="6C738B00"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FIB-4</w:t>
            </w:r>
          </w:p>
        </w:tc>
        <w:tc>
          <w:tcPr>
            <w:tcW w:w="582" w:type="pct"/>
            <w:vAlign w:val="center"/>
          </w:tcPr>
          <w:p w14:paraId="27A85FCF"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0.551</w:t>
            </w:r>
          </w:p>
        </w:tc>
        <w:tc>
          <w:tcPr>
            <w:tcW w:w="748" w:type="pct"/>
            <w:vAlign w:val="center"/>
          </w:tcPr>
          <w:p w14:paraId="017055C1"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0.91</w:t>
            </w:r>
          </w:p>
        </w:tc>
        <w:tc>
          <w:tcPr>
            <w:tcW w:w="665" w:type="pct"/>
            <w:vAlign w:val="center"/>
          </w:tcPr>
          <w:p w14:paraId="4D968083"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74.07</w:t>
            </w:r>
          </w:p>
        </w:tc>
        <w:tc>
          <w:tcPr>
            <w:tcW w:w="665" w:type="pct"/>
            <w:vAlign w:val="center"/>
          </w:tcPr>
          <w:p w14:paraId="21CD12A9"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44.44</w:t>
            </w:r>
          </w:p>
        </w:tc>
        <w:tc>
          <w:tcPr>
            <w:tcW w:w="416" w:type="pct"/>
            <w:vAlign w:val="center"/>
          </w:tcPr>
          <w:p w14:paraId="5351A001"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57.14</w:t>
            </w:r>
          </w:p>
        </w:tc>
        <w:tc>
          <w:tcPr>
            <w:tcW w:w="416" w:type="pct"/>
            <w:vAlign w:val="center"/>
          </w:tcPr>
          <w:p w14:paraId="7D74328E"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63.16</w:t>
            </w:r>
          </w:p>
        </w:tc>
        <w:tc>
          <w:tcPr>
            <w:tcW w:w="416" w:type="pct"/>
            <w:vAlign w:val="center"/>
          </w:tcPr>
          <w:p w14:paraId="6DC47CE0"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1.33</w:t>
            </w:r>
          </w:p>
        </w:tc>
        <w:tc>
          <w:tcPr>
            <w:tcW w:w="364" w:type="pct"/>
            <w:vAlign w:val="center"/>
          </w:tcPr>
          <w:p w14:paraId="25F790FE"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0.58</w:t>
            </w:r>
          </w:p>
        </w:tc>
      </w:tr>
      <w:tr w:rsidR="001E30C6" w:rsidRPr="00F3288F" w14:paraId="21D15173" w14:textId="77777777" w:rsidTr="00EA7320">
        <w:trPr>
          <w:trHeight w:val="140"/>
        </w:trPr>
        <w:tc>
          <w:tcPr>
            <w:tcW w:w="728" w:type="pct"/>
            <w:tcBorders>
              <w:bottom w:val="single" w:sz="4" w:space="0" w:color="auto"/>
            </w:tcBorders>
            <w:vAlign w:val="center"/>
          </w:tcPr>
          <w:p w14:paraId="0BCEEC52"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APRI</w:t>
            </w:r>
          </w:p>
        </w:tc>
        <w:tc>
          <w:tcPr>
            <w:tcW w:w="582" w:type="pct"/>
            <w:tcBorders>
              <w:bottom w:val="single" w:sz="4" w:space="0" w:color="auto"/>
            </w:tcBorders>
            <w:vAlign w:val="center"/>
          </w:tcPr>
          <w:p w14:paraId="1C4CB752"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0.556</w:t>
            </w:r>
          </w:p>
        </w:tc>
        <w:tc>
          <w:tcPr>
            <w:tcW w:w="748" w:type="pct"/>
            <w:tcBorders>
              <w:bottom w:val="single" w:sz="4" w:space="0" w:color="auto"/>
            </w:tcBorders>
            <w:vAlign w:val="center"/>
          </w:tcPr>
          <w:p w14:paraId="46217ABD"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0.37</w:t>
            </w:r>
          </w:p>
        </w:tc>
        <w:tc>
          <w:tcPr>
            <w:tcW w:w="665" w:type="pct"/>
            <w:tcBorders>
              <w:bottom w:val="single" w:sz="4" w:space="0" w:color="auto"/>
            </w:tcBorders>
            <w:vAlign w:val="center"/>
          </w:tcPr>
          <w:p w14:paraId="0D6E761C"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81.48</w:t>
            </w:r>
          </w:p>
        </w:tc>
        <w:tc>
          <w:tcPr>
            <w:tcW w:w="665" w:type="pct"/>
            <w:tcBorders>
              <w:bottom w:val="single" w:sz="4" w:space="0" w:color="auto"/>
            </w:tcBorders>
            <w:vAlign w:val="center"/>
          </w:tcPr>
          <w:p w14:paraId="61B5D4A8"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44.44</w:t>
            </w:r>
          </w:p>
        </w:tc>
        <w:tc>
          <w:tcPr>
            <w:tcW w:w="416" w:type="pct"/>
            <w:tcBorders>
              <w:bottom w:val="single" w:sz="4" w:space="0" w:color="auto"/>
            </w:tcBorders>
            <w:vAlign w:val="center"/>
          </w:tcPr>
          <w:p w14:paraId="17AC0B9F"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59.46</w:t>
            </w:r>
          </w:p>
        </w:tc>
        <w:tc>
          <w:tcPr>
            <w:tcW w:w="416" w:type="pct"/>
            <w:tcBorders>
              <w:bottom w:val="single" w:sz="4" w:space="0" w:color="auto"/>
            </w:tcBorders>
            <w:vAlign w:val="center"/>
          </w:tcPr>
          <w:p w14:paraId="3E469D64"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70.59</w:t>
            </w:r>
          </w:p>
        </w:tc>
        <w:tc>
          <w:tcPr>
            <w:tcW w:w="416" w:type="pct"/>
            <w:tcBorders>
              <w:bottom w:val="single" w:sz="4" w:space="0" w:color="auto"/>
            </w:tcBorders>
            <w:vAlign w:val="center"/>
          </w:tcPr>
          <w:p w14:paraId="3610DBDF"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1.47</w:t>
            </w:r>
          </w:p>
        </w:tc>
        <w:tc>
          <w:tcPr>
            <w:tcW w:w="364" w:type="pct"/>
            <w:tcBorders>
              <w:bottom w:val="single" w:sz="4" w:space="0" w:color="auto"/>
            </w:tcBorders>
            <w:vAlign w:val="center"/>
          </w:tcPr>
          <w:p w14:paraId="3FCFCBFC" w14:textId="77777777" w:rsidR="001E30C6" w:rsidRPr="00F3288F" w:rsidRDefault="001E30C6"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0.42</w:t>
            </w:r>
          </w:p>
        </w:tc>
      </w:tr>
    </w:tbl>
    <w:p w14:paraId="190A93EE" w14:textId="53C071DD" w:rsidR="00F3288F" w:rsidRPr="00DF6077" w:rsidRDefault="00F3288F" w:rsidP="00181AE0">
      <w:pPr>
        <w:widowControl w:val="0"/>
        <w:autoSpaceDE w:val="0"/>
        <w:autoSpaceDN w:val="0"/>
        <w:adjustRightInd w:val="0"/>
        <w:snapToGrid w:val="0"/>
        <w:spacing w:line="360" w:lineRule="auto"/>
        <w:jc w:val="both"/>
        <w:rPr>
          <w:rFonts w:ascii="Book Antiqua" w:hAnsi="Book Antiqua"/>
        </w:rPr>
      </w:pPr>
      <w:r w:rsidRPr="00F3288F">
        <w:rPr>
          <w:rFonts w:ascii="Book Antiqua" w:hAnsi="Book Antiqua"/>
        </w:rPr>
        <w:t>Characteristics are based on optimal cutoff elasticity values. Pathologic analysis was the diagnostic reference standard.</w:t>
      </w:r>
      <w:r w:rsidRPr="00F3288F">
        <w:rPr>
          <w:rFonts w:ascii="Book Antiqua" w:hAnsi="Book Antiqua" w:hint="eastAsia"/>
        </w:rPr>
        <w:t xml:space="preserve"> </w:t>
      </w:r>
      <w:r w:rsidR="001E30C6" w:rsidRPr="00F3288F">
        <w:rPr>
          <w:rFonts w:ascii="Book Antiqua" w:hAnsi="Book Antiqua"/>
        </w:rPr>
        <w:t>PPV</w:t>
      </w:r>
      <w:r>
        <w:rPr>
          <w:rFonts w:ascii="Book Antiqua" w:hAnsi="Book Antiqua" w:hint="eastAsia"/>
        </w:rPr>
        <w:t>:</w:t>
      </w:r>
      <w:r w:rsidRPr="00F3288F">
        <w:rPr>
          <w:rFonts w:ascii="Book Antiqua" w:hAnsi="Book Antiqua"/>
        </w:rPr>
        <w:t xml:space="preserve"> </w:t>
      </w:r>
      <w:r>
        <w:rPr>
          <w:rFonts w:ascii="Book Antiqua" w:hAnsi="Book Antiqua" w:hint="eastAsia"/>
        </w:rPr>
        <w:t>P</w:t>
      </w:r>
      <w:r w:rsidRPr="00F3288F">
        <w:rPr>
          <w:rFonts w:ascii="Book Antiqua" w:hAnsi="Book Antiqua"/>
        </w:rPr>
        <w:t>ositive predictive value</w:t>
      </w:r>
      <w:r>
        <w:rPr>
          <w:rFonts w:ascii="Book Antiqua" w:hAnsi="Book Antiqua" w:hint="eastAsia"/>
        </w:rPr>
        <w:t>;</w:t>
      </w:r>
      <w:r>
        <w:rPr>
          <w:rFonts w:ascii="Book Antiqua" w:hAnsi="Book Antiqua"/>
        </w:rPr>
        <w:t xml:space="preserve"> NPV</w:t>
      </w:r>
      <w:r>
        <w:rPr>
          <w:rFonts w:ascii="Book Antiqua" w:hAnsi="Book Antiqua" w:hint="eastAsia"/>
        </w:rPr>
        <w:t>:</w:t>
      </w:r>
      <w:r w:rsidR="001E30C6" w:rsidRPr="00F3288F">
        <w:rPr>
          <w:rFonts w:ascii="Book Antiqua" w:hAnsi="Book Antiqua"/>
        </w:rPr>
        <w:t xml:space="preserve"> </w:t>
      </w:r>
      <w:bookmarkStart w:id="161" w:name="OLE_LINK118"/>
      <w:bookmarkStart w:id="162" w:name="OLE_LINK119"/>
      <w:r>
        <w:rPr>
          <w:rFonts w:ascii="Book Antiqua" w:hAnsi="Book Antiqua" w:hint="eastAsia"/>
        </w:rPr>
        <w:t>N</w:t>
      </w:r>
      <w:r>
        <w:rPr>
          <w:rFonts w:ascii="Book Antiqua" w:hAnsi="Book Antiqua"/>
        </w:rPr>
        <w:t>egative</w:t>
      </w:r>
      <w:r w:rsidR="001E30C6" w:rsidRPr="00F3288F">
        <w:rPr>
          <w:rFonts w:ascii="Book Antiqua" w:hAnsi="Book Antiqua"/>
        </w:rPr>
        <w:t xml:space="preserve"> predictive value</w:t>
      </w:r>
      <w:bookmarkEnd w:id="161"/>
      <w:bookmarkEnd w:id="162"/>
      <w:r w:rsidR="001E30C6" w:rsidRPr="00F3288F">
        <w:rPr>
          <w:rFonts w:ascii="Book Antiqua" w:hAnsi="Book Antiqua"/>
        </w:rPr>
        <w:t>; LR+</w:t>
      </w:r>
      <w:r>
        <w:rPr>
          <w:rFonts w:ascii="Book Antiqua" w:hAnsi="Book Antiqua" w:hint="eastAsia"/>
        </w:rPr>
        <w:t>:</w:t>
      </w:r>
      <w:r w:rsidRPr="00F3288F">
        <w:rPr>
          <w:rFonts w:ascii="Book Antiqua" w:hAnsi="Book Antiqua"/>
        </w:rPr>
        <w:t xml:space="preserve"> </w:t>
      </w:r>
      <w:r>
        <w:rPr>
          <w:rFonts w:ascii="Book Antiqua" w:hAnsi="Book Antiqua" w:hint="eastAsia"/>
        </w:rPr>
        <w:t>P</w:t>
      </w:r>
      <w:r w:rsidRPr="00F3288F">
        <w:rPr>
          <w:rFonts w:ascii="Book Antiqua" w:hAnsi="Book Antiqua"/>
        </w:rPr>
        <w:t>ositive likelihood value</w:t>
      </w:r>
      <w:r>
        <w:rPr>
          <w:rFonts w:ascii="Book Antiqua" w:hAnsi="Book Antiqua" w:hint="eastAsia"/>
        </w:rPr>
        <w:t>;</w:t>
      </w:r>
      <w:r>
        <w:rPr>
          <w:rFonts w:ascii="Book Antiqua" w:hAnsi="Book Antiqua"/>
        </w:rPr>
        <w:t xml:space="preserve"> LR-</w:t>
      </w:r>
      <w:r>
        <w:rPr>
          <w:rFonts w:ascii="Book Antiqua" w:hAnsi="Book Antiqua" w:hint="eastAsia"/>
        </w:rPr>
        <w:t>:</w:t>
      </w:r>
      <w:r w:rsidR="001E30C6" w:rsidRPr="00F3288F">
        <w:rPr>
          <w:rFonts w:ascii="Book Antiqua" w:hAnsi="Book Antiqua"/>
        </w:rPr>
        <w:t xml:space="preserve"> </w:t>
      </w:r>
      <w:bookmarkStart w:id="163" w:name="OLE_LINK120"/>
      <w:bookmarkStart w:id="164" w:name="OLE_LINK121"/>
      <w:bookmarkStart w:id="165" w:name="OLE_LINK122"/>
      <w:r>
        <w:rPr>
          <w:rFonts w:ascii="Book Antiqua" w:hAnsi="Book Antiqua" w:hint="eastAsia"/>
        </w:rPr>
        <w:t>N</w:t>
      </w:r>
      <w:r>
        <w:rPr>
          <w:rFonts w:ascii="Book Antiqua" w:hAnsi="Book Antiqua"/>
        </w:rPr>
        <w:t>egative</w:t>
      </w:r>
      <w:r>
        <w:rPr>
          <w:rFonts w:ascii="Book Antiqua" w:hAnsi="Book Antiqua" w:hint="eastAsia"/>
        </w:rPr>
        <w:t xml:space="preserve"> </w:t>
      </w:r>
      <w:r w:rsidR="001E30C6" w:rsidRPr="00F3288F">
        <w:rPr>
          <w:rFonts w:ascii="Book Antiqua" w:hAnsi="Book Antiqua"/>
        </w:rPr>
        <w:t>likelihood value</w:t>
      </w:r>
      <w:bookmarkEnd w:id="163"/>
      <w:bookmarkEnd w:id="164"/>
      <w:bookmarkEnd w:id="165"/>
      <w:r>
        <w:rPr>
          <w:rFonts w:ascii="Book Antiqua" w:hAnsi="Book Antiqua" w:hint="eastAsia"/>
        </w:rPr>
        <w:t>;</w:t>
      </w:r>
      <w:r w:rsidR="001E30C6" w:rsidRPr="00F3288F">
        <w:rPr>
          <w:rFonts w:ascii="Book Antiqua" w:hAnsi="Book Antiqua"/>
        </w:rPr>
        <w:t xml:space="preserve"> </w:t>
      </w:r>
      <w:bookmarkEnd w:id="3"/>
      <w:bookmarkEnd w:id="4"/>
      <w:bookmarkEnd w:id="5"/>
      <w:bookmarkEnd w:id="6"/>
      <w:bookmarkEnd w:id="7"/>
      <w:r w:rsidRPr="00F3288F">
        <w:rPr>
          <w:rFonts w:ascii="Book Antiqua" w:hAnsi="Book Antiqua"/>
        </w:rPr>
        <w:t xml:space="preserve">SWE: </w:t>
      </w:r>
      <w:bookmarkStart w:id="166" w:name="OLE_LINK1"/>
      <w:bookmarkStart w:id="167" w:name="OLE_LINK2"/>
      <w:r w:rsidRPr="00F3288F">
        <w:rPr>
          <w:rFonts w:ascii="Book Antiqua" w:hAnsi="Book Antiqua"/>
        </w:rPr>
        <w:t>Shear wave elastography</w:t>
      </w:r>
      <w:bookmarkEnd w:id="166"/>
      <w:bookmarkEnd w:id="167"/>
      <w:r w:rsidRPr="00F3288F">
        <w:rPr>
          <w:rFonts w:ascii="Book Antiqua" w:hAnsi="Book Antiqua"/>
        </w:rPr>
        <w:t xml:space="preserve">; TE: </w:t>
      </w:r>
      <w:bookmarkStart w:id="168" w:name="OLE_LINK132"/>
      <w:bookmarkStart w:id="169" w:name="OLE_LINK133"/>
      <w:r w:rsidRPr="00F3288F">
        <w:rPr>
          <w:rFonts w:ascii="Book Antiqua" w:hAnsi="Book Antiqua"/>
        </w:rPr>
        <w:t>Transient elastography</w:t>
      </w:r>
      <w:bookmarkEnd w:id="168"/>
      <w:bookmarkEnd w:id="169"/>
      <w:r>
        <w:rPr>
          <w:rFonts w:ascii="Book Antiqua" w:hAnsi="Book Antiqua" w:hint="eastAsia"/>
        </w:rPr>
        <w:t>;</w:t>
      </w:r>
      <w:r w:rsidRPr="00F3288F">
        <w:rPr>
          <w:rFonts w:ascii="Book Antiqua" w:hAnsi="Book Antiqua"/>
        </w:rPr>
        <w:t xml:space="preserve"> </w:t>
      </w:r>
      <w:r w:rsidRPr="00DF6077">
        <w:rPr>
          <w:rFonts w:ascii="Book Antiqua" w:hAnsi="Book Antiqua"/>
        </w:rPr>
        <w:t>FIB-4</w:t>
      </w:r>
      <w:r>
        <w:rPr>
          <w:rFonts w:ascii="Book Antiqua" w:hAnsi="Book Antiqua" w:hint="eastAsia"/>
        </w:rPr>
        <w:t>:</w:t>
      </w:r>
      <w:r w:rsidRPr="00DF6077">
        <w:rPr>
          <w:rFonts w:ascii="Book Antiqua" w:hAnsi="Book Antiqua"/>
          <w:b/>
        </w:rPr>
        <w:t xml:space="preserve"> </w:t>
      </w:r>
      <w:r>
        <w:rPr>
          <w:rFonts w:ascii="Book Antiqua" w:hAnsi="Book Antiqua" w:hint="eastAsia"/>
        </w:rPr>
        <w:t>F</w:t>
      </w:r>
      <w:r w:rsidRPr="00DF6077">
        <w:rPr>
          <w:rFonts w:ascii="Book Antiqua" w:hAnsi="Book Antiqua"/>
        </w:rPr>
        <w:t>ibrosis-4</w:t>
      </w:r>
      <w:r>
        <w:rPr>
          <w:rFonts w:ascii="Book Antiqua" w:hAnsi="Book Antiqua" w:hint="eastAsia"/>
        </w:rPr>
        <w:t>;</w:t>
      </w:r>
      <w:r w:rsidRPr="00DF6077">
        <w:rPr>
          <w:rFonts w:ascii="Book Antiqua" w:hAnsi="Book Antiqua"/>
          <w:b/>
        </w:rPr>
        <w:t xml:space="preserve"> </w:t>
      </w:r>
      <w:r w:rsidRPr="00DF6077">
        <w:rPr>
          <w:rFonts w:ascii="Book Antiqua" w:hAnsi="Book Antiqua"/>
        </w:rPr>
        <w:t>APRI</w:t>
      </w:r>
      <w:r w:rsidRPr="00DF6077">
        <w:rPr>
          <w:rFonts w:ascii="Book Antiqua" w:hAnsi="Book Antiqua" w:hint="eastAsia"/>
        </w:rPr>
        <w:t>:</w:t>
      </w:r>
      <w:r w:rsidRPr="00DF6077">
        <w:t xml:space="preserve"> </w:t>
      </w:r>
      <w:r w:rsidRPr="00DF6077">
        <w:rPr>
          <w:rFonts w:ascii="Book Antiqua" w:hAnsi="Book Antiqua" w:hint="eastAsia"/>
        </w:rPr>
        <w:t>A</w:t>
      </w:r>
      <w:r w:rsidRPr="00DF6077">
        <w:rPr>
          <w:rFonts w:ascii="Book Antiqua" w:hAnsi="Book Antiqua"/>
        </w:rPr>
        <w:t>spartate aminotransferase to platelet ratio index</w:t>
      </w:r>
      <w:r>
        <w:rPr>
          <w:rFonts w:ascii="Book Antiqua" w:hAnsi="Book Antiqua" w:hint="eastAsia"/>
        </w:rPr>
        <w:t>.</w:t>
      </w:r>
    </w:p>
    <w:p w14:paraId="7D16C417" w14:textId="4105513A" w:rsidR="001E30C6" w:rsidRPr="00A06F3B" w:rsidRDefault="001E30C6" w:rsidP="00181AE0">
      <w:pPr>
        <w:widowControl w:val="0"/>
        <w:autoSpaceDE w:val="0"/>
        <w:autoSpaceDN w:val="0"/>
        <w:adjustRightInd w:val="0"/>
        <w:snapToGrid w:val="0"/>
        <w:spacing w:line="360" w:lineRule="auto"/>
        <w:jc w:val="both"/>
        <w:rPr>
          <w:rFonts w:ascii="Book Antiqua" w:hAnsi="Book Antiqua"/>
          <w:b/>
        </w:rPr>
      </w:pPr>
    </w:p>
    <w:sectPr w:rsidR="001E30C6" w:rsidRPr="00A06F3B" w:rsidSect="00482F82">
      <w:headerReference w:type="default" r:id="rId13"/>
      <w:footerReference w:type="default" r:id="rId14"/>
      <w:footerReference w:type="first" r:id="rId15"/>
      <w:pgSz w:w="11900" w:h="16840"/>
      <w:pgMar w:top="1440" w:right="1797" w:bottom="1440" w:left="1797" w:header="851" w:footer="992" w:gutter="0"/>
      <w:cols w:space="425"/>
      <w:titlePg/>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6950F3" w14:textId="77777777" w:rsidR="0026275D" w:rsidRDefault="0026275D">
      <w:r>
        <w:separator/>
      </w:r>
    </w:p>
  </w:endnote>
  <w:endnote w:type="continuationSeparator" w:id="0">
    <w:p w14:paraId="2972D8B6" w14:textId="77777777" w:rsidR="0026275D" w:rsidRDefault="00262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iti SC Light">
    <w:altName w:val="Arial Unicode MS"/>
    <w:charset w:val="80"/>
    <w:family w:val="auto"/>
    <w:pitch w:val="variable"/>
    <w:sig w:usb0="8000002F" w:usb1="0807004A" w:usb2="00000010" w:usb3="00000000" w:csb0="003E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S PMincho">
    <w:altName w:val="MS Gothic"/>
    <w:charset w:val="80"/>
    <w:family w:val="roman"/>
    <w:pitch w:val="variable"/>
    <w:sig w:usb0="00000000"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Yu Mincho">
    <w:altName w:val="MS Gothic"/>
    <w:charset w:val="80"/>
    <w:family w:val="roman"/>
    <w:pitch w:val="variable"/>
    <w:sig w:usb0="800002E7" w:usb1="2AC7FCFF" w:usb2="00000012" w:usb3="00000000" w:csb0="0002009F" w:csb1="00000000"/>
  </w:font>
  <w:font w:name="AdvPSA88A">
    <w:altName w:val="Cambria"/>
    <w:charset w:val="00"/>
    <w:family w:val="roman"/>
    <w:pitch w:val="default"/>
    <w:sig w:usb0="00000003" w:usb1="00000000" w:usb2="00000000" w:usb3="00000000" w:csb0="00000001" w:csb1="00000000"/>
  </w:font>
  <w:font w:name="Times-Roman">
    <w:altName w:val="Times New Roman"/>
    <w:charset w:val="00"/>
    <w:family w:val="roman"/>
    <w:pitch w:val="default"/>
    <w:sig w:usb0="00000000" w:usb1="00000000" w:usb2="00000000" w:usb3="00000000" w:csb0="00000001"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7040301"/>
      <w:docPartObj>
        <w:docPartGallery w:val="Page Numbers (Bottom of Page)"/>
        <w:docPartUnique/>
      </w:docPartObj>
    </w:sdtPr>
    <w:sdtEndPr/>
    <w:sdtContent>
      <w:sdt>
        <w:sdtPr>
          <w:id w:val="860082579"/>
          <w:docPartObj>
            <w:docPartGallery w:val="Page Numbers (Top of Page)"/>
            <w:docPartUnique/>
          </w:docPartObj>
        </w:sdtPr>
        <w:sdtEndPr/>
        <w:sdtContent>
          <w:p w14:paraId="27085830" w14:textId="5C174B0F" w:rsidR="00F67E43" w:rsidRDefault="00F67E43">
            <w:pPr>
              <w:pStyle w:val="a5"/>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F9696D">
              <w:rPr>
                <w:b/>
                <w:bCs/>
                <w:noProof/>
              </w:rPr>
              <w:t>1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F9696D">
              <w:rPr>
                <w:b/>
                <w:bCs/>
                <w:noProof/>
              </w:rPr>
              <w:t>31</w:t>
            </w:r>
            <w:r>
              <w:rPr>
                <w:b/>
                <w:bCs/>
                <w:sz w:val="24"/>
                <w:szCs w:val="24"/>
              </w:rPr>
              <w:fldChar w:fldCharType="end"/>
            </w:r>
          </w:p>
        </w:sdtContent>
      </w:sdt>
    </w:sdtContent>
  </w:sdt>
  <w:p w14:paraId="2301162E" w14:textId="77777777" w:rsidR="00F67E43" w:rsidRDefault="00F67E43">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8768827"/>
      <w:docPartObj>
        <w:docPartGallery w:val="Page Numbers (Bottom of Page)"/>
        <w:docPartUnique/>
      </w:docPartObj>
    </w:sdtPr>
    <w:sdtEndPr/>
    <w:sdtContent>
      <w:p w14:paraId="20047B59" w14:textId="0D8089DF" w:rsidR="00F67E43" w:rsidRDefault="00F67E43">
        <w:pPr>
          <w:pStyle w:val="a5"/>
          <w:jc w:val="right"/>
        </w:pPr>
        <w:r>
          <w:fldChar w:fldCharType="begin"/>
        </w:r>
        <w:r>
          <w:instrText>PAGE   \* MERGEFORMAT</w:instrText>
        </w:r>
        <w:r>
          <w:fldChar w:fldCharType="separate"/>
        </w:r>
        <w:r w:rsidR="00F9696D" w:rsidRPr="00F9696D">
          <w:rPr>
            <w:noProof/>
            <w:lang w:val="zh-CN"/>
          </w:rPr>
          <w:t>1</w:t>
        </w:r>
        <w:r>
          <w:fldChar w:fldCharType="end"/>
        </w:r>
      </w:p>
    </w:sdtContent>
  </w:sdt>
  <w:p w14:paraId="5343A43A" w14:textId="77777777" w:rsidR="00F67E43" w:rsidRDefault="00F67E4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E59E8C" w14:textId="77777777" w:rsidR="0026275D" w:rsidRDefault="0026275D">
      <w:r>
        <w:separator/>
      </w:r>
    </w:p>
  </w:footnote>
  <w:footnote w:type="continuationSeparator" w:id="0">
    <w:p w14:paraId="56D528CA" w14:textId="77777777" w:rsidR="0026275D" w:rsidRDefault="002627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18912" w14:textId="62A3235C" w:rsidR="00F67E43" w:rsidRDefault="00F67E43" w:rsidP="00CB63A5">
    <w:pPr>
      <w:pStyle w:val="a6"/>
      <w:tabs>
        <w:tab w:val="clear" w:pos="8306"/>
        <w:tab w:val="left" w:pos="4200"/>
        <w:tab w:val="left" w:pos="4620"/>
        <w:tab w:val="left" w:pos="5040"/>
        <w:tab w:val="left" w:pos="5460"/>
        <w:tab w:val="left" w:pos="5880"/>
      </w:tabs>
      <w:jc w:val="left"/>
    </w:pPr>
    <w:r>
      <w:tab/>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trackRevisions/>
  <w:defaultTabStop w:val="420"/>
  <w:drawingGridHorizontalSpacing w:val="120"/>
  <w:drawingGridVerticalSpacing w:val="423"/>
  <w:displayHorizont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dvp9wzvras5zezv5pv2rejfss0fttswezf&quot;&gt;YaoTiantian&amp;apos;s EndNote Library&lt;record-ids&gt;&lt;item&gt;3&lt;/item&gt;&lt;item&gt;15&lt;/item&gt;&lt;item&gt;26&lt;/item&gt;&lt;item&gt;48&lt;/item&gt;&lt;item&gt;56&lt;/item&gt;&lt;item&gt;57&lt;/item&gt;&lt;item&gt;311&lt;/item&gt;&lt;item&gt;316&lt;/item&gt;&lt;item&gt;317&lt;/item&gt;&lt;item&gt;338&lt;/item&gt;&lt;item&gt;342&lt;/item&gt;&lt;item&gt;414&lt;/item&gt;&lt;item&gt;440&lt;/item&gt;&lt;item&gt;461&lt;/item&gt;&lt;item&gt;528&lt;/item&gt;&lt;item&gt;530&lt;/item&gt;&lt;item&gt;541&lt;/item&gt;&lt;item&gt;544&lt;/item&gt;&lt;item&gt;821&lt;/item&gt;&lt;item&gt;928&lt;/item&gt;&lt;item&gt;1020&lt;/item&gt;&lt;/record-ids&gt;&lt;/item&gt;&lt;/Libraries&gt;"/>
    <w:docVar w:name="MachineID" w:val="190|207|197|190|203|197|188|202|197|188|207|197|201|185|197|204|198|"/>
    <w:docVar w:name="Username" w:val="Editor"/>
  </w:docVars>
  <w:rsids>
    <w:rsidRoot w:val="00132D6F"/>
    <w:rsid w:val="00000FC0"/>
    <w:rsid w:val="00002376"/>
    <w:rsid w:val="00002405"/>
    <w:rsid w:val="00002BD6"/>
    <w:rsid w:val="0000393B"/>
    <w:rsid w:val="0000485F"/>
    <w:rsid w:val="00005BEA"/>
    <w:rsid w:val="000067EB"/>
    <w:rsid w:val="00006CCC"/>
    <w:rsid w:val="00010273"/>
    <w:rsid w:val="00012605"/>
    <w:rsid w:val="00014139"/>
    <w:rsid w:val="00015B96"/>
    <w:rsid w:val="00017046"/>
    <w:rsid w:val="000171F0"/>
    <w:rsid w:val="00017C03"/>
    <w:rsid w:val="00020001"/>
    <w:rsid w:val="000201AB"/>
    <w:rsid w:val="00020E80"/>
    <w:rsid w:val="00020F4A"/>
    <w:rsid w:val="000217E5"/>
    <w:rsid w:val="00021A4B"/>
    <w:rsid w:val="000224B2"/>
    <w:rsid w:val="00024FA1"/>
    <w:rsid w:val="0002565A"/>
    <w:rsid w:val="000259D8"/>
    <w:rsid w:val="00025BE9"/>
    <w:rsid w:val="00026B05"/>
    <w:rsid w:val="000302D9"/>
    <w:rsid w:val="00031C9D"/>
    <w:rsid w:val="00031EDD"/>
    <w:rsid w:val="000352CA"/>
    <w:rsid w:val="00035F7A"/>
    <w:rsid w:val="00035FB5"/>
    <w:rsid w:val="000362E9"/>
    <w:rsid w:val="000366D4"/>
    <w:rsid w:val="000409A0"/>
    <w:rsid w:val="00041467"/>
    <w:rsid w:val="000426E4"/>
    <w:rsid w:val="00042E06"/>
    <w:rsid w:val="00042EA2"/>
    <w:rsid w:val="000432AE"/>
    <w:rsid w:val="00043861"/>
    <w:rsid w:val="000449D0"/>
    <w:rsid w:val="00044D1E"/>
    <w:rsid w:val="00044D2E"/>
    <w:rsid w:val="00047389"/>
    <w:rsid w:val="000478D5"/>
    <w:rsid w:val="00050843"/>
    <w:rsid w:val="000508F4"/>
    <w:rsid w:val="00051B8A"/>
    <w:rsid w:val="00052E79"/>
    <w:rsid w:val="0005368A"/>
    <w:rsid w:val="000556A1"/>
    <w:rsid w:val="000560DD"/>
    <w:rsid w:val="00056313"/>
    <w:rsid w:val="00056BA7"/>
    <w:rsid w:val="000575D1"/>
    <w:rsid w:val="00061665"/>
    <w:rsid w:val="0006224D"/>
    <w:rsid w:val="000627FF"/>
    <w:rsid w:val="00062861"/>
    <w:rsid w:val="00062D0E"/>
    <w:rsid w:val="00062DE3"/>
    <w:rsid w:val="00063AB6"/>
    <w:rsid w:val="00063FCF"/>
    <w:rsid w:val="000640E6"/>
    <w:rsid w:val="00064161"/>
    <w:rsid w:val="000653FB"/>
    <w:rsid w:val="00065985"/>
    <w:rsid w:val="00065F21"/>
    <w:rsid w:val="0006793C"/>
    <w:rsid w:val="00071BE9"/>
    <w:rsid w:val="00071DE0"/>
    <w:rsid w:val="000732B6"/>
    <w:rsid w:val="00074119"/>
    <w:rsid w:val="000742E4"/>
    <w:rsid w:val="0007436C"/>
    <w:rsid w:val="00074557"/>
    <w:rsid w:val="000751B6"/>
    <w:rsid w:val="00075294"/>
    <w:rsid w:val="00076038"/>
    <w:rsid w:val="00076223"/>
    <w:rsid w:val="0007651F"/>
    <w:rsid w:val="00076917"/>
    <w:rsid w:val="00077BED"/>
    <w:rsid w:val="00077CB7"/>
    <w:rsid w:val="0008059F"/>
    <w:rsid w:val="0008087E"/>
    <w:rsid w:val="0008168F"/>
    <w:rsid w:val="00083F12"/>
    <w:rsid w:val="000871FA"/>
    <w:rsid w:val="00090922"/>
    <w:rsid w:val="000915BC"/>
    <w:rsid w:val="00092EA2"/>
    <w:rsid w:val="00094999"/>
    <w:rsid w:val="00094AFF"/>
    <w:rsid w:val="00095F91"/>
    <w:rsid w:val="000977CE"/>
    <w:rsid w:val="00097B39"/>
    <w:rsid w:val="000A07F7"/>
    <w:rsid w:val="000A0B02"/>
    <w:rsid w:val="000A1790"/>
    <w:rsid w:val="000A1EB5"/>
    <w:rsid w:val="000A1F40"/>
    <w:rsid w:val="000A2B4A"/>
    <w:rsid w:val="000A300D"/>
    <w:rsid w:val="000A3557"/>
    <w:rsid w:val="000A51DF"/>
    <w:rsid w:val="000B09ED"/>
    <w:rsid w:val="000B0F3A"/>
    <w:rsid w:val="000B2021"/>
    <w:rsid w:val="000B2F24"/>
    <w:rsid w:val="000B667F"/>
    <w:rsid w:val="000B672A"/>
    <w:rsid w:val="000B6858"/>
    <w:rsid w:val="000B6C0A"/>
    <w:rsid w:val="000C05B9"/>
    <w:rsid w:val="000C09D2"/>
    <w:rsid w:val="000C177B"/>
    <w:rsid w:val="000C23A0"/>
    <w:rsid w:val="000C2C5E"/>
    <w:rsid w:val="000C33D3"/>
    <w:rsid w:val="000C38A6"/>
    <w:rsid w:val="000C45E2"/>
    <w:rsid w:val="000C68C0"/>
    <w:rsid w:val="000D13CA"/>
    <w:rsid w:val="000D1468"/>
    <w:rsid w:val="000D24F9"/>
    <w:rsid w:val="000D257D"/>
    <w:rsid w:val="000D4138"/>
    <w:rsid w:val="000D4A49"/>
    <w:rsid w:val="000D5220"/>
    <w:rsid w:val="000D5E6A"/>
    <w:rsid w:val="000E0F74"/>
    <w:rsid w:val="000E1DB7"/>
    <w:rsid w:val="000E1DD4"/>
    <w:rsid w:val="000E1EC0"/>
    <w:rsid w:val="000E2173"/>
    <w:rsid w:val="000E3373"/>
    <w:rsid w:val="000E3CAB"/>
    <w:rsid w:val="000E4EF3"/>
    <w:rsid w:val="000E52EA"/>
    <w:rsid w:val="000E54C9"/>
    <w:rsid w:val="000E64AD"/>
    <w:rsid w:val="000E7D61"/>
    <w:rsid w:val="000F0539"/>
    <w:rsid w:val="000F074D"/>
    <w:rsid w:val="000F1700"/>
    <w:rsid w:val="000F178A"/>
    <w:rsid w:val="000F1C25"/>
    <w:rsid w:val="000F208D"/>
    <w:rsid w:val="000F2637"/>
    <w:rsid w:val="000F2C56"/>
    <w:rsid w:val="000F3651"/>
    <w:rsid w:val="000F4010"/>
    <w:rsid w:val="000F6C6B"/>
    <w:rsid w:val="000F73DD"/>
    <w:rsid w:val="0010355C"/>
    <w:rsid w:val="00103707"/>
    <w:rsid w:val="001042EF"/>
    <w:rsid w:val="001043C3"/>
    <w:rsid w:val="001044AD"/>
    <w:rsid w:val="00104B2F"/>
    <w:rsid w:val="00104F05"/>
    <w:rsid w:val="001056AE"/>
    <w:rsid w:val="00106BBA"/>
    <w:rsid w:val="00106E7B"/>
    <w:rsid w:val="00106F6B"/>
    <w:rsid w:val="00106FE7"/>
    <w:rsid w:val="001071A2"/>
    <w:rsid w:val="0010734B"/>
    <w:rsid w:val="00107D79"/>
    <w:rsid w:val="00110776"/>
    <w:rsid w:val="0011123E"/>
    <w:rsid w:val="00115080"/>
    <w:rsid w:val="0011624D"/>
    <w:rsid w:val="001167AE"/>
    <w:rsid w:val="00116D8F"/>
    <w:rsid w:val="0011723E"/>
    <w:rsid w:val="001203DC"/>
    <w:rsid w:val="0012071A"/>
    <w:rsid w:val="001210B8"/>
    <w:rsid w:val="00121150"/>
    <w:rsid w:val="00121DB2"/>
    <w:rsid w:val="00122393"/>
    <w:rsid w:val="00123459"/>
    <w:rsid w:val="00123B7D"/>
    <w:rsid w:val="0012653D"/>
    <w:rsid w:val="00126593"/>
    <w:rsid w:val="00126723"/>
    <w:rsid w:val="00131371"/>
    <w:rsid w:val="00131D41"/>
    <w:rsid w:val="00132D6F"/>
    <w:rsid w:val="001335E4"/>
    <w:rsid w:val="00133AAE"/>
    <w:rsid w:val="00134069"/>
    <w:rsid w:val="00134F44"/>
    <w:rsid w:val="0013529E"/>
    <w:rsid w:val="0013555A"/>
    <w:rsid w:val="00136210"/>
    <w:rsid w:val="00136CBE"/>
    <w:rsid w:val="00136E6C"/>
    <w:rsid w:val="00140A41"/>
    <w:rsid w:val="00143334"/>
    <w:rsid w:val="0014361F"/>
    <w:rsid w:val="00144D98"/>
    <w:rsid w:val="001463A1"/>
    <w:rsid w:val="0014761F"/>
    <w:rsid w:val="001509E4"/>
    <w:rsid w:val="00150AB2"/>
    <w:rsid w:val="00151973"/>
    <w:rsid w:val="001539FE"/>
    <w:rsid w:val="00155E4D"/>
    <w:rsid w:val="00157C27"/>
    <w:rsid w:val="00163322"/>
    <w:rsid w:val="001654E9"/>
    <w:rsid w:val="001655B6"/>
    <w:rsid w:val="001668AB"/>
    <w:rsid w:val="0017235D"/>
    <w:rsid w:val="00172631"/>
    <w:rsid w:val="00172B75"/>
    <w:rsid w:val="00175DF8"/>
    <w:rsid w:val="0017614F"/>
    <w:rsid w:val="0017653B"/>
    <w:rsid w:val="001805CF"/>
    <w:rsid w:val="001810CA"/>
    <w:rsid w:val="00181AE0"/>
    <w:rsid w:val="00181B36"/>
    <w:rsid w:val="001825D1"/>
    <w:rsid w:val="00184826"/>
    <w:rsid w:val="00184C93"/>
    <w:rsid w:val="00186133"/>
    <w:rsid w:val="0018687D"/>
    <w:rsid w:val="00187098"/>
    <w:rsid w:val="00187730"/>
    <w:rsid w:val="001904B6"/>
    <w:rsid w:val="001906CF"/>
    <w:rsid w:val="00190780"/>
    <w:rsid w:val="00194361"/>
    <w:rsid w:val="0019452F"/>
    <w:rsid w:val="00194C30"/>
    <w:rsid w:val="00194C5F"/>
    <w:rsid w:val="00195B68"/>
    <w:rsid w:val="00196069"/>
    <w:rsid w:val="0019652E"/>
    <w:rsid w:val="0019726D"/>
    <w:rsid w:val="001A1E6D"/>
    <w:rsid w:val="001A3A4C"/>
    <w:rsid w:val="001A4280"/>
    <w:rsid w:val="001A45A1"/>
    <w:rsid w:val="001A4641"/>
    <w:rsid w:val="001A5E57"/>
    <w:rsid w:val="001A732A"/>
    <w:rsid w:val="001B1479"/>
    <w:rsid w:val="001B1C71"/>
    <w:rsid w:val="001B1C81"/>
    <w:rsid w:val="001B2017"/>
    <w:rsid w:val="001B22DF"/>
    <w:rsid w:val="001B3099"/>
    <w:rsid w:val="001B43B5"/>
    <w:rsid w:val="001B52D0"/>
    <w:rsid w:val="001B58B6"/>
    <w:rsid w:val="001B61DF"/>
    <w:rsid w:val="001B652E"/>
    <w:rsid w:val="001B6C8C"/>
    <w:rsid w:val="001B74E5"/>
    <w:rsid w:val="001C0B0A"/>
    <w:rsid w:val="001C1216"/>
    <w:rsid w:val="001C1590"/>
    <w:rsid w:val="001C238E"/>
    <w:rsid w:val="001C4056"/>
    <w:rsid w:val="001C4547"/>
    <w:rsid w:val="001C4661"/>
    <w:rsid w:val="001C4EBD"/>
    <w:rsid w:val="001C53B0"/>
    <w:rsid w:val="001C7F90"/>
    <w:rsid w:val="001D0935"/>
    <w:rsid w:val="001D096C"/>
    <w:rsid w:val="001D15BF"/>
    <w:rsid w:val="001D2352"/>
    <w:rsid w:val="001D3064"/>
    <w:rsid w:val="001D5172"/>
    <w:rsid w:val="001D602A"/>
    <w:rsid w:val="001D71CA"/>
    <w:rsid w:val="001D7462"/>
    <w:rsid w:val="001E0E65"/>
    <w:rsid w:val="001E30C6"/>
    <w:rsid w:val="001E33DC"/>
    <w:rsid w:val="001E35CD"/>
    <w:rsid w:val="001E489D"/>
    <w:rsid w:val="001E5427"/>
    <w:rsid w:val="001E5677"/>
    <w:rsid w:val="001E6DF5"/>
    <w:rsid w:val="001F0E03"/>
    <w:rsid w:val="001F154A"/>
    <w:rsid w:val="001F1A46"/>
    <w:rsid w:val="001F3A86"/>
    <w:rsid w:val="001F4645"/>
    <w:rsid w:val="001F4DE8"/>
    <w:rsid w:val="001F4EBB"/>
    <w:rsid w:val="001F5B31"/>
    <w:rsid w:val="001F65D1"/>
    <w:rsid w:val="001F6FA4"/>
    <w:rsid w:val="001F77EA"/>
    <w:rsid w:val="00201EEF"/>
    <w:rsid w:val="0020368B"/>
    <w:rsid w:val="00203C13"/>
    <w:rsid w:val="00203CCE"/>
    <w:rsid w:val="00204D24"/>
    <w:rsid w:val="0020705E"/>
    <w:rsid w:val="0020720D"/>
    <w:rsid w:val="0020725C"/>
    <w:rsid w:val="00207811"/>
    <w:rsid w:val="0021068C"/>
    <w:rsid w:val="00210CC7"/>
    <w:rsid w:val="00211370"/>
    <w:rsid w:val="0021207E"/>
    <w:rsid w:val="00212FB1"/>
    <w:rsid w:val="00213D69"/>
    <w:rsid w:val="00215992"/>
    <w:rsid w:val="002165A0"/>
    <w:rsid w:val="00217D42"/>
    <w:rsid w:val="00220B42"/>
    <w:rsid w:val="002215FF"/>
    <w:rsid w:val="00221CF6"/>
    <w:rsid w:val="002228BF"/>
    <w:rsid w:val="00222BEF"/>
    <w:rsid w:val="00222CA5"/>
    <w:rsid w:val="00225513"/>
    <w:rsid w:val="002258DD"/>
    <w:rsid w:val="0022659D"/>
    <w:rsid w:val="00226D71"/>
    <w:rsid w:val="00227343"/>
    <w:rsid w:val="00230292"/>
    <w:rsid w:val="0023109C"/>
    <w:rsid w:val="0023238E"/>
    <w:rsid w:val="00232608"/>
    <w:rsid w:val="00233060"/>
    <w:rsid w:val="002354A1"/>
    <w:rsid w:val="00235D40"/>
    <w:rsid w:val="00237172"/>
    <w:rsid w:val="002373E4"/>
    <w:rsid w:val="002405CD"/>
    <w:rsid w:val="002409DF"/>
    <w:rsid w:val="00240E83"/>
    <w:rsid w:val="0024227E"/>
    <w:rsid w:val="00242958"/>
    <w:rsid w:val="002438DC"/>
    <w:rsid w:val="00244BFA"/>
    <w:rsid w:val="00246CE9"/>
    <w:rsid w:val="002477C0"/>
    <w:rsid w:val="00251264"/>
    <w:rsid w:val="002513EE"/>
    <w:rsid w:val="00251BAA"/>
    <w:rsid w:val="00252537"/>
    <w:rsid w:val="00253380"/>
    <w:rsid w:val="002538B5"/>
    <w:rsid w:val="002557EE"/>
    <w:rsid w:val="00255AE6"/>
    <w:rsid w:val="00255E78"/>
    <w:rsid w:val="00256BC2"/>
    <w:rsid w:val="00256CD4"/>
    <w:rsid w:val="00257E9C"/>
    <w:rsid w:val="002601C5"/>
    <w:rsid w:val="002611E0"/>
    <w:rsid w:val="002622DD"/>
    <w:rsid w:val="0026275D"/>
    <w:rsid w:val="00262C5C"/>
    <w:rsid w:val="00265742"/>
    <w:rsid w:val="00265820"/>
    <w:rsid w:val="00265FB3"/>
    <w:rsid w:val="002662C3"/>
    <w:rsid w:val="00267553"/>
    <w:rsid w:val="00267E76"/>
    <w:rsid w:val="00271675"/>
    <w:rsid w:val="0027178E"/>
    <w:rsid w:val="00273C8C"/>
    <w:rsid w:val="00274470"/>
    <w:rsid w:val="00274D63"/>
    <w:rsid w:val="0027503F"/>
    <w:rsid w:val="002759EB"/>
    <w:rsid w:val="00276477"/>
    <w:rsid w:val="00276604"/>
    <w:rsid w:val="0027704E"/>
    <w:rsid w:val="00280303"/>
    <w:rsid w:val="002815D2"/>
    <w:rsid w:val="00281629"/>
    <w:rsid w:val="00281FEC"/>
    <w:rsid w:val="002847C0"/>
    <w:rsid w:val="002858A3"/>
    <w:rsid w:val="00286F43"/>
    <w:rsid w:val="0028729B"/>
    <w:rsid w:val="0029201C"/>
    <w:rsid w:val="00295418"/>
    <w:rsid w:val="00295EFE"/>
    <w:rsid w:val="002A017F"/>
    <w:rsid w:val="002A0AE3"/>
    <w:rsid w:val="002A11B0"/>
    <w:rsid w:val="002A1B29"/>
    <w:rsid w:val="002A2327"/>
    <w:rsid w:val="002A279E"/>
    <w:rsid w:val="002A2CCF"/>
    <w:rsid w:val="002A356E"/>
    <w:rsid w:val="002A3CB7"/>
    <w:rsid w:val="002A5DF7"/>
    <w:rsid w:val="002A613A"/>
    <w:rsid w:val="002A63FA"/>
    <w:rsid w:val="002A65D3"/>
    <w:rsid w:val="002A677F"/>
    <w:rsid w:val="002A70BC"/>
    <w:rsid w:val="002A7CF9"/>
    <w:rsid w:val="002B239D"/>
    <w:rsid w:val="002B2CB6"/>
    <w:rsid w:val="002B3A26"/>
    <w:rsid w:val="002B3AB3"/>
    <w:rsid w:val="002B48EC"/>
    <w:rsid w:val="002B5C48"/>
    <w:rsid w:val="002B7642"/>
    <w:rsid w:val="002B7F1B"/>
    <w:rsid w:val="002C0798"/>
    <w:rsid w:val="002C119C"/>
    <w:rsid w:val="002C15B4"/>
    <w:rsid w:val="002C15DA"/>
    <w:rsid w:val="002C1632"/>
    <w:rsid w:val="002C20B7"/>
    <w:rsid w:val="002C25FF"/>
    <w:rsid w:val="002C29B6"/>
    <w:rsid w:val="002C2E77"/>
    <w:rsid w:val="002C4853"/>
    <w:rsid w:val="002C5FB1"/>
    <w:rsid w:val="002C61A5"/>
    <w:rsid w:val="002C770F"/>
    <w:rsid w:val="002D0DF8"/>
    <w:rsid w:val="002D1844"/>
    <w:rsid w:val="002D2CA9"/>
    <w:rsid w:val="002D3C9B"/>
    <w:rsid w:val="002D3E63"/>
    <w:rsid w:val="002D495C"/>
    <w:rsid w:val="002D4E29"/>
    <w:rsid w:val="002D4FCA"/>
    <w:rsid w:val="002D5464"/>
    <w:rsid w:val="002D5F21"/>
    <w:rsid w:val="002D7D37"/>
    <w:rsid w:val="002E0214"/>
    <w:rsid w:val="002E1545"/>
    <w:rsid w:val="002E1A72"/>
    <w:rsid w:val="002E1FB2"/>
    <w:rsid w:val="002E20D3"/>
    <w:rsid w:val="002E2155"/>
    <w:rsid w:val="002E2F2C"/>
    <w:rsid w:val="002E589C"/>
    <w:rsid w:val="002E691E"/>
    <w:rsid w:val="002E69A6"/>
    <w:rsid w:val="002E7146"/>
    <w:rsid w:val="002E7B7E"/>
    <w:rsid w:val="002F121C"/>
    <w:rsid w:val="002F12F3"/>
    <w:rsid w:val="002F17D1"/>
    <w:rsid w:val="002F1A7C"/>
    <w:rsid w:val="002F1AE5"/>
    <w:rsid w:val="002F2AF2"/>
    <w:rsid w:val="002F2C56"/>
    <w:rsid w:val="002F349C"/>
    <w:rsid w:val="002F4B0A"/>
    <w:rsid w:val="002F5F09"/>
    <w:rsid w:val="002F7572"/>
    <w:rsid w:val="003014D5"/>
    <w:rsid w:val="00301B2B"/>
    <w:rsid w:val="003020D9"/>
    <w:rsid w:val="003027C2"/>
    <w:rsid w:val="00302B8C"/>
    <w:rsid w:val="00302D71"/>
    <w:rsid w:val="003045AA"/>
    <w:rsid w:val="003057F2"/>
    <w:rsid w:val="003058B0"/>
    <w:rsid w:val="0030768F"/>
    <w:rsid w:val="003079FF"/>
    <w:rsid w:val="00307EB8"/>
    <w:rsid w:val="003102D7"/>
    <w:rsid w:val="003117AC"/>
    <w:rsid w:val="00311A65"/>
    <w:rsid w:val="00311AE0"/>
    <w:rsid w:val="00312590"/>
    <w:rsid w:val="00313B67"/>
    <w:rsid w:val="00316327"/>
    <w:rsid w:val="0031649F"/>
    <w:rsid w:val="0032053B"/>
    <w:rsid w:val="00323229"/>
    <w:rsid w:val="003256A4"/>
    <w:rsid w:val="00325CDD"/>
    <w:rsid w:val="00325E1D"/>
    <w:rsid w:val="00326A96"/>
    <w:rsid w:val="00326E9F"/>
    <w:rsid w:val="0032766E"/>
    <w:rsid w:val="003306A9"/>
    <w:rsid w:val="0033260E"/>
    <w:rsid w:val="003331FC"/>
    <w:rsid w:val="003335FE"/>
    <w:rsid w:val="00333964"/>
    <w:rsid w:val="0033397A"/>
    <w:rsid w:val="00333C6B"/>
    <w:rsid w:val="003343AB"/>
    <w:rsid w:val="00334BFF"/>
    <w:rsid w:val="00334F22"/>
    <w:rsid w:val="00335EAA"/>
    <w:rsid w:val="003366A4"/>
    <w:rsid w:val="003407BA"/>
    <w:rsid w:val="003419AA"/>
    <w:rsid w:val="003423D2"/>
    <w:rsid w:val="00342E1F"/>
    <w:rsid w:val="00343D46"/>
    <w:rsid w:val="0034424A"/>
    <w:rsid w:val="00344436"/>
    <w:rsid w:val="00344446"/>
    <w:rsid w:val="00344453"/>
    <w:rsid w:val="00344A00"/>
    <w:rsid w:val="003454B5"/>
    <w:rsid w:val="00345B04"/>
    <w:rsid w:val="003469ED"/>
    <w:rsid w:val="00346AC4"/>
    <w:rsid w:val="00347072"/>
    <w:rsid w:val="00350B4A"/>
    <w:rsid w:val="003510BA"/>
    <w:rsid w:val="00352456"/>
    <w:rsid w:val="00352A22"/>
    <w:rsid w:val="00352DA0"/>
    <w:rsid w:val="00353B42"/>
    <w:rsid w:val="0035540F"/>
    <w:rsid w:val="00355B34"/>
    <w:rsid w:val="00356074"/>
    <w:rsid w:val="003579A4"/>
    <w:rsid w:val="00360AD1"/>
    <w:rsid w:val="00362C37"/>
    <w:rsid w:val="00363044"/>
    <w:rsid w:val="00363984"/>
    <w:rsid w:val="00365A47"/>
    <w:rsid w:val="00365E1A"/>
    <w:rsid w:val="003665F9"/>
    <w:rsid w:val="00366783"/>
    <w:rsid w:val="00366DC6"/>
    <w:rsid w:val="003670C2"/>
    <w:rsid w:val="00367F2D"/>
    <w:rsid w:val="0037117A"/>
    <w:rsid w:val="00372128"/>
    <w:rsid w:val="00374B7C"/>
    <w:rsid w:val="003757FA"/>
    <w:rsid w:val="00376219"/>
    <w:rsid w:val="003764E9"/>
    <w:rsid w:val="00376737"/>
    <w:rsid w:val="003807BC"/>
    <w:rsid w:val="0038081A"/>
    <w:rsid w:val="003819CD"/>
    <w:rsid w:val="003831A3"/>
    <w:rsid w:val="00383241"/>
    <w:rsid w:val="00383846"/>
    <w:rsid w:val="00384938"/>
    <w:rsid w:val="0038529B"/>
    <w:rsid w:val="003854B1"/>
    <w:rsid w:val="00385C2B"/>
    <w:rsid w:val="00386041"/>
    <w:rsid w:val="003864BB"/>
    <w:rsid w:val="00386553"/>
    <w:rsid w:val="00386951"/>
    <w:rsid w:val="00386E26"/>
    <w:rsid w:val="003879CD"/>
    <w:rsid w:val="00390720"/>
    <w:rsid w:val="00390833"/>
    <w:rsid w:val="00390BB8"/>
    <w:rsid w:val="00392BDC"/>
    <w:rsid w:val="00393589"/>
    <w:rsid w:val="00394225"/>
    <w:rsid w:val="0039454A"/>
    <w:rsid w:val="00394D8F"/>
    <w:rsid w:val="003955DA"/>
    <w:rsid w:val="00395C9A"/>
    <w:rsid w:val="00396F8F"/>
    <w:rsid w:val="00397D7A"/>
    <w:rsid w:val="003A06DC"/>
    <w:rsid w:val="003A0E4F"/>
    <w:rsid w:val="003A11CF"/>
    <w:rsid w:val="003A165F"/>
    <w:rsid w:val="003A4941"/>
    <w:rsid w:val="003A4DB6"/>
    <w:rsid w:val="003A4F08"/>
    <w:rsid w:val="003A6EC6"/>
    <w:rsid w:val="003A7FA5"/>
    <w:rsid w:val="003B10F1"/>
    <w:rsid w:val="003B24CD"/>
    <w:rsid w:val="003B38ED"/>
    <w:rsid w:val="003B5898"/>
    <w:rsid w:val="003B6F15"/>
    <w:rsid w:val="003C02B2"/>
    <w:rsid w:val="003C2640"/>
    <w:rsid w:val="003C2AD0"/>
    <w:rsid w:val="003C395B"/>
    <w:rsid w:val="003C3AD7"/>
    <w:rsid w:val="003C4145"/>
    <w:rsid w:val="003C53BF"/>
    <w:rsid w:val="003C67CA"/>
    <w:rsid w:val="003C70DF"/>
    <w:rsid w:val="003C7474"/>
    <w:rsid w:val="003D0BF4"/>
    <w:rsid w:val="003D168F"/>
    <w:rsid w:val="003D255F"/>
    <w:rsid w:val="003D2646"/>
    <w:rsid w:val="003D4AF0"/>
    <w:rsid w:val="003D68C4"/>
    <w:rsid w:val="003D6BFD"/>
    <w:rsid w:val="003D7491"/>
    <w:rsid w:val="003E0A1A"/>
    <w:rsid w:val="003E0E65"/>
    <w:rsid w:val="003E15A0"/>
    <w:rsid w:val="003E1E9A"/>
    <w:rsid w:val="003E2907"/>
    <w:rsid w:val="003E2F30"/>
    <w:rsid w:val="003E399B"/>
    <w:rsid w:val="003E484B"/>
    <w:rsid w:val="003E5863"/>
    <w:rsid w:val="003E764C"/>
    <w:rsid w:val="003E79E2"/>
    <w:rsid w:val="003F0245"/>
    <w:rsid w:val="003F092E"/>
    <w:rsid w:val="003F11C7"/>
    <w:rsid w:val="003F13AC"/>
    <w:rsid w:val="003F1F90"/>
    <w:rsid w:val="003F325B"/>
    <w:rsid w:val="003F3347"/>
    <w:rsid w:val="003F4BBD"/>
    <w:rsid w:val="003F4D50"/>
    <w:rsid w:val="003F51F2"/>
    <w:rsid w:val="003F5EFD"/>
    <w:rsid w:val="003F6139"/>
    <w:rsid w:val="003F69A2"/>
    <w:rsid w:val="003F7BE5"/>
    <w:rsid w:val="00401460"/>
    <w:rsid w:val="00402882"/>
    <w:rsid w:val="00402F4B"/>
    <w:rsid w:val="004032B8"/>
    <w:rsid w:val="00403F31"/>
    <w:rsid w:val="00405536"/>
    <w:rsid w:val="00410FAE"/>
    <w:rsid w:val="00411203"/>
    <w:rsid w:val="0041237A"/>
    <w:rsid w:val="004124B9"/>
    <w:rsid w:val="00412922"/>
    <w:rsid w:val="00412C20"/>
    <w:rsid w:val="00412D4E"/>
    <w:rsid w:val="00413164"/>
    <w:rsid w:val="00413440"/>
    <w:rsid w:val="00413713"/>
    <w:rsid w:val="0041445E"/>
    <w:rsid w:val="00414856"/>
    <w:rsid w:val="00417AA8"/>
    <w:rsid w:val="00420084"/>
    <w:rsid w:val="004209BA"/>
    <w:rsid w:val="004210E0"/>
    <w:rsid w:val="00421244"/>
    <w:rsid w:val="00421649"/>
    <w:rsid w:val="00422061"/>
    <w:rsid w:val="00423250"/>
    <w:rsid w:val="00424122"/>
    <w:rsid w:val="004244AE"/>
    <w:rsid w:val="00426726"/>
    <w:rsid w:val="00427782"/>
    <w:rsid w:val="0043022C"/>
    <w:rsid w:val="004303EE"/>
    <w:rsid w:val="00430AD2"/>
    <w:rsid w:val="00430C15"/>
    <w:rsid w:val="0043128B"/>
    <w:rsid w:val="004314A9"/>
    <w:rsid w:val="00431C3E"/>
    <w:rsid w:val="004322C3"/>
    <w:rsid w:val="00432532"/>
    <w:rsid w:val="00432ABD"/>
    <w:rsid w:val="00433FF3"/>
    <w:rsid w:val="00434824"/>
    <w:rsid w:val="004354FA"/>
    <w:rsid w:val="0043572D"/>
    <w:rsid w:val="00435B19"/>
    <w:rsid w:val="0043787D"/>
    <w:rsid w:val="00437AE5"/>
    <w:rsid w:val="004404DA"/>
    <w:rsid w:val="0044107D"/>
    <w:rsid w:val="00441140"/>
    <w:rsid w:val="00441173"/>
    <w:rsid w:val="0044188C"/>
    <w:rsid w:val="00442254"/>
    <w:rsid w:val="00442F0E"/>
    <w:rsid w:val="00443A44"/>
    <w:rsid w:val="00444697"/>
    <w:rsid w:val="004456B1"/>
    <w:rsid w:val="00445D93"/>
    <w:rsid w:val="00445E57"/>
    <w:rsid w:val="004460D0"/>
    <w:rsid w:val="004466B8"/>
    <w:rsid w:val="004475BF"/>
    <w:rsid w:val="0045234C"/>
    <w:rsid w:val="004537A5"/>
    <w:rsid w:val="00453F12"/>
    <w:rsid w:val="004545D8"/>
    <w:rsid w:val="00454749"/>
    <w:rsid w:val="00455913"/>
    <w:rsid w:val="00457D6A"/>
    <w:rsid w:val="00460662"/>
    <w:rsid w:val="00461384"/>
    <w:rsid w:val="00461A60"/>
    <w:rsid w:val="00466FBC"/>
    <w:rsid w:val="00467048"/>
    <w:rsid w:val="00467990"/>
    <w:rsid w:val="00470538"/>
    <w:rsid w:val="00470591"/>
    <w:rsid w:val="004714C2"/>
    <w:rsid w:val="00471B80"/>
    <w:rsid w:val="0047288F"/>
    <w:rsid w:val="00472B55"/>
    <w:rsid w:val="00473239"/>
    <w:rsid w:val="00473B10"/>
    <w:rsid w:val="004740B7"/>
    <w:rsid w:val="004752FB"/>
    <w:rsid w:val="00475363"/>
    <w:rsid w:val="004754C0"/>
    <w:rsid w:val="00475F22"/>
    <w:rsid w:val="00476CC2"/>
    <w:rsid w:val="004773E6"/>
    <w:rsid w:val="0048044E"/>
    <w:rsid w:val="00481B88"/>
    <w:rsid w:val="00482F82"/>
    <w:rsid w:val="0048342F"/>
    <w:rsid w:val="00483C8C"/>
    <w:rsid w:val="00484FDE"/>
    <w:rsid w:val="00486686"/>
    <w:rsid w:val="004866EF"/>
    <w:rsid w:val="00486C5A"/>
    <w:rsid w:val="0048734F"/>
    <w:rsid w:val="0048744A"/>
    <w:rsid w:val="004875EB"/>
    <w:rsid w:val="00487745"/>
    <w:rsid w:val="0048796D"/>
    <w:rsid w:val="0049306F"/>
    <w:rsid w:val="0049391F"/>
    <w:rsid w:val="00493E77"/>
    <w:rsid w:val="00494840"/>
    <w:rsid w:val="00495C07"/>
    <w:rsid w:val="00495ED4"/>
    <w:rsid w:val="004961EC"/>
    <w:rsid w:val="004967E6"/>
    <w:rsid w:val="00496C3F"/>
    <w:rsid w:val="00496E2E"/>
    <w:rsid w:val="004970EB"/>
    <w:rsid w:val="00497A16"/>
    <w:rsid w:val="004A325C"/>
    <w:rsid w:val="004A3909"/>
    <w:rsid w:val="004A3936"/>
    <w:rsid w:val="004A45C1"/>
    <w:rsid w:val="004A5A3B"/>
    <w:rsid w:val="004A6232"/>
    <w:rsid w:val="004A6506"/>
    <w:rsid w:val="004B00FF"/>
    <w:rsid w:val="004B118A"/>
    <w:rsid w:val="004B1886"/>
    <w:rsid w:val="004B1FAC"/>
    <w:rsid w:val="004B4312"/>
    <w:rsid w:val="004B5114"/>
    <w:rsid w:val="004B5B31"/>
    <w:rsid w:val="004B72CE"/>
    <w:rsid w:val="004C12D8"/>
    <w:rsid w:val="004C3780"/>
    <w:rsid w:val="004C5223"/>
    <w:rsid w:val="004C61CE"/>
    <w:rsid w:val="004C6A83"/>
    <w:rsid w:val="004C79FD"/>
    <w:rsid w:val="004D1467"/>
    <w:rsid w:val="004D1FC4"/>
    <w:rsid w:val="004D23AB"/>
    <w:rsid w:val="004D4BB2"/>
    <w:rsid w:val="004D5810"/>
    <w:rsid w:val="004D6B30"/>
    <w:rsid w:val="004D6C62"/>
    <w:rsid w:val="004D7471"/>
    <w:rsid w:val="004D7520"/>
    <w:rsid w:val="004E0C80"/>
    <w:rsid w:val="004E1736"/>
    <w:rsid w:val="004E3271"/>
    <w:rsid w:val="004E37F2"/>
    <w:rsid w:val="004E4230"/>
    <w:rsid w:val="004E5383"/>
    <w:rsid w:val="004E5C0B"/>
    <w:rsid w:val="004E6794"/>
    <w:rsid w:val="004E6862"/>
    <w:rsid w:val="004E72C1"/>
    <w:rsid w:val="004F1006"/>
    <w:rsid w:val="004F3162"/>
    <w:rsid w:val="004F4830"/>
    <w:rsid w:val="004F4FF4"/>
    <w:rsid w:val="004F5E08"/>
    <w:rsid w:val="004F71A9"/>
    <w:rsid w:val="0050218A"/>
    <w:rsid w:val="005027B1"/>
    <w:rsid w:val="00502837"/>
    <w:rsid w:val="00504848"/>
    <w:rsid w:val="00504D73"/>
    <w:rsid w:val="00505216"/>
    <w:rsid w:val="005054E4"/>
    <w:rsid w:val="00505777"/>
    <w:rsid w:val="005073CD"/>
    <w:rsid w:val="00507541"/>
    <w:rsid w:val="00507797"/>
    <w:rsid w:val="0051000A"/>
    <w:rsid w:val="00510B9A"/>
    <w:rsid w:val="005111B7"/>
    <w:rsid w:val="00511439"/>
    <w:rsid w:val="00512006"/>
    <w:rsid w:val="0051268B"/>
    <w:rsid w:val="00512C1F"/>
    <w:rsid w:val="0051358E"/>
    <w:rsid w:val="005149AC"/>
    <w:rsid w:val="005149D2"/>
    <w:rsid w:val="00514D53"/>
    <w:rsid w:val="005154D4"/>
    <w:rsid w:val="00515961"/>
    <w:rsid w:val="00515EDC"/>
    <w:rsid w:val="005213AB"/>
    <w:rsid w:val="005213EF"/>
    <w:rsid w:val="00522236"/>
    <w:rsid w:val="00522E34"/>
    <w:rsid w:val="0052305B"/>
    <w:rsid w:val="0052380B"/>
    <w:rsid w:val="00523E65"/>
    <w:rsid w:val="00524868"/>
    <w:rsid w:val="0052545D"/>
    <w:rsid w:val="00525EDC"/>
    <w:rsid w:val="005261F2"/>
    <w:rsid w:val="00527954"/>
    <w:rsid w:val="00530439"/>
    <w:rsid w:val="0053130C"/>
    <w:rsid w:val="00533C96"/>
    <w:rsid w:val="00534FB9"/>
    <w:rsid w:val="0053538F"/>
    <w:rsid w:val="005355FC"/>
    <w:rsid w:val="005361C7"/>
    <w:rsid w:val="00537429"/>
    <w:rsid w:val="0053789E"/>
    <w:rsid w:val="00540125"/>
    <w:rsid w:val="00540E07"/>
    <w:rsid w:val="00541C1D"/>
    <w:rsid w:val="00541FE4"/>
    <w:rsid w:val="00542390"/>
    <w:rsid w:val="00542B57"/>
    <w:rsid w:val="00543052"/>
    <w:rsid w:val="005454FB"/>
    <w:rsid w:val="00545890"/>
    <w:rsid w:val="005460B6"/>
    <w:rsid w:val="00546FFB"/>
    <w:rsid w:val="00547BF8"/>
    <w:rsid w:val="0055131B"/>
    <w:rsid w:val="005514D1"/>
    <w:rsid w:val="00551B13"/>
    <w:rsid w:val="005548C2"/>
    <w:rsid w:val="00554A48"/>
    <w:rsid w:val="00561BAD"/>
    <w:rsid w:val="00562F9C"/>
    <w:rsid w:val="0056392B"/>
    <w:rsid w:val="00565B3B"/>
    <w:rsid w:val="00565BBD"/>
    <w:rsid w:val="00567731"/>
    <w:rsid w:val="00567D57"/>
    <w:rsid w:val="005702CD"/>
    <w:rsid w:val="0057049E"/>
    <w:rsid w:val="005711CB"/>
    <w:rsid w:val="005745DF"/>
    <w:rsid w:val="005748D2"/>
    <w:rsid w:val="0057519A"/>
    <w:rsid w:val="00576181"/>
    <w:rsid w:val="0057661E"/>
    <w:rsid w:val="00576A88"/>
    <w:rsid w:val="00576FAF"/>
    <w:rsid w:val="005770C7"/>
    <w:rsid w:val="00580E9B"/>
    <w:rsid w:val="005817A0"/>
    <w:rsid w:val="005822B5"/>
    <w:rsid w:val="00582F95"/>
    <w:rsid w:val="005832B4"/>
    <w:rsid w:val="00583A1B"/>
    <w:rsid w:val="00584B11"/>
    <w:rsid w:val="0058549D"/>
    <w:rsid w:val="0058640A"/>
    <w:rsid w:val="005864DE"/>
    <w:rsid w:val="005905EA"/>
    <w:rsid w:val="00590B05"/>
    <w:rsid w:val="00592E7B"/>
    <w:rsid w:val="005934C9"/>
    <w:rsid w:val="005943EC"/>
    <w:rsid w:val="00595282"/>
    <w:rsid w:val="00595DA0"/>
    <w:rsid w:val="005960FD"/>
    <w:rsid w:val="0059735B"/>
    <w:rsid w:val="00597D07"/>
    <w:rsid w:val="00597DA2"/>
    <w:rsid w:val="005A0AEE"/>
    <w:rsid w:val="005A0E28"/>
    <w:rsid w:val="005A100D"/>
    <w:rsid w:val="005A15FA"/>
    <w:rsid w:val="005A2838"/>
    <w:rsid w:val="005A2BED"/>
    <w:rsid w:val="005A32BB"/>
    <w:rsid w:val="005A57E2"/>
    <w:rsid w:val="005A6381"/>
    <w:rsid w:val="005A65DF"/>
    <w:rsid w:val="005A72E8"/>
    <w:rsid w:val="005B150D"/>
    <w:rsid w:val="005B2636"/>
    <w:rsid w:val="005B2F60"/>
    <w:rsid w:val="005B3E82"/>
    <w:rsid w:val="005B41F9"/>
    <w:rsid w:val="005B4FAA"/>
    <w:rsid w:val="005B58E4"/>
    <w:rsid w:val="005B6367"/>
    <w:rsid w:val="005B7003"/>
    <w:rsid w:val="005B7172"/>
    <w:rsid w:val="005C1072"/>
    <w:rsid w:val="005C17CC"/>
    <w:rsid w:val="005C1AA9"/>
    <w:rsid w:val="005C26D0"/>
    <w:rsid w:val="005C2D33"/>
    <w:rsid w:val="005C4F98"/>
    <w:rsid w:val="005C6342"/>
    <w:rsid w:val="005C6758"/>
    <w:rsid w:val="005C6D16"/>
    <w:rsid w:val="005D0CC9"/>
    <w:rsid w:val="005D207F"/>
    <w:rsid w:val="005D2A96"/>
    <w:rsid w:val="005D2B40"/>
    <w:rsid w:val="005D2BD9"/>
    <w:rsid w:val="005D4267"/>
    <w:rsid w:val="005D4C7C"/>
    <w:rsid w:val="005D4CD4"/>
    <w:rsid w:val="005D4FD6"/>
    <w:rsid w:val="005D5B58"/>
    <w:rsid w:val="005D5FBA"/>
    <w:rsid w:val="005D63EF"/>
    <w:rsid w:val="005D6AAE"/>
    <w:rsid w:val="005E0CBE"/>
    <w:rsid w:val="005E1A62"/>
    <w:rsid w:val="005E1C7B"/>
    <w:rsid w:val="005E3571"/>
    <w:rsid w:val="005E360E"/>
    <w:rsid w:val="005E6D94"/>
    <w:rsid w:val="005E7AC7"/>
    <w:rsid w:val="005F0CB7"/>
    <w:rsid w:val="005F0EEE"/>
    <w:rsid w:val="005F2747"/>
    <w:rsid w:val="005F33B8"/>
    <w:rsid w:val="005F3759"/>
    <w:rsid w:val="005F49B8"/>
    <w:rsid w:val="005F5718"/>
    <w:rsid w:val="005F7135"/>
    <w:rsid w:val="00600251"/>
    <w:rsid w:val="00601022"/>
    <w:rsid w:val="00601C18"/>
    <w:rsid w:val="00601D58"/>
    <w:rsid w:val="00601EF7"/>
    <w:rsid w:val="00601F8F"/>
    <w:rsid w:val="006022F2"/>
    <w:rsid w:val="00602758"/>
    <w:rsid w:val="00603299"/>
    <w:rsid w:val="00603D5B"/>
    <w:rsid w:val="0060490A"/>
    <w:rsid w:val="00605666"/>
    <w:rsid w:val="00610054"/>
    <w:rsid w:val="00610C5D"/>
    <w:rsid w:val="00610EB8"/>
    <w:rsid w:val="0061158C"/>
    <w:rsid w:val="006122FC"/>
    <w:rsid w:val="00613A6B"/>
    <w:rsid w:val="00614DB7"/>
    <w:rsid w:val="00615061"/>
    <w:rsid w:val="00616907"/>
    <w:rsid w:val="00617F63"/>
    <w:rsid w:val="00621D1C"/>
    <w:rsid w:val="00622513"/>
    <w:rsid w:val="00624FB7"/>
    <w:rsid w:val="0062613F"/>
    <w:rsid w:val="0062766E"/>
    <w:rsid w:val="006304F3"/>
    <w:rsid w:val="0063097B"/>
    <w:rsid w:val="00630D69"/>
    <w:rsid w:val="006316BB"/>
    <w:rsid w:val="00632533"/>
    <w:rsid w:val="00634010"/>
    <w:rsid w:val="0063420A"/>
    <w:rsid w:val="006358C2"/>
    <w:rsid w:val="00635D23"/>
    <w:rsid w:val="0063651E"/>
    <w:rsid w:val="0063684A"/>
    <w:rsid w:val="00637716"/>
    <w:rsid w:val="0063793B"/>
    <w:rsid w:val="0064084D"/>
    <w:rsid w:val="006415F3"/>
    <w:rsid w:val="00641BE4"/>
    <w:rsid w:val="00643CAA"/>
    <w:rsid w:val="00644F6E"/>
    <w:rsid w:val="00645626"/>
    <w:rsid w:val="00645992"/>
    <w:rsid w:val="0064652A"/>
    <w:rsid w:val="0064657D"/>
    <w:rsid w:val="0064792D"/>
    <w:rsid w:val="00651CE9"/>
    <w:rsid w:val="006532B6"/>
    <w:rsid w:val="00653481"/>
    <w:rsid w:val="0065449C"/>
    <w:rsid w:val="006552D1"/>
    <w:rsid w:val="006559CF"/>
    <w:rsid w:val="00657166"/>
    <w:rsid w:val="00660D6B"/>
    <w:rsid w:val="00661015"/>
    <w:rsid w:val="006617E6"/>
    <w:rsid w:val="00661A42"/>
    <w:rsid w:val="00661F2B"/>
    <w:rsid w:val="00664D46"/>
    <w:rsid w:val="00664E77"/>
    <w:rsid w:val="00665325"/>
    <w:rsid w:val="006667DA"/>
    <w:rsid w:val="00667003"/>
    <w:rsid w:val="006673E5"/>
    <w:rsid w:val="00667938"/>
    <w:rsid w:val="006702F4"/>
    <w:rsid w:val="00670982"/>
    <w:rsid w:val="0067171E"/>
    <w:rsid w:val="00671D70"/>
    <w:rsid w:val="0067319C"/>
    <w:rsid w:val="006747CF"/>
    <w:rsid w:val="0067540A"/>
    <w:rsid w:val="00675714"/>
    <w:rsid w:val="006761C1"/>
    <w:rsid w:val="00677413"/>
    <w:rsid w:val="00681409"/>
    <w:rsid w:val="00684810"/>
    <w:rsid w:val="006850BE"/>
    <w:rsid w:val="00685432"/>
    <w:rsid w:val="006859D2"/>
    <w:rsid w:val="0068668F"/>
    <w:rsid w:val="00690A91"/>
    <w:rsid w:val="00690B26"/>
    <w:rsid w:val="00691353"/>
    <w:rsid w:val="00691528"/>
    <w:rsid w:val="00691B83"/>
    <w:rsid w:val="00692090"/>
    <w:rsid w:val="0069234B"/>
    <w:rsid w:val="00692B2D"/>
    <w:rsid w:val="0069483F"/>
    <w:rsid w:val="00695676"/>
    <w:rsid w:val="00695725"/>
    <w:rsid w:val="006968EF"/>
    <w:rsid w:val="006970E2"/>
    <w:rsid w:val="00697892"/>
    <w:rsid w:val="006A1261"/>
    <w:rsid w:val="006A186C"/>
    <w:rsid w:val="006A1CBC"/>
    <w:rsid w:val="006A39A4"/>
    <w:rsid w:val="006A45EC"/>
    <w:rsid w:val="006A4C15"/>
    <w:rsid w:val="006A6DA0"/>
    <w:rsid w:val="006A76C0"/>
    <w:rsid w:val="006A7CCF"/>
    <w:rsid w:val="006A7DD9"/>
    <w:rsid w:val="006B1A4A"/>
    <w:rsid w:val="006B2A1D"/>
    <w:rsid w:val="006B2FAD"/>
    <w:rsid w:val="006B36E7"/>
    <w:rsid w:val="006B4824"/>
    <w:rsid w:val="006B5076"/>
    <w:rsid w:val="006B514E"/>
    <w:rsid w:val="006B5258"/>
    <w:rsid w:val="006B53F0"/>
    <w:rsid w:val="006B58EF"/>
    <w:rsid w:val="006B5A3C"/>
    <w:rsid w:val="006B6848"/>
    <w:rsid w:val="006B68CF"/>
    <w:rsid w:val="006B6D68"/>
    <w:rsid w:val="006B77D9"/>
    <w:rsid w:val="006B7AF8"/>
    <w:rsid w:val="006C1469"/>
    <w:rsid w:val="006C1B72"/>
    <w:rsid w:val="006C24A7"/>
    <w:rsid w:val="006C2701"/>
    <w:rsid w:val="006C3932"/>
    <w:rsid w:val="006C50A5"/>
    <w:rsid w:val="006C5975"/>
    <w:rsid w:val="006C7434"/>
    <w:rsid w:val="006C7A65"/>
    <w:rsid w:val="006C7AD9"/>
    <w:rsid w:val="006D0B36"/>
    <w:rsid w:val="006D0C4E"/>
    <w:rsid w:val="006D1642"/>
    <w:rsid w:val="006D240F"/>
    <w:rsid w:val="006D28F9"/>
    <w:rsid w:val="006D2D2A"/>
    <w:rsid w:val="006D2ED8"/>
    <w:rsid w:val="006D2F88"/>
    <w:rsid w:val="006D42F8"/>
    <w:rsid w:val="006E06A0"/>
    <w:rsid w:val="006E1B73"/>
    <w:rsid w:val="006E40AC"/>
    <w:rsid w:val="006E4151"/>
    <w:rsid w:val="006E4B92"/>
    <w:rsid w:val="006E723C"/>
    <w:rsid w:val="006E796D"/>
    <w:rsid w:val="006F039F"/>
    <w:rsid w:val="006F17BB"/>
    <w:rsid w:val="006F1F18"/>
    <w:rsid w:val="006F280D"/>
    <w:rsid w:val="006F39FC"/>
    <w:rsid w:val="006F3AEB"/>
    <w:rsid w:val="006F4D31"/>
    <w:rsid w:val="006F4E22"/>
    <w:rsid w:val="006F67FC"/>
    <w:rsid w:val="006F7157"/>
    <w:rsid w:val="007012B2"/>
    <w:rsid w:val="007027D3"/>
    <w:rsid w:val="0070282C"/>
    <w:rsid w:val="007028F5"/>
    <w:rsid w:val="00702A07"/>
    <w:rsid w:val="00702A10"/>
    <w:rsid w:val="007039BA"/>
    <w:rsid w:val="00703A4C"/>
    <w:rsid w:val="00703CBE"/>
    <w:rsid w:val="00704A93"/>
    <w:rsid w:val="0070627C"/>
    <w:rsid w:val="0070679B"/>
    <w:rsid w:val="007077F1"/>
    <w:rsid w:val="007100A2"/>
    <w:rsid w:val="00710A5F"/>
    <w:rsid w:val="00712D88"/>
    <w:rsid w:val="00712F0B"/>
    <w:rsid w:val="00714226"/>
    <w:rsid w:val="00715BDB"/>
    <w:rsid w:val="007162CF"/>
    <w:rsid w:val="00717479"/>
    <w:rsid w:val="00720449"/>
    <w:rsid w:val="00721302"/>
    <w:rsid w:val="00721318"/>
    <w:rsid w:val="00721B62"/>
    <w:rsid w:val="0072351A"/>
    <w:rsid w:val="007256BC"/>
    <w:rsid w:val="00725A03"/>
    <w:rsid w:val="00726121"/>
    <w:rsid w:val="00727E3C"/>
    <w:rsid w:val="00727F8D"/>
    <w:rsid w:val="00730436"/>
    <w:rsid w:val="00730C1F"/>
    <w:rsid w:val="00730F40"/>
    <w:rsid w:val="00731122"/>
    <w:rsid w:val="007313DF"/>
    <w:rsid w:val="00732A17"/>
    <w:rsid w:val="0073495D"/>
    <w:rsid w:val="007350DC"/>
    <w:rsid w:val="007356FB"/>
    <w:rsid w:val="007357E1"/>
    <w:rsid w:val="00737303"/>
    <w:rsid w:val="0073778B"/>
    <w:rsid w:val="00737B41"/>
    <w:rsid w:val="00737FAC"/>
    <w:rsid w:val="00740BE6"/>
    <w:rsid w:val="00741C48"/>
    <w:rsid w:val="0074253D"/>
    <w:rsid w:val="00744BE9"/>
    <w:rsid w:val="00744F9F"/>
    <w:rsid w:val="007452B0"/>
    <w:rsid w:val="00745518"/>
    <w:rsid w:val="007479AA"/>
    <w:rsid w:val="00747E11"/>
    <w:rsid w:val="00750552"/>
    <w:rsid w:val="00750612"/>
    <w:rsid w:val="00751115"/>
    <w:rsid w:val="00751B35"/>
    <w:rsid w:val="00752085"/>
    <w:rsid w:val="0075209B"/>
    <w:rsid w:val="00753C11"/>
    <w:rsid w:val="00755F79"/>
    <w:rsid w:val="00756391"/>
    <w:rsid w:val="00756C77"/>
    <w:rsid w:val="00757E15"/>
    <w:rsid w:val="00760E0E"/>
    <w:rsid w:val="00762E9F"/>
    <w:rsid w:val="00764814"/>
    <w:rsid w:val="0076488D"/>
    <w:rsid w:val="00765D2C"/>
    <w:rsid w:val="00765FBF"/>
    <w:rsid w:val="00767213"/>
    <w:rsid w:val="007679D1"/>
    <w:rsid w:val="007702E2"/>
    <w:rsid w:val="007704F0"/>
    <w:rsid w:val="00771FF5"/>
    <w:rsid w:val="007723A0"/>
    <w:rsid w:val="00772F83"/>
    <w:rsid w:val="00773217"/>
    <w:rsid w:val="00773327"/>
    <w:rsid w:val="0077397C"/>
    <w:rsid w:val="007746DE"/>
    <w:rsid w:val="007751A1"/>
    <w:rsid w:val="00775473"/>
    <w:rsid w:val="0077561E"/>
    <w:rsid w:val="0077614A"/>
    <w:rsid w:val="0077651A"/>
    <w:rsid w:val="00776686"/>
    <w:rsid w:val="0077688E"/>
    <w:rsid w:val="007769B7"/>
    <w:rsid w:val="00776CE0"/>
    <w:rsid w:val="007774C1"/>
    <w:rsid w:val="007817EE"/>
    <w:rsid w:val="007820A8"/>
    <w:rsid w:val="0078395F"/>
    <w:rsid w:val="007839E9"/>
    <w:rsid w:val="007845DD"/>
    <w:rsid w:val="0078676E"/>
    <w:rsid w:val="00790004"/>
    <w:rsid w:val="007900A0"/>
    <w:rsid w:val="007906D8"/>
    <w:rsid w:val="00791AE7"/>
    <w:rsid w:val="0079371A"/>
    <w:rsid w:val="00793D6A"/>
    <w:rsid w:val="007952A2"/>
    <w:rsid w:val="00795BC8"/>
    <w:rsid w:val="007971FC"/>
    <w:rsid w:val="007975C2"/>
    <w:rsid w:val="00797D0C"/>
    <w:rsid w:val="00797F71"/>
    <w:rsid w:val="007A0FA5"/>
    <w:rsid w:val="007A29D4"/>
    <w:rsid w:val="007A29D9"/>
    <w:rsid w:val="007A2B1F"/>
    <w:rsid w:val="007A473B"/>
    <w:rsid w:val="007A4E1F"/>
    <w:rsid w:val="007A68DE"/>
    <w:rsid w:val="007A7690"/>
    <w:rsid w:val="007B10E0"/>
    <w:rsid w:val="007B13B3"/>
    <w:rsid w:val="007B1BC1"/>
    <w:rsid w:val="007B24AA"/>
    <w:rsid w:val="007B33F0"/>
    <w:rsid w:val="007B3779"/>
    <w:rsid w:val="007B3CBE"/>
    <w:rsid w:val="007B412B"/>
    <w:rsid w:val="007B42A6"/>
    <w:rsid w:val="007B48BB"/>
    <w:rsid w:val="007B71E0"/>
    <w:rsid w:val="007C17CD"/>
    <w:rsid w:val="007C20F7"/>
    <w:rsid w:val="007C242F"/>
    <w:rsid w:val="007C2570"/>
    <w:rsid w:val="007C359E"/>
    <w:rsid w:val="007C401A"/>
    <w:rsid w:val="007C5370"/>
    <w:rsid w:val="007C62C6"/>
    <w:rsid w:val="007D00DF"/>
    <w:rsid w:val="007D0871"/>
    <w:rsid w:val="007D2300"/>
    <w:rsid w:val="007D38D4"/>
    <w:rsid w:val="007D419B"/>
    <w:rsid w:val="007E029D"/>
    <w:rsid w:val="007E136F"/>
    <w:rsid w:val="007E1D3F"/>
    <w:rsid w:val="007E23B3"/>
    <w:rsid w:val="007E2EFD"/>
    <w:rsid w:val="007E38FE"/>
    <w:rsid w:val="007E429B"/>
    <w:rsid w:val="007E4469"/>
    <w:rsid w:val="007E47B5"/>
    <w:rsid w:val="007E4F40"/>
    <w:rsid w:val="007E6609"/>
    <w:rsid w:val="007E6EA2"/>
    <w:rsid w:val="007F0C49"/>
    <w:rsid w:val="007F27EB"/>
    <w:rsid w:val="007F2ADB"/>
    <w:rsid w:val="007F352D"/>
    <w:rsid w:val="007F3F10"/>
    <w:rsid w:val="007F5164"/>
    <w:rsid w:val="007F54F6"/>
    <w:rsid w:val="007F62D1"/>
    <w:rsid w:val="007F6A9E"/>
    <w:rsid w:val="007F6F4F"/>
    <w:rsid w:val="007F768E"/>
    <w:rsid w:val="007F7C60"/>
    <w:rsid w:val="00800D2C"/>
    <w:rsid w:val="0080107A"/>
    <w:rsid w:val="00802D17"/>
    <w:rsid w:val="00803784"/>
    <w:rsid w:val="008038F2"/>
    <w:rsid w:val="008050F6"/>
    <w:rsid w:val="00805EF0"/>
    <w:rsid w:val="008069D9"/>
    <w:rsid w:val="0081049D"/>
    <w:rsid w:val="00811862"/>
    <w:rsid w:val="008118AA"/>
    <w:rsid w:val="008133C0"/>
    <w:rsid w:val="00815269"/>
    <w:rsid w:val="00815373"/>
    <w:rsid w:val="00815418"/>
    <w:rsid w:val="00815D13"/>
    <w:rsid w:val="00821993"/>
    <w:rsid w:val="00821C17"/>
    <w:rsid w:val="00823FFA"/>
    <w:rsid w:val="008246B3"/>
    <w:rsid w:val="00824845"/>
    <w:rsid w:val="0082540F"/>
    <w:rsid w:val="00825A1B"/>
    <w:rsid w:val="008266B5"/>
    <w:rsid w:val="008267E8"/>
    <w:rsid w:val="00826CEE"/>
    <w:rsid w:val="0083099E"/>
    <w:rsid w:val="00831727"/>
    <w:rsid w:val="00831C48"/>
    <w:rsid w:val="00832025"/>
    <w:rsid w:val="00832687"/>
    <w:rsid w:val="0083363E"/>
    <w:rsid w:val="0083407F"/>
    <w:rsid w:val="00834545"/>
    <w:rsid w:val="00835DAA"/>
    <w:rsid w:val="00835E33"/>
    <w:rsid w:val="0083669D"/>
    <w:rsid w:val="0083780B"/>
    <w:rsid w:val="00837B09"/>
    <w:rsid w:val="00841225"/>
    <w:rsid w:val="00841FE6"/>
    <w:rsid w:val="008435F0"/>
    <w:rsid w:val="008440C8"/>
    <w:rsid w:val="008453CF"/>
    <w:rsid w:val="0084554C"/>
    <w:rsid w:val="00847E39"/>
    <w:rsid w:val="008522DE"/>
    <w:rsid w:val="00854A67"/>
    <w:rsid w:val="00854B11"/>
    <w:rsid w:val="008551DA"/>
    <w:rsid w:val="008565B3"/>
    <w:rsid w:val="00856886"/>
    <w:rsid w:val="00856E5B"/>
    <w:rsid w:val="00860076"/>
    <w:rsid w:val="008602E0"/>
    <w:rsid w:val="00860840"/>
    <w:rsid w:val="00860A63"/>
    <w:rsid w:val="0086142E"/>
    <w:rsid w:val="00861D2A"/>
    <w:rsid w:val="00863C12"/>
    <w:rsid w:val="00864CD1"/>
    <w:rsid w:val="0086534B"/>
    <w:rsid w:val="0086571A"/>
    <w:rsid w:val="00865722"/>
    <w:rsid w:val="00866150"/>
    <w:rsid w:val="008666C5"/>
    <w:rsid w:val="008675F4"/>
    <w:rsid w:val="00867F01"/>
    <w:rsid w:val="00870097"/>
    <w:rsid w:val="008700BD"/>
    <w:rsid w:val="008730A2"/>
    <w:rsid w:val="00873FD4"/>
    <w:rsid w:val="00874F37"/>
    <w:rsid w:val="00875CB9"/>
    <w:rsid w:val="00877863"/>
    <w:rsid w:val="00877A88"/>
    <w:rsid w:val="00883414"/>
    <w:rsid w:val="0088424F"/>
    <w:rsid w:val="008846FA"/>
    <w:rsid w:val="008852B1"/>
    <w:rsid w:val="00886882"/>
    <w:rsid w:val="008876DC"/>
    <w:rsid w:val="00887E72"/>
    <w:rsid w:val="00887F48"/>
    <w:rsid w:val="00890B3D"/>
    <w:rsid w:val="00891C9A"/>
    <w:rsid w:val="008941A8"/>
    <w:rsid w:val="008943A0"/>
    <w:rsid w:val="008968E1"/>
    <w:rsid w:val="00897618"/>
    <w:rsid w:val="008977A8"/>
    <w:rsid w:val="00897F52"/>
    <w:rsid w:val="008A163B"/>
    <w:rsid w:val="008A1C9C"/>
    <w:rsid w:val="008A2864"/>
    <w:rsid w:val="008A2A48"/>
    <w:rsid w:val="008A53CE"/>
    <w:rsid w:val="008A56DB"/>
    <w:rsid w:val="008A56E2"/>
    <w:rsid w:val="008A589C"/>
    <w:rsid w:val="008A7452"/>
    <w:rsid w:val="008A75A2"/>
    <w:rsid w:val="008A7799"/>
    <w:rsid w:val="008A779C"/>
    <w:rsid w:val="008B0FCD"/>
    <w:rsid w:val="008B1F24"/>
    <w:rsid w:val="008B2261"/>
    <w:rsid w:val="008B2350"/>
    <w:rsid w:val="008B34A6"/>
    <w:rsid w:val="008B3B1F"/>
    <w:rsid w:val="008B59C4"/>
    <w:rsid w:val="008B62EF"/>
    <w:rsid w:val="008B6826"/>
    <w:rsid w:val="008B6A6E"/>
    <w:rsid w:val="008B71FC"/>
    <w:rsid w:val="008B75FD"/>
    <w:rsid w:val="008B7F79"/>
    <w:rsid w:val="008C0A78"/>
    <w:rsid w:val="008C0CC7"/>
    <w:rsid w:val="008C10D8"/>
    <w:rsid w:val="008C1D4D"/>
    <w:rsid w:val="008C235F"/>
    <w:rsid w:val="008C2A3F"/>
    <w:rsid w:val="008C31B5"/>
    <w:rsid w:val="008C61EF"/>
    <w:rsid w:val="008D0563"/>
    <w:rsid w:val="008D0CAF"/>
    <w:rsid w:val="008D1469"/>
    <w:rsid w:val="008D26FB"/>
    <w:rsid w:val="008D2B3D"/>
    <w:rsid w:val="008D2FA9"/>
    <w:rsid w:val="008D385C"/>
    <w:rsid w:val="008D39D3"/>
    <w:rsid w:val="008D3C8C"/>
    <w:rsid w:val="008D5534"/>
    <w:rsid w:val="008D5A32"/>
    <w:rsid w:val="008D6375"/>
    <w:rsid w:val="008D7671"/>
    <w:rsid w:val="008D7FD2"/>
    <w:rsid w:val="008E0226"/>
    <w:rsid w:val="008E135F"/>
    <w:rsid w:val="008E22B0"/>
    <w:rsid w:val="008E2876"/>
    <w:rsid w:val="008E3EBB"/>
    <w:rsid w:val="008E5031"/>
    <w:rsid w:val="008E56EF"/>
    <w:rsid w:val="008E75CC"/>
    <w:rsid w:val="008E7DA1"/>
    <w:rsid w:val="008F125E"/>
    <w:rsid w:val="008F4406"/>
    <w:rsid w:val="008F49A8"/>
    <w:rsid w:val="008F52EC"/>
    <w:rsid w:val="008F56E0"/>
    <w:rsid w:val="0090449B"/>
    <w:rsid w:val="00904AF7"/>
    <w:rsid w:val="00905724"/>
    <w:rsid w:val="00906297"/>
    <w:rsid w:val="00906A3E"/>
    <w:rsid w:val="00907442"/>
    <w:rsid w:val="00907922"/>
    <w:rsid w:val="0091197F"/>
    <w:rsid w:val="00911E36"/>
    <w:rsid w:val="0091288D"/>
    <w:rsid w:val="0091292F"/>
    <w:rsid w:val="00912B7A"/>
    <w:rsid w:val="00913FB2"/>
    <w:rsid w:val="00914685"/>
    <w:rsid w:val="00916E71"/>
    <w:rsid w:val="00916F0F"/>
    <w:rsid w:val="00917B8E"/>
    <w:rsid w:val="00920086"/>
    <w:rsid w:val="009216B6"/>
    <w:rsid w:val="00923A8F"/>
    <w:rsid w:val="00925860"/>
    <w:rsid w:val="00925CD3"/>
    <w:rsid w:val="009278BC"/>
    <w:rsid w:val="00931754"/>
    <w:rsid w:val="00931B17"/>
    <w:rsid w:val="009352BA"/>
    <w:rsid w:val="009360FE"/>
    <w:rsid w:val="009371C9"/>
    <w:rsid w:val="009371D7"/>
    <w:rsid w:val="00937294"/>
    <w:rsid w:val="00940248"/>
    <w:rsid w:val="009407EC"/>
    <w:rsid w:val="00943DEA"/>
    <w:rsid w:val="009447F0"/>
    <w:rsid w:val="0094587B"/>
    <w:rsid w:val="00946910"/>
    <w:rsid w:val="00947217"/>
    <w:rsid w:val="00947662"/>
    <w:rsid w:val="009479DF"/>
    <w:rsid w:val="00947ABC"/>
    <w:rsid w:val="00950E92"/>
    <w:rsid w:val="0095144F"/>
    <w:rsid w:val="009518DD"/>
    <w:rsid w:val="00952A71"/>
    <w:rsid w:val="009530A9"/>
    <w:rsid w:val="00953D82"/>
    <w:rsid w:val="0095458F"/>
    <w:rsid w:val="00954D3B"/>
    <w:rsid w:val="00956009"/>
    <w:rsid w:val="00957914"/>
    <w:rsid w:val="009602EA"/>
    <w:rsid w:val="009615DF"/>
    <w:rsid w:val="0096248A"/>
    <w:rsid w:val="00962704"/>
    <w:rsid w:val="00967C3B"/>
    <w:rsid w:val="009704D9"/>
    <w:rsid w:val="009707C0"/>
    <w:rsid w:val="0097138C"/>
    <w:rsid w:val="00972741"/>
    <w:rsid w:val="00972C33"/>
    <w:rsid w:val="00972C44"/>
    <w:rsid w:val="0097378E"/>
    <w:rsid w:val="0097452F"/>
    <w:rsid w:val="009748D2"/>
    <w:rsid w:val="00975BE2"/>
    <w:rsid w:val="00976FAF"/>
    <w:rsid w:val="009804C2"/>
    <w:rsid w:val="009808B7"/>
    <w:rsid w:val="00982460"/>
    <w:rsid w:val="00982A35"/>
    <w:rsid w:val="00982B2B"/>
    <w:rsid w:val="009836EE"/>
    <w:rsid w:val="00986382"/>
    <w:rsid w:val="00987B56"/>
    <w:rsid w:val="00990DB7"/>
    <w:rsid w:val="009912AC"/>
    <w:rsid w:val="009923EC"/>
    <w:rsid w:val="0099281A"/>
    <w:rsid w:val="00992B28"/>
    <w:rsid w:val="00992B7C"/>
    <w:rsid w:val="00993CEE"/>
    <w:rsid w:val="00993FC4"/>
    <w:rsid w:val="00994D26"/>
    <w:rsid w:val="00995B7D"/>
    <w:rsid w:val="00995FA3"/>
    <w:rsid w:val="009963CC"/>
    <w:rsid w:val="009A1178"/>
    <w:rsid w:val="009A1305"/>
    <w:rsid w:val="009A1444"/>
    <w:rsid w:val="009A29F6"/>
    <w:rsid w:val="009A42FF"/>
    <w:rsid w:val="009A4EE2"/>
    <w:rsid w:val="009A52FC"/>
    <w:rsid w:val="009B070C"/>
    <w:rsid w:val="009B15A1"/>
    <w:rsid w:val="009B2ACE"/>
    <w:rsid w:val="009B3B3B"/>
    <w:rsid w:val="009B3E83"/>
    <w:rsid w:val="009B40D1"/>
    <w:rsid w:val="009B4258"/>
    <w:rsid w:val="009C1814"/>
    <w:rsid w:val="009C1894"/>
    <w:rsid w:val="009C4C42"/>
    <w:rsid w:val="009C59B1"/>
    <w:rsid w:val="009C65B7"/>
    <w:rsid w:val="009C745A"/>
    <w:rsid w:val="009C7534"/>
    <w:rsid w:val="009C791A"/>
    <w:rsid w:val="009C7A77"/>
    <w:rsid w:val="009D0665"/>
    <w:rsid w:val="009D0DE1"/>
    <w:rsid w:val="009D1391"/>
    <w:rsid w:val="009D146E"/>
    <w:rsid w:val="009D254D"/>
    <w:rsid w:val="009D275C"/>
    <w:rsid w:val="009D3F7E"/>
    <w:rsid w:val="009D6DD7"/>
    <w:rsid w:val="009D704A"/>
    <w:rsid w:val="009D7E18"/>
    <w:rsid w:val="009E111E"/>
    <w:rsid w:val="009E1ADE"/>
    <w:rsid w:val="009E232C"/>
    <w:rsid w:val="009E4956"/>
    <w:rsid w:val="009E7221"/>
    <w:rsid w:val="009E75E8"/>
    <w:rsid w:val="009F03B7"/>
    <w:rsid w:val="009F0C4B"/>
    <w:rsid w:val="009F1AA2"/>
    <w:rsid w:val="009F2301"/>
    <w:rsid w:val="009F3DA8"/>
    <w:rsid w:val="009F41D0"/>
    <w:rsid w:val="009F41DB"/>
    <w:rsid w:val="009F4FFB"/>
    <w:rsid w:val="009F6510"/>
    <w:rsid w:val="00A002C9"/>
    <w:rsid w:val="00A00CD7"/>
    <w:rsid w:val="00A00D25"/>
    <w:rsid w:val="00A010C1"/>
    <w:rsid w:val="00A01288"/>
    <w:rsid w:val="00A0201E"/>
    <w:rsid w:val="00A02418"/>
    <w:rsid w:val="00A02EBB"/>
    <w:rsid w:val="00A030F8"/>
    <w:rsid w:val="00A036A9"/>
    <w:rsid w:val="00A04102"/>
    <w:rsid w:val="00A043CA"/>
    <w:rsid w:val="00A04B59"/>
    <w:rsid w:val="00A05EA7"/>
    <w:rsid w:val="00A06687"/>
    <w:rsid w:val="00A06F3B"/>
    <w:rsid w:val="00A070E3"/>
    <w:rsid w:val="00A071D8"/>
    <w:rsid w:val="00A07894"/>
    <w:rsid w:val="00A101B6"/>
    <w:rsid w:val="00A11593"/>
    <w:rsid w:val="00A12A0D"/>
    <w:rsid w:val="00A137B5"/>
    <w:rsid w:val="00A14168"/>
    <w:rsid w:val="00A1525A"/>
    <w:rsid w:val="00A15E5E"/>
    <w:rsid w:val="00A1759B"/>
    <w:rsid w:val="00A175F4"/>
    <w:rsid w:val="00A17619"/>
    <w:rsid w:val="00A17826"/>
    <w:rsid w:val="00A17F72"/>
    <w:rsid w:val="00A21CC9"/>
    <w:rsid w:val="00A22A6C"/>
    <w:rsid w:val="00A22B99"/>
    <w:rsid w:val="00A24ECC"/>
    <w:rsid w:val="00A2542F"/>
    <w:rsid w:val="00A259C7"/>
    <w:rsid w:val="00A2698C"/>
    <w:rsid w:val="00A26FDF"/>
    <w:rsid w:val="00A270FF"/>
    <w:rsid w:val="00A2756D"/>
    <w:rsid w:val="00A2773F"/>
    <w:rsid w:val="00A27BF5"/>
    <w:rsid w:val="00A30519"/>
    <w:rsid w:val="00A310DE"/>
    <w:rsid w:val="00A311A6"/>
    <w:rsid w:val="00A31474"/>
    <w:rsid w:val="00A32186"/>
    <w:rsid w:val="00A32C25"/>
    <w:rsid w:val="00A32DCD"/>
    <w:rsid w:val="00A338AF"/>
    <w:rsid w:val="00A33AB0"/>
    <w:rsid w:val="00A34DFB"/>
    <w:rsid w:val="00A37A73"/>
    <w:rsid w:val="00A37CDE"/>
    <w:rsid w:val="00A37EC4"/>
    <w:rsid w:val="00A4087B"/>
    <w:rsid w:val="00A409AF"/>
    <w:rsid w:val="00A420FE"/>
    <w:rsid w:val="00A4363C"/>
    <w:rsid w:val="00A43936"/>
    <w:rsid w:val="00A46C48"/>
    <w:rsid w:val="00A47106"/>
    <w:rsid w:val="00A47435"/>
    <w:rsid w:val="00A50101"/>
    <w:rsid w:val="00A51218"/>
    <w:rsid w:val="00A53112"/>
    <w:rsid w:val="00A531F2"/>
    <w:rsid w:val="00A53404"/>
    <w:rsid w:val="00A53850"/>
    <w:rsid w:val="00A54045"/>
    <w:rsid w:val="00A5471E"/>
    <w:rsid w:val="00A548C5"/>
    <w:rsid w:val="00A54B11"/>
    <w:rsid w:val="00A54DF4"/>
    <w:rsid w:val="00A55C98"/>
    <w:rsid w:val="00A56206"/>
    <w:rsid w:val="00A563DB"/>
    <w:rsid w:val="00A57046"/>
    <w:rsid w:val="00A5728B"/>
    <w:rsid w:val="00A5775C"/>
    <w:rsid w:val="00A57990"/>
    <w:rsid w:val="00A61003"/>
    <w:rsid w:val="00A620AC"/>
    <w:rsid w:val="00A62B24"/>
    <w:rsid w:val="00A62DE4"/>
    <w:rsid w:val="00A635D8"/>
    <w:rsid w:val="00A64C93"/>
    <w:rsid w:val="00A6585F"/>
    <w:rsid w:val="00A65F3A"/>
    <w:rsid w:val="00A70E6F"/>
    <w:rsid w:val="00A72492"/>
    <w:rsid w:val="00A72A3B"/>
    <w:rsid w:val="00A7332C"/>
    <w:rsid w:val="00A73738"/>
    <w:rsid w:val="00A73B65"/>
    <w:rsid w:val="00A755E8"/>
    <w:rsid w:val="00A760A3"/>
    <w:rsid w:val="00A775FF"/>
    <w:rsid w:val="00A776C5"/>
    <w:rsid w:val="00A77894"/>
    <w:rsid w:val="00A80402"/>
    <w:rsid w:val="00A82397"/>
    <w:rsid w:val="00A82A7A"/>
    <w:rsid w:val="00A8342E"/>
    <w:rsid w:val="00A862A5"/>
    <w:rsid w:val="00A873A0"/>
    <w:rsid w:val="00A87436"/>
    <w:rsid w:val="00A903EB"/>
    <w:rsid w:val="00A91965"/>
    <w:rsid w:val="00A921E6"/>
    <w:rsid w:val="00A92248"/>
    <w:rsid w:val="00A92C53"/>
    <w:rsid w:val="00A937B6"/>
    <w:rsid w:val="00A93EFC"/>
    <w:rsid w:val="00A93F90"/>
    <w:rsid w:val="00A961A4"/>
    <w:rsid w:val="00A96814"/>
    <w:rsid w:val="00A9697A"/>
    <w:rsid w:val="00A97CBD"/>
    <w:rsid w:val="00A97F04"/>
    <w:rsid w:val="00AA1666"/>
    <w:rsid w:val="00AA171E"/>
    <w:rsid w:val="00AA1AE7"/>
    <w:rsid w:val="00AA4C13"/>
    <w:rsid w:val="00AA5D7C"/>
    <w:rsid w:val="00AA64E9"/>
    <w:rsid w:val="00AA7928"/>
    <w:rsid w:val="00AB07DD"/>
    <w:rsid w:val="00AB123E"/>
    <w:rsid w:val="00AB17EE"/>
    <w:rsid w:val="00AB54CE"/>
    <w:rsid w:val="00AB67EB"/>
    <w:rsid w:val="00AC0001"/>
    <w:rsid w:val="00AC1F91"/>
    <w:rsid w:val="00AC34D4"/>
    <w:rsid w:val="00AC392A"/>
    <w:rsid w:val="00AC3932"/>
    <w:rsid w:val="00AC50B3"/>
    <w:rsid w:val="00AC52BB"/>
    <w:rsid w:val="00AC53AF"/>
    <w:rsid w:val="00AC5447"/>
    <w:rsid w:val="00AC5A51"/>
    <w:rsid w:val="00AC623F"/>
    <w:rsid w:val="00AD0A24"/>
    <w:rsid w:val="00AD0C26"/>
    <w:rsid w:val="00AD0CAD"/>
    <w:rsid w:val="00AD0D5C"/>
    <w:rsid w:val="00AD0D92"/>
    <w:rsid w:val="00AD0E85"/>
    <w:rsid w:val="00AD12A1"/>
    <w:rsid w:val="00AD205B"/>
    <w:rsid w:val="00AD21F0"/>
    <w:rsid w:val="00AD3BEA"/>
    <w:rsid w:val="00AD3E26"/>
    <w:rsid w:val="00AD66A3"/>
    <w:rsid w:val="00AD73AB"/>
    <w:rsid w:val="00AD7606"/>
    <w:rsid w:val="00AD7BBF"/>
    <w:rsid w:val="00AD7F00"/>
    <w:rsid w:val="00AE01CF"/>
    <w:rsid w:val="00AE0338"/>
    <w:rsid w:val="00AE1AD0"/>
    <w:rsid w:val="00AE2362"/>
    <w:rsid w:val="00AE381C"/>
    <w:rsid w:val="00AE43AC"/>
    <w:rsid w:val="00AE4995"/>
    <w:rsid w:val="00AE5FE1"/>
    <w:rsid w:val="00AE635C"/>
    <w:rsid w:val="00AE64A0"/>
    <w:rsid w:val="00AE6846"/>
    <w:rsid w:val="00AE70CE"/>
    <w:rsid w:val="00AE7575"/>
    <w:rsid w:val="00AF074C"/>
    <w:rsid w:val="00AF0E6F"/>
    <w:rsid w:val="00AF109E"/>
    <w:rsid w:val="00AF1C0A"/>
    <w:rsid w:val="00AF206C"/>
    <w:rsid w:val="00AF268C"/>
    <w:rsid w:val="00AF2939"/>
    <w:rsid w:val="00AF2F40"/>
    <w:rsid w:val="00AF2FD5"/>
    <w:rsid w:val="00AF37E7"/>
    <w:rsid w:val="00AF4053"/>
    <w:rsid w:val="00AF42F6"/>
    <w:rsid w:val="00AF49D3"/>
    <w:rsid w:val="00AF5037"/>
    <w:rsid w:val="00AF7936"/>
    <w:rsid w:val="00AF7ECC"/>
    <w:rsid w:val="00B00169"/>
    <w:rsid w:val="00B00685"/>
    <w:rsid w:val="00B01946"/>
    <w:rsid w:val="00B01F94"/>
    <w:rsid w:val="00B01FAF"/>
    <w:rsid w:val="00B04127"/>
    <w:rsid w:val="00B05489"/>
    <w:rsid w:val="00B0577B"/>
    <w:rsid w:val="00B06127"/>
    <w:rsid w:val="00B069F2"/>
    <w:rsid w:val="00B07129"/>
    <w:rsid w:val="00B07A9C"/>
    <w:rsid w:val="00B10DAB"/>
    <w:rsid w:val="00B120B4"/>
    <w:rsid w:val="00B13F74"/>
    <w:rsid w:val="00B14EA8"/>
    <w:rsid w:val="00B1599D"/>
    <w:rsid w:val="00B168AA"/>
    <w:rsid w:val="00B17BB3"/>
    <w:rsid w:val="00B17F8B"/>
    <w:rsid w:val="00B17FD5"/>
    <w:rsid w:val="00B2059A"/>
    <w:rsid w:val="00B20637"/>
    <w:rsid w:val="00B206CE"/>
    <w:rsid w:val="00B215B0"/>
    <w:rsid w:val="00B22098"/>
    <w:rsid w:val="00B23245"/>
    <w:rsid w:val="00B2347D"/>
    <w:rsid w:val="00B2447C"/>
    <w:rsid w:val="00B246D8"/>
    <w:rsid w:val="00B25C0C"/>
    <w:rsid w:val="00B263DD"/>
    <w:rsid w:val="00B26E11"/>
    <w:rsid w:val="00B27487"/>
    <w:rsid w:val="00B3003B"/>
    <w:rsid w:val="00B30A2B"/>
    <w:rsid w:val="00B310B0"/>
    <w:rsid w:val="00B31511"/>
    <w:rsid w:val="00B32576"/>
    <w:rsid w:val="00B33F47"/>
    <w:rsid w:val="00B34705"/>
    <w:rsid w:val="00B36355"/>
    <w:rsid w:val="00B36466"/>
    <w:rsid w:val="00B36A2A"/>
    <w:rsid w:val="00B3731A"/>
    <w:rsid w:val="00B4005A"/>
    <w:rsid w:val="00B41C8C"/>
    <w:rsid w:val="00B41D18"/>
    <w:rsid w:val="00B41E6D"/>
    <w:rsid w:val="00B41ECC"/>
    <w:rsid w:val="00B42C3D"/>
    <w:rsid w:val="00B43000"/>
    <w:rsid w:val="00B44450"/>
    <w:rsid w:val="00B44462"/>
    <w:rsid w:val="00B452E1"/>
    <w:rsid w:val="00B45E3C"/>
    <w:rsid w:val="00B460AB"/>
    <w:rsid w:val="00B466D2"/>
    <w:rsid w:val="00B4738C"/>
    <w:rsid w:val="00B500E5"/>
    <w:rsid w:val="00B51759"/>
    <w:rsid w:val="00B527BC"/>
    <w:rsid w:val="00B535CB"/>
    <w:rsid w:val="00B53EC9"/>
    <w:rsid w:val="00B55EAE"/>
    <w:rsid w:val="00B55F26"/>
    <w:rsid w:val="00B5623C"/>
    <w:rsid w:val="00B5696A"/>
    <w:rsid w:val="00B620C6"/>
    <w:rsid w:val="00B62791"/>
    <w:rsid w:val="00B63069"/>
    <w:rsid w:val="00B63FEE"/>
    <w:rsid w:val="00B65C84"/>
    <w:rsid w:val="00B662F0"/>
    <w:rsid w:val="00B66B72"/>
    <w:rsid w:val="00B67F2E"/>
    <w:rsid w:val="00B7056A"/>
    <w:rsid w:val="00B70B22"/>
    <w:rsid w:val="00B70EA5"/>
    <w:rsid w:val="00B71EED"/>
    <w:rsid w:val="00B725E8"/>
    <w:rsid w:val="00B726E6"/>
    <w:rsid w:val="00B7274D"/>
    <w:rsid w:val="00B72FED"/>
    <w:rsid w:val="00B730C6"/>
    <w:rsid w:val="00B759FF"/>
    <w:rsid w:val="00B75BF3"/>
    <w:rsid w:val="00B7612F"/>
    <w:rsid w:val="00B764FB"/>
    <w:rsid w:val="00B768B3"/>
    <w:rsid w:val="00B77D4C"/>
    <w:rsid w:val="00B77FEB"/>
    <w:rsid w:val="00B817F7"/>
    <w:rsid w:val="00B822B3"/>
    <w:rsid w:val="00B831B2"/>
    <w:rsid w:val="00B8582D"/>
    <w:rsid w:val="00B8674D"/>
    <w:rsid w:val="00B8752E"/>
    <w:rsid w:val="00B8793A"/>
    <w:rsid w:val="00B902E2"/>
    <w:rsid w:val="00B9315B"/>
    <w:rsid w:val="00B93CD9"/>
    <w:rsid w:val="00B93F31"/>
    <w:rsid w:val="00B9651B"/>
    <w:rsid w:val="00B9743E"/>
    <w:rsid w:val="00B97CE1"/>
    <w:rsid w:val="00BA139E"/>
    <w:rsid w:val="00BA15CE"/>
    <w:rsid w:val="00BA1800"/>
    <w:rsid w:val="00BA2341"/>
    <w:rsid w:val="00BA2B39"/>
    <w:rsid w:val="00BA2C00"/>
    <w:rsid w:val="00BA383D"/>
    <w:rsid w:val="00BA4525"/>
    <w:rsid w:val="00BA4597"/>
    <w:rsid w:val="00BA521A"/>
    <w:rsid w:val="00BA56C0"/>
    <w:rsid w:val="00BA72D4"/>
    <w:rsid w:val="00BB03FD"/>
    <w:rsid w:val="00BB4489"/>
    <w:rsid w:val="00BB5880"/>
    <w:rsid w:val="00BB58C5"/>
    <w:rsid w:val="00BB5CAF"/>
    <w:rsid w:val="00BC06A7"/>
    <w:rsid w:val="00BC09A2"/>
    <w:rsid w:val="00BC1995"/>
    <w:rsid w:val="00BC1E45"/>
    <w:rsid w:val="00BC3B1D"/>
    <w:rsid w:val="00BC4032"/>
    <w:rsid w:val="00BC4932"/>
    <w:rsid w:val="00BC4B97"/>
    <w:rsid w:val="00BC5088"/>
    <w:rsid w:val="00BC6304"/>
    <w:rsid w:val="00BC6502"/>
    <w:rsid w:val="00BC73FA"/>
    <w:rsid w:val="00BD0F5D"/>
    <w:rsid w:val="00BD379A"/>
    <w:rsid w:val="00BD43C8"/>
    <w:rsid w:val="00BD5265"/>
    <w:rsid w:val="00BD53BF"/>
    <w:rsid w:val="00BD69F6"/>
    <w:rsid w:val="00BD7016"/>
    <w:rsid w:val="00BD76C6"/>
    <w:rsid w:val="00BD7A1A"/>
    <w:rsid w:val="00BE004F"/>
    <w:rsid w:val="00BE1F7F"/>
    <w:rsid w:val="00BE23B3"/>
    <w:rsid w:val="00BE41F5"/>
    <w:rsid w:val="00BE4771"/>
    <w:rsid w:val="00BE55FC"/>
    <w:rsid w:val="00BE653F"/>
    <w:rsid w:val="00BE69A4"/>
    <w:rsid w:val="00BE6BBF"/>
    <w:rsid w:val="00BF1104"/>
    <w:rsid w:val="00BF13FA"/>
    <w:rsid w:val="00BF183E"/>
    <w:rsid w:val="00BF2898"/>
    <w:rsid w:val="00BF2F5C"/>
    <w:rsid w:val="00BF36E3"/>
    <w:rsid w:val="00BF55A3"/>
    <w:rsid w:val="00BF7483"/>
    <w:rsid w:val="00BF7F4C"/>
    <w:rsid w:val="00C01723"/>
    <w:rsid w:val="00C021DB"/>
    <w:rsid w:val="00C02240"/>
    <w:rsid w:val="00C033B7"/>
    <w:rsid w:val="00C047AC"/>
    <w:rsid w:val="00C07CF2"/>
    <w:rsid w:val="00C1059A"/>
    <w:rsid w:val="00C12D1B"/>
    <w:rsid w:val="00C13429"/>
    <w:rsid w:val="00C1385D"/>
    <w:rsid w:val="00C13E6A"/>
    <w:rsid w:val="00C14FFE"/>
    <w:rsid w:val="00C160F1"/>
    <w:rsid w:val="00C17C4C"/>
    <w:rsid w:val="00C20210"/>
    <w:rsid w:val="00C23142"/>
    <w:rsid w:val="00C23A91"/>
    <w:rsid w:val="00C24E92"/>
    <w:rsid w:val="00C25671"/>
    <w:rsid w:val="00C2585A"/>
    <w:rsid w:val="00C2610A"/>
    <w:rsid w:val="00C3008A"/>
    <w:rsid w:val="00C30563"/>
    <w:rsid w:val="00C3059F"/>
    <w:rsid w:val="00C30751"/>
    <w:rsid w:val="00C3168C"/>
    <w:rsid w:val="00C31EB6"/>
    <w:rsid w:val="00C323AD"/>
    <w:rsid w:val="00C32DA0"/>
    <w:rsid w:val="00C332EE"/>
    <w:rsid w:val="00C3354E"/>
    <w:rsid w:val="00C33ABF"/>
    <w:rsid w:val="00C34204"/>
    <w:rsid w:val="00C35D87"/>
    <w:rsid w:val="00C35DBD"/>
    <w:rsid w:val="00C35EB6"/>
    <w:rsid w:val="00C375AF"/>
    <w:rsid w:val="00C37C03"/>
    <w:rsid w:val="00C40BB0"/>
    <w:rsid w:val="00C43A7C"/>
    <w:rsid w:val="00C43ED5"/>
    <w:rsid w:val="00C4552E"/>
    <w:rsid w:val="00C46602"/>
    <w:rsid w:val="00C470D8"/>
    <w:rsid w:val="00C47FB5"/>
    <w:rsid w:val="00C502E5"/>
    <w:rsid w:val="00C50900"/>
    <w:rsid w:val="00C50993"/>
    <w:rsid w:val="00C50EA4"/>
    <w:rsid w:val="00C50EEF"/>
    <w:rsid w:val="00C52FF9"/>
    <w:rsid w:val="00C5400C"/>
    <w:rsid w:val="00C5488A"/>
    <w:rsid w:val="00C54F5F"/>
    <w:rsid w:val="00C55326"/>
    <w:rsid w:val="00C55774"/>
    <w:rsid w:val="00C56F57"/>
    <w:rsid w:val="00C572F7"/>
    <w:rsid w:val="00C57ADE"/>
    <w:rsid w:val="00C60116"/>
    <w:rsid w:val="00C6043E"/>
    <w:rsid w:val="00C61704"/>
    <w:rsid w:val="00C6239E"/>
    <w:rsid w:val="00C62673"/>
    <w:rsid w:val="00C634E8"/>
    <w:rsid w:val="00C63DC1"/>
    <w:rsid w:val="00C63E32"/>
    <w:rsid w:val="00C6420E"/>
    <w:rsid w:val="00C65506"/>
    <w:rsid w:val="00C66259"/>
    <w:rsid w:val="00C6640C"/>
    <w:rsid w:val="00C71913"/>
    <w:rsid w:val="00C71C03"/>
    <w:rsid w:val="00C71E7A"/>
    <w:rsid w:val="00C71FCD"/>
    <w:rsid w:val="00C72144"/>
    <w:rsid w:val="00C73551"/>
    <w:rsid w:val="00C74223"/>
    <w:rsid w:val="00C7478F"/>
    <w:rsid w:val="00C75903"/>
    <w:rsid w:val="00C75BC1"/>
    <w:rsid w:val="00C7691D"/>
    <w:rsid w:val="00C771D7"/>
    <w:rsid w:val="00C779EB"/>
    <w:rsid w:val="00C80AC9"/>
    <w:rsid w:val="00C80C53"/>
    <w:rsid w:val="00C80D58"/>
    <w:rsid w:val="00C81F5D"/>
    <w:rsid w:val="00C82614"/>
    <w:rsid w:val="00C82CFC"/>
    <w:rsid w:val="00C83156"/>
    <w:rsid w:val="00C8342D"/>
    <w:rsid w:val="00C83A85"/>
    <w:rsid w:val="00C842A9"/>
    <w:rsid w:val="00C86D62"/>
    <w:rsid w:val="00C87008"/>
    <w:rsid w:val="00C87B09"/>
    <w:rsid w:val="00C87C38"/>
    <w:rsid w:val="00C87CA0"/>
    <w:rsid w:val="00C912A8"/>
    <w:rsid w:val="00C913B3"/>
    <w:rsid w:val="00C934BE"/>
    <w:rsid w:val="00C93792"/>
    <w:rsid w:val="00C942F1"/>
    <w:rsid w:val="00C94875"/>
    <w:rsid w:val="00C94A9D"/>
    <w:rsid w:val="00C94BF5"/>
    <w:rsid w:val="00C95A58"/>
    <w:rsid w:val="00C95FEE"/>
    <w:rsid w:val="00C96152"/>
    <w:rsid w:val="00C96A8A"/>
    <w:rsid w:val="00C97AB4"/>
    <w:rsid w:val="00CA029E"/>
    <w:rsid w:val="00CA0C99"/>
    <w:rsid w:val="00CA0D9C"/>
    <w:rsid w:val="00CA14AF"/>
    <w:rsid w:val="00CA1DBD"/>
    <w:rsid w:val="00CA1EDC"/>
    <w:rsid w:val="00CA32CF"/>
    <w:rsid w:val="00CA4533"/>
    <w:rsid w:val="00CA5293"/>
    <w:rsid w:val="00CA57FB"/>
    <w:rsid w:val="00CA5BAE"/>
    <w:rsid w:val="00CA6254"/>
    <w:rsid w:val="00CA7800"/>
    <w:rsid w:val="00CB061F"/>
    <w:rsid w:val="00CB063B"/>
    <w:rsid w:val="00CB0DB0"/>
    <w:rsid w:val="00CB14A8"/>
    <w:rsid w:val="00CB331E"/>
    <w:rsid w:val="00CB3343"/>
    <w:rsid w:val="00CB42C9"/>
    <w:rsid w:val="00CB4FAF"/>
    <w:rsid w:val="00CB5EE1"/>
    <w:rsid w:val="00CB6335"/>
    <w:rsid w:val="00CB63A5"/>
    <w:rsid w:val="00CC0EC7"/>
    <w:rsid w:val="00CC248F"/>
    <w:rsid w:val="00CC289A"/>
    <w:rsid w:val="00CC2C14"/>
    <w:rsid w:val="00CC4D98"/>
    <w:rsid w:val="00CC52EB"/>
    <w:rsid w:val="00CC52FC"/>
    <w:rsid w:val="00CC535A"/>
    <w:rsid w:val="00CC60A8"/>
    <w:rsid w:val="00CC6E08"/>
    <w:rsid w:val="00CC6E1F"/>
    <w:rsid w:val="00CC74CF"/>
    <w:rsid w:val="00CC7AB6"/>
    <w:rsid w:val="00CD1647"/>
    <w:rsid w:val="00CD195D"/>
    <w:rsid w:val="00CD28FD"/>
    <w:rsid w:val="00CD3C75"/>
    <w:rsid w:val="00CD468C"/>
    <w:rsid w:val="00CD4A3D"/>
    <w:rsid w:val="00CD4C43"/>
    <w:rsid w:val="00CD6B2C"/>
    <w:rsid w:val="00CD7D58"/>
    <w:rsid w:val="00CE039D"/>
    <w:rsid w:val="00CE079E"/>
    <w:rsid w:val="00CE2DFA"/>
    <w:rsid w:val="00CE37AB"/>
    <w:rsid w:val="00CE4593"/>
    <w:rsid w:val="00CE4D17"/>
    <w:rsid w:val="00CE5B6D"/>
    <w:rsid w:val="00CE6528"/>
    <w:rsid w:val="00CE6D80"/>
    <w:rsid w:val="00CE7978"/>
    <w:rsid w:val="00CF1682"/>
    <w:rsid w:val="00CF170F"/>
    <w:rsid w:val="00CF1AD3"/>
    <w:rsid w:val="00CF1FAB"/>
    <w:rsid w:val="00CF2BA9"/>
    <w:rsid w:val="00CF2E53"/>
    <w:rsid w:val="00CF3F42"/>
    <w:rsid w:val="00CF43FF"/>
    <w:rsid w:val="00CF5459"/>
    <w:rsid w:val="00CF7BEA"/>
    <w:rsid w:val="00D02147"/>
    <w:rsid w:val="00D0295A"/>
    <w:rsid w:val="00D0375C"/>
    <w:rsid w:val="00D03D1F"/>
    <w:rsid w:val="00D03E01"/>
    <w:rsid w:val="00D04D06"/>
    <w:rsid w:val="00D050E5"/>
    <w:rsid w:val="00D05599"/>
    <w:rsid w:val="00D058EF"/>
    <w:rsid w:val="00D066C4"/>
    <w:rsid w:val="00D06886"/>
    <w:rsid w:val="00D06CBE"/>
    <w:rsid w:val="00D119D1"/>
    <w:rsid w:val="00D11A51"/>
    <w:rsid w:val="00D141CF"/>
    <w:rsid w:val="00D1440A"/>
    <w:rsid w:val="00D16164"/>
    <w:rsid w:val="00D17ED9"/>
    <w:rsid w:val="00D20B56"/>
    <w:rsid w:val="00D21082"/>
    <w:rsid w:val="00D2195C"/>
    <w:rsid w:val="00D2274E"/>
    <w:rsid w:val="00D24707"/>
    <w:rsid w:val="00D2487B"/>
    <w:rsid w:val="00D3000E"/>
    <w:rsid w:val="00D30335"/>
    <w:rsid w:val="00D31570"/>
    <w:rsid w:val="00D33340"/>
    <w:rsid w:val="00D343FA"/>
    <w:rsid w:val="00D34F4C"/>
    <w:rsid w:val="00D3504A"/>
    <w:rsid w:val="00D35D54"/>
    <w:rsid w:val="00D414BC"/>
    <w:rsid w:val="00D42682"/>
    <w:rsid w:val="00D43920"/>
    <w:rsid w:val="00D43D4B"/>
    <w:rsid w:val="00D43F18"/>
    <w:rsid w:val="00D44915"/>
    <w:rsid w:val="00D449A5"/>
    <w:rsid w:val="00D449DF"/>
    <w:rsid w:val="00D460E5"/>
    <w:rsid w:val="00D467F5"/>
    <w:rsid w:val="00D5279E"/>
    <w:rsid w:val="00D5303A"/>
    <w:rsid w:val="00D542DA"/>
    <w:rsid w:val="00D548DE"/>
    <w:rsid w:val="00D55428"/>
    <w:rsid w:val="00D55E83"/>
    <w:rsid w:val="00D56ECF"/>
    <w:rsid w:val="00D575DB"/>
    <w:rsid w:val="00D57649"/>
    <w:rsid w:val="00D605C4"/>
    <w:rsid w:val="00D6078E"/>
    <w:rsid w:val="00D60A36"/>
    <w:rsid w:val="00D60F5C"/>
    <w:rsid w:val="00D62665"/>
    <w:rsid w:val="00D62726"/>
    <w:rsid w:val="00D637C8"/>
    <w:rsid w:val="00D6417A"/>
    <w:rsid w:val="00D64600"/>
    <w:rsid w:val="00D648A7"/>
    <w:rsid w:val="00D65251"/>
    <w:rsid w:val="00D65A02"/>
    <w:rsid w:val="00D66B32"/>
    <w:rsid w:val="00D714D6"/>
    <w:rsid w:val="00D72363"/>
    <w:rsid w:val="00D7314C"/>
    <w:rsid w:val="00D734B3"/>
    <w:rsid w:val="00D7364C"/>
    <w:rsid w:val="00D74245"/>
    <w:rsid w:val="00D745D8"/>
    <w:rsid w:val="00D754CB"/>
    <w:rsid w:val="00D75515"/>
    <w:rsid w:val="00D757D4"/>
    <w:rsid w:val="00D75AB1"/>
    <w:rsid w:val="00D75EEB"/>
    <w:rsid w:val="00D76148"/>
    <w:rsid w:val="00D80CE9"/>
    <w:rsid w:val="00D80D4E"/>
    <w:rsid w:val="00D80F9D"/>
    <w:rsid w:val="00D81C5A"/>
    <w:rsid w:val="00D82C91"/>
    <w:rsid w:val="00D83674"/>
    <w:rsid w:val="00D837AA"/>
    <w:rsid w:val="00D83B57"/>
    <w:rsid w:val="00D83D24"/>
    <w:rsid w:val="00D83F6A"/>
    <w:rsid w:val="00D83F97"/>
    <w:rsid w:val="00D8457D"/>
    <w:rsid w:val="00D90565"/>
    <w:rsid w:val="00D90E31"/>
    <w:rsid w:val="00D90EB6"/>
    <w:rsid w:val="00D93C54"/>
    <w:rsid w:val="00D95638"/>
    <w:rsid w:val="00D95957"/>
    <w:rsid w:val="00D97264"/>
    <w:rsid w:val="00D97CC7"/>
    <w:rsid w:val="00D97ECC"/>
    <w:rsid w:val="00DA17F2"/>
    <w:rsid w:val="00DA31DD"/>
    <w:rsid w:val="00DA3E5D"/>
    <w:rsid w:val="00DA58EC"/>
    <w:rsid w:val="00DA602C"/>
    <w:rsid w:val="00DA704E"/>
    <w:rsid w:val="00DB0CCA"/>
    <w:rsid w:val="00DB1382"/>
    <w:rsid w:val="00DB175C"/>
    <w:rsid w:val="00DB2268"/>
    <w:rsid w:val="00DB2B4C"/>
    <w:rsid w:val="00DB2F98"/>
    <w:rsid w:val="00DB39A4"/>
    <w:rsid w:val="00DB4504"/>
    <w:rsid w:val="00DB4E7C"/>
    <w:rsid w:val="00DB6193"/>
    <w:rsid w:val="00DB6D48"/>
    <w:rsid w:val="00DB7110"/>
    <w:rsid w:val="00DB72D0"/>
    <w:rsid w:val="00DB765F"/>
    <w:rsid w:val="00DB7A0F"/>
    <w:rsid w:val="00DC0E00"/>
    <w:rsid w:val="00DC0E3E"/>
    <w:rsid w:val="00DC0E7F"/>
    <w:rsid w:val="00DC3289"/>
    <w:rsid w:val="00DC386B"/>
    <w:rsid w:val="00DC40FA"/>
    <w:rsid w:val="00DC4133"/>
    <w:rsid w:val="00DC43F6"/>
    <w:rsid w:val="00DC4403"/>
    <w:rsid w:val="00DC5A17"/>
    <w:rsid w:val="00DC616C"/>
    <w:rsid w:val="00DC69B0"/>
    <w:rsid w:val="00DC7032"/>
    <w:rsid w:val="00DC72D6"/>
    <w:rsid w:val="00DC73A7"/>
    <w:rsid w:val="00DC73FB"/>
    <w:rsid w:val="00DD0ACB"/>
    <w:rsid w:val="00DD1183"/>
    <w:rsid w:val="00DD3606"/>
    <w:rsid w:val="00DD372D"/>
    <w:rsid w:val="00DD3C9D"/>
    <w:rsid w:val="00DD443D"/>
    <w:rsid w:val="00DD4BDC"/>
    <w:rsid w:val="00DD69E2"/>
    <w:rsid w:val="00DD6ED0"/>
    <w:rsid w:val="00DD7F11"/>
    <w:rsid w:val="00DE2D42"/>
    <w:rsid w:val="00DE463B"/>
    <w:rsid w:val="00DE4CB9"/>
    <w:rsid w:val="00DE697E"/>
    <w:rsid w:val="00DE6DC0"/>
    <w:rsid w:val="00DF0912"/>
    <w:rsid w:val="00DF1B29"/>
    <w:rsid w:val="00DF3D56"/>
    <w:rsid w:val="00DF4F2F"/>
    <w:rsid w:val="00DF5884"/>
    <w:rsid w:val="00DF5A19"/>
    <w:rsid w:val="00DF6077"/>
    <w:rsid w:val="00DF7BF7"/>
    <w:rsid w:val="00E006CF"/>
    <w:rsid w:val="00E02142"/>
    <w:rsid w:val="00E022DE"/>
    <w:rsid w:val="00E03A05"/>
    <w:rsid w:val="00E05464"/>
    <w:rsid w:val="00E069CD"/>
    <w:rsid w:val="00E06A43"/>
    <w:rsid w:val="00E06FB3"/>
    <w:rsid w:val="00E071D0"/>
    <w:rsid w:val="00E07679"/>
    <w:rsid w:val="00E10850"/>
    <w:rsid w:val="00E11084"/>
    <w:rsid w:val="00E11DA8"/>
    <w:rsid w:val="00E11EF5"/>
    <w:rsid w:val="00E12D38"/>
    <w:rsid w:val="00E16D97"/>
    <w:rsid w:val="00E17237"/>
    <w:rsid w:val="00E17893"/>
    <w:rsid w:val="00E21F3E"/>
    <w:rsid w:val="00E27EFC"/>
    <w:rsid w:val="00E27F5F"/>
    <w:rsid w:val="00E30897"/>
    <w:rsid w:val="00E319BE"/>
    <w:rsid w:val="00E32A5B"/>
    <w:rsid w:val="00E32FCF"/>
    <w:rsid w:val="00E33AFA"/>
    <w:rsid w:val="00E33B90"/>
    <w:rsid w:val="00E34D2B"/>
    <w:rsid w:val="00E355D8"/>
    <w:rsid w:val="00E40070"/>
    <w:rsid w:val="00E401D1"/>
    <w:rsid w:val="00E40E10"/>
    <w:rsid w:val="00E40F1D"/>
    <w:rsid w:val="00E414A7"/>
    <w:rsid w:val="00E42928"/>
    <w:rsid w:val="00E42D35"/>
    <w:rsid w:val="00E4313D"/>
    <w:rsid w:val="00E44440"/>
    <w:rsid w:val="00E4459C"/>
    <w:rsid w:val="00E44A69"/>
    <w:rsid w:val="00E4504A"/>
    <w:rsid w:val="00E455B3"/>
    <w:rsid w:val="00E46304"/>
    <w:rsid w:val="00E47AF6"/>
    <w:rsid w:val="00E50667"/>
    <w:rsid w:val="00E50929"/>
    <w:rsid w:val="00E50E6A"/>
    <w:rsid w:val="00E51754"/>
    <w:rsid w:val="00E51CDD"/>
    <w:rsid w:val="00E51EE8"/>
    <w:rsid w:val="00E52E5B"/>
    <w:rsid w:val="00E53737"/>
    <w:rsid w:val="00E53B25"/>
    <w:rsid w:val="00E53C61"/>
    <w:rsid w:val="00E53EC1"/>
    <w:rsid w:val="00E54BFE"/>
    <w:rsid w:val="00E54DB1"/>
    <w:rsid w:val="00E55C08"/>
    <w:rsid w:val="00E56561"/>
    <w:rsid w:val="00E5683B"/>
    <w:rsid w:val="00E56FA0"/>
    <w:rsid w:val="00E60456"/>
    <w:rsid w:val="00E6078A"/>
    <w:rsid w:val="00E60C90"/>
    <w:rsid w:val="00E6118E"/>
    <w:rsid w:val="00E613FA"/>
    <w:rsid w:val="00E616CC"/>
    <w:rsid w:val="00E6288D"/>
    <w:rsid w:val="00E62BBA"/>
    <w:rsid w:val="00E62E09"/>
    <w:rsid w:val="00E64117"/>
    <w:rsid w:val="00E64534"/>
    <w:rsid w:val="00E648BE"/>
    <w:rsid w:val="00E658E5"/>
    <w:rsid w:val="00E65C27"/>
    <w:rsid w:val="00E65FB8"/>
    <w:rsid w:val="00E661FB"/>
    <w:rsid w:val="00E66849"/>
    <w:rsid w:val="00E66F3E"/>
    <w:rsid w:val="00E6761D"/>
    <w:rsid w:val="00E71AC7"/>
    <w:rsid w:val="00E72D23"/>
    <w:rsid w:val="00E72E43"/>
    <w:rsid w:val="00E73279"/>
    <w:rsid w:val="00E73718"/>
    <w:rsid w:val="00E73B3C"/>
    <w:rsid w:val="00E73CFB"/>
    <w:rsid w:val="00E74856"/>
    <w:rsid w:val="00E74C47"/>
    <w:rsid w:val="00E74F79"/>
    <w:rsid w:val="00E806C6"/>
    <w:rsid w:val="00E828C7"/>
    <w:rsid w:val="00E8344E"/>
    <w:rsid w:val="00E8350B"/>
    <w:rsid w:val="00E84E98"/>
    <w:rsid w:val="00E85096"/>
    <w:rsid w:val="00E8548B"/>
    <w:rsid w:val="00E85FA0"/>
    <w:rsid w:val="00E8607B"/>
    <w:rsid w:val="00E86ACD"/>
    <w:rsid w:val="00E876CA"/>
    <w:rsid w:val="00E901DE"/>
    <w:rsid w:val="00E905A6"/>
    <w:rsid w:val="00E915EB"/>
    <w:rsid w:val="00E918A1"/>
    <w:rsid w:val="00E91A33"/>
    <w:rsid w:val="00E91D0F"/>
    <w:rsid w:val="00E91D81"/>
    <w:rsid w:val="00E920D4"/>
    <w:rsid w:val="00E92550"/>
    <w:rsid w:val="00E92770"/>
    <w:rsid w:val="00E92F6A"/>
    <w:rsid w:val="00E95287"/>
    <w:rsid w:val="00E9585A"/>
    <w:rsid w:val="00E958C0"/>
    <w:rsid w:val="00E97968"/>
    <w:rsid w:val="00E97A18"/>
    <w:rsid w:val="00EA03ED"/>
    <w:rsid w:val="00EA1CDF"/>
    <w:rsid w:val="00EA2990"/>
    <w:rsid w:val="00EA32C3"/>
    <w:rsid w:val="00EA36B2"/>
    <w:rsid w:val="00EA3C81"/>
    <w:rsid w:val="00EA4FF0"/>
    <w:rsid w:val="00EA5336"/>
    <w:rsid w:val="00EA561C"/>
    <w:rsid w:val="00EA6E90"/>
    <w:rsid w:val="00EA7320"/>
    <w:rsid w:val="00EA7555"/>
    <w:rsid w:val="00EA7B8E"/>
    <w:rsid w:val="00EA7D94"/>
    <w:rsid w:val="00EB066B"/>
    <w:rsid w:val="00EB13D0"/>
    <w:rsid w:val="00EB195E"/>
    <w:rsid w:val="00EB1FCB"/>
    <w:rsid w:val="00EB29FE"/>
    <w:rsid w:val="00EB3A5D"/>
    <w:rsid w:val="00EB483D"/>
    <w:rsid w:val="00EB6E6C"/>
    <w:rsid w:val="00EB71A3"/>
    <w:rsid w:val="00EB71D7"/>
    <w:rsid w:val="00EC2B2A"/>
    <w:rsid w:val="00EC3A1F"/>
    <w:rsid w:val="00EC416D"/>
    <w:rsid w:val="00EC41AC"/>
    <w:rsid w:val="00EC4405"/>
    <w:rsid w:val="00EC531A"/>
    <w:rsid w:val="00EC709B"/>
    <w:rsid w:val="00ED07DD"/>
    <w:rsid w:val="00ED35EA"/>
    <w:rsid w:val="00ED3D1A"/>
    <w:rsid w:val="00ED4846"/>
    <w:rsid w:val="00ED4ABF"/>
    <w:rsid w:val="00ED53DE"/>
    <w:rsid w:val="00ED59B7"/>
    <w:rsid w:val="00ED5D80"/>
    <w:rsid w:val="00ED75EB"/>
    <w:rsid w:val="00EE3800"/>
    <w:rsid w:val="00EE3D78"/>
    <w:rsid w:val="00EE3F39"/>
    <w:rsid w:val="00EE410D"/>
    <w:rsid w:val="00EE584B"/>
    <w:rsid w:val="00EE644A"/>
    <w:rsid w:val="00EE77C3"/>
    <w:rsid w:val="00EF2AB4"/>
    <w:rsid w:val="00EF3BC8"/>
    <w:rsid w:val="00EF5AA3"/>
    <w:rsid w:val="00EF5F6A"/>
    <w:rsid w:val="00EF5FD5"/>
    <w:rsid w:val="00EF66CC"/>
    <w:rsid w:val="00EF6C69"/>
    <w:rsid w:val="00EF73B7"/>
    <w:rsid w:val="00F01107"/>
    <w:rsid w:val="00F01763"/>
    <w:rsid w:val="00F01ED0"/>
    <w:rsid w:val="00F0218F"/>
    <w:rsid w:val="00F045EE"/>
    <w:rsid w:val="00F04B15"/>
    <w:rsid w:val="00F04F96"/>
    <w:rsid w:val="00F06404"/>
    <w:rsid w:val="00F06B1B"/>
    <w:rsid w:val="00F06DAC"/>
    <w:rsid w:val="00F071DB"/>
    <w:rsid w:val="00F1039D"/>
    <w:rsid w:val="00F11858"/>
    <w:rsid w:val="00F11DA8"/>
    <w:rsid w:val="00F12D38"/>
    <w:rsid w:val="00F136D7"/>
    <w:rsid w:val="00F14CEB"/>
    <w:rsid w:val="00F154C9"/>
    <w:rsid w:val="00F1565E"/>
    <w:rsid w:val="00F163F0"/>
    <w:rsid w:val="00F16970"/>
    <w:rsid w:val="00F176C5"/>
    <w:rsid w:val="00F17F10"/>
    <w:rsid w:val="00F20AC6"/>
    <w:rsid w:val="00F20CCB"/>
    <w:rsid w:val="00F21DE5"/>
    <w:rsid w:val="00F224BE"/>
    <w:rsid w:val="00F230CC"/>
    <w:rsid w:val="00F2356D"/>
    <w:rsid w:val="00F23BF2"/>
    <w:rsid w:val="00F23C0A"/>
    <w:rsid w:val="00F24F24"/>
    <w:rsid w:val="00F26FA8"/>
    <w:rsid w:val="00F30411"/>
    <w:rsid w:val="00F310AB"/>
    <w:rsid w:val="00F316AC"/>
    <w:rsid w:val="00F31D11"/>
    <w:rsid w:val="00F3288F"/>
    <w:rsid w:val="00F33410"/>
    <w:rsid w:val="00F3448A"/>
    <w:rsid w:val="00F34AC2"/>
    <w:rsid w:val="00F34BE8"/>
    <w:rsid w:val="00F34DC2"/>
    <w:rsid w:val="00F35B46"/>
    <w:rsid w:val="00F376AB"/>
    <w:rsid w:val="00F37A1D"/>
    <w:rsid w:val="00F37F67"/>
    <w:rsid w:val="00F402DC"/>
    <w:rsid w:val="00F42039"/>
    <w:rsid w:val="00F4356E"/>
    <w:rsid w:val="00F447A8"/>
    <w:rsid w:val="00F451DF"/>
    <w:rsid w:val="00F45484"/>
    <w:rsid w:val="00F462C5"/>
    <w:rsid w:val="00F46475"/>
    <w:rsid w:val="00F467B1"/>
    <w:rsid w:val="00F46C7C"/>
    <w:rsid w:val="00F47223"/>
    <w:rsid w:val="00F47A0C"/>
    <w:rsid w:val="00F5020A"/>
    <w:rsid w:val="00F50AA9"/>
    <w:rsid w:val="00F5200D"/>
    <w:rsid w:val="00F52297"/>
    <w:rsid w:val="00F54313"/>
    <w:rsid w:val="00F54907"/>
    <w:rsid w:val="00F54A46"/>
    <w:rsid w:val="00F5528C"/>
    <w:rsid w:val="00F553A2"/>
    <w:rsid w:val="00F561AD"/>
    <w:rsid w:val="00F57BB7"/>
    <w:rsid w:val="00F630DF"/>
    <w:rsid w:val="00F631C5"/>
    <w:rsid w:val="00F637BD"/>
    <w:rsid w:val="00F640B7"/>
    <w:rsid w:val="00F6440E"/>
    <w:rsid w:val="00F6525B"/>
    <w:rsid w:val="00F65344"/>
    <w:rsid w:val="00F655D0"/>
    <w:rsid w:val="00F65F27"/>
    <w:rsid w:val="00F66DE3"/>
    <w:rsid w:val="00F670F7"/>
    <w:rsid w:val="00F673C7"/>
    <w:rsid w:val="00F67E43"/>
    <w:rsid w:val="00F70404"/>
    <w:rsid w:val="00F7098D"/>
    <w:rsid w:val="00F72542"/>
    <w:rsid w:val="00F73060"/>
    <w:rsid w:val="00F734C9"/>
    <w:rsid w:val="00F76F34"/>
    <w:rsid w:val="00F77329"/>
    <w:rsid w:val="00F776B6"/>
    <w:rsid w:val="00F77BDB"/>
    <w:rsid w:val="00F8035B"/>
    <w:rsid w:val="00F80922"/>
    <w:rsid w:val="00F8298C"/>
    <w:rsid w:val="00F83499"/>
    <w:rsid w:val="00F83DB2"/>
    <w:rsid w:val="00F8484F"/>
    <w:rsid w:val="00F8597A"/>
    <w:rsid w:val="00F861AE"/>
    <w:rsid w:val="00F8693D"/>
    <w:rsid w:val="00F87C68"/>
    <w:rsid w:val="00F87CB4"/>
    <w:rsid w:val="00F91CAE"/>
    <w:rsid w:val="00F94568"/>
    <w:rsid w:val="00F94BDF"/>
    <w:rsid w:val="00F9696D"/>
    <w:rsid w:val="00F972EB"/>
    <w:rsid w:val="00F97664"/>
    <w:rsid w:val="00F97C6F"/>
    <w:rsid w:val="00F97DAA"/>
    <w:rsid w:val="00FA1DB8"/>
    <w:rsid w:val="00FA2102"/>
    <w:rsid w:val="00FA29D6"/>
    <w:rsid w:val="00FA2A72"/>
    <w:rsid w:val="00FA2CF1"/>
    <w:rsid w:val="00FA3D57"/>
    <w:rsid w:val="00FA6ADA"/>
    <w:rsid w:val="00FA6DBE"/>
    <w:rsid w:val="00FB01EC"/>
    <w:rsid w:val="00FB1903"/>
    <w:rsid w:val="00FB1C13"/>
    <w:rsid w:val="00FB279A"/>
    <w:rsid w:val="00FB2E58"/>
    <w:rsid w:val="00FB3F72"/>
    <w:rsid w:val="00FB41B2"/>
    <w:rsid w:val="00FB464E"/>
    <w:rsid w:val="00FB4A76"/>
    <w:rsid w:val="00FB6DB6"/>
    <w:rsid w:val="00FB7697"/>
    <w:rsid w:val="00FB7A8F"/>
    <w:rsid w:val="00FC00B2"/>
    <w:rsid w:val="00FC090E"/>
    <w:rsid w:val="00FC339E"/>
    <w:rsid w:val="00FC392B"/>
    <w:rsid w:val="00FC3A54"/>
    <w:rsid w:val="00FC3BBD"/>
    <w:rsid w:val="00FC47CA"/>
    <w:rsid w:val="00FC4D68"/>
    <w:rsid w:val="00FC4F55"/>
    <w:rsid w:val="00FC5EFF"/>
    <w:rsid w:val="00FC6AA8"/>
    <w:rsid w:val="00FD0639"/>
    <w:rsid w:val="00FD1DB8"/>
    <w:rsid w:val="00FD3937"/>
    <w:rsid w:val="00FD4B38"/>
    <w:rsid w:val="00FD5A4C"/>
    <w:rsid w:val="00FD6CFF"/>
    <w:rsid w:val="00FE0793"/>
    <w:rsid w:val="00FE0BEB"/>
    <w:rsid w:val="00FE0C14"/>
    <w:rsid w:val="00FE2115"/>
    <w:rsid w:val="00FE2ED1"/>
    <w:rsid w:val="00FE44E8"/>
    <w:rsid w:val="00FE4C85"/>
    <w:rsid w:val="00FE573E"/>
    <w:rsid w:val="00FE5DEF"/>
    <w:rsid w:val="00FE5F7D"/>
    <w:rsid w:val="00FE73E2"/>
    <w:rsid w:val="00FE7B1A"/>
    <w:rsid w:val="00FF015E"/>
    <w:rsid w:val="00FF1B95"/>
    <w:rsid w:val="00FF1C28"/>
    <w:rsid w:val="00FF2744"/>
    <w:rsid w:val="00FF29E7"/>
    <w:rsid w:val="00FF2BAD"/>
    <w:rsid w:val="00FF3180"/>
    <w:rsid w:val="00FF36A3"/>
    <w:rsid w:val="00FF4A91"/>
    <w:rsid w:val="00FF54CF"/>
    <w:rsid w:val="00FF7A1E"/>
    <w:rsid w:val="03020CE0"/>
    <w:rsid w:val="0F533D6C"/>
    <w:rsid w:val="15E1432E"/>
    <w:rsid w:val="163A5FD2"/>
    <w:rsid w:val="178D485E"/>
    <w:rsid w:val="17C209F0"/>
    <w:rsid w:val="1A3C462B"/>
    <w:rsid w:val="1D130409"/>
    <w:rsid w:val="20B2659F"/>
    <w:rsid w:val="25C865DC"/>
    <w:rsid w:val="2713718C"/>
    <w:rsid w:val="2DA37C4C"/>
    <w:rsid w:val="30F70B0C"/>
    <w:rsid w:val="336402AE"/>
    <w:rsid w:val="36AC4B18"/>
    <w:rsid w:val="391F6928"/>
    <w:rsid w:val="3A8F1F81"/>
    <w:rsid w:val="3F6E424A"/>
    <w:rsid w:val="41DD4AC1"/>
    <w:rsid w:val="4537662B"/>
    <w:rsid w:val="4679314B"/>
    <w:rsid w:val="4EDD328E"/>
    <w:rsid w:val="50B2336F"/>
    <w:rsid w:val="5B7F4AE6"/>
    <w:rsid w:val="5DF44F33"/>
    <w:rsid w:val="6269753F"/>
    <w:rsid w:val="650C4A03"/>
    <w:rsid w:val="65B053C6"/>
    <w:rsid w:val="711C6E1E"/>
    <w:rsid w:val="7CD132FB"/>
    <w:rsid w:val="7E1932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9237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annotation reference" w:semiHidden="0" w:uiPriority="0" w:unhideWhenUsed="0"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宋体" w:hAnsi="宋体" w:cs="宋体"/>
      <w:sz w:val="24"/>
      <w:szCs w:val="24"/>
    </w:rPr>
  </w:style>
  <w:style w:type="paragraph" w:styleId="1">
    <w:name w:val="heading 1"/>
    <w:basedOn w:val="a"/>
    <w:next w:val="a"/>
    <w:link w:val="1Char"/>
    <w:uiPriority w:val="9"/>
    <w:qFormat/>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rFonts w:ascii="Tahoma" w:hAnsi="Tahoma" w:cs="Tahoma"/>
      <w:sz w:val="16"/>
    </w:rPr>
  </w:style>
  <w:style w:type="paragraph" w:styleId="a4">
    <w:name w:val="Balloon Text"/>
    <w:basedOn w:val="a"/>
    <w:link w:val="Char0"/>
    <w:uiPriority w:val="99"/>
    <w:semiHidden/>
    <w:unhideWhenUsed/>
    <w:rPr>
      <w:rFonts w:ascii="Heiti SC Light" w:eastAsia="Heiti SC Light"/>
      <w:sz w:val="18"/>
      <w:szCs w:val="18"/>
    </w:rPr>
  </w:style>
  <w:style w:type="paragraph" w:styleId="a5">
    <w:name w:val="footer"/>
    <w:basedOn w:val="a"/>
    <w:link w:val="Char1"/>
    <w:uiPriority w:val="99"/>
    <w:unhideWhenUsed/>
    <w:qFormat/>
    <w:pPr>
      <w:widowControl w:val="0"/>
      <w:tabs>
        <w:tab w:val="center" w:pos="4153"/>
        <w:tab w:val="right" w:pos="8306"/>
      </w:tabs>
      <w:snapToGrid w:val="0"/>
    </w:pPr>
    <w:rPr>
      <w:rFonts w:asciiTheme="minorHAnsi" w:eastAsiaTheme="minorEastAsia" w:hAnsiTheme="minorHAnsi" w:cstheme="minorBidi"/>
      <w:kern w:val="2"/>
      <w:sz w:val="18"/>
      <w:szCs w:val="18"/>
    </w:rPr>
  </w:style>
  <w:style w:type="paragraph" w:styleId="a6">
    <w:name w:val="header"/>
    <w:basedOn w:val="a"/>
    <w:link w:val="Char2"/>
    <w:uiPriority w:val="99"/>
    <w:unhideWhenUsed/>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paragraph" w:styleId="a7">
    <w:name w:val="Normal (Web)"/>
    <w:basedOn w:val="a"/>
    <w:uiPriority w:val="99"/>
    <w:unhideWhenUsed/>
    <w:pPr>
      <w:spacing w:before="100" w:beforeAutospacing="1" w:after="100" w:afterAutospacing="1"/>
    </w:pPr>
  </w:style>
  <w:style w:type="paragraph" w:styleId="a8">
    <w:name w:val="annotation subject"/>
    <w:basedOn w:val="a3"/>
    <w:next w:val="a3"/>
    <w:link w:val="Char3"/>
    <w:uiPriority w:val="99"/>
    <w:semiHidden/>
    <w:unhideWhenUsed/>
    <w:rPr>
      <w:b/>
      <w:bCs/>
    </w:rPr>
  </w:style>
  <w:style w:type="table" w:styleId="a9">
    <w:name w:val="Table Grid"/>
    <w:basedOn w:val="a1"/>
    <w:uiPriority w:val="39"/>
    <w:qFormat/>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line number"/>
    <w:basedOn w:val="a0"/>
    <w:uiPriority w:val="99"/>
    <w:semiHidden/>
    <w:unhideWhenUsed/>
    <w:qFormat/>
  </w:style>
  <w:style w:type="character" w:styleId="ab">
    <w:name w:val="Hyperlink"/>
    <w:basedOn w:val="a0"/>
    <w:uiPriority w:val="99"/>
    <w:unhideWhenUsed/>
    <w:qFormat/>
    <w:rPr>
      <w:color w:val="0000FF"/>
      <w:u w:val="single"/>
    </w:rPr>
  </w:style>
  <w:style w:type="character" w:styleId="ac">
    <w:name w:val="annotation reference"/>
    <w:qFormat/>
    <w:rPr>
      <w:rFonts w:ascii="Tahoma" w:hAnsi="Tahoma" w:cs="Tahoma"/>
      <w:b w:val="0"/>
      <w:i w:val="0"/>
      <w:caps w:val="0"/>
      <w:strike w:val="0"/>
      <w:sz w:val="16"/>
      <w:szCs w:val="21"/>
      <w:u w:val="none"/>
    </w:rPr>
  </w:style>
  <w:style w:type="paragraph" w:customStyle="1" w:styleId="EndNoteBibliographyTitle">
    <w:name w:val="EndNote Bibliography Title"/>
    <w:basedOn w:val="a"/>
    <w:qFormat/>
    <w:pPr>
      <w:widowControl w:val="0"/>
      <w:jc w:val="center"/>
    </w:pPr>
    <w:rPr>
      <w:rFonts w:ascii="Cambria" w:eastAsiaTheme="minorEastAsia" w:hAnsi="Cambria" w:cstheme="minorBidi"/>
      <w:kern w:val="2"/>
    </w:rPr>
  </w:style>
  <w:style w:type="paragraph" w:customStyle="1" w:styleId="EndNoteBibliography">
    <w:name w:val="EndNote Bibliography"/>
    <w:basedOn w:val="a"/>
    <w:link w:val="EndNoteBibliography0"/>
    <w:qFormat/>
    <w:pPr>
      <w:widowControl w:val="0"/>
    </w:pPr>
    <w:rPr>
      <w:rFonts w:ascii="Cambria" w:eastAsiaTheme="minorEastAsia" w:hAnsi="Cambria" w:cstheme="minorBidi"/>
      <w:kern w:val="2"/>
    </w:rPr>
  </w:style>
  <w:style w:type="paragraph" w:styleId="ad">
    <w:name w:val="List Paragraph"/>
    <w:basedOn w:val="a"/>
    <w:uiPriority w:val="34"/>
    <w:qFormat/>
    <w:pPr>
      <w:widowControl w:val="0"/>
      <w:ind w:firstLineChars="200" w:firstLine="420"/>
      <w:jc w:val="both"/>
    </w:pPr>
    <w:rPr>
      <w:rFonts w:asciiTheme="minorHAnsi" w:eastAsiaTheme="minorEastAsia" w:hAnsiTheme="minorHAnsi" w:cstheme="minorBidi"/>
      <w:kern w:val="2"/>
    </w:rPr>
  </w:style>
  <w:style w:type="character" w:customStyle="1" w:styleId="Char0">
    <w:name w:val="批注框文本 Char"/>
    <w:basedOn w:val="a0"/>
    <w:link w:val="a4"/>
    <w:uiPriority w:val="99"/>
    <w:semiHidden/>
    <w:rPr>
      <w:rFonts w:ascii="Heiti SC Light" w:eastAsia="Heiti SC Light" w:hAnsi="宋体" w:cs="宋体"/>
      <w:sz w:val="18"/>
      <w:szCs w:val="18"/>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qFormat/>
    <w:rPr>
      <w:sz w:val="18"/>
      <w:szCs w:val="18"/>
    </w:rPr>
  </w:style>
  <w:style w:type="character" w:customStyle="1" w:styleId="1Char">
    <w:name w:val="标题 1 Char"/>
    <w:basedOn w:val="a0"/>
    <w:link w:val="1"/>
    <w:uiPriority w:val="9"/>
    <w:rPr>
      <w:rFonts w:ascii="宋体" w:eastAsia="宋体" w:hAnsi="宋体" w:cs="宋体"/>
      <w:b/>
      <w:bCs/>
      <w:kern w:val="36"/>
      <w:sz w:val="48"/>
      <w:szCs w:val="48"/>
    </w:rPr>
  </w:style>
  <w:style w:type="character" w:customStyle="1" w:styleId="ask-title">
    <w:name w:val="ask-title"/>
    <w:basedOn w:val="a0"/>
    <w:qFormat/>
  </w:style>
  <w:style w:type="character" w:customStyle="1" w:styleId="apple-converted-space">
    <w:name w:val="apple-converted-space"/>
    <w:basedOn w:val="a0"/>
    <w:qFormat/>
  </w:style>
  <w:style w:type="character" w:customStyle="1" w:styleId="highlight">
    <w:name w:val="highlight"/>
    <w:basedOn w:val="a0"/>
    <w:qFormat/>
  </w:style>
  <w:style w:type="character" w:customStyle="1" w:styleId="citationref">
    <w:name w:val="citationref"/>
    <w:basedOn w:val="a0"/>
  </w:style>
  <w:style w:type="character" w:customStyle="1" w:styleId="10">
    <w:name w:val="未处理的提及1"/>
    <w:basedOn w:val="a0"/>
    <w:uiPriority w:val="99"/>
    <w:semiHidden/>
    <w:unhideWhenUsed/>
    <w:rPr>
      <w:color w:val="605E5C"/>
      <w:shd w:val="clear" w:color="auto" w:fill="E1DFDD"/>
    </w:rPr>
  </w:style>
  <w:style w:type="character" w:customStyle="1" w:styleId="Char">
    <w:name w:val="批注文字 Char"/>
    <w:basedOn w:val="a0"/>
    <w:link w:val="a3"/>
    <w:uiPriority w:val="99"/>
    <w:semiHidden/>
    <w:rPr>
      <w:rFonts w:ascii="Tahoma" w:hAnsi="Tahoma" w:cs="Tahoma"/>
      <w:sz w:val="16"/>
      <w:szCs w:val="24"/>
    </w:rPr>
  </w:style>
  <w:style w:type="character" w:customStyle="1" w:styleId="Char3">
    <w:name w:val="批注主题 Char"/>
    <w:basedOn w:val="Char"/>
    <w:link w:val="a8"/>
    <w:uiPriority w:val="99"/>
    <w:semiHidden/>
    <w:rPr>
      <w:rFonts w:ascii="Tahoma" w:hAnsi="Tahoma" w:cs="Tahoma"/>
      <w:b/>
      <w:bCs/>
      <w:sz w:val="16"/>
      <w:szCs w:val="24"/>
    </w:rPr>
  </w:style>
  <w:style w:type="character" w:customStyle="1" w:styleId="2">
    <w:name w:val="未处理的提及2"/>
    <w:basedOn w:val="a0"/>
    <w:uiPriority w:val="99"/>
    <w:semiHidden/>
    <w:unhideWhenUsed/>
    <w:qFormat/>
    <w:rPr>
      <w:color w:val="605E5C"/>
      <w:shd w:val="clear" w:color="auto" w:fill="E1DFDD"/>
    </w:rPr>
  </w:style>
  <w:style w:type="paragraph" w:customStyle="1" w:styleId="11">
    <w:name w:val="修订1"/>
    <w:hidden/>
    <w:uiPriority w:val="99"/>
    <w:semiHidden/>
    <w:qFormat/>
    <w:rPr>
      <w:rFonts w:ascii="宋体" w:hAnsi="宋体" w:cs="宋体"/>
      <w:sz w:val="24"/>
      <w:szCs w:val="24"/>
    </w:rPr>
  </w:style>
  <w:style w:type="character" w:customStyle="1" w:styleId="3">
    <w:name w:val="未处理的提及3"/>
    <w:basedOn w:val="a0"/>
    <w:uiPriority w:val="99"/>
    <w:rsid w:val="00F734C9"/>
    <w:rPr>
      <w:color w:val="605E5C"/>
      <w:shd w:val="clear" w:color="auto" w:fill="E1DFDD"/>
    </w:rPr>
  </w:style>
  <w:style w:type="character" w:customStyle="1" w:styleId="EndNoteBibliography0">
    <w:name w:val="EndNote Bibliography 字符"/>
    <w:basedOn w:val="a0"/>
    <w:link w:val="EndNoteBibliography"/>
    <w:rsid w:val="00475363"/>
    <w:rPr>
      <w:rFonts w:ascii="Cambria" w:eastAsiaTheme="minorEastAsia" w:hAnsi="Cambria" w:cstheme="minorBidi"/>
      <w:kern w:val="2"/>
      <w:sz w:val="24"/>
      <w:szCs w:val="24"/>
    </w:rPr>
  </w:style>
  <w:style w:type="paragraph" w:styleId="ae">
    <w:name w:val="Revision"/>
    <w:hidden/>
    <w:uiPriority w:val="99"/>
    <w:semiHidden/>
    <w:rsid w:val="00EA4FF0"/>
    <w:rPr>
      <w:rFonts w:ascii="宋体" w:hAnsi="宋体" w:cs="宋体"/>
      <w:sz w:val="24"/>
      <w:szCs w:val="24"/>
    </w:rPr>
  </w:style>
  <w:style w:type="character" w:customStyle="1" w:styleId="normaltextrun">
    <w:name w:val="normaltextrun"/>
    <w:basedOn w:val="a0"/>
    <w:rsid w:val="00BE41F5"/>
  </w:style>
  <w:style w:type="paragraph" w:customStyle="1" w:styleId="paragraph">
    <w:name w:val="paragraph"/>
    <w:basedOn w:val="a"/>
    <w:rsid w:val="00BE41F5"/>
    <w:pPr>
      <w:spacing w:before="100" w:beforeAutospacing="1" w:after="100" w:afterAutospacing="1"/>
    </w:pPr>
    <w:rPr>
      <w:rFonts w:ascii="Times New Roman" w:hAnsi="Times New Roman" w:cs="Times New Roman"/>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annotation reference" w:semiHidden="0" w:uiPriority="0" w:unhideWhenUsed="0"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宋体" w:hAnsi="宋体" w:cs="宋体"/>
      <w:sz w:val="24"/>
      <w:szCs w:val="24"/>
    </w:rPr>
  </w:style>
  <w:style w:type="paragraph" w:styleId="1">
    <w:name w:val="heading 1"/>
    <w:basedOn w:val="a"/>
    <w:next w:val="a"/>
    <w:link w:val="1Char"/>
    <w:uiPriority w:val="9"/>
    <w:qFormat/>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rFonts w:ascii="Tahoma" w:hAnsi="Tahoma" w:cs="Tahoma"/>
      <w:sz w:val="16"/>
    </w:rPr>
  </w:style>
  <w:style w:type="paragraph" w:styleId="a4">
    <w:name w:val="Balloon Text"/>
    <w:basedOn w:val="a"/>
    <w:link w:val="Char0"/>
    <w:uiPriority w:val="99"/>
    <w:semiHidden/>
    <w:unhideWhenUsed/>
    <w:rPr>
      <w:rFonts w:ascii="Heiti SC Light" w:eastAsia="Heiti SC Light"/>
      <w:sz w:val="18"/>
      <w:szCs w:val="18"/>
    </w:rPr>
  </w:style>
  <w:style w:type="paragraph" w:styleId="a5">
    <w:name w:val="footer"/>
    <w:basedOn w:val="a"/>
    <w:link w:val="Char1"/>
    <w:uiPriority w:val="99"/>
    <w:unhideWhenUsed/>
    <w:qFormat/>
    <w:pPr>
      <w:widowControl w:val="0"/>
      <w:tabs>
        <w:tab w:val="center" w:pos="4153"/>
        <w:tab w:val="right" w:pos="8306"/>
      </w:tabs>
      <w:snapToGrid w:val="0"/>
    </w:pPr>
    <w:rPr>
      <w:rFonts w:asciiTheme="minorHAnsi" w:eastAsiaTheme="minorEastAsia" w:hAnsiTheme="minorHAnsi" w:cstheme="minorBidi"/>
      <w:kern w:val="2"/>
      <w:sz w:val="18"/>
      <w:szCs w:val="18"/>
    </w:rPr>
  </w:style>
  <w:style w:type="paragraph" w:styleId="a6">
    <w:name w:val="header"/>
    <w:basedOn w:val="a"/>
    <w:link w:val="Char2"/>
    <w:uiPriority w:val="99"/>
    <w:unhideWhenUsed/>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paragraph" w:styleId="a7">
    <w:name w:val="Normal (Web)"/>
    <w:basedOn w:val="a"/>
    <w:uiPriority w:val="99"/>
    <w:unhideWhenUsed/>
    <w:pPr>
      <w:spacing w:before="100" w:beforeAutospacing="1" w:after="100" w:afterAutospacing="1"/>
    </w:pPr>
  </w:style>
  <w:style w:type="paragraph" w:styleId="a8">
    <w:name w:val="annotation subject"/>
    <w:basedOn w:val="a3"/>
    <w:next w:val="a3"/>
    <w:link w:val="Char3"/>
    <w:uiPriority w:val="99"/>
    <w:semiHidden/>
    <w:unhideWhenUsed/>
    <w:rPr>
      <w:b/>
      <w:bCs/>
    </w:rPr>
  </w:style>
  <w:style w:type="table" w:styleId="a9">
    <w:name w:val="Table Grid"/>
    <w:basedOn w:val="a1"/>
    <w:uiPriority w:val="39"/>
    <w:qFormat/>
    <w:rPr>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line number"/>
    <w:basedOn w:val="a0"/>
    <w:uiPriority w:val="99"/>
    <w:semiHidden/>
    <w:unhideWhenUsed/>
    <w:qFormat/>
  </w:style>
  <w:style w:type="character" w:styleId="ab">
    <w:name w:val="Hyperlink"/>
    <w:basedOn w:val="a0"/>
    <w:uiPriority w:val="99"/>
    <w:unhideWhenUsed/>
    <w:qFormat/>
    <w:rPr>
      <w:color w:val="0000FF"/>
      <w:u w:val="single"/>
    </w:rPr>
  </w:style>
  <w:style w:type="character" w:styleId="ac">
    <w:name w:val="annotation reference"/>
    <w:qFormat/>
    <w:rPr>
      <w:rFonts w:ascii="Tahoma" w:hAnsi="Tahoma" w:cs="Tahoma"/>
      <w:b w:val="0"/>
      <w:i w:val="0"/>
      <w:caps w:val="0"/>
      <w:strike w:val="0"/>
      <w:sz w:val="16"/>
      <w:szCs w:val="21"/>
      <w:u w:val="none"/>
    </w:rPr>
  </w:style>
  <w:style w:type="paragraph" w:customStyle="1" w:styleId="EndNoteBibliographyTitle">
    <w:name w:val="EndNote Bibliography Title"/>
    <w:basedOn w:val="a"/>
    <w:qFormat/>
    <w:pPr>
      <w:widowControl w:val="0"/>
      <w:jc w:val="center"/>
    </w:pPr>
    <w:rPr>
      <w:rFonts w:ascii="Cambria" w:eastAsiaTheme="minorEastAsia" w:hAnsi="Cambria" w:cstheme="minorBidi"/>
      <w:kern w:val="2"/>
    </w:rPr>
  </w:style>
  <w:style w:type="paragraph" w:customStyle="1" w:styleId="EndNoteBibliography">
    <w:name w:val="EndNote Bibliography"/>
    <w:basedOn w:val="a"/>
    <w:link w:val="EndNoteBibliography0"/>
    <w:qFormat/>
    <w:pPr>
      <w:widowControl w:val="0"/>
    </w:pPr>
    <w:rPr>
      <w:rFonts w:ascii="Cambria" w:eastAsiaTheme="minorEastAsia" w:hAnsi="Cambria" w:cstheme="minorBidi"/>
      <w:kern w:val="2"/>
    </w:rPr>
  </w:style>
  <w:style w:type="paragraph" w:styleId="ad">
    <w:name w:val="List Paragraph"/>
    <w:basedOn w:val="a"/>
    <w:uiPriority w:val="34"/>
    <w:qFormat/>
    <w:pPr>
      <w:widowControl w:val="0"/>
      <w:ind w:firstLineChars="200" w:firstLine="420"/>
      <w:jc w:val="both"/>
    </w:pPr>
    <w:rPr>
      <w:rFonts w:asciiTheme="minorHAnsi" w:eastAsiaTheme="minorEastAsia" w:hAnsiTheme="minorHAnsi" w:cstheme="minorBidi"/>
      <w:kern w:val="2"/>
    </w:rPr>
  </w:style>
  <w:style w:type="character" w:customStyle="1" w:styleId="Char0">
    <w:name w:val="批注框文本 Char"/>
    <w:basedOn w:val="a0"/>
    <w:link w:val="a4"/>
    <w:uiPriority w:val="99"/>
    <w:semiHidden/>
    <w:rPr>
      <w:rFonts w:ascii="Heiti SC Light" w:eastAsia="Heiti SC Light" w:hAnsi="宋体" w:cs="宋体"/>
      <w:sz w:val="18"/>
      <w:szCs w:val="18"/>
    </w:rPr>
  </w:style>
  <w:style w:type="character" w:customStyle="1" w:styleId="Char2">
    <w:name w:val="页眉 Char"/>
    <w:basedOn w:val="a0"/>
    <w:link w:val="a6"/>
    <w:uiPriority w:val="99"/>
    <w:rPr>
      <w:sz w:val="18"/>
      <w:szCs w:val="18"/>
    </w:rPr>
  </w:style>
  <w:style w:type="character" w:customStyle="1" w:styleId="Char1">
    <w:name w:val="页脚 Char"/>
    <w:basedOn w:val="a0"/>
    <w:link w:val="a5"/>
    <w:uiPriority w:val="99"/>
    <w:qFormat/>
    <w:rPr>
      <w:sz w:val="18"/>
      <w:szCs w:val="18"/>
    </w:rPr>
  </w:style>
  <w:style w:type="character" w:customStyle="1" w:styleId="1Char">
    <w:name w:val="标题 1 Char"/>
    <w:basedOn w:val="a0"/>
    <w:link w:val="1"/>
    <w:uiPriority w:val="9"/>
    <w:rPr>
      <w:rFonts w:ascii="宋体" w:eastAsia="宋体" w:hAnsi="宋体" w:cs="宋体"/>
      <w:b/>
      <w:bCs/>
      <w:kern w:val="36"/>
      <w:sz w:val="48"/>
      <w:szCs w:val="48"/>
    </w:rPr>
  </w:style>
  <w:style w:type="character" w:customStyle="1" w:styleId="ask-title">
    <w:name w:val="ask-title"/>
    <w:basedOn w:val="a0"/>
    <w:qFormat/>
  </w:style>
  <w:style w:type="character" w:customStyle="1" w:styleId="apple-converted-space">
    <w:name w:val="apple-converted-space"/>
    <w:basedOn w:val="a0"/>
    <w:qFormat/>
  </w:style>
  <w:style w:type="character" w:customStyle="1" w:styleId="highlight">
    <w:name w:val="highlight"/>
    <w:basedOn w:val="a0"/>
    <w:qFormat/>
  </w:style>
  <w:style w:type="character" w:customStyle="1" w:styleId="citationref">
    <w:name w:val="citationref"/>
    <w:basedOn w:val="a0"/>
  </w:style>
  <w:style w:type="character" w:customStyle="1" w:styleId="10">
    <w:name w:val="未处理的提及1"/>
    <w:basedOn w:val="a0"/>
    <w:uiPriority w:val="99"/>
    <w:semiHidden/>
    <w:unhideWhenUsed/>
    <w:rPr>
      <w:color w:val="605E5C"/>
      <w:shd w:val="clear" w:color="auto" w:fill="E1DFDD"/>
    </w:rPr>
  </w:style>
  <w:style w:type="character" w:customStyle="1" w:styleId="Char">
    <w:name w:val="批注文字 Char"/>
    <w:basedOn w:val="a0"/>
    <w:link w:val="a3"/>
    <w:uiPriority w:val="99"/>
    <w:semiHidden/>
    <w:rPr>
      <w:rFonts w:ascii="Tahoma" w:hAnsi="Tahoma" w:cs="Tahoma"/>
      <w:sz w:val="16"/>
      <w:szCs w:val="24"/>
    </w:rPr>
  </w:style>
  <w:style w:type="character" w:customStyle="1" w:styleId="Char3">
    <w:name w:val="批注主题 Char"/>
    <w:basedOn w:val="Char"/>
    <w:link w:val="a8"/>
    <w:uiPriority w:val="99"/>
    <w:semiHidden/>
    <w:rPr>
      <w:rFonts w:ascii="Tahoma" w:hAnsi="Tahoma" w:cs="Tahoma"/>
      <w:b/>
      <w:bCs/>
      <w:sz w:val="16"/>
      <w:szCs w:val="24"/>
    </w:rPr>
  </w:style>
  <w:style w:type="character" w:customStyle="1" w:styleId="2">
    <w:name w:val="未处理的提及2"/>
    <w:basedOn w:val="a0"/>
    <w:uiPriority w:val="99"/>
    <w:semiHidden/>
    <w:unhideWhenUsed/>
    <w:qFormat/>
    <w:rPr>
      <w:color w:val="605E5C"/>
      <w:shd w:val="clear" w:color="auto" w:fill="E1DFDD"/>
    </w:rPr>
  </w:style>
  <w:style w:type="paragraph" w:customStyle="1" w:styleId="11">
    <w:name w:val="修订1"/>
    <w:hidden/>
    <w:uiPriority w:val="99"/>
    <w:semiHidden/>
    <w:qFormat/>
    <w:rPr>
      <w:rFonts w:ascii="宋体" w:hAnsi="宋体" w:cs="宋体"/>
      <w:sz w:val="24"/>
      <w:szCs w:val="24"/>
    </w:rPr>
  </w:style>
  <w:style w:type="character" w:customStyle="1" w:styleId="3">
    <w:name w:val="未处理的提及3"/>
    <w:basedOn w:val="a0"/>
    <w:uiPriority w:val="99"/>
    <w:rsid w:val="00F734C9"/>
    <w:rPr>
      <w:color w:val="605E5C"/>
      <w:shd w:val="clear" w:color="auto" w:fill="E1DFDD"/>
    </w:rPr>
  </w:style>
  <w:style w:type="character" w:customStyle="1" w:styleId="EndNoteBibliography0">
    <w:name w:val="EndNote Bibliography 字符"/>
    <w:basedOn w:val="a0"/>
    <w:link w:val="EndNoteBibliography"/>
    <w:rsid w:val="00475363"/>
    <w:rPr>
      <w:rFonts w:ascii="Cambria" w:eastAsiaTheme="minorEastAsia" w:hAnsi="Cambria" w:cstheme="minorBidi"/>
      <w:kern w:val="2"/>
      <w:sz w:val="24"/>
      <w:szCs w:val="24"/>
    </w:rPr>
  </w:style>
  <w:style w:type="paragraph" w:styleId="ae">
    <w:name w:val="Revision"/>
    <w:hidden/>
    <w:uiPriority w:val="99"/>
    <w:semiHidden/>
    <w:rsid w:val="00EA4FF0"/>
    <w:rPr>
      <w:rFonts w:ascii="宋体" w:hAnsi="宋体" w:cs="宋体"/>
      <w:sz w:val="24"/>
      <w:szCs w:val="24"/>
    </w:rPr>
  </w:style>
  <w:style w:type="character" w:customStyle="1" w:styleId="normaltextrun">
    <w:name w:val="normaltextrun"/>
    <w:basedOn w:val="a0"/>
    <w:rsid w:val="00BE41F5"/>
  </w:style>
  <w:style w:type="paragraph" w:customStyle="1" w:styleId="paragraph">
    <w:name w:val="paragraph"/>
    <w:basedOn w:val="a"/>
    <w:rsid w:val="00BE41F5"/>
    <w:pPr>
      <w:spacing w:before="100" w:beforeAutospacing="1" w:after="100" w:afterAutospacing="1"/>
    </w:pPr>
    <w:rPr>
      <w:rFonts w:ascii="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733136">
      <w:bodyDiv w:val="1"/>
      <w:marLeft w:val="0"/>
      <w:marRight w:val="0"/>
      <w:marTop w:val="0"/>
      <w:marBottom w:val="0"/>
      <w:divBdr>
        <w:top w:val="none" w:sz="0" w:space="0" w:color="auto"/>
        <w:left w:val="none" w:sz="0" w:space="0" w:color="auto"/>
        <w:bottom w:val="none" w:sz="0" w:space="0" w:color="auto"/>
        <w:right w:val="none" w:sz="0" w:space="0" w:color="auto"/>
      </w:divBdr>
    </w:div>
    <w:div w:id="495998073">
      <w:bodyDiv w:val="1"/>
      <w:marLeft w:val="0"/>
      <w:marRight w:val="0"/>
      <w:marTop w:val="0"/>
      <w:marBottom w:val="0"/>
      <w:divBdr>
        <w:top w:val="none" w:sz="0" w:space="0" w:color="auto"/>
        <w:left w:val="none" w:sz="0" w:space="0" w:color="auto"/>
        <w:bottom w:val="none" w:sz="0" w:space="0" w:color="auto"/>
        <w:right w:val="none" w:sz="0" w:space="0" w:color="auto"/>
      </w:divBdr>
    </w:div>
    <w:div w:id="673846982">
      <w:bodyDiv w:val="1"/>
      <w:marLeft w:val="0"/>
      <w:marRight w:val="0"/>
      <w:marTop w:val="0"/>
      <w:marBottom w:val="0"/>
      <w:divBdr>
        <w:top w:val="none" w:sz="0" w:space="0" w:color="auto"/>
        <w:left w:val="none" w:sz="0" w:space="0" w:color="auto"/>
        <w:bottom w:val="none" w:sz="0" w:space="0" w:color="auto"/>
        <w:right w:val="none" w:sz="0" w:space="0" w:color="auto"/>
      </w:divBdr>
    </w:div>
    <w:div w:id="711079092">
      <w:bodyDiv w:val="1"/>
      <w:marLeft w:val="0"/>
      <w:marRight w:val="0"/>
      <w:marTop w:val="0"/>
      <w:marBottom w:val="0"/>
      <w:divBdr>
        <w:top w:val="none" w:sz="0" w:space="0" w:color="auto"/>
        <w:left w:val="none" w:sz="0" w:space="0" w:color="auto"/>
        <w:bottom w:val="none" w:sz="0" w:space="0" w:color="auto"/>
        <w:right w:val="none" w:sz="0" w:space="0" w:color="auto"/>
      </w:divBdr>
    </w:div>
    <w:div w:id="822702881">
      <w:bodyDiv w:val="1"/>
      <w:marLeft w:val="0"/>
      <w:marRight w:val="0"/>
      <w:marTop w:val="0"/>
      <w:marBottom w:val="0"/>
      <w:divBdr>
        <w:top w:val="none" w:sz="0" w:space="0" w:color="auto"/>
        <w:left w:val="none" w:sz="0" w:space="0" w:color="auto"/>
        <w:bottom w:val="none" w:sz="0" w:space="0" w:color="auto"/>
        <w:right w:val="none" w:sz="0" w:space="0" w:color="auto"/>
      </w:divBdr>
    </w:div>
    <w:div w:id="959998618">
      <w:bodyDiv w:val="1"/>
      <w:marLeft w:val="0"/>
      <w:marRight w:val="0"/>
      <w:marTop w:val="0"/>
      <w:marBottom w:val="0"/>
      <w:divBdr>
        <w:top w:val="none" w:sz="0" w:space="0" w:color="auto"/>
        <w:left w:val="none" w:sz="0" w:space="0" w:color="auto"/>
        <w:bottom w:val="none" w:sz="0" w:space="0" w:color="auto"/>
        <w:right w:val="none" w:sz="0" w:space="0" w:color="auto"/>
      </w:divBdr>
    </w:div>
    <w:div w:id="1731996641">
      <w:bodyDiv w:val="1"/>
      <w:marLeft w:val="0"/>
      <w:marRight w:val="0"/>
      <w:marTop w:val="0"/>
      <w:marBottom w:val="0"/>
      <w:divBdr>
        <w:top w:val="none" w:sz="0" w:space="0" w:color="auto"/>
        <w:left w:val="none" w:sz="0" w:space="0" w:color="auto"/>
        <w:bottom w:val="none" w:sz="0" w:space="0" w:color="auto"/>
        <w:right w:val="none" w:sz="0" w:space="0" w:color="auto"/>
      </w:divBdr>
    </w:div>
    <w:div w:id="1860122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AAF3103-50CD-44E0-9D23-D91164984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7168</Words>
  <Characters>4086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7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甜甜 姚</dc:creator>
  <cp:lastModifiedBy>Jin-Lei Wang</cp:lastModifiedBy>
  <cp:revision>3</cp:revision>
  <cp:lastPrinted>2019-07-20T08:18:00Z</cp:lastPrinted>
  <dcterms:created xsi:type="dcterms:W3CDTF">2020-07-17T10:55:00Z</dcterms:created>
  <dcterms:modified xsi:type="dcterms:W3CDTF">2020-07-2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76</vt:lpwstr>
  </property>
  <property fmtid="{D5CDD505-2E9C-101B-9397-08002B2CF9AE}" pid="3" name="UseTimer">
    <vt:bool>true</vt:bool>
  </property>
  <property fmtid="{D5CDD505-2E9C-101B-9397-08002B2CF9AE}" pid="4" name="LastTick">
    <vt:r8>43832.7015046296</vt:r8>
  </property>
  <property fmtid="{D5CDD505-2E9C-101B-9397-08002B2CF9AE}" pid="5" name="EditTimer">
    <vt:i4>3045</vt:i4>
  </property>
</Properties>
</file>